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E2F45" w:rsidRPr="00274D27" w:rsidRDefault="00746632" w:rsidP="00096370">
      <w:pPr>
        <w:spacing w:line="360" w:lineRule="auto"/>
        <w:jc w:val="both"/>
        <w:rPr>
          <w:rFonts w:ascii="Times New Roman" w:hAnsi="Times New Roman" w:cs="Times New Roman"/>
          <w:b/>
          <w:szCs w:val="22"/>
        </w:rPr>
      </w:pPr>
      <w:r w:rsidRPr="00274D27">
        <w:rPr>
          <w:rFonts w:ascii="Times New Roman" w:hAnsi="Times New Roman" w:cs="Times New Roman"/>
          <w:b/>
          <w:sz w:val="36"/>
          <w:szCs w:val="36"/>
        </w:rPr>
        <w:t xml:space="preserve">Supporting </w:t>
      </w:r>
      <w:r w:rsidR="00274D27" w:rsidRPr="00274D27">
        <w:rPr>
          <w:rFonts w:ascii="Times New Roman" w:hAnsi="Times New Roman" w:cs="Times New Roman"/>
          <w:b/>
          <w:sz w:val="36"/>
          <w:szCs w:val="36"/>
        </w:rPr>
        <w:t>i</w:t>
      </w:r>
      <w:r w:rsidRPr="00274D27">
        <w:rPr>
          <w:rFonts w:ascii="Times New Roman" w:hAnsi="Times New Roman" w:cs="Times New Roman"/>
          <w:b/>
          <w:sz w:val="36"/>
          <w:szCs w:val="36"/>
        </w:rPr>
        <w:t>nformation</w:t>
      </w:r>
      <w:bookmarkStart w:id="0" w:name="_GoBack"/>
      <w:bookmarkEnd w:id="0"/>
    </w:p>
    <w:p w:rsidR="00096370" w:rsidRPr="00274D27" w:rsidRDefault="00096370" w:rsidP="00274D27">
      <w:pPr>
        <w:rPr>
          <w:rFonts w:ascii="Times New Roman" w:hAnsi="Times New Roman" w:cs="Times New Roman"/>
          <w:b/>
          <w:szCs w:val="22"/>
        </w:rPr>
      </w:pPr>
      <w:r w:rsidRPr="00274D27">
        <w:rPr>
          <w:rFonts w:ascii="Times New Roman" w:hAnsi="Times New Roman" w:cs="Times New Roman"/>
          <w:b/>
          <w:sz w:val="32"/>
          <w:szCs w:val="32"/>
        </w:rPr>
        <w:t>Sup</w:t>
      </w:r>
      <w:r w:rsidR="0082187A" w:rsidRPr="00274D27">
        <w:rPr>
          <w:rFonts w:ascii="Times New Roman" w:hAnsi="Times New Roman" w:cs="Times New Roman"/>
          <w:b/>
          <w:sz w:val="32"/>
          <w:szCs w:val="32"/>
        </w:rPr>
        <w:t>porting</w:t>
      </w:r>
      <w:r w:rsidRPr="00274D27">
        <w:rPr>
          <w:rFonts w:ascii="Times New Roman" w:hAnsi="Times New Roman" w:cs="Times New Roman"/>
          <w:b/>
          <w:sz w:val="32"/>
          <w:szCs w:val="32"/>
        </w:rPr>
        <w:t xml:space="preserve"> </w:t>
      </w:r>
      <w:r w:rsidR="00746632" w:rsidRPr="00274D27">
        <w:rPr>
          <w:rFonts w:ascii="Times New Roman" w:hAnsi="Times New Roman" w:cs="Times New Roman"/>
          <w:b/>
          <w:sz w:val="32"/>
          <w:szCs w:val="32"/>
        </w:rPr>
        <w:t>t</w:t>
      </w:r>
      <w:r w:rsidRPr="00274D27">
        <w:rPr>
          <w:rFonts w:ascii="Times New Roman" w:hAnsi="Times New Roman" w:cs="Times New Roman"/>
          <w:b/>
          <w:sz w:val="32"/>
          <w:szCs w:val="32"/>
        </w:rPr>
        <w:t>able</w:t>
      </w:r>
    </w:p>
    <w:p w:rsidR="00DD60B5" w:rsidRPr="00274D27" w:rsidRDefault="00746632" w:rsidP="00260562">
      <w:pPr>
        <w:spacing w:line="360" w:lineRule="auto"/>
        <w:rPr>
          <w:rFonts w:ascii="Times New Roman" w:hAnsi="Times New Roman" w:cs="Times New Roman"/>
          <w:b/>
          <w:sz w:val="24"/>
          <w:szCs w:val="24"/>
        </w:rPr>
      </w:pPr>
      <w:proofErr w:type="gramStart"/>
      <w:r w:rsidRPr="00274D27">
        <w:rPr>
          <w:rFonts w:ascii="Times New Roman" w:hAnsi="Times New Roman" w:cs="Times New Roman"/>
          <w:b/>
          <w:sz w:val="24"/>
          <w:szCs w:val="24"/>
        </w:rPr>
        <w:t xml:space="preserve">S2 </w:t>
      </w:r>
      <w:r w:rsidR="00F93C8D" w:rsidRPr="00274D27">
        <w:rPr>
          <w:rFonts w:ascii="Times New Roman" w:hAnsi="Times New Roman" w:cs="Times New Roman"/>
          <w:b/>
          <w:sz w:val="24"/>
          <w:szCs w:val="24"/>
        </w:rPr>
        <w:t>Table</w:t>
      </w:r>
      <w:r w:rsidR="00130089" w:rsidRPr="00274D27">
        <w:rPr>
          <w:rFonts w:ascii="Times New Roman" w:hAnsi="Times New Roman" w:cs="Times New Roman"/>
          <w:b/>
          <w:sz w:val="24"/>
          <w:szCs w:val="24"/>
        </w:rPr>
        <w:t>.</w:t>
      </w:r>
      <w:proofErr w:type="gramEnd"/>
      <w:r w:rsidR="006741A6" w:rsidRPr="00274D27">
        <w:rPr>
          <w:rFonts w:ascii="Times New Roman" w:hAnsi="Times New Roman" w:cs="Times New Roman"/>
          <w:b/>
          <w:sz w:val="24"/>
          <w:szCs w:val="24"/>
        </w:rPr>
        <w:t xml:space="preserve"> Nodes and </w:t>
      </w:r>
      <w:r w:rsidRPr="00274D27">
        <w:rPr>
          <w:rFonts w:ascii="Times New Roman" w:hAnsi="Times New Roman" w:cs="Times New Roman"/>
          <w:b/>
          <w:sz w:val="24"/>
          <w:szCs w:val="24"/>
        </w:rPr>
        <w:t>l</w:t>
      </w:r>
      <w:r w:rsidR="006741A6" w:rsidRPr="00274D27">
        <w:rPr>
          <w:rFonts w:ascii="Times New Roman" w:hAnsi="Times New Roman" w:cs="Times New Roman"/>
          <w:b/>
          <w:sz w:val="24"/>
          <w:szCs w:val="24"/>
        </w:rPr>
        <w:t xml:space="preserve">inks with </w:t>
      </w:r>
      <w:r w:rsidRPr="00274D27">
        <w:rPr>
          <w:rFonts w:ascii="Times New Roman" w:hAnsi="Times New Roman" w:cs="Times New Roman"/>
          <w:b/>
          <w:sz w:val="24"/>
          <w:szCs w:val="24"/>
        </w:rPr>
        <w:t>r</w:t>
      </w:r>
      <w:r w:rsidR="006F5055" w:rsidRPr="00274D27">
        <w:rPr>
          <w:rFonts w:ascii="Times New Roman" w:hAnsi="Times New Roman" w:cs="Times New Roman"/>
          <w:b/>
          <w:sz w:val="24"/>
          <w:szCs w:val="24"/>
        </w:rPr>
        <w:t>eferences.</w:t>
      </w:r>
    </w:p>
    <w:tbl>
      <w:tblPr>
        <w:tblW w:w="5000" w:type="pct"/>
        <w:jc w:val="center"/>
        <w:tblLook w:val="04A0" w:firstRow="1" w:lastRow="0" w:firstColumn="1" w:lastColumn="0" w:noHBand="0" w:noVBand="1"/>
      </w:tblPr>
      <w:tblGrid>
        <w:gridCol w:w="799"/>
        <w:gridCol w:w="443"/>
        <w:gridCol w:w="870"/>
        <w:gridCol w:w="872"/>
        <w:gridCol w:w="1193"/>
        <w:gridCol w:w="1003"/>
        <w:gridCol w:w="1010"/>
        <w:gridCol w:w="1148"/>
        <w:gridCol w:w="870"/>
        <w:gridCol w:w="993"/>
        <w:gridCol w:w="756"/>
        <w:gridCol w:w="722"/>
        <w:gridCol w:w="596"/>
        <w:gridCol w:w="739"/>
        <w:gridCol w:w="915"/>
        <w:gridCol w:w="553"/>
      </w:tblGrid>
      <w:tr w:rsidR="00274D27" w:rsidRPr="00274D27" w:rsidTr="00540BBB">
        <w:trPr>
          <w:trHeight w:val="675"/>
          <w:jc w:val="center"/>
        </w:trPr>
        <w:tc>
          <w:tcPr>
            <w:tcW w:w="387"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b/>
                <w:bCs/>
                <w:color w:val="000000"/>
                <w:szCs w:val="22"/>
                <w:lang w:eastAsia="en-IN"/>
              </w:rPr>
            </w:pPr>
            <w:r w:rsidRPr="00274D27">
              <w:rPr>
                <w:rFonts w:ascii="Times New Roman" w:eastAsia="Times New Roman" w:hAnsi="Times New Roman" w:cs="Times New Roman"/>
                <w:b/>
                <w:bCs/>
                <w:color w:val="000000"/>
                <w:szCs w:val="22"/>
                <w:lang w:eastAsia="en-IN"/>
              </w:rPr>
              <w:t>Nodes</w:t>
            </w:r>
          </w:p>
        </w:tc>
        <w:tc>
          <w:tcPr>
            <w:tcW w:w="200" w:type="pct"/>
            <w:tcBorders>
              <w:top w:val="single" w:sz="4" w:space="0" w:color="auto"/>
              <w:left w:val="nil"/>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b/>
                <w:bCs/>
                <w:color w:val="000000"/>
                <w:szCs w:val="22"/>
                <w:lang w:eastAsia="en-IN"/>
              </w:rPr>
            </w:pPr>
            <w:r w:rsidRPr="00274D27">
              <w:rPr>
                <w:rFonts w:ascii="Times New Roman" w:eastAsia="Times New Roman" w:hAnsi="Times New Roman" w:cs="Times New Roman"/>
                <w:b/>
                <w:bCs/>
                <w:color w:val="000000"/>
                <w:szCs w:val="22"/>
                <w:lang w:eastAsia="en-IN"/>
              </w:rPr>
              <w:t>3 Letter Code</w:t>
            </w:r>
          </w:p>
        </w:tc>
        <w:tc>
          <w:tcPr>
            <w:tcW w:w="4413" w:type="pct"/>
            <w:gridSpan w:val="14"/>
            <w:tcBorders>
              <w:top w:val="single" w:sz="4" w:space="0" w:color="auto"/>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jc w:val="center"/>
              <w:rPr>
                <w:rFonts w:ascii="Times New Roman" w:eastAsia="Times New Roman" w:hAnsi="Times New Roman" w:cs="Times New Roman"/>
                <w:b/>
                <w:bCs/>
                <w:color w:val="000000"/>
                <w:szCs w:val="22"/>
                <w:lang w:eastAsia="en-IN"/>
              </w:rPr>
            </w:pPr>
            <w:r w:rsidRPr="00274D27">
              <w:rPr>
                <w:rFonts w:ascii="Times New Roman" w:eastAsia="Times New Roman" w:hAnsi="Times New Roman" w:cs="Times New Roman"/>
                <w:b/>
                <w:bCs/>
                <w:color w:val="000000"/>
                <w:szCs w:val="22"/>
                <w:lang w:eastAsia="en-IN"/>
              </w:rPr>
              <w:t>Outgoing Links</w:t>
            </w: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Activin</w:t>
            </w:r>
            <w:proofErr w:type="spellEnd"/>
            <w:r w:rsidRPr="00274D27">
              <w:rPr>
                <w:rFonts w:ascii="Times New Roman" w:eastAsia="Times New Roman" w:hAnsi="Times New Roman" w:cs="Times New Roman"/>
                <w:color w:val="000000"/>
                <w:szCs w:val="22"/>
                <w:lang w:eastAsia="en-IN"/>
              </w:rPr>
              <w:t xml:space="preserve"> A</w:t>
            </w:r>
          </w:p>
        </w:tc>
        <w:tc>
          <w:tcPr>
            <w:tcW w:w="200" w:type="pct"/>
            <w:tcBorders>
              <w:top w:val="nil"/>
              <w:left w:val="nil"/>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ata</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830AC5">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btc1</w:t>
            </w:r>
            <w:r w:rsidR="006147F3" w:rsidRPr="00274D27">
              <w:rPr>
                <w:rFonts w:ascii="Times New Roman" w:eastAsia="Times New Roman" w:hAnsi="Times New Roman" w:cs="Times New Roman"/>
                <w:color w:val="000000"/>
                <w:szCs w:val="22"/>
                <w:lang w:eastAsia="en-IN"/>
              </w:rPr>
              <w:fldChar w:fldCharType="begin" w:fldLock="1"/>
            </w:r>
            <w:r w:rsidR="00F10715">
              <w:rPr>
                <w:rFonts w:ascii="Times New Roman" w:eastAsia="Times New Roman" w:hAnsi="Times New Roman" w:cs="Times New Roman"/>
                <w:color w:val="000000"/>
                <w:szCs w:val="22"/>
                <w:lang w:eastAsia="en-IN"/>
              </w:rPr>
              <w:instrText>ADDIN CSL_CITATION { "citationItems" : [ { "id" : "ITEM-1", "itemData" : { "abstract" : "Activin A and betacellulin (BTC) are thought to regulate differentiation of pancreatic -cells during development and regeneration of -cells in adults. In the present study, we used neonatal rats treated with streptozotocin (STZ) to investigate the effects of activin A and BTC on regeneration of pancreatic -cells. One-dayold Sprague-Dawley rats were injected with STZ (85 g/g) and then administered for 7 days with activin A and/or BTC. Treatment with activin A and BTC signi\ufb01- cantly reduced the plasma glucose concentration and the plasma glucose response to intraperitoneal glucose loading. The pancreatic insulin content and -cell mass in rats treated with activin A and BTC were signi\ufb01cantly increased compared with the control group on day 8 and at 2 months. Treatment with activin A and BTC signi\ufb01- cantly increased the DNA synthesis in preexisting -cells, ductal cells, and -cells. The number of islet cell-like clusters (ICCs) and islets was signi\ufb01cantly increased by treatment with activin A and BTC. In addition, the number of insulin/somatostatin-positive cells and pancreatic duodenal homeobox-1/somatostatin-positive cells was signi\ufb01cantly increased. These results indicate that, in neonatal STZ-treated rats, a combination of activin A and BTC promoted regeneration of pancreatic -cells and improved glucose metabolism in adults.", "author" : [ { "dropping-particle" : "", "family" : "Li", "given" : "Lei", "non-dropping-particle" : "", "parse-names" : false, "suffix" : "" }, { "dropping-particle" : "", "family" : "Yi", "given" : "Zhaohong", "non-dropping-particle" : "", "parse-names" : false, "suffix" : "" }, { "dropping-particle" : "", "family" : "Seno", "given" : "Masaharu", "non-dropping-particle" : "", "parse-names" : false, "suffix" : "" }, { "dropping-particle" : "", "family" : "Kojima", "given" : "Itaru", "non-dropping-particle" : "", "parse-names" : false, "suffix" : "" } ], "container-title" : "Diabetes", "id" : "ITEM-1", "issue" : "March", "issued" : { "date-parts" : [ [ "2004" ] ] }, "page" : "608-15", "title" : "Activin A and Betacellulin. Effect on Regeneration of Pancreatic Beta-Cells in Neonatal Streptozotocin-Treated Rats", "type" : "article-journal", "volume" : "53" }, "uris" : [ "http://www.mendeley.com/documents/?uuid=e1a96983-734b-4120-a149-77322dfc35f1" ] } ], "mendeley" : { "formattedCitation" : "(1)", "plainTextFormattedCitation" : "(1)", "previouslyFormattedCitation" : "(1)"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F10715" w:rsidRPr="00F10715">
              <w:rPr>
                <w:rFonts w:ascii="Times New Roman" w:eastAsia="Times New Roman" w:hAnsi="Times New Roman" w:cs="Times New Roman"/>
                <w:noProof/>
                <w:color w:val="000000"/>
                <w:szCs w:val="22"/>
                <w:lang w:eastAsia="en-IN"/>
              </w:rPr>
              <w:t>(1)</w:t>
            </w:r>
            <w:r w:rsidR="006147F3"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830AC5">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ctk0</w:t>
            </w:r>
            <w:r w:rsidR="006147F3" w:rsidRPr="00274D27">
              <w:rPr>
                <w:rFonts w:ascii="Times New Roman" w:eastAsia="Times New Roman" w:hAnsi="Times New Roman" w:cs="Times New Roman"/>
                <w:color w:val="000000"/>
                <w:szCs w:val="22"/>
                <w:lang w:eastAsia="en-IN"/>
              </w:rPr>
              <w:fldChar w:fldCharType="begin" w:fldLock="1"/>
            </w:r>
            <w:r w:rsidR="00F10715">
              <w:rPr>
                <w:rFonts w:ascii="Times New Roman" w:eastAsia="Times New Roman" w:hAnsi="Times New Roman" w:cs="Times New Roman"/>
                <w:color w:val="000000"/>
                <w:szCs w:val="22"/>
                <w:lang w:eastAsia="en-IN"/>
              </w:rPr>
              <w:instrText>ADDIN CSL_CITATION { "citationItems" : [ { "id" : "ITEM-1", "itemData" : { "DOI" : "10.2337/db10-1493", "ISSN" : "1939-327X", "PMID" : "21464440", "abstract" : "On the basis of the role of activin A in inflammation, atherogenesis, and glucose homeostasis, we investigated whether activin A could be related to glucometabolic abnormalities in patients with acute myocardial infarction (MI). RESEARCH DESIGN AND METHODS\u2014Activin A measure- ment and oral glucose tolerance tests (OGTTs) were performed in patients (n = 115) with acute MI, without previously known diabetes, and repeated after 3 months. Release of activin A and potential anti-in\ufb02ammatory effects of activin A were measured in human endothelial cells. Activin A effects on insulin secretion and in\ufb02ammation were tested in human pancreatic islet cells. RESULTS\u20141) In patients with acute MI, serum levels of activin A were signi\ufb01cantly higher in those with abnormal glucose regu- lation (AGR) compared with those with normal glucose regula- tion. Activin A levels were associated with the presence of AGR 3 months later (adjusted odds ratio 5.1 [95% CI 1.73\u201315.17], P = 0.003). 2) In endothelial cells, glucose enhanced the release of activin A, whereas activin A attenuated the release of interleukin (IL)-8 and enhanced the mRNA levels of the antioxidant metallo- thionein. 3) In islet cells, activin A attenuated the suppressive effect of in\ufb02ammatory cytokines on insulin release, counteracted the ability of these in\ufb02ammatory cytokines to induce mRNA ex- pression of IL-8, and induced the expression of transforming growth factor-b. CONCLUSIONS\u2014We found a signi\ufb01cant association between activin A and newly detected AGR in patients with acute MI. Our in vitro \ufb01ndings suggest that this association represents a counter- acting mechanism to protect against in\ufb02ammation, hyperglyce- mia, and oxidative stress.", "author" : [ { "dropping-particle" : "", "family" : "Andersen", "given" : "Geir \u00d8", "non-dropping-particle" : "", "parse-names" : false, "suffix" : "" }, { "dropping-particle" : "", "family" : "Ueland", "given" : "Thor", "non-dropping-particle" : "", "parse-names" : false, "suffix" : "" }, { "dropping-particle" : "", "family" : "Knudsen", "given" : "Eva C", "non-dropping-particle" : "", "parse-names" : false, "suffix" : "" }, { "dropping-particle" : "", "family" : "Scholz", "given" : "Hanne", "non-dropping-particle" : "", "parse-names" : false, "suffix" : "" }, { "dropping-particle" : "", "family" : "Yndestad", "given" : "Arne", "non-dropping-particle" : "", "parse-names" : false, "suffix" : "" }, { "dropping-particle" : "", "family" : "Sahraoui", "given" : "Afaf", "non-dropping-particle" : "", "parse-names" : false, "suffix" : "" }, { "dropping-particle" : "", "family" : "Smith", "given" : "Camilla", "non-dropping-particle" : "", "parse-names" : false, "suffix" : "" }, { "dropping-particle" : "", "family" : "Lekva", "given" : "Tove", "non-dropping-particle" : "", "parse-names" : false, "suffix" : "" }, { "dropping-particle" : "", "family" : "Otterdal", "given" : "Kari", "non-dropping-particle" : "", "parse-names" : false, "suffix" : "" }, { "dropping-particle" : "", "family" : "Halvorsen", "given" : "Bente", "non-dropping-particle" : "", "parse-names" : false, "suffix" : "" }, { "dropping-particle" : "", "family" : "Seljeflot", "given" : "Ingebj\u00f8rg", "non-dropping-particle" : "", "parse-names" : false, "suffix" : "" }, { "dropping-particle" : "", "family" : "Aukrust", "given" : "P\u00e5l", "non-dropping-particle" : "", "parse-names" : false, "suffix" : "" } ], "container-title" : "Diabetes", "id" : "ITEM-1", "issue" : "5", "issued" : { "date-parts" : [ [ "2011", "5" ] ] }, "page" : "1544-51", "title" : "Activin A levels are associated with abnormal glucose regulation in patients with myocardial infarction: potential counteracting effects of activin A on inflammation.", "type" : "article-journal", "volume" : "60" }, "uris" : [ "http://www.mendeley.com/documents/?uuid=21b6ef0a-851b-4f0f-a71c-37a4627e51f2" ] } ], "mendeley" : { "formattedCitation" : "(2)", "plainTextFormattedCitation" : "(2)", "previouslyFormattedCitation" : "(2)"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F10715" w:rsidRPr="00F10715">
              <w:rPr>
                <w:rFonts w:ascii="Times New Roman" w:eastAsia="Times New Roman" w:hAnsi="Times New Roman" w:cs="Times New Roman"/>
                <w:noProof/>
                <w:color w:val="000000"/>
                <w:szCs w:val="22"/>
                <w:lang w:eastAsia="en-IN"/>
              </w:rPr>
              <w:t>(2)</w:t>
            </w:r>
            <w:r w:rsidR="006147F3"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dp0</w:t>
            </w:r>
            <w:r w:rsidR="006147F3" w:rsidRPr="00274D27">
              <w:rPr>
                <w:rFonts w:ascii="Times New Roman" w:eastAsia="Times New Roman" w:hAnsi="Times New Roman" w:cs="Times New Roman"/>
                <w:color w:val="000000"/>
                <w:szCs w:val="22"/>
                <w:lang w:eastAsia="en-IN"/>
              </w:rPr>
              <w:fldChar w:fldCharType="begin" w:fldLock="1"/>
            </w:r>
            <w:r w:rsidR="00F10715">
              <w:rPr>
                <w:rFonts w:ascii="Times New Roman" w:eastAsia="Times New Roman" w:hAnsi="Times New Roman" w:cs="Times New Roman"/>
                <w:color w:val="000000"/>
                <w:szCs w:val="22"/>
                <w:lang w:eastAsia="en-IN"/>
              </w:rPr>
              <w:instrText>ADDIN CSL_CITATION { "citationItems" : [ { "id" : "ITEM-1", "itemData" : { "DOI" : "10.2337/db10-0013.L.-E.Z.", "abstract" : "OBJECTIVE\u2014Growth of white adipose tissue takes place in normal development and in obesity. A pool of adipose progeni- tors is responsible for the formation of new adipocytes and for the potential of this tissue to expand in response to chronic energy overload. However, factors controlling self-renewal of human adipose progenitors are largely unknown. We investi- gated the expression pro\ufb01le and the role of activin A in this process. RESEARCH DESIGN AND METHODS\u2014Expression of INHBA/ activin A was investigated in three types of human adipose progenitors. We then analyzed at the molecular level the function of activin A during human adipogenesis. We \ufb01nally investigated the status of activin A in adipose tissues of lean and obese subjects and analyzed macrophage-induced regulation of its expression. RESULTS\u2014INHBA/activin A is expressed by adipose progeni- tors from various fat depots, and its expression dramatically decreases as progenitors differentiate into adipocytes. Activin A regulates the number of undifferentiated progenitors. Sustained activation or inhibition of the activin A pathway impairs or promotes, respectively, adipocyte differentiation via the C/EBP- LAP and Smad2 pathway in an autocrine/paracrine manner. Activin A is expressed at higher levels in adipose tissue of obese patients compared with the expression levels in lean subjects. Indeed, activin A levels in adipose progenitors are dramatically increased by factors secreted by macrophages derived from obese adipose tissue. CONCLUSIONS\u2014Altogether, our data show that activin A plays a signi\ufb01cant role in human adipogenesis. We propose a model in which macrophages that are located in adipose tissue regulate adipose progenitor self-renewal through activin A", "author" : [ { "dropping-particle" : "", "family" : "Zaragosi", "given" : "Laure-emmanuelle", "non-dropping-particle" : "", "parse-names" : false, "suffix" : "" }, { "dropping-particle" : "", "family" : "Wdziekonski", "given" : "Brigitte", "non-dropping-particle" : "", "parse-names" : false, "suffix" : "" }, { "dropping-particle" : "", "family" : "Villageois", "given" : "Phi", "non-dropping-particle" : "", "parse-names" : false, "suffix" : "" }, { "dropping-particle" : "", "family" : "Keophiphath", "given" : "Mayoura", "non-dropping-particle" : "", "parse-names" : false, "suffix" : "" }, { "dropping-particle" : "", "family" : "Maumus", "given" : "Marie", "non-dropping-particle" : "", "parse-names" : false, "suffix" : "" }, { "dropping-particle" : "", "family" : "Tchkonia", "given" : "Tamara", "non-dropping-particle" : "", "parse-names" : false, "suffix" : "" }, { "dropping-particle" : "", "family" : "Bourlier", "given" : "Virginie", "non-dropping-particle" : "", "parse-names" : false, "suffix" : "" }, { "dropping-particle" : "", "family" : "Mohsen-kanson", "given" : "Tala", "non-dropping-particle" : "", "parse-names" : false, "suffix" : "" }, { "dropping-particle" : "", "family" : "Ladoux", "given" : "Annie", "non-dropping-particle" : "", "parse-names" : false, "suffix" : "" }, { "dropping-particle" : "", "family" : "Elabd", "given" : "Christian", "non-dropping-particle" : "", "parse-names" : false, "suffix" : "" }, { "dropping-particle" : "", "family" : "Scheideler", "given" : "Marcel", "non-dropping-particle" : "", "parse-names" : false, "suffix" : "" }, { "dropping-particle" : "", "family" : "Trajanoski", "given" : "Zlatko", "non-dropping-particle" : "", "parse-names" : false, "suffix" : "" }, { "dropping-particle" : "", "family" : "Takashima", "given" : "Yasuhiro", "non-dropping-particle" : "", "parse-names" : false, "suffix" : "" }, { "dropping-particle" : "", "family" : "Amri", "given" : "Ez-zoubir", "non-dropping-particle" : "", "parse-names" : false, "suffix" : "" }, { "dropping-particle" : "", "family" : "Lacasa", "given" : "Daniele", "non-dropping-particle" : "", "parse-names" : false, "suffix" : "" }, { "dropping-particle" : "", "family" : "Sengenes", "given" : "Coralie", "non-dropping-particle" : "", "parse-names" : false, "suffix" : "" }, { "dropping-particle" : "", "family" : "Cle", "given" : "Karine", "non-dropping-particle" : "", "parse-names" : false, "suffix" : "" }, { "dropping-particle" : "", "family" : "Bouloumie", "given" : "Anne", "non-dropping-particle" : "", "parse-names" : false, "suffix" : "" }, { "dropping-particle" : "", "family" : "Kirkland", "given" : "James L", "non-dropping-particle" : "", "parse-names" : false, "suffix" : "" }, { "dropping-particle" : "", "family" : "Dani", "given" : "Christian", "non-dropping-particle" : "", "parse-names" : false, "suffix" : "" } ], "container-title" : "Diabetes", "id" : "ITEM-1", "issue" : "October", "issued" : { "date-parts" : [ [ "2010" ] ] }, "page" : "2513-2521", "title" : "Activin A Plays a Critical Role in Proliferation and Differentiation of Human Adipose Progenitors", "type" : "article-journal", "volume" : "59" }, "uris" : [ "http://www.mendeley.com/documents/?uuid=d32b4035-16fd-46fa-82ed-0af6a7041fea" ] } ], "mendeley" : { "formattedCitation" : "(3)", "plainTextFormattedCitation" : "(3)", "previouslyFormattedCitation" : "(3)"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F10715" w:rsidRPr="00F10715">
              <w:rPr>
                <w:rFonts w:ascii="Times New Roman" w:eastAsia="Times New Roman" w:hAnsi="Times New Roman" w:cs="Times New Roman"/>
                <w:noProof/>
                <w:color w:val="000000"/>
                <w:szCs w:val="22"/>
                <w:lang w:eastAsia="en-IN"/>
              </w:rPr>
              <w:t>(3)</w:t>
            </w:r>
            <w:r w:rsidR="006147F3" w:rsidRPr="00274D27">
              <w:rPr>
                <w:rFonts w:ascii="Times New Roman" w:eastAsia="Times New Roman" w:hAnsi="Times New Roman" w:cs="Times New Roman"/>
                <w:color w:val="000000"/>
                <w:szCs w:val="22"/>
                <w:lang w:eastAsia="en-IN"/>
              </w:rPr>
              <w:fldChar w:fldCharType="end"/>
            </w:r>
          </w:p>
        </w:tc>
        <w:tc>
          <w:tcPr>
            <w:tcW w:w="3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s1</w:t>
            </w:r>
            <w:r w:rsidR="006147F3" w:rsidRPr="00274D27">
              <w:rPr>
                <w:rFonts w:ascii="Times New Roman" w:eastAsia="Times New Roman" w:hAnsi="Times New Roman" w:cs="Times New Roman"/>
                <w:color w:val="000000"/>
                <w:szCs w:val="22"/>
                <w:lang w:eastAsia="en-IN"/>
              </w:rPr>
              <w:fldChar w:fldCharType="begin" w:fldLock="1"/>
            </w:r>
            <w:r w:rsidR="00F10715">
              <w:rPr>
                <w:rFonts w:ascii="Times New Roman" w:eastAsia="Times New Roman" w:hAnsi="Times New Roman" w:cs="Times New Roman"/>
                <w:color w:val="000000"/>
                <w:szCs w:val="22"/>
                <w:lang w:eastAsia="en-IN"/>
              </w:rPr>
              <w:instrText>ADDIN CSL_CITATION { "citationItems" : [ { "id" : "ITEM-1", "itemData" : { "abstract" : "Activin A is a dimeric glycoprotein showing a high sequence homology with transforming growth factor-beta (TGF-beta) and playing autocrine/paracrine actions in reproductive tissues. However, since the synthesis of activin is ubiquitous it may have a role in regulating cell growth and differentiation in several tissues. Previous studies showed that activin A is expressed by insulin-positive B cells of human pancreatic islets, and women with gestational diabetes have higher serum activin A levels than healthy pregnant women at the same gestational age. The present study aimed to evaluate the effect of activin A on insulin secretion from cultured human pancreatic islets. With this purpose human pancreatic islets were incubated with varying concentrations of activin A (0.1 to 10.0 nM). In absence of glucose, activin A did not modify insulin secretion at the different concentrations used. In absence of activin A, 8.3 mM and 16.7 mM glucose significantly increased insulin secretion, with a dose-dependent pattern. In presence of a non stimulatory concentration of glucose (3.3 mM), activin A significantly increased insulin secretion starting from low concentration (0.1 nM). Furthermore, the addition of activin A to 8.3 mM and 16.7 mM glucose induced an additional effect of the dose-dependent glucose-mediated insulin secretion (p&lt;0.001). The present data could support a role for activin A in human endocrine pancreas in modulating insulin response to different glucose concentrations.", "author" : [ { "dropping-particle" : "", "family" : "Florio", "given" : "P", "non-dropping-particle" : "", "parse-names" : false, "suffix" : "" }, { "dropping-particle" : "", "family" : "Luisi", "given" : "S", "non-dropping-particle" : "", "parse-names" : false, "suffix" : "" }, { "dropping-particle" : "", "family" : "Marchetti", "given" : "P", "non-dropping-particle" : "", "parse-names" : false, "suffix" : "" }, { "dropping-particle" : "", "family" : "Lupi", "given" : "R", "non-dropping-particle" : "", "parse-names" : false, "suffix" : "" }, { "dropping-particle" : "", "family" : "Cobellis", "given" : "L", "non-dropping-particle" : "", "parse-names" : false, "suffix" : "" }, { "dropping-particle" : "", "family" : "Falaschi", "given" : "C", "non-dropping-particle" : "", "parse-names" : false, "suffix" : "" }, { "dropping-particle" : "", "family" : "Sugino", "given" : "H", "non-dropping-particle" : "", "parse-names" : false, "suffix" : "" }, { "dropping-particle" : "", "family" : "Navalesi", "given" : "R", "non-dropping-particle" : "", "parse-names" : false, "suffix" : "" }, { "dropping-particle" : "", "family" : "Genazzani", "given" : "AR", "non-dropping-particle" : "", "parse-names" : false, "suffix" : "" }, { "dropping-particle" : "", "family" : "Petraglia", "given" : "F", "non-dropping-particle" : "", "parse-names" : false, "suffix" : "" } ], "container-title" : "Journal of Endrocrinological Investigation", "id" : "ITEM-1", "issue" : "4", "issued" : { "date-parts" : [ [ "2000" ] ] }, "page" : "231-4", "title" : "Activin A stimulates insulin secretion in cultured human pancreatic islets.", "type" : "article-journal", "volume" : "23" }, "uris" : [ "http://www.mendeley.com/documents/?uuid=e8b96abc-b306-4847-a566-784fb81cbfc8" ] } ], "mendeley" : { "formattedCitation" : "(4)", "plainTextFormattedCitation" : "(4)", "previouslyFormattedCitation" : "(4)"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F10715" w:rsidRPr="00F10715">
              <w:rPr>
                <w:rFonts w:ascii="Times New Roman" w:eastAsia="Times New Roman" w:hAnsi="Times New Roman" w:cs="Times New Roman"/>
                <w:noProof/>
                <w:color w:val="000000"/>
                <w:szCs w:val="22"/>
                <w:lang w:eastAsia="en-IN"/>
              </w:rPr>
              <w:t>(4)</w:t>
            </w:r>
            <w:r w:rsidR="006147F3" w:rsidRPr="00274D27">
              <w:rPr>
                <w:rFonts w:ascii="Times New Roman" w:eastAsia="Times New Roman" w:hAnsi="Times New Roman" w:cs="Times New Roman"/>
                <w:color w:val="000000"/>
                <w:szCs w:val="22"/>
                <w:lang w:eastAsia="en-IN"/>
              </w:rPr>
              <w:fldChar w:fldCharType="end"/>
            </w:r>
          </w:p>
        </w:tc>
        <w:tc>
          <w:tcPr>
            <w:tcW w:w="36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0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5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Adiponectin</w:t>
            </w:r>
            <w:proofErr w:type="spellEnd"/>
          </w:p>
        </w:tc>
        <w:tc>
          <w:tcPr>
            <w:tcW w:w="200" w:type="pct"/>
            <w:tcBorders>
              <w:top w:val="nil"/>
              <w:left w:val="nil"/>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nd</w:t>
            </w:r>
          </w:p>
        </w:tc>
        <w:tc>
          <w:tcPr>
            <w:tcW w:w="31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ffa0</w:t>
            </w:r>
            <w:r w:rsidR="006147F3" w:rsidRPr="00274D27">
              <w:rPr>
                <w:rFonts w:ascii="Times New Roman" w:eastAsia="Times New Roman" w:hAnsi="Times New Roman" w:cs="Times New Roman"/>
                <w:color w:val="000000"/>
                <w:szCs w:val="22"/>
                <w:lang w:eastAsia="en-IN"/>
              </w:rPr>
              <w:fldChar w:fldCharType="begin" w:fldLock="1"/>
            </w:r>
            <w:r w:rsidR="00F10715">
              <w:rPr>
                <w:rFonts w:ascii="Times New Roman" w:eastAsia="Times New Roman" w:hAnsi="Times New Roman" w:cs="Times New Roman"/>
                <w:color w:val="000000"/>
                <w:szCs w:val="22"/>
                <w:lang w:eastAsia="en-IN"/>
              </w:rPr>
              <w:instrText>ADDIN CSL_CITATION { "citationItems" : [ { "id" : "ITEM-1", "itemData" : { "DOI" : "10.1073/pnas.041591798", "ISSN" : "0027-8424", "PMID" : "11172066", "abstract" : "Adipocyte complement-related protein (30 kDa) (Acrp30), a secreted protein of unknown function, is exclusively expressed in differentiated adipocytes; its mRNA is decreased in obese humans and mice. Here we describe novel pharmacological properties of the protease-generated globular head domain of Acrp30 (gAcrp30). Acute treatment of mice with gAcrp30 significantly decreased the elevated levels of plasma free fatty acids caused either by administration of a high fat test meal or by i.v. injection of Intralipid. This effect of gAcrp30 was caused, at least in part, by an acute increase in fatty acid oxidation by muscle. As a result, daily administration of a very low dose of gAcrp30 to mice consuming a high-fat/sucrose diet caused profound and sustainable weight reduction without affecting food intake. Thus, gAcrp30 is a novel pharmacological compound that controls energy homeostasis and exerts its effect primarily at the peripheral level.", "author" : [ { "dropping-particle" : "", "family" : "Fruebis", "given" : "Joachim", "non-dropping-particle" : "", "parse-names" : false, "suffix" : "" }, { "dropping-particle" : "", "family" : "Tsao", "given" : "Tsu-Shuen", "non-dropping-particle" : "", "parse-names" : false, "suffix" : "" }, { "dropping-particle" : "", "family" : "Javorschi", "given" : "Sandrine", "non-dropping-particle" : "", "parse-names" : false, "suffix" : "" }, { "dropping-particle" : "", "family" : "Ebbets-Reed", "given" : "Dana", "non-dropping-particle" : "", "parse-names" : false, "suffix" : "" }, { "dropping-particle" : "", "family" : "Erickson", "given" : "Mary Ruth S.", "non-dropping-particle" : "", "parse-names" : false, "suffix" : "" }, { "dropping-particle" : "", "family" : "Yen", "given" : "Frances T.", "non-dropping-particle" : "", "parse-names" : false, "suffix" : "" }, { "dropping-particle" : "", "family" : "Bihain", "given" : "Bernard E.", "non-dropping-particle" : "", "parse-names" : false, "suffix" : "" }, { "dropping-particle" : "", "family" : "Lodish", "given" : "Harvey F.", "non-dropping-particle" : "", "parse-names" : false, "suffix" : "" } ], "container-title" : "Proceedings of the National Academy of Sciences of the United States of America", "id" : "ITEM-1", "issue" : "4", "issued" : { "date-parts" : [ [ "2001", "2", "13" ] ] }, "page" : "2005-10", "title" : "Proteolytic cleavage product of 30-kDa adipocyte complement-related protein increases fatty acid oxidation in muscle and causes weight loss in mice.", "type" : "article-journal", "volume" : "98" }, "uris" : [ "http://www.mendeley.com/documents/?uuid=9749c5b3-5e72-4c17-8c4c-8090074e9265" ] } ], "mendeley" : { "formattedCitation" : "(5)", "plainTextFormattedCitation" : "(5)", "previouslyFormattedCitation" : "(5)"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F10715" w:rsidRPr="00F10715">
              <w:rPr>
                <w:rFonts w:ascii="Times New Roman" w:eastAsia="Times New Roman" w:hAnsi="Times New Roman" w:cs="Times New Roman"/>
                <w:noProof/>
                <w:color w:val="000000"/>
                <w:szCs w:val="22"/>
                <w:lang w:eastAsia="en-IN"/>
              </w:rPr>
              <w:t>(5)</w:t>
            </w:r>
            <w:r w:rsidR="006147F3"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r0</w:t>
            </w:r>
            <w:r w:rsidR="006147F3" w:rsidRPr="00274D27">
              <w:rPr>
                <w:rFonts w:ascii="Times New Roman" w:eastAsia="Times New Roman" w:hAnsi="Times New Roman" w:cs="Times New Roman"/>
                <w:color w:val="000000"/>
                <w:szCs w:val="22"/>
                <w:lang w:eastAsia="en-IN"/>
              </w:rPr>
              <w:fldChar w:fldCharType="begin" w:fldLock="1"/>
            </w:r>
            <w:r w:rsidR="00F10715">
              <w:rPr>
                <w:rFonts w:ascii="Times New Roman" w:eastAsia="Times New Roman" w:hAnsi="Times New Roman" w:cs="Times New Roman"/>
                <w:color w:val="000000"/>
                <w:szCs w:val="22"/>
                <w:lang w:eastAsia="en-IN"/>
              </w:rPr>
              <w:instrText>ADDIN CSL_CITATION { "citationItems" : [ { "id" : "ITEM-1", "itemData" : { "DOI" : "10.1161/01.CIR.102.11.1296", "ISSN" : "0009-7322", "abstract" : "Background\u2014Among the many adipocyte-derived endocrine factors, we found an adipocyte-derived plasma protein, adiponectin, that was decreased in obesity. We recently demonstrated that adiponectin inhibited tumor necrosis factor-a (TNF-a)\u2013induced expression of endothelial adhesion molecules and that plasma adiponectin level was reduced in patients with coronary artery disease (Circulation. 1999;100:2473\u20132476). However, the intracellular signal by which adiponectin suppressed adhesion molecule expression was not elucidated. The present study investigated the mechanism of modulation for endothelial function by adiponectin. Methods and Results\u2014The interaction between adiponectin and human aortic endothelial cells (HAECs) was estimated by cell ELISA using biotinylated adiponectin. HAECs were preincubated for 18 hours with 50 mg/mL of adiponectin, then exposed to TNF-a (10 U/mL) or vehicle for the times indicated. NF-kB\u2013DNA binding activity was determined by electrophoretic mobility shift assays. TNF-a\u2013inducible phosphorylation signals were detected by immunoblotting. Adiponectin specifically bound to HAECs in a saturable manner and inhibited TNF-a\u2013induced mRNA expression of monocyte adhesion molecules without affecting the interaction between TNF-a and its receptors. Adiponectin suppressed TNF-a\u2013induced IkB-a phosphorylation and subsequent NF-kB activation without affecting other TNF-a\u2013 mediated phosphorylation signals, including Jun N-terminal kinase, p38 kinase, and Akt kinase. This inhibitory effect of adiponectin is accompanied by cAMP accumulation and is blocked by either adenylate cyclase inhibitor or protein kinase A (PKA) inhibitor. Conclusions\u2014These observations raise the possibility that adiponectin, which is naturally present in the blood stream, modulates the inflammatory response of endothelial cells through cross talk between cAMP-PKA and NF-kB signaling pathways.", "author" : [ { "dropping-particle" : "", "family" : "Ouchi", "given" : "N.", "non-dropping-particle" : "", "parse-names" : false, "suffix" : "" }, { "dropping-particle" : "", "family" : "Kihara", "given" : "S.", "non-dropping-particle" : "", "parse-names" : false, "suffix" : "" }, { "dropping-particle" : "", "family" : "Arita", "given" : "Y.", "non-dropping-particle" : "", "parse-names" : false, "suffix" : "" }, { "dropping-particle" : "", "family" : "Okamoto", "given" : "Y.", "non-dropping-particle" : "", "parse-names" : false, "suffix" : "" }, { "dropping-particle" : "", "family" : "Maeda", "given" : "K.", "non-dropping-particle" : "", "parse-names" : false, "suffix" : "" }, { "dropping-particle" : "", "family" : "Kuriyama", "given" : "H.", "non-dropping-particle" : "", "parse-names" : false, "suffix" : "" }, { "dropping-particle" : "", "family" : "Hotta", "given" : "K.", "non-dropping-particle" : "", "parse-names" : false, "suffix" : "" }, { "dropping-particle" : "", "family" : "Nishida", "given" : "M.", "non-dropping-particle" : "", "parse-names" : false, "suffix" : "" }, { "dropping-particle" : "", "family" : "Takahashi", "given" : "M.", "non-dropping-particle" : "", "parse-names" : false, "suffix" : "" }, { "dropping-particle" : "", "family" : "Muraguchi", "given" : "M.", "non-dropping-particle" : "", "parse-names" : false, "suffix" : "" }, { "dropping-particle" : "", "family" : "Ohmoto", "given" : "Y.", "non-dropping-particle" : "", "parse-names" : false, "suffix" : "" }, { "dropping-particle" : "", "family" : "Nakamura", "given" : "T.", "non-dropping-particle" : "", "parse-names" : false, "suffix" : "" }, { "dropping-particle" : "", "family" : "Yamashita", "given" : "S.", "non-dropping-particle" : "", "parse-names" : false, "suffix" : "" }, { "dropping-particle" : "", "family" : "Funahashi", "given" : "T.", "non-dropping-particle" : "", "parse-names" : false, "suffix" : "" }, { "dropping-particle" : "", "family" : "Matsuzawa", "given" : "Y.", "non-dropping-particle" : "", "parse-names" : false, "suffix" : "" } ], "container-title" : "Circulation", "id" : "ITEM-1", "issue" : "11", "issued" : { "date-parts" : [ [ "2000", "9", "12" ] ] }, "page" : "1296-1301", "title" : "Adiponectin, an Adipocyte-Derived Plasma Protein, Inhibits Endothelial NF- B Signaling Through a cAMP-Dependent Pathway", "type" : "article-journal", "volume" : "102" }, "uris" : [ "http://www.mendeley.com/documents/?uuid=7e750a97-e7e3-4c52-8e20-2b3014739b6f" ] } ], "mendeley" : { "formattedCitation" : "(6)", "plainTextFormattedCitation" : "(6)", "previouslyFormattedCitation" : "(6)"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F10715" w:rsidRPr="00F10715">
              <w:rPr>
                <w:rFonts w:ascii="Times New Roman" w:eastAsia="Times New Roman" w:hAnsi="Times New Roman" w:cs="Times New Roman"/>
                <w:noProof/>
                <w:color w:val="000000"/>
                <w:szCs w:val="22"/>
                <w:lang w:eastAsia="en-IN"/>
              </w:rPr>
              <w:t>(6)</w:t>
            </w:r>
            <w:r w:rsidR="006147F3"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fty1</w:t>
            </w:r>
            <w:r w:rsidR="006147F3" w:rsidRPr="00274D27">
              <w:rPr>
                <w:rFonts w:ascii="Times New Roman" w:eastAsia="Times New Roman" w:hAnsi="Times New Roman" w:cs="Times New Roman"/>
                <w:color w:val="000000"/>
                <w:szCs w:val="22"/>
                <w:lang w:eastAsia="en-IN"/>
              </w:rPr>
              <w:fldChar w:fldCharType="begin" w:fldLock="1"/>
            </w:r>
            <w:r w:rsidR="00F10715">
              <w:rPr>
                <w:rFonts w:ascii="Times New Roman" w:eastAsia="Times New Roman" w:hAnsi="Times New Roman" w:cs="Times New Roman"/>
                <w:color w:val="000000"/>
                <w:szCs w:val="22"/>
                <w:lang w:eastAsia="en-IN"/>
              </w:rPr>
              <w:instrText>ADDIN CSL_CITATION { "citationItems" : [ { "id" : "ITEM-1", "itemData" : { "DOI" : "10.1186/1477-7827-8-23", "ISSN" : "1477-7827", "PMID" : "20219117", "abstract" : "Background: Adiponectin is an adipokine, mainly produced by adipose tissue. It regulates several reproductive processes. The protein expression of the adiponectin system (adiponectin, its receptors, AdipoR1 and AdipoR2 and the APPL1 adaptor) in bovine ovary and its role on ovarian cells and embryo, remain however to be determined. Methods: Here, we identified the adiponectin system in bovine ovarian cells and embryo using RT-PCR, immunoblotting and immunohistochemistry. Furthermore, we investigated in vitro the effects of recombinant human adiponectin (10 micro g/mL) on proliferation of granulosa cells (GC) measured by [3H] thymidine incorporation, progesterone and estradiol secretions measured by radioimmunoassay in the culture medium of GC, nuclear oocyte maturation and early embryo development. Results: We show that the mRNAs and proteins for the adiponectin system are present in bovine ovary (small and large follicles and corpus luteum) and embryo. Adiponectin, AdipoR1 and AdipoR2 were more precisely localized in oocyte, GC and theca cells. Adiponectin increased IGF-1 10(-8) M-induced GC proliferation (P &lt; 0.01) but not basal or insulin 10(-8) M-induced proliferation. Additionally, adiponectin decreased insulin 10(-8) M-induced, but not basal or IGF-1 10(-8) M-induced secretions of progesterone (P &lt; 0.01) and estradiol (P &lt; 0.05) by GC. This decrease in insulin-induced steroidogenesis was associated with a decrease in ERK1/2 MAPK phosphorylation in GC pre-treated with adiponectin. Finally, addition of adiponectin during in vitro maturation affected neither the percentage of oocyte in metaphase-II nor 48-h cleavage and blastocyst day 8 rates. Conclusions: In bovine species, adiponectin decreased insulin-induced steroidogenesis and increased IGF-1- induced proliferation of cultured GC through a potential involvement of ERK1/2 MAPK pathway, whereas it did not modify oocyte maturation and embryo development in vitro.", "author" : [ { "dropping-particle" : "", "family" : "Maillard", "given" : "Virginie", "non-dropping-particle" : "", "parse-names" : false, "suffix" : "" }, { "dropping-particle" : "", "family" : "Uzbekova", "given" : "Svetlana", "non-dropping-particle" : "", "parse-names" : false, "suffix" : "" }, { "dropping-particle" : "", "family" : "Guignot", "given" : "Florence", "non-dropping-particle" : "", "parse-names" : false, "suffix" : "" }, { "dropping-particle" : "", "family" : "Perreau", "given" : "Christine", "non-dropping-particle" : "", "parse-names" : false, "suffix" : "" }, { "dropping-particle" : "", "family" : "Ram\u00e9", "given" : "Christelle", "non-dropping-particle" : "", "parse-names" : false, "suffix" : "" }, { "dropping-particle" : "", "family" : "Coyral-Castel", "given" : "St\u00e9phanie", "non-dropping-particle" : "", "parse-names" : false, "suffix" : "" }, { "dropping-particle" : "", "family" : "Dupont", "given" : "Jo\u00eblle", "non-dropping-particle" : "", "parse-names" : false, "suffix" : "" } ], "container-title" : "Reproductive biology and endocrinology : RB&amp;E", "id" : "ITEM-1", "issued" : { "date-parts" : [ [ "2010", "1" ] ] }, "page" : "23", "title" : "Effect of adiponectin on bovine granulosa cell steroidogenesis, oocyte maturation and embryo development.", "type" : "article-journal", "volume" : "8" }, "uris" : [ "http://www.mendeley.com/documents/?uuid=d754ff38-1cfa-4ce5-8043-257412060203" ] }, { "id" : "ITEM-2", "itemData" : { "abstract" : "OBJECTIVE: To study the expression and function of adiponectin and its receptors in mouse and human follicle cells and in early embryo development. DESIGN: Whole ovaries, granulosa cells, and cumulus-oocyte complexes isolated from immature mice before and during hormone-induced ovulation were used to analyze the expression of adiponectin, its receptors, and ovulation-related genes; human cumulus cells and granulosa cells were isolated from patients undergoing in vitro fertilization (IVF) procedures. SETTING: Multicenter. PATIENT(S): Women in IVF programs in Japan and the United States. INTERVENTION(S): None. MAIN OUTCOME MEASURE(S): Expression of adiponectin receptors and fertility. RESULT(S): Adiponectin expression is absent/low in mouse and human granulosa cells and cumulus cells. Adiponectin receptors are hormonally regulated in mouse granulosa and cumulus cells in vivo and in culture. Adiponectin differentially alters the expression of Adipor1/Adipor2 as well as genes related to steroidogenesis, ovulation, and apoptosis in cumulus cells versus granulosa cells. Adiponectin enhances oocyte maturation and early embryo development in mouse and human IVF procedures. CONCLUSION(S): Adiponectin can modulate not only follicle growth but also embryo development in mice and humans.", "author" : [ { "dropping-particle" : "", "family" : "Richards", "given" : "JoAnne S.", "non-dropping-particle" : "", "parse-names" : false, "suffix" : "" }, { "dropping-particle" : "", "family" : "Liu", "given" : "Zhilin", "non-dropping-particle" : "", "parse-names" : false, "suffix" : "" }, { "dropping-particle" : "", "family" : "Kawai", "given" : "Tomoko", "non-dropping-particle" : "", "parse-names" : false, "suffix" : "" }, { "dropping-particle" : "", "family" : "Tabata", "given" : "Kei", "non-dropping-particle" : "", "parse-names" : false, "suffix" : "" }, { "dropping-particle" : "", "family" : "Watanabe", "given" : "Hirohiko", "non-dropping-particle" : "", "parse-names" : false, "suffix" : "" }, { "dropping-particle" : "", "family" : "Suresh", "given" : "Deepa", "non-dropping-particle" : "", "parse-names" : false, "suffix" : "" }, { "dropping-particle" : "", "family" : "Kuo", "given" : "Fang-Tang", "non-dropping-particle" : "", "parse-names" : false, "suffix" : "" }, { "dropping-particle" : "", "family" : "Pisarska", "given" : "Margareta D.", "non-dropping-particle" : "", "parse-names" : false, "suffix" : "" }, { "dropping-particle" : "", "family" : "Shimada", "given" : "Masayuki", "non-dropping-particle" : "", "parse-names" : false, "suffix" : "" } ], "container-title" : "Fertility and Sterility", "id" : "ITEM-2", "issue" : "2", "issued" : { "date-parts" : [ [ "2012" ] ] }, "page" : "471-9", "title" : "Adiponectin and its receptors modulate granulosa cell and cumulus cell functions, fertility, and early embryo development in the mouse and human.", "type" : "article-journal", "volume" : "98" }, "uris" : [ "http://www.mendeley.com/documents/?uuid=bc16a7fa-699d-4d6a-bf55-9d86ee1dc082" ] }, { "id" : "ITEM-3", "itemData" : { "DOI" : "10.1093/humrep/deq193", "ISBN" : "4215572878", "ISSN" : "1460-2350", "PMID" : "20663797", "abstract" : "background: Adiponectin, a pleiotropic hormone secreted from adipose tissue, can mediate some negative effects of obesity on female health, and can participate in the impaired reproductive performance of obese women. Using a mouse model, we investigated expression of adiponectin receptors in ovulated oocytes and in vivo derived preimplantation embryos, and tested effects of different adiponectin isoforms on development of preimplantation embryos in vitro. methods and results: Using RT\u2013PCR and immunohistochemistry, we found expression of adiponectin receptors AdipoR1 and AdipoR2, at the mRNA and protein level, in mouse ovulated oocytes and preimplantation embryos. Quantitative real-time RT \u2013PCR analysis showed a decrease in the amount of AdipoR1 and AdipoR2 mRNA after fertilization, which was followed by an increase in mRNA at the morula and blastocyst stage; mRNA for adiponectin was detected only at the blastocyst stage. Administration of full-length adiponectin signi\ufb01cantly changed the distribution in numbers of cells of cultured preimplantation embryos, increasing the proportion of embryos with high cell numbers (&gt;128 cells) and decreasing the proportion of embryos with lower cell numbers (&lt;65 cells). Blastocysts possessed signi\ufb01cantly higher cell numbers after full-length adiponectin treatment. Mutated trimeric adiponectin had the opposite effect, a signi\ufb01cant decrease in the proportion of embryos with higher cell numbers (&gt;96 cells) and increase in the proportion of embryos with lower cell numbers (&lt;65 cells). Trimeric adiponectin also signi\ufb01cantly decreased the cell number and increased cell death in blastocysts. Truncated globular adiponectin had no signi\ufb01cant effect on development of mouse preimplantation embryos. conclusions: Our results indicate that adiponectin can directly in\ufb02uence the development of the preimplantation embryo, and the effects are isoform dependent", "author" : [ { "dropping-particle" : "", "family" : "\u010ciko\u0161", "given" : "\u0160tefan", "non-dropping-particle" : "", "parse-names" : false, "suffix" : "" }, { "dropping-particle" : "", "family" : "Burku\u0161", "given" : "J\u00e1n", "non-dropping-particle" : "", "parse-names" : false, "suffix" : "" }, { "dropping-particle" : "", "family" : "Bukovsk\u00e1", "given" : "Alexandra", "non-dropping-particle" : "", "parse-names" : false, "suffix" : "" }, { "dropping-particle" : "", "family" : "Fabian", "given" : "Du\u0161an", "non-dropping-particle" : "", "parse-names" : false, "suffix" : "" }, { "dropping-particle" : "", "family" : "Reh\u00e1k", "given" : "Pavol", "non-dropping-particle" : "", "parse-names" : false, "suffix" : "" }, { "dropping-particle" : "", "family" : "Koppel", "given" : "Juraj", "non-dropping-particle" : "", "parse-names" : false, "suffix" : "" } ], "container-title" : "Human reproduction (Oxford, England)", "id" : "ITEM-3", "issue" : "9", "issued" : { "date-parts" : [ [ "2010", "9" ] ] }, "page" : "2247-55", "title" : "Expression of adiponectin receptors and effects of adiponectin isoforms in mouse preimplantation embryos.", "type" : "article-journal", "volume" : "25" }, "uris" : [ "http://www.mendeley.com/documents/?uuid=295e5967-2671-474d-a251-d118a11a3e7f" ] } ], "mendeley" : { "formattedCitation" : "(7\u20139)", "plainTextFormattedCitation" : "(7\u20139)", "previouslyFormattedCitation" : "(7\u20139)"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F10715" w:rsidRPr="00F10715">
              <w:rPr>
                <w:rFonts w:ascii="Times New Roman" w:eastAsia="Times New Roman" w:hAnsi="Times New Roman" w:cs="Times New Roman"/>
                <w:noProof/>
                <w:color w:val="000000"/>
                <w:szCs w:val="22"/>
                <w:lang w:eastAsia="en-IN"/>
              </w:rPr>
              <w:t>(7–9)</w:t>
            </w:r>
            <w:r w:rsidR="006147F3" w:rsidRPr="00274D27">
              <w:rPr>
                <w:rFonts w:ascii="Times New Roman" w:eastAsia="Times New Roman" w:hAnsi="Times New Roman" w:cs="Times New Roman"/>
                <w:color w:val="000000"/>
                <w:szCs w:val="22"/>
                <w:lang w:eastAsia="en-IN"/>
              </w:rPr>
              <w:fldChar w:fldCharType="end"/>
            </w:r>
          </w:p>
        </w:tc>
        <w:tc>
          <w:tcPr>
            <w:tcW w:w="3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tri0</w:t>
            </w:r>
            <w:r w:rsidR="006147F3" w:rsidRPr="00274D27">
              <w:rPr>
                <w:rFonts w:ascii="Times New Roman" w:eastAsia="Times New Roman" w:hAnsi="Times New Roman" w:cs="Times New Roman"/>
                <w:color w:val="000000"/>
                <w:szCs w:val="22"/>
                <w:lang w:eastAsia="en-IN"/>
              </w:rPr>
              <w:fldChar w:fldCharType="begin" w:fldLock="1"/>
            </w:r>
            <w:r w:rsidR="00F10715">
              <w:rPr>
                <w:rFonts w:ascii="Times New Roman" w:eastAsia="Times New Roman" w:hAnsi="Times New Roman" w:cs="Times New Roman"/>
                <w:color w:val="000000"/>
                <w:szCs w:val="22"/>
                <w:lang w:eastAsia="en-IN"/>
              </w:rPr>
              <w:instrText>ADDIN CSL_CITATION { "citationItems" : [ { "id" : "ITEM-1", "itemData" : { "DOI" : "10.1073/pnas.041591798", "ISSN" : "0027-8424", "PMID" : "11172066", "abstract" : "Adipocyte complement-related protein (30 kDa) (Acrp30), a secreted protein of unknown function, is exclusively expressed in differentiated adipocytes; its mRNA is decreased in obese humans and mice. Here we describe novel pharmacological properties of the protease-generated globular head domain of Acrp30 (gAcrp30). Acute treatment of mice with gAcrp30 significantly decreased the elevated levels of plasma free fatty acids caused either by administration of a high fat test meal or by i.v. injection of Intralipid. This effect of gAcrp30 was caused, at least in part, by an acute increase in fatty acid oxidation by muscle. As a result, daily administration of a very low dose of gAcrp30 to mice consuming a high-fat/sucrose diet caused profound and sustainable weight reduction without affecting food intake. Thus, gAcrp30 is a novel pharmacological compound that controls energy homeostasis and exerts its effect primarily at the peripheral level.", "author" : [ { "dropping-particle" : "", "family" : "Fruebis", "given" : "Joachim", "non-dropping-particle" : "", "parse-names" : false, "suffix" : "" }, { "dropping-particle" : "", "family" : "Tsao", "given" : "Tsu-Shuen", "non-dropping-particle" : "", "parse-names" : false, "suffix" : "" }, { "dropping-particle" : "", "family" : "Javorschi", "given" : "Sandrine", "non-dropping-particle" : "", "parse-names" : false, "suffix" : "" }, { "dropping-particle" : "", "family" : "Ebbets-Reed", "given" : "Dana", "non-dropping-particle" : "", "parse-names" : false, "suffix" : "" }, { "dropping-particle" : "", "family" : "Erickson", "given" : "Mary Ruth S.", "non-dropping-particle" : "", "parse-names" : false, "suffix" : "" }, { "dropping-particle" : "", "family" : "Yen", "given" : "Frances T.", "non-dropping-particle" : "", "parse-names" : false, "suffix" : "" }, { "dropping-particle" : "", "family" : "Bihain", "given" : "Bernard E.", "non-dropping-particle" : "", "parse-names" : false, "suffix" : "" }, { "dropping-particle" : "", "family" : "Lodish", "given" : "Harvey F.", "non-dropping-particle" : "", "parse-names" : false, "suffix" : "" } ], "container-title" : "Proceedings of the National Academy of Sciences of the United States of America", "id" : "ITEM-1", "issue" : "4", "issued" : { "date-parts" : [ [ "2001", "2", "13" ] ] }, "page" : "2005-10", "title" : "Proteolytic cleavage product of 30-kDa adipocyte complement-related protein increases fatty acid oxidation in muscle and causes weight loss in mice.", "type" : "article-journal", "volume" : "98" }, "uris" : [ "http://www.mendeley.com/documents/?uuid=9749c5b3-5e72-4c17-8c4c-8090074e9265" ] } ], "mendeley" : { "formattedCitation" : "(5)", "plainTextFormattedCitation" : "(5)", "previouslyFormattedCitation" : "(5)"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F10715" w:rsidRPr="00F10715">
              <w:rPr>
                <w:rFonts w:ascii="Times New Roman" w:eastAsia="Times New Roman" w:hAnsi="Times New Roman" w:cs="Times New Roman"/>
                <w:noProof/>
                <w:color w:val="000000"/>
                <w:szCs w:val="22"/>
                <w:lang w:eastAsia="en-IN"/>
              </w:rPr>
              <w:t>(5)</w:t>
            </w:r>
            <w:r w:rsidR="006147F3" w:rsidRPr="00274D27">
              <w:rPr>
                <w:rFonts w:ascii="Times New Roman" w:eastAsia="Times New Roman" w:hAnsi="Times New Roman" w:cs="Times New Roman"/>
                <w:color w:val="000000"/>
                <w:szCs w:val="22"/>
                <w:lang w:eastAsia="en-IN"/>
              </w:rPr>
              <w:fldChar w:fldCharType="end"/>
            </w:r>
          </w:p>
        </w:tc>
        <w:tc>
          <w:tcPr>
            <w:tcW w:w="36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ta1</w:t>
            </w:r>
            <w:r w:rsidR="006147F3" w:rsidRPr="00274D27">
              <w:rPr>
                <w:rFonts w:ascii="Times New Roman" w:eastAsia="Times New Roman" w:hAnsi="Times New Roman" w:cs="Times New Roman"/>
                <w:color w:val="000000"/>
                <w:szCs w:val="22"/>
                <w:lang w:eastAsia="en-IN"/>
              </w:rPr>
              <w:fldChar w:fldCharType="begin" w:fldLock="1"/>
            </w:r>
            <w:r w:rsidR="00F10715">
              <w:rPr>
                <w:rFonts w:ascii="Times New Roman" w:eastAsia="Times New Roman" w:hAnsi="Times New Roman" w:cs="Times New Roman"/>
                <w:color w:val="000000"/>
                <w:szCs w:val="22"/>
                <w:lang w:eastAsia="en-IN"/>
              </w:rPr>
              <w:instrText>ADDIN CSL_CITATION { "citationItems" : [ { "id" : "ITEM-1", "itemData" : { "DOI" : "10.1016/j.cyto.2008.10.017", "ISSN" : "1096-0023", "PMID" : "19128983", "abstract" : "Adiponectin is an adipocyte-derived protein with atheroprotective and immunoregulatory function. Adiponectin and activin A reduce foam cell formation and adiponectin activates the p38 MAPK pathway that is well described to induce activin A. Therefore, it was analyzed whether adiponectin alters activin A in primary human monocytes. Adiponectin dose- and time-dependently induced activin A in the supernatant, and the maximal amount was observed after 12h of incubation. Adiponectin-stimulated release of activin A was blocked by a p38 MAPK inhibitor. Metformin and pioglitazone are drugs frequently used to treat diabetic patients and metformin slightly reduced monocytic activin A release whereas pioglitazone had no effect. Type 2 diabetes is associated with elevated inflammatory systemic cytokines but activin A serum levels were similar in slim probands, overweight controls and type 2 diabetic patients. Furthermore, activin A did not correlate to systemic adiponectin, body mass index, waist to hip ratio or C-reactive protein. These findings indicate that adiponectin upregulates monocytic activin A release via the p38 MAPK pathway, and this may in part explain the immunoregulatory and antiatherosclerotic effects of this adipokine.", "author" : [ { "dropping-particle" : "", "family" : "Weigert", "given" : "Johanna", "non-dropping-particle" : "", "parse-names" : false, "suffix" : "" }, { "dropping-particle" : "", "family" : "Neumeier", "given" : "Markus", "non-dropping-particle" : "", "parse-names" : false, "suffix" : "" }, { "dropping-particle" : "", "family" : "Wanninger", "given" : "Josef", "non-dropping-particle" : "", "parse-names" : false, "suffix" : "" }, { "dropping-particle" : "", "family" : "Schober", "given" : "Franziska", "non-dropping-particle" : "", "parse-names" : false, "suffix" : "" }, { "dropping-particle" : "", "family" : "Sporrer", "given" : "Daniela", "non-dropping-particle" : "", "parse-names" : false, "suffix" : "" }, { "dropping-particle" : "", "family" : "Weber", "given" : "Markus", "non-dropping-particle" : "", "parse-names" : false, "suffix" : "" }, { "dropping-particle" : "", "family" : "Schramm", "given" : "Andrea", "non-dropping-particle" : "", "parse-names" : false, "suffix" : "" }, { "dropping-particle" : "", "family" : "Wurm", "given" : "Sylvia", "non-dropping-particle" : "", "parse-names" : false, "suffix" : "" }, { "dropping-particle" : "", "family" : "St\u00f6gbauer", "given" : "Fabian", "non-dropping-particle" : "", "parse-names" : false, "suffix" : "" }, { "dropping-particle" : "", "family" : "Filarsky", "given" : "Michael", "non-dropping-particle" : "", "parse-names" : false, "suffix" : "" }, { "dropping-particle" : "", "family" : "Sch\u00e4ffler", "given" : "Andreas", "non-dropping-particle" : "", "parse-names" : false, "suffix" : "" }, { "dropping-particle" : "", "family" : "Aslanidis", "given" : "Charalampos", "non-dropping-particle" : "", "parse-names" : false, "suffix" : "" }, { "dropping-particle" : "", "family" : "Sch\u00f6lmerich", "given" : "J\u00fcrgen", "non-dropping-particle" : "", "parse-names" : false, "suffix" : "" }, { "dropping-particle" : "", "family" : "Buechler", "given" : "Christa", "non-dropping-particle" : "", "parse-names" : false, "suffix" : "" } ], "container-title" : "Diabetes", "id" : "ITEM-1", "issue" : "2", "issued" : { "date-parts" : [ [ "2009", "2" ] ] }, "page" : "86-91", "publisher" : "Elsevier Ltd", "title" : "Adiponectin upregulates monocytic activin A but systemic levels are not altered in obesity or type 2 diabetes.", "type" : "article-journal", "volume" : "45" }, "uris" : [ "http://www.mendeley.com/documents/?uuid=31f654f8-5db7-43db-9fce-6e37aeb40942" ] } ], "mendeley" : { "formattedCitation" : "(10)", "plainTextFormattedCitation" : "(10)", "previouslyFormattedCitation" : "(10)"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F10715" w:rsidRPr="00F10715">
              <w:rPr>
                <w:rFonts w:ascii="Times New Roman" w:eastAsia="Times New Roman" w:hAnsi="Times New Roman" w:cs="Times New Roman"/>
                <w:noProof/>
                <w:color w:val="000000"/>
                <w:szCs w:val="22"/>
                <w:lang w:eastAsia="en-IN"/>
              </w:rPr>
              <w:t>(10)</w:t>
            </w:r>
            <w:r w:rsidR="006147F3" w:rsidRPr="00274D27">
              <w:rPr>
                <w:rFonts w:ascii="Times New Roman" w:eastAsia="Times New Roman" w:hAnsi="Times New Roman" w:cs="Times New Roman"/>
                <w:color w:val="000000"/>
                <w:szCs w:val="22"/>
                <w:lang w:eastAsia="en-IN"/>
              </w:rPr>
              <w:fldChar w:fldCharType="end"/>
            </w:r>
          </w:p>
        </w:tc>
        <w:tc>
          <w:tcPr>
            <w:tcW w:w="36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a1</w:t>
            </w:r>
            <w:r w:rsidR="006147F3" w:rsidRPr="00274D27">
              <w:rPr>
                <w:rFonts w:ascii="Times New Roman" w:eastAsia="Times New Roman" w:hAnsi="Times New Roman" w:cs="Times New Roman"/>
                <w:color w:val="000000"/>
                <w:szCs w:val="22"/>
                <w:lang w:eastAsia="en-IN"/>
              </w:rPr>
              <w:fldChar w:fldCharType="begin" w:fldLock="1"/>
            </w:r>
            <w:r w:rsidR="00F10715">
              <w:rPr>
                <w:rFonts w:ascii="Times New Roman" w:eastAsia="Times New Roman" w:hAnsi="Times New Roman" w:cs="Times New Roman"/>
                <w:color w:val="000000"/>
                <w:szCs w:val="22"/>
                <w:lang w:eastAsia="en-IN"/>
              </w:rPr>
              <w:instrText>ADDIN CSL_CITATION { "citationItems" : [ { "id" : "ITEM-1", "itemData" : { "abstract" : "Adiponectin is an adipocyte-derived hormone. Recent genome-wide scans have mapped a susceptibility locus for type 2 diabetes and metabolic syndrome to chromosome 3q27, where the gene encoding adiponectin is located. Here we show that decreased expression of adiponectin correlates with insulin resistance in mouse models of altered insulin sensitivity. Adiponectin decreases insulin resistance by decreasing triglyceride content in muscle and liver in obese mice. This effect results from increased expression of molecules involved in both fatty-acid combustion and energy dissipation in muscle. Moreover, insulin resistance in lipoatrophic mice was completely reversed by the combination of physiological doses of adiponectin and leptin, but only partially by either adiponectin or leptin alone. We conclude that decreased adiponectin is implicated in the development of insulin resistance in mouse models of both obesity and lipoatrophy. These data also indicate that the replenishment of adiponectin might provide a novel treatment modality for insulin resistance and type 2 diabetes.", "author" : [ { "dropping-particle" : "", "family" : "Yamauchi", "given" : "T", "non-dropping-particle" : "", "parse-names" : false, "suffix" : "" }, { "dropping-particle" : "", "family" : "Kamon", "given" : "J", "non-dropping-particle" : "", "parse-names" : false, "suffix" : "" }, { "dropping-particle" : "", "family" : "Waki", "given" : "H", "non-dropping-particle" : "", "parse-names" : false, "suffix" : "" }, { "dropping-particle" : "", "family" : "Terauchi", "given" : "Y", "non-dropping-particle" : "", "parse-names" : false, "suffix" : "" }, { "dropping-particle" : "", "family" : "Kubota", "given" : "N", "non-dropping-particle" : "", "parse-names" : false, "suffix" : "" }, { "dropping-particle" : "", "family" : "Hara", "given" : "K", "non-dropping-particle" : "", "parse-names" : false, "suffix" : "" }, { "dropping-particle" : "", "family" : "Mori", "given" : "Y", "non-dropping-particle" : "", "parse-names" : false, "suffix" : "" }, { "dropping-particle" : "", "family" : "Ide", "given" : "T", "non-dropping-particle" : "", "parse-names" : false, "suffix" : "" }, { "dropping-particle" : "", "family" : "Murakami", "given" : "K", "non-dropping-particle" : "", "parse-names" : false, "suffix" : "" }, { "dropping-particle" : "", "family" : "Tsuboyama-Kasaoka", "given" : "N", "non-dropping-particle" : "", "parse-names" : false, "suffix" : "" }, { "dropping-particle" : "", "family" : "Ezaki", "given" : "O", "non-dropping-particle" : "", "parse-names" : false, "suffix" : "" }, { "dropping-particle" : "", "family" : "Akanuma", "given" : "Y", "non-dropping-particle" : "", "parse-names" : false, "suffix" : "" }, { "dropping-particle" : "", "family" : "Gavrilova", "given" : "O", "non-dropping-particle" : "", "parse-names" : false, "suffix" : "" }, { "dropping-particle" : "", "family" : "Vinson", "given" : "C", "non-dropping-particle" : "", "parse-names" : false, "suffix" : "" }, { "dropping-particle" : "", "family" : "Reitman", "given" : "ML", "non-dropping-particle" : "", "parse-names" : false, "suffix" : "" }, { "dropping-particle" : "", "family" : "Kagechika", "given" : "H", "non-dropping-particle" : "", "parse-names" : false, "suffix" : "" }, { "dropping-particle" : "", "family" : "Shudo", "given" : "K", "non-dropping-particle" : "", "parse-names" : false, "suffix" : "" }, { "dropping-particle" : "", "family" : "Yoda", "given" : "M", "non-dropping-particle" : "", "parse-names" : false, "suffix" : "" }, { "dropping-particle" : "", "family" : "Nakano", "given" : "Y", "non-dropping-particle" : "", "parse-names" : false, "suffix" : "" }, { "dropping-particle" : "", "family" : "Tobe", "given" : "K", "non-dropping-particle" : "", "parse-names" : false, "suffix" : "" }, { "dropping-particle" : "", "family" : "Nagai", "given" : "R", "non-dropping-particle" : "", "parse-names" : false, "suffix" : "" }, { "dropping-particle" : "", "family" : "Kimura", "given" : "S", "non-dropping-particle" : "", "parse-names" : false, "suffix" : "" }, { "dropping-particle" : "", "family" : "Tomita", "given" : "M", "non-dropping-particle" : "", "parse-names" : false, "suffix" : "" }, { "dropping-particle" : "", "family" : "Froguel", "given" : "P", "non-dropping-particle" : "", "parse-names" : false, "suffix" : "" }, { "dropping-particle" : "", "family" : "Kadowaki", "given" : "T", "non-dropping-particle" : "", "parse-names" : false, "suffix" : "" } ], "container-title" : "Nature Medicine", "id" : "ITEM-1", "issue" : "8", "issued" : { "date-parts" : [ [ "2001" ] ] }, "page" : "941-6", "title" : "The fat-derived hormone adiponectin reverses insulin resistance associated with both lipoatrophy and obesity.", "type" : "article-journal", "volume" : "7" }, "uris" : [ "http://www.mendeley.com/documents/?uuid=2f7c90e6-617a-474a-92da-a89d4561adca" ] }, { "id" : "ITEM-2", "itemData" : { "DOI" : "10.1074/jbc.C200251200", "ISSN" : "0021-9258", "PMID" : "12032136", "abstract" : "The adipocyte-derived hormone adiponectin has been proposed to play important roles in the regulation of energy homeostasis and insulin sensitivity, and it has been reported to exhibit putative antiatherogenic properties in vitro. In this study we generated adiponectin-deficient mice to directly investigate whether adiponectin has a physiological protective role against diabetes and atherosclerosis in vivo. Heterozygous adiponectin-deficient (adipo(+/-)) mice showed mild insulin resistance, while homozygous adiponectin-deficient (adipo(-/-)) mice showed moderate insulin resistance with glucose intolerance despite body weight gain similar to that of wild-type mice. Moreover, adipo(-/-) mice showed 2-fold more neointimal formation in response to external vascular cuff injury than wild-type mice (p = 0.01). This study provides the first direct evidence that adiponectin plays a protective role against insulin resistance and atherosclerosis in vivo.", "author" : [ { "dropping-particle" : "", "family" : "Kubota", "given" : "Naoto", "non-dropping-particle" : "", "parse-names" : false, "suffix" : "" }, { "dropping-particle" : "", "family" : "Terauchi", "given" : "Yasuo", "non-dropping-particle" : "", "parse-names" : false, "suffix" : "" }, { "dropping-particle" : "", "family" : "Yamauchi", "given" : "Toshimasa", "non-dropping-particle" : "", "parse-names" : false, "suffix" : "" }, { "dropping-particle" : "", "family" : "Kubota", "given" : "Tetsuya", "non-dropping-particle" : "", "parse-names" : false, "suffix" : "" }, { "dropping-particle" : "", "family" : "Moroi", "given" : "Masao", "non-dropping-particle" : "", "parse-names" : false, "suffix" : "" }, { "dropping-particle" : "", "family" : "Matsui", "given" : "Junji", "non-dropping-particle" : "", "parse-names" : false, "suffix" : "" }, { "dropping-particle" : "", "family" : "Eto", "given" : "Kazuhiro", "non-dropping-particle" : "", "parse-names" : false, "suffix" : "" }, { "dropping-particle" : "", "family" : "Yamashita", "given" : "Tokuyuki", "non-dropping-particle" : "", "parse-names" : false, "suffix" : "" }, { "dropping-particle" : "", "family" : "Kamon", "given" : "Junji", "non-dropping-particle" : "", "parse-names" : false, "suffix" : "" }, { "dropping-particle" : "", "family" : "Satoh", "given" : "Hidemi", "non-dropping-particle" : "", "parse-names" : false, "suffix" : "" }, { "dropping-particle" : "", "family" : "Yano", "given" : "Wataru", "non-dropping-particle" : "", "parse-names" : false, "suffix" : "" }, { "dropping-particle" : "", "family" : "Froguel", "given" : "Philippe", "non-dropping-particle" : "", "parse-names" : false, "suffix" : "" }, { "dropping-particle" : "", "family" : "Nagai", "given" : "Ryozo", "non-dropping-particle" : "", "parse-names" : false, "suffix" : "" }, { "dropping-particle" : "", "family" : "Kimura", "given" : "Satoshi", "non-dropping-particle" : "", "parse-names" : false, "suffix" : "" }, { "dropping-particle" : "", "family" : "Kadowaki", "given" : "Takashi", "non-dropping-particle" : "", "parse-names" : false, "suffix" : "" }, { "dropping-particle" : "", "family" : "Noda", "given" : "Tetsuo", "non-dropping-particle" : "", "parse-names" : false, "suffix" : "" } ], "container-title" : "The Journal of biological chemistry", "id" : "ITEM-2", "issue" : "29", "issued" : { "date-parts" : [ [ "2002", "7", "19" ] ] }, "page" : "25863-66", "title" : "Disruption of adiponectin causes insulin resistance and neointimal formation.", "type" : "article-journal", "volume" : "277" }, "uris" : [ "http://www.mendeley.com/documents/?uuid=42dec5f2-1401-47e3-be38-a5b39ee7c365" ] } ], "mendeley" : { "formattedCitation" : "(11,12)", "plainTextFormattedCitation" : "(11,12)", "previouslyFormattedCitation" : "(11,12)"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F10715" w:rsidRPr="00F10715">
              <w:rPr>
                <w:rFonts w:ascii="Times New Roman" w:eastAsia="Times New Roman" w:hAnsi="Times New Roman" w:cs="Times New Roman"/>
                <w:noProof/>
                <w:color w:val="000000"/>
                <w:szCs w:val="22"/>
                <w:lang w:eastAsia="en-IN"/>
              </w:rPr>
              <w:t>(11,12)</w:t>
            </w:r>
            <w:r w:rsidR="006147F3" w:rsidRPr="00274D27">
              <w:rPr>
                <w:rFonts w:ascii="Times New Roman" w:eastAsia="Times New Roman" w:hAnsi="Times New Roman" w:cs="Times New Roman"/>
                <w:color w:val="000000"/>
                <w:szCs w:val="22"/>
                <w:lang w:eastAsia="en-IN"/>
              </w:rPr>
              <w:fldChar w:fldCharType="end"/>
            </w:r>
          </w:p>
        </w:tc>
        <w:tc>
          <w:tcPr>
            <w:tcW w:w="30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fdi0</w:t>
            </w:r>
            <w:r w:rsidR="006147F3" w:rsidRPr="00274D27">
              <w:rPr>
                <w:rFonts w:ascii="Times New Roman" w:eastAsia="Times New Roman" w:hAnsi="Times New Roman" w:cs="Times New Roman"/>
                <w:color w:val="000000"/>
                <w:szCs w:val="22"/>
                <w:lang w:eastAsia="en-IN"/>
              </w:rPr>
              <w:fldChar w:fldCharType="begin" w:fldLock="1"/>
            </w:r>
            <w:r w:rsidR="00F10715">
              <w:rPr>
                <w:rFonts w:ascii="Times New Roman" w:eastAsia="Times New Roman" w:hAnsi="Times New Roman" w:cs="Times New Roman"/>
                <w:color w:val="000000"/>
                <w:szCs w:val="22"/>
                <w:lang w:eastAsia="en-IN"/>
              </w:rPr>
              <w:instrText>ADDIN CSL_CITATION { "citationItems" : [ { "id" : "ITEM-1", "itemData" : { "DOI" : "10.1016/j.febslet.2008.03.037", "abstract" : "Adiponectin exerts an insulin-sensitizing effect, improving insulin action in peripheral tissues and restraining insulin resistance. Here, we explore the hypothesis that adiponectin can reproduce some of the actions of insulin/leptin in the hypothalamus. The presence of AdipoR1 and AdipoR2 was mapped to the arcuate and lateral hypothalamic nuclei. Icv adiponectin reduced food intake, which was accompanied by activation/engagement of IRS1/2, ERK, Akt, FOXO1, JAK2 and STAT3. All these actions were dependent on AdipoR1, since inhibition of this receptor, and not of AdipoR2, completely reversed the effects described above. Thus, adiponectin acts in the hypothalamus, activating elements of the canonical insulin and leptin signaling pathways and promoting reduction of food intake.", "author" : [ { "dropping-particle" : "", "family" : "Tambascia", "given" : "Marcos", "non-dropping-particle" : "", "parse-names" : false, "suffix" : "" }, { "dropping-particle" : "", "family" : "Coope", "given" : "Andressa", "non-dropping-particle" : "", "parse-names" : false, "suffix" : "" }, { "dropping-particle" : "", "family" : "Milanski", "given" : "Marciane", "non-dropping-particle" : "", "parse-names" : false, "suffix" : "" }, { "dropping-particle" : "", "family" : "Arau", "given" : "Eliana P", "non-dropping-particle" : "", "parse-names" : false, "suffix" : "" }, { "dropping-particle" : "", "family" : "Saad", "given" : "J A", "non-dropping-particle" : "", "parse-names" : false, "suffix" : "" }, { "dropping-particle" : "", "family" : "Geloneze", "given" : "Bruno", "non-dropping-particle" : "", "parse-names" : false, "suffix" : "" } ], "container-title" : "Federation of European Biochemical Societies Letters", "id" : "ITEM-1", "issue" : "10", "issued" : { "date-parts" : [ [ "2008" ] ] }, "page" : "1471-1476", "title" : "AdipoR1 mediates the anorexigenic and insulin / leptin-like actions of adiponectin in the hypothalamus", "type" : "article-journal", "volume" : "582" }, "uris" : [ "http://www.mendeley.com/documents/?uuid=9fb956cf-b7eb-4afe-a322-b7ed0d9c04b3" ] } ], "mendeley" : { "formattedCitation" : "(13)", "plainTextFormattedCitation" : "(13)", "previouslyFormattedCitation" : "(13)"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F10715" w:rsidRPr="00F10715">
              <w:rPr>
                <w:rFonts w:ascii="Times New Roman" w:eastAsia="Times New Roman" w:hAnsi="Times New Roman" w:cs="Times New Roman"/>
                <w:noProof/>
                <w:color w:val="000000"/>
                <w:szCs w:val="22"/>
                <w:lang w:eastAsia="en-IN"/>
              </w:rPr>
              <w:t>(13)</w:t>
            </w:r>
            <w:r w:rsidR="006147F3" w:rsidRPr="00274D27">
              <w:rPr>
                <w:rFonts w:ascii="Times New Roman" w:eastAsia="Times New Roman" w:hAnsi="Times New Roman" w:cs="Times New Roman"/>
                <w:color w:val="000000"/>
                <w:szCs w:val="22"/>
                <w:lang w:eastAsia="en-IN"/>
              </w:rPr>
              <w:fldChar w:fldCharType="end"/>
            </w:r>
          </w:p>
        </w:tc>
        <w:tc>
          <w:tcPr>
            <w:tcW w:w="35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dipose Tissue</w:t>
            </w:r>
          </w:p>
        </w:tc>
        <w:tc>
          <w:tcPr>
            <w:tcW w:w="200" w:type="pct"/>
            <w:tcBorders>
              <w:top w:val="nil"/>
              <w:left w:val="nil"/>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adp</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ctk1</w:t>
            </w:r>
            <w:r w:rsidR="006147F3" w:rsidRPr="00274D27">
              <w:rPr>
                <w:rFonts w:ascii="Times New Roman" w:eastAsia="Times New Roman" w:hAnsi="Times New Roman" w:cs="Times New Roman"/>
                <w:color w:val="000000"/>
                <w:szCs w:val="22"/>
                <w:lang w:eastAsia="en-IN"/>
              </w:rPr>
              <w:fldChar w:fldCharType="begin" w:fldLock="1"/>
            </w:r>
            <w:r w:rsidR="00F10715">
              <w:rPr>
                <w:rFonts w:ascii="Times New Roman" w:eastAsia="Times New Roman" w:hAnsi="Times New Roman" w:cs="Times New Roman"/>
                <w:color w:val="000000"/>
                <w:szCs w:val="22"/>
                <w:lang w:eastAsia="en-IN"/>
              </w:rPr>
              <w:instrText>ADDIN CSL_CITATION { "citationItems" : [ { "id" : "ITEM-1", "itemData" : { "author" : [ { "dropping-particle" : "", "family" : "Eriksson", "given" : "P", "non-dropping-particle" : "", "parse-names" : false, "suffix" : "" }, { "dropping-particle" : "", "family" : "Reynisdottir", "given" : "S", "non-dropping-particle" : "", "parse-names" : false, "suffix" : "" }, { "dropping-particle" : "", "family" : "L\u00f6nnqvist", "given" : "F", "non-dropping-particle" : "", "parse-names" : false, "suffix" : "" }, { "dropping-particle" : "", "family" : "Stemme", "given" : "V", "non-dropping-particle" : "", "parse-names" : false, "suffix" : "" }, { "dropping-particle" : "", "family" : "Hamsten", "given" : "A", "non-dropping-particle" : "", "parse-names" : false, "suffix" : "" }, { "dropping-particle" : "", "family" : "Arner", "given" : "P", "non-dropping-particle" : "", "parse-names" : false, "suffix" : "" } ], "container-title" : "Diabetologia", "id" : "ITEM-1", "issued" : { "date-parts" : [ [ "1998" ] ] }, "page" : "65-71", "title" : "Adipose tissue secretion of plasminogen activator inhibitor-1 in non-obese and obese individuals", "type" : "article-journal", "volume" : "41" }, "uris" : [ "http://www.mendeley.com/documents/?uuid=a78650c4-ff16-42f0-8f5c-7d8c21eb9c81" ] } ], "mendeley" : { "formattedCitation" : "(14)", "plainTextFormattedCitation" : "(14)", "previouslyFormattedCitation" : "(14)"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F10715" w:rsidRPr="00F10715">
              <w:rPr>
                <w:rFonts w:ascii="Times New Roman" w:eastAsia="Times New Roman" w:hAnsi="Times New Roman" w:cs="Times New Roman"/>
                <w:noProof/>
                <w:color w:val="000000"/>
                <w:szCs w:val="22"/>
                <w:lang w:eastAsia="en-IN"/>
              </w:rPr>
              <w:t>(14)</w:t>
            </w:r>
            <w:r w:rsidR="006147F3"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nd1</w:t>
            </w:r>
            <w:r w:rsidR="006147F3" w:rsidRPr="00274D27">
              <w:rPr>
                <w:rFonts w:ascii="Times New Roman" w:eastAsia="Times New Roman" w:hAnsi="Times New Roman" w:cs="Times New Roman"/>
                <w:color w:val="000000"/>
                <w:szCs w:val="22"/>
                <w:lang w:eastAsia="en-IN"/>
              </w:rPr>
              <w:fldChar w:fldCharType="begin" w:fldLock="1"/>
            </w:r>
            <w:r w:rsidR="00F10715">
              <w:rPr>
                <w:rFonts w:ascii="Times New Roman" w:eastAsia="Times New Roman" w:hAnsi="Times New Roman" w:cs="Times New Roman"/>
                <w:color w:val="000000"/>
                <w:szCs w:val="22"/>
                <w:lang w:eastAsia="en-IN"/>
              </w:rPr>
              <w:instrText>ADDIN CSL_CITATION { "citationItems" : [ { "id" : "ITEM-1", "itemData" : { "DOI" : "10.1016/j.bbrc.2012.08.023", "ISSN" : "1090-2104", "PMID" : "22925673", "abstract" : "We isolated a novel adipose-specific gene, apM1, the transcript of which is the most abundant in the mRNA population from human adipose tissue. Northern blotting revealed that the human apM1 gene transcript is exclusively expressed in adipose tissue. The apM1 gene encodes a 244 amino acid open reading frame containing a putative signal sequence and G-X-Y repeats (66 amino acids) followed by a cluster of aromatic residues near the C terminus having high local similarity with collagens X and VIII and complement factor C1q. Thus, apM1 is likely to be a novel collagen-like secretory protein exclusively produced by adipose tissue.", "author" : [ { "dropping-particle" : "", "family" : "Maeda", "given" : "Kazuhisa", "non-dropping-particle" : "", "parse-names" : false, "suffix" : "" }, { "dropping-particle" : "", "family" : "Okubo", "given" : "Kousaku", "non-dropping-particle" : "", "parse-names" : false, "suffix" : "" }, { "dropping-particle" : "", "family" : "Shimomura", "given" : "Iichiro", "non-dropping-particle" : "", "parse-names" : false, "suffix" : "" }, { "dropping-particle" : "", "family" : "Funahashi", "given" : "Tohru", "non-dropping-particle" : "", "parse-names" : false, "suffix" : "" }, { "dropping-particle" : "", "family" : "Matsuzawa", "given" : "Yuji", "non-dropping-particle" : "", "parse-names" : false, "suffix" : "" }, { "dropping-particle" : "", "family" : "Matsubara", "given" : "Kenichi", "non-dropping-particle" : "", "parse-names" : false, "suffix" : "" } ], "container-title" : "Biochemical and biophysical research communications", "id" : "ITEM-1", "issue" : "2", "issued" : { "date-parts" : [ [ "1996", "8", "31" ] ] }, "page" : "286-89", "title" : "cDNA cloning and expression of a novel adipose specific collagen-like factor, apM1 (adipose most abundant gene transcript 1). 1996.", "type" : "article-journal", "volume" : "221" }, "uris" : [ "http://www.mendeley.com/documents/?uuid=b71f164e-a16a-4bbf-b33d-1d7fdcb3d279" ] } ], "mendeley" : { "formattedCitation" : "(15)", "plainTextFormattedCitation" : "(15)", "previouslyFormattedCitation" : "(15)"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F10715" w:rsidRPr="00F10715">
              <w:rPr>
                <w:rFonts w:ascii="Times New Roman" w:eastAsia="Times New Roman" w:hAnsi="Times New Roman" w:cs="Times New Roman"/>
                <w:noProof/>
                <w:color w:val="000000"/>
                <w:szCs w:val="22"/>
                <w:lang w:eastAsia="en-IN"/>
              </w:rPr>
              <w:t>(15)</w:t>
            </w:r>
            <w:r w:rsidR="006147F3"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lep1</w:t>
            </w:r>
            <w:r w:rsidR="006147F3" w:rsidRPr="00274D27">
              <w:rPr>
                <w:rFonts w:ascii="Times New Roman" w:eastAsia="Times New Roman" w:hAnsi="Times New Roman" w:cs="Times New Roman"/>
                <w:color w:val="000000"/>
                <w:szCs w:val="22"/>
                <w:lang w:eastAsia="en-IN"/>
              </w:rPr>
              <w:fldChar w:fldCharType="begin" w:fldLock="1"/>
            </w:r>
            <w:r w:rsidR="00F10715">
              <w:rPr>
                <w:rFonts w:ascii="Times New Roman" w:eastAsia="Times New Roman" w:hAnsi="Times New Roman" w:cs="Times New Roman"/>
                <w:color w:val="000000"/>
                <w:szCs w:val="22"/>
                <w:lang w:eastAsia="en-IN"/>
              </w:rPr>
              <w:instrText>ADDIN CSL_CITATION { "citationItems" : [ { "id" : "ITEM-1", "itemData" : { "ISSN" : "0013-7227", "PMID" : "9322964", "abstract" : "Leptin, the peptide encoded by the obese gene, is secreted by adipose cells and plays a role in regulating food intake, energy expenditure, and adiposity. Because earlier studies suggested that insulin increases the expression of leptin, we investigated the effect of insulin on leptin secretion by adipose tissue. Epididymal fat pads were incubated in vitro in the presence or absence of insulin over a 4-h time course. Insulin increased leptin secretion by about 80% at all time points studied. After 10 min of insulin treatment, the amount of tissue-associated leptin was lower in insulin-stimulated tissue, presumably due to the increased secretion. At later times, both tissue-associated leptin and total leptin production were higher in insulin-treated tissue. In untreated, isolated adipose cells, immunostaining of leptin was detected in the endoplasmic reticulum by confocal microscopy. After insulin treatment, there were two populations of cells. In many cells, leptin staining became fainter and was restricted to a narrow band near the plasma membrane. However, in other cells the leptin-staining pattern was unchanged. Leptin did not colocalize with GLUT4, the glucose transporter isoform found primarily in insulin-responsive cells, in either basal or insulin-stimulated adipose cells. In this study, insulin increased both secretion and production of leptin by adipose tissue fragments. Interestingly, insulin appeared to stimulate the transport of leptin from the endoplasmic reticulum rather than acting on a pool of regulated secretory vesicles. (Endocrinology 138: 4463-4472, 1997)", "author" : [ { "dropping-particle" : "", "family" : "Barr", "given" : "Valarie A", "non-dropping-particle" : "", "parse-names" : false, "suffix" : "" }, { "dropping-particle" : "", "family" : "Malide", "given" : "Daniela", "non-dropping-particle" : "", "parse-names" : false, "suffix" : "" }, { "dropping-particle" : "", "family" : "Zarnowski", "given" : "Mary Jane", "non-dropping-particle" : "", "parse-names" : false, "suffix" : "" }, { "dropping-particle" : "", "family" : "Taylor", "given" : "Simeon I", "non-dropping-particle" : "", "parse-names" : false, "suffix" : "" }, { "dropping-particle" : "", "family" : "Cushman", "given" : "Samuel W", "non-dropping-particle" : "", "parse-names" : false, "suffix" : "" } ], "container-title" : "Endocrinology", "id" : "ITEM-1", "issue" : "10", "issued" : { "date-parts" : [ [ "1997", "10" ] ] }, "page" : "4463-72", "title" : "Insulin stimulates both leptin secretion and production by rat white adipose tissue.", "type" : "article-journal", "volume" : "138" }, "uris" : [ "http://www.mendeley.com/documents/?uuid=0f03b66f-347f-4a68-b3e1-ec3f55df6aae" ] }, { "id" : "ITEM-2", "itemData" : { "abstract" : "Obesity has been suggested to be a low-grade systemic in\ufb02ammatory state, therefore we studied the interac- tion between human adipocytes and monocytes via adi- pose tissue (AT)-derived capillary endothelium. Cells composing the stroma-vascular fraction (SVF) of human ATs were characterized by \ufb02uorescence-activated cell sorter (FACS) analysis and two cell subsets (resident macrophages and endothelial cells [ECs]) were isolated using antibody-coupled microbeads. Media conditioned by mature adipocytes maintained in \ufb01brin gels were applied to AT-derived ECs. Thereafter, the expression of endothelial adhesion molecules was analyzed as well as the adhesion and transmigration of human mono- cytes. FACS analysis showed that 11% of the SVF is composed of CD14/CD31 cells, characterized as resi- dent macrophages. A positive correlation was found between the BMI and the percentage of resident macro- phages, suggesting that fat tissue growth is associated with a recruitment of blood monocytes. Incubation of AT-derived ECs with adipocyte-conditioned medium re- sulted in the upregulation of EC adhesion molecules and the increased chemotaxis of blood monocytes, an effect mimicked by recombinant human leptin. These results indicate that adipokines, such as leptin, activate ECs, leading to an enhanced diapedesis of blood monocytes, and suggesting that fat mass growth might be linked to in\ufb02ammatory processes.", "author" : [ { "dropping-particle" : "", "family" : "Curat", "given" : "Cyrile A", "non-dropping-particle" : "", "parse-names" : false, "suffix" : "" }, { "dropping-particle" : "", "family" : "Miranville", "given" : "Alexandra", "non-dropping-particle" : "", "parse-names" : false, "suffix" : "" }, { "dropping-particle" : "", "family" : "Sengene", "given" : "Coralie", "non-dropping-particle" : "", "parse-names" : false, "suffix" : "" }, { "dropping-particle" : "", "family" : "Diehl", "given" : "Michael", "non-dropping-particle" : "", "parse-names" : false, "suffix" : "" }, { "dropping-particle" : "", "family" : "Tonus", "given" : "Carolin", "non-dropping-particle" : "", "parse-names" : false, "suffix" : "" }, { "dropping-particle" : "", "family" : "Busse", "given" : "Rudi", "non-dropping-particle" : "", "parse-names" : false, "suffix" : "" }, { "dropping-particle" : "", "family" : "Bouloumie", "given" : "Anne", "non-dropping-particle" : "", "parse-names" : false, "suffix" : "" } ], "container-title" : "Diabetes", "id" : "ITEM-2", "issue" : "May", "issued" : { "date-parts" : [ [ "2004" ] ] }, "page" : "1285-92", "title" : "From Blood Monocytes to Adipose Tissue\u2013Resident Macrophages", "type" : "article-journal", "volume" : "53" }, "uris" : [ "http://www.mendeley.com/documents/?uuid=0463a35c-0527-429d-85fb-96df0bb20b34" ] }, { "id" : "ITEM-3", "itemData" : { "ISSN" : "0014-5793", "PMID" : "10050748", "abstract" : "The objectives of this study were to determine whether leptin synthesis is regulated by the sympathetic nervous system and if so whether beta-adrenergic receptors mediate this effect. We show that sympathetic blockade by reserpine increases leptin mRNA levels in brown but not white adipose tissue, while acute cold-exposure decreases leptin expression 10-fold in brown adipose tissue and 2-fold in white adipose tissue. The cold-induced reduction in leptin mRNA can be prevented by a combination of propranolol and SR 59230A but not by either antagonist alone, indicating that beta3-adrenergic receptors and classical beta1/beta2-adrenergic receptors both mediate responses to sympathetic stimulation. Circulating leptin levels reflect synthesis in white adipose tissue but not in brown adipose tissue.", "author" : [ { "dropping-particle" : "", "family" : "Evans", "given" : "Bronwyn A", "non-dropping-particle" : "", "parse-names" : false, "suffix" : "" }, { "dropping-particle" : "", "family" : "Agar", "given" : "Larissa", "non-dropping-particle" : "", "parse-names" : false, "suffix" : "" }, { "dropping-particle" : "", "family" : "Summers", "given" : "Roger J", "non-dropping-particle" : "", "parse-names" : false, "suffix" : "" } ], "container-title" : "FEBS letters", "id" : "ITEM-3", "issue" : "2-3", "issued" : { "date-parts" : [ [ "1999", "2", "12" ] ] }, "page" : "149-54", "title" : "The role of the sympathetic nervous system in the regulation of leptin synthesis in C57BL/6 mice.", "type" : "article-journal", "volume" : "444" }, "uris" : [ "http://www.mendeley.com/documents/?uuid=2c1748bc-9b47-456b-8a90-b29ae0819fd9" ] }, { "id" : "ITEM-4", "itemData" : { "ISSN" : "0012-1797", "PMID" : "9604868", "abstract" : "Upper body obesity is a risk factor for type 2 diabetes. Little is known about the regulation of body fat distribution, but leptin may be involved. This study examined the secretion of leptin in subcutaneous and omental fat tissue in 15 obese and 8 nonobese women. Leptin secretion rates were two to three times higher in subcutaneous than in omental fat tissue in both obese and nonobese women (P &lt; 0.0001 and P &lt; 0.001, respectively). There was a positive correlation between BMI and leptin secretion rates in both subcutaneous (r = 0.87, P &lt; 0.0001) and omental (r = 0.74, P &lt; 0.0001) fat tissue. Furthermore, leptin secretion rates in subcutaneous and omental fat tissue correlated well with serum leptin levels (r = 0.84, P &lt; 0.0001 and r = 0.73, P = 0.001, respectively), although in multivariate analysis, the subcutaneous leptin secretion rate was the major regressor for serum leptin (F = 42). Subcutaneous fat cells were approximately 50% larger than omental fat cells, and there was a positive correlation between fat cell size and leptin secretion rate in both fat depots (r = 0.8, P &lt; 0.01). Leptin (but not gamma-actin) mRNA levels were twofold higher in subcutaneous than in omental fat tissue (P &lt; 0.05). Thus the subcutaneous fat depot is the major source of leptin in women owing to the combination of a mass effect (subcutaneous fat being the major depot) and a higher secretion rate in the subcutaneous than in the visceral region, which in turn could be due to increased cell size and leptin gene expression.", "author" : [ { "dropping-particle" : "", "family" : "Harmelen", "given" : "V", "non-dropping-particle" : "Van", "parse-names" : false, "suffix" : "" }, { "dropping-particle" : "", "family" : "Reynisdottir", "given" : "S", "non-dropping-particle" : "", "parse-names" : false, "suffix" : "" }, { "dropping-particle" : "", "family" : "Eriksson", "given" : "P", "non-dropping-particle" : "", "parse-names" : false, "suffix" : "" }, { "dropping-particle" : "", "family" : "Th\u00f6rne", "given" : "A", "non-dropping-particle" : "", "parse-names" : false, "suffix" : "" }, { "dropping-particle" : "", "family" : "Hoffstedt", "given" : "J", "non-dropping-particle" : "", "parse-names" : false, "suffix" : "" }, { "dropping-particle" : "", "family" : "L\u00f6nnqvist", "given" : "F", "non-dropping-particle" : "", "parse-names" : false, "suffix" : "" }, { "dropping-particle" : "", "family" : "Arner", "given" : "P", "non-dropping-particle" : "", "parse-names" : false, "suffix" : "" } ], "container-title" : "Diabetes", "id" : "ITEM-4", "issue" : "6", "issued" : { "date-parts" : [ [ "1998", "6" ] ] }, "page" : "913-17", "title" : "Leptin secretion from subcutaneous and visceral adipose tissue in women.", "type" : "article-journal", "volume" : "47" }, "uris" : [ "http://www.mendeley.com/documents/?uuid=1a56d66b-5714-41bc-91fe-c3bbfdea02a0" ] } ], "mendeley" : { "formattedCitation" : "(16\u201319)", "plainTextFormattedCitation" : "(16\u201319)", "previouslyFormattedCitation" : "(16\u201319)"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F10715" w:rsidRPr="00F10715">
              <w:rPr>
                <w:rFonts w:ascii="Times New Roman" w:eastAsia="Times New Roman" w:hAnsi="Times New Roman" w:cs="Times New Roman"/>
                <w:noProof/>
                <w:color w:val="000000"/>
                <w:szCs w:val="22"/>
                <w:lang w:eastAsia="en-IN"/>
              </w:rPr>
              <w:t>(16–19)</w:t>
            </w:r>
            <w:r w:rsidR="006147F3" w:rsidRPr="00274D27">
              <w:rPr>
                <w:rFonts w:ascii="Times New Roman" w:eastAsia="Times New Roman" w:hAnsi="Times New Roman" w:cs="Times New Roman"/>
                <w:color w:val="000000"/>
                <w:szCs w:val="22"/>
                <w:lang w:eastAsia="en-IN"/>
              </w:rPr>
              <w:fldChar w:fldCharType="end"/>
            </w:r>
          </w:p>
        </w:tc>
        <w:tc>
          <w:tcPr>
            <w:tcW w:w="3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sfr1</w:t>
            </w:r>
            <w:r w:rsidR="006147F3" w:rsidRPr="00274D27">
              <w:rPr>
                <w:rFonts w:ascii="Times New Roman" w:eastAsia="Times New Roman" w:hAnsi="Times New Roman" w:cs="Times New Roman"/>
                <w:color w:val="000000"/>
                <w:szCs w:val="22"/>
                <w:lang w:eastAsia="en-IN"/>
              </w:rPr>
              <w:fldChar w:fldCharType="begin" w:fldLock="1"/>
            </w:r>
            <w:r w:rsidR="00F10715">
              <w:rPr>
                <w:rFonts w:ascii="Times New Roman" w:eastAsia="Times New Roman" w:hAnsi="Times New Roman" w:cs="Times New Roman"/>
                <w:color w:val="000000"/>
                <w:szCs w:val="22"/>
                <w:lang w:eastAsia="en-IN"/>
              </w:rPr>
              <w:instrText>ADDIN CSL_CITATION { "citationItems" : [ { "id" : "ITEM-1", "itemData" : { "DOI" : "10.1126/science.1188280.Sfrp5", "abstract" : "Adipose tissue secretes proteins referred to as adipokines, many of which promote inflammation and disrupt glucose homeostasis. Here we show that secreted frizzled-related protein 5 (Sfrp5), a protein previously linked to the Wnt signaling pathway, is an anti-inflammatory adipokine whose expression is perturbed in models of obesity and type 2 diabetes. Sfrp5-deficient mice fed a high-calorie diet developed severe glucose intolerance and hepatic steatosis, and their adipose tissue showed an accumulation of activated macrophages that was associated with activation of the c-Jun N-terminal kinase signaling pathway. Adenovirus-mediated delivery of Sfrp5 to mouse models of obesity ameliorated glucose intolerance and hepatic steatosis. Thus, in the setting of obesity, Sfrp5 secretion by adipocytes exerts salutary effects on metabolic dysfunction by controlling inflammatory cells within adipose tissue.", "author" : [ { "dropping-particle" : "", "family" : "Ouchi", "given" : "Noriyuki", "non-dropping-particle" : "", "parse-names" : false, "suffix" : "" }, { "dropping-particle" : "", "family" : "Higuchi", "given" : "Akiko", "non-dropping-particle" : "", "parse-names" : false, "suffix" : "" }, { "dropping-particle" : "", "family" : "Ohashi", "given" : "Koji", "non-dropping-particle" : "", "parse-names" : false, "suffix" : "" }, { "dropping-particle" : "", "family" : "Oshima", "given" : "Yuichi", "non-dropping-particle" : "", "parse-names" : false, "suffix" : "" }, { "dropping-particle" : "", "family" : "Gokce", "given" : "Noyan", "non-dropping-particle" : "", "parse-names" : false, "suffix" : "" }, { "dropping-particle" : "", "family" : "Shibata", "given" : "Rei", "non-dropping-particle" : "", "parse-names" : false, "suffix" : "" }, { "dropping-particle" : "", "family" : "Akasaki", "given" : "Yuichi", "non-dropping-particle" : "", "parse-names" : false, "suffix" : "" }, { "dropping-particle" : "", "family" : "Shimono", "given" : "Akihiko", "non-dropping-particle" : "", "parse-names" : false, "suffix" : "" }, { "dropping-particle" : "", "family" : "Walsh", "given" : "Kenneth", "non-dropping-particle" : "", "parse-names" : false, "suffix" : "" } ], "container-title" : "Science", "id" : "ITEM-1", "issue" : "5990", "issued" : { "date-parts" : [ [ "2011" ] ] }, "page" : "454-457", "title" : "Sfrp5 is an anti-inflammatory adipokine that modulates metabolic dysfunction in obesity.", "type" : "article-journal", "volume" : "329" }, "uris" : [ "http://www.mendeley.com/documents/?uuid=1ea7ca39-89bf-48c5-9dba-eed16e8f548d" ] }, { "id" : "ITEM-2", "itemData" : { "DOI" : "10.1172/JCI63604DS1", "abstract" : "Preadipocytes secrete several WNT family proteins that act through autocrine/paracrine mechanisms to inhib- it adipogenesis. The activity of WNT ligands is often decreased by secreted frizzled-related proteins (SFRPs). Sfrp5 is strongly induced during adipocyte differentiation and increases in adipocytes during obesity, presum- ably to counteract WNT signaling. We tested the hypothesis that obesity-induced Sfrp5 expression promotes the development of new adipocytes by inhibiting endogenous suppressors of adipogenesis. As predicted, mice that lack functional SFRP5 were resistant to diet-induced obesity. However, counter to our hypothesis, we found that adipose tissue of SFRP5-deficient mice had similar numbers of adipocytes, but a reduction in large adipocytes. Transplantation of adipose tissue from SFRP5-deficient mice into leptin receptor\u2013deficient mice indicated that the effects of SFRP5 deficiency are tissue-autonomous. Mitochondrial gene expression was increased in adipose tissue and cultured adipocytes from SFRP5-deficient mice. In adipocytes, lack of SFRP5 stimulated oxidative capacity through increased mitochondrial activity, which was mediated in part by PGC1\u03b1 and mitochondrial transcription factor A. WNT3a also increased oxygen consumption and the expression of mitochondrial genes. Thus, our findings support a model of adipogenesis in which SFRP5 inhibits WNT sig- naling to suppress oxidative metabolism and stimulate adipocyte growth during obesity.", "author" : [ { "dropping-particle" : "", "family" : "Mori", "given" : "Hiroyuki", "non-dropping-particle" : "", "parse-names" : false, "suffix" : "" }, { "dropping-particle" : "", "family" : "Prestwich", "given" : "Tyler C", "non-dropping-particle" : "", "parse-names" : false, "suffix" : "" }, { "dropping-particle" : "", "family" : "Reid", "given" : "Michael A", "non-dropping-particle" : "", "parse-names" : false, "suffix" : "" }, { "dropping-particle" : "", "family" : "Longo", "given" : "Kenneth A", "non-dropping-particle" : "", "parse-names" : false, "suffix" : "" }, { "dropping-particle" : "", "family" : "Gerin", "given" : "Isabelle", "non-dropping-particle" : "", "parse-names" : false, "suffix" : "" }, { "dropping-particle" : "", "family" : "Cawthorn", "given" : "William P", "non-dropping-particle" : "", "parse-names" : false, "suffix" : "" }, { "dropping-particle" : "", "family" : "Susulic", "given" : "Vedrana S", "non-dropping-particle" : "", "parse-names" : false, "suffix" : "" }, { "dropping-particle" : "", "family" : "Krishnan", "given" : "Venkatesh", "non-dropping-particle" : "", "parse-names" : false, "suffix" : "" } ], "container-title" : "The Journal of clinical investigation", "id" : "ITEM-2", "issue" : "7", "issued" : { "date-parts" : [ [ "2012" ] ] }, "page" : "2405-16", "title" : "Secreted frizzled-related protein 5 suppresses adipocyte mitochondrial metabolism through WNT inhibition", "type" : "article-journal", "volume" : "122" }, "uris" : [ "http://www.mendeley.com/documents/?uuid=55da2c9f-8871-4dad-9441-3dc1827a6851" ] } ], "mendeley" : { "formattedCitation" : "(20,21)", "plainTextFormattedCitation" : "(20,21)", "previouslyFormattedCitation" : "(20,21)"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F10715" w:rsidRPr="00F10715">
              <w:rPr>
                <w:rFonts w:ascii="Times New Roman" w:eastAsia="Times New Roman" w:hAnsi="Times New Roman" w:cs="Times New Roman"/>
                <w:noProof/>
                <w:color w:val="000000"/>
                <w:szCs w:val="22"/>
                <w:lang w:eastAsia="en-IN"/>
              </w:rPr>
              <w:t>(20,21)</w:t>
            </w:r>
            <w:r w:rsidR="006147F3" w:rsidRPr="00274D27">
              <w:rPr>
                <w:rFonts w:ascii="Times New Roman" w:eastAsia="Times New Roman" w:hAnsi="Times New Roman" w:cs="Times New Roman"/>
                <w:color w:val="000000"/>
                <w:szCs w:val="22"/>
                <w:lang w:eastAsia="en-IN"/>
              </w:rPr>
              <w:fldChar w:fldCharType="end"/>
            </w:r>
          </w:p>
        </w:tc>
        <w:tc>
          <w:tcPr>
            <w:tcW w:w="36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ta1</w:t>
            </w:r>
            <w:r w:rsidR="006147F3" w:rsidRPr="00274D27">
              <w:rPr>
                <w:rFonts w:ascii="Times New Roman" w:eastAsia="Times New Roman" w:hAnsi="Times New Roman" w:cs="Times New Roman"/>
                <w:color w:val="000000"/>
                <w:szCs w:val="22"/>
                <w:lang w:eastAsia="en-IN"/>
              </w:rPr>
              <w:fldChar w:fldCharType="begin" w:fldLock="1"/>
            </w:r>
            <w:r w:rsidR="00F10715">
              <w:rPr>
                <w:rFonts w:ascii="Times New Roman" w:eastAsia="Times New Roman" w:hAnsi="Times New Roman" w:cs="Times New Roman"/>
                <w:color w:val="000000"/>
                <w:szCs w:val="22"/>
                <w:lang w:eastAsia="en-IN"/>
              </w:rPr>
              <w:instrText>ADDIN CSL_CITATION { "citationItems" : [ { "id" : "ITEM-1", "itemData" : { "DOI" : "10.2337/db10-0013.L.-E.Z.", "abstract" : "OBJECTIVE\u2014Growth of white adipose tissue takes place in normal development and in obesity. A pool of adipose progeni- tors is responsible for the formation of new adipocytes and for the potential of this tissue to expand in response to chronic energy overload. However, factors controlling self-renewal of human adipose progenitors are largely unknown. We investi- gated the expression pro\ufb01le and the role of activin A in this process. RESEARCH DESIGN AND METHODS\u2014Expression of INHBA/ activin A was investigated in three types of human adipose progenitors. We then analyzed at the molecular level the function of activin A during human adipogenesis. We \ufb01nally investigated the status of activin A in adipose tissues of lean and obese subjects and analyzed macrophage-induced regulation of its expression. RESULTS\u2014INHBA/activin A is expressed by adipose progeni- tors from various fat depots, and its expression dramatically decreases as progenitors differentiate into adipocytes. Activin A regulates the number of undifferentiated progenitors. Sustained activation or inhibition of the activin A pathway impairs or promotes, respectively, adipocyte differentiation via the C/EBP- LAP and Smad2 pathway in an autocrine/paracrine manner. Activin A is expressed at higher levels in adipose tissue of obese patients compared with the expression levels in lean subjects. Indeed, activin A levels in adipose progenitors are dramatically increased by factors secreted by macrophages derived from obese adipose tissue. CONCLUSIONS\u2014Altogether, our data show that activin A plays a signi\ufb01cant role in human adipogenesis. We propose a model in which macrophages that are located in adipose tissue regulate adipose progenitor self-renewal through activin A", "author" : [ { "dropping-particle" : "", "family" : "Zaragosi", "given" : "Laure-emmanuelle", "non-dropping-particle" : "", "parse-names" : false, "suffix" : "" }, { "dropping-particle" : "", "family" : "Wdziekonski", "given" : "Brigitte", "non-dropping-particle" : "", "parse-names" : false, "suffix" : "" }, { "dropping-particle" : "", "family" : "Villageois", "given" : "Phi", "non-dropping-particle" : "", "parse-names" : false, "suffix" : "" }, { "dropping-particle" : "", "family" : "Keophiphath", "given" : "Mayoura", "non-dropping-particle" : "", "parse-names" : false, "suffix" : "" }, { "dropping-particle" : "", "family" : "Maumus", "given" : "Marie", "non-dropping-particle" : "", "parse-names" : false, "suffix" : "" }, { "dropping-particle" : "", "family" : "Tchkonia", "given" : "Tamara", "non-dropping-particle" : "", "parse-names" : false, "suffix" : "" }, { "dropping-particle" : "", "family" : "Bourlier", "given" : "Virginie", "non-dropping-particle" : "", "parse-names" : false, "suffix" : "" }, { "dropping-particle" : "", "family" : "Mohsen-kanson", "given" : "Tala", "non-dropping-particle" : "", "parse-names" : false, "suffix" : "" }, { "dropping-particle" : "", "family" : "Ladoux", "given" : "Annie", "non-dropping-particle" : "", "parse-names" : false, "suffix" : "" }, { "dropping-particle" : "", "family" : "Elabd", "given" : "Christian", "non-dropping-particle" : "", "parse-names" : false, "suffix" : "" }, { "dropping-particle" : "", "family" : "Scheideler", "given" : "Marcel", "non-dropping-particle" : "", "parse-names" : false, "suffix" : "" }, { "dropping-particle" : "", "family" : "Trajanoski", "given" : "Zlatko", "non-dropping-particle" : "", "parse-names" : false, "suffix" : "" }, { "dropping-particle" : "", "family" : "Takashima", "given" : "Yasuhiro", "non-dropping-particle" : "", "parse-names" : false, "suffix" : "" }, { "dropping-particle" : "", "family" : "Amri", "given" : "Ez-zoubir", "non-dropping-particle" : "", "parse-names" : false, "suffix" : "" }, { "dropping-particle" : "", "family" : "Lacasa", "given" : "Daniele", "non-dropping-particle" : "", "parse-names" : false, "suffix" : "" }, { "dropping-particle" : "", "family" : "Sengenes", "given" : "Coralie", "non-dropping-particle" : "", "parse-names" : false, "suffix" : "" }, { "dropping-particle" : "", "family" : "Cle", "given" : "Karine", "non-dropping-particle" : "", "parse-names" : false, "suffix" : "" }, { "dropping-particle" : "", "family" : "Bouloumie", "given" : "Anne", "non-dropping-particle" : "", "parse-names" : false, "suffix" : "" }, { "dropping-particle" : "", "family" : "Kirkland", "given" : "James L", "non-dropping-particle" : "", "parse-names" : false, "suffix" : "" }, { "dropping-particle" : "", "family" : "Dani", "given" : "Christian", "non-dropping-particle" : "", "parse-names" : false, "suffix" : "" } ], "container-title" : "Diabetes", "id" : "ITEM-1", "issue" : "October", "issued" : { "date-parts" : [ [ "2010" ] ] }, "page" : "2513-2521", "title" : "Activin A Plays a Critical Role in Proliferation and Differentiation of Human Adipose Progenitors", "type" : "article-journal", "volume" : "59" }, "uris" : [ "http://www.mendeley.com/documents/?uuid=d32b4035-16fd-46fa-82ed-0af6a7041fea" ] } ], "mendeley" : { "formattedCitation" : "(3)", "plainTextFormattedCitation" : "(3)", "previouslyFormattedCitation" : "(3)"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F10715" w:rsidRPr="00F10715">
              <w:rPr>
                <w:rFonts w:ascii="Times New Roman" w:eastAsia="Times New Roman" w:hAnsi="Times New Roman" w:cs="Times New Roman"/>
                <w:noProof/>
                <w:color w:val="000000"/>
                <w:szCs w:val="22"/>
                <w:lang w:eastAsia="en-IN"/>
              </w:rPr>
              <w:t>(3)</w:t>
            </w:r>
            <w:r w:rsidR="006147F3" w:rsidRPr="00274D27">
              <w:rPr>
                <w:rFonts w:ascii="Times New Roman" w:eastAsia="Times New Roman" w:hAnsi="Times New Roman" w:cs="Times New Roman"/>
                <w:color w:val="000000"/>
                <w:szCs w:val="22"/>
                <w:lang w:eastAsia="en-IN"/>
              </w:rPr>
              <w:fldChar w:fldCharType="end"/>
            </w:r>
          </w:p>
        </w:tc>
        <w:tc>
          <w:tcPr>
            <w:tcW w:w="36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tnf1</w:t>
            </w:r>
            <w:r w:rsidR="006147F3" w:rsidRPr="00274D27">
              <w:rPr>
                <w:rFonts w:ascii="Times New Roman" w:eastAsia="Times New Roman" w:hAnsi="Times New Roman" w:cs="Times New Roman"/>
                <w:color w:val="000000"/>
                <w:szCs w:val="22"/>
                <w:lang w:eastAsia="en-IN"/>
              </w:rPr>
              <w:fldChar w:fldCharType="begin" w:fldLock="1"/>
            </w:r>
            <w:r w:rsidR="00F10715">
              <w:rPr>
                <w:rFonts w:ascii="Times New Roman" w:eastAsia="Times New Roman" w:hAnsi="Times New Roman" w:cs="Times New Roman"/>
                <w:color w:val="000000"/>
                <w:szCs w:val="22"/>
                <w:lang w:eastAsia="en-IN"/>
              </w:rPr>
              <w:instrText>ADDIN CSL_CITATION { "citationItems" : [ { "id" : "ITEM-1", "itemData" : { "abstract" : "Obesity is frequently associated with insulin resistance and abnormal glucose homeostasis. Recent studies in animal models have indicated that TNF-ci plays an important role in mediating the insulin resistance of obesity through its overexpression in fat tissue. However, the mechanisms link- ing obesity to insulin resistance and diabetes in humans remain largely unknown. In this study we examined the expression pattern of TNF-a mRNA in adipose tissues from 18 control and 19 obese premenopausal women by Northern blot analysis. TNF-a protein concentrations in plasma and in conditioned medium of explanted adipose tissue were measured by ELISA. Furthermore, the effects of weight reduction by dietary treatment of obesity on the adipose expression of TNF-a mRNA were also analyzed in nine pre- menopausal obese women, before and after a controlled weight-reduction program. These studies demonstrated that obese individuals ex- press 2.5-fold more TNF-a mRNA in fat tissue relative to the lean controls (P &lt; 0.001). Similar increases were also observed in adipose production of TNF-a protein but circu- lating TNF-ao levels were extremely low or undetectable. A strong positive correlation was observed between TNF-a mRNA expression levels in fat tissue and the level of hyper- insulinemia (P &lt; 0.001), an indirect measure of insulin resistance. Finally, body weight reduction in obese subjects which resulted in improved insulin sensitivity was also asso- ciated with a decrease in TNF-a mRNA expression (45%, P &lt; 0.001) in fat tissue. These results suggest a role for the abnormal regulation of this cytokine in the pathogenesis of obesity-related insulin resistance. (J. Clin. Invest. 1995. 95:2409-2415.) Key words: cytokines * fat * non-insulin- dependent diabetes mellitus * weight loss * insulin action Address correspondence to Bruce M. Spiegelman, Dana Farber Cance", "author" : [ { "dropping-particle" : "", "family" : "Hotamisligil", "given" : "Gokhan S", "non-dropping-particle" : "", "parse-names" : false, "suffix" : "" }, { "dropping-particle" : "", "family" : "Arner", "given" : "Peter", "non-dropping-particle" : "", "parse-names" : false, "suffix" : "" }, { "dropping-particle" : "", "family" : "Caro", "given" : "Jose F", "non-dropping-particle" : "", "parse-names" : false, "suffix" : "" }, { "dropping-particle" : "", "family" : "Atkinson", "given" : "Richard L", "non-dropping-particle" : "", "parse-names" : false, "suffix" : "" }, { "dropping-particle" : "", "family" : "Spiegelman", "given" : "Bruce M", "non-dropping-particle" : "", "parse-names" : false, "suffix" : "" } ], "container-title" : "journal of clinical investigation", "id" : "ITEM-1", "issue" : "January", "issued" : { "date-parts" : [ [ "1995" ] ] }, "page" : "2409-2415", "title" : "Increased Adipose Tissue Expression of Tumor Necrosis Factor-alpha in Human Obesity and Insulin Resistance", "type" : "article-journal", "volume" : "95" }, "uris" : [ "http://www.mendeley.com/documents/?uuid=2bc807f9-739d-4ed6-b0d5-8799944047f7" ] } ], "mendeley" : { "formattedCitation" : "(22)", "plainTextFormattedCitation" : "(22)", "previouslyFormattedCitation" : "(22)"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F10715" w:rsidRPr="00F10715">
              <w:rPr>
                <w:rFonts w:ascii="Times New Roman" w:eastAsia="Times New Roman" w:hAnsi="Times New Roman" w:cs="Times New Roman"/>
                <w:noProof/>
                <w:color w:val="000000"/>
                <w:szCs w:val="22"/>
                <w:lang w:eastAsia="en-IN"/>
              </w:rPr>
              <w:t>(22)</w:t>
            </w:r>
            <w:r w:rsidR="006147F3" w:rsidRPr="00274D27">
              <w:rPr>
                <w:rFonts w:ascii="Times New Roman" w:eastAsia="Times New Roman" w:hAnsi="Times New Roman" w:cs="Times New Roman"/>
                <w:color w:val="000000"/>
                <w:szCs w:val="22"/>
                <w:lang w:eastAsia="en-IN"/>
              </w:rPr>
              <w:fldChar w:fldCharType="end"/>
            </w:r>
          </w:p>
        </w:tc>
        <w:tc>
          <w:tcPr>
            <w:tcW w:w="30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5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250E9C" w:rsidRPr="00274D27" w:rsidRDefault="00250E9C" w:rsidP="00096370">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ggression</w:t>
            </w:r>
            <w:r w:rsidR="00096370" w:rsidRPr="00274D27">
              <w:rPr>
                <w:rFonts w:ascii="Times New Roman" w:eastAsia="Times New Roman" w:hAnsi="Times New Roman" w:cs="Times New Roman"/>
                <w:color w:val="000000"/>
                <w:szCs w:val="22"/>
                <w:vertAlign w:val="superscript"/>
                <w:lang w:eastAsia="en-IN"/>
              </w:rPr>
              <w:t>#</w:t>
            </w:r>
          </w:p>
        </w:tc>
        <w:tc>
          <w:tcPr>
            <w:tcW w:w="200" w:type="pct"/>
            <w:tcBorders>
              <w:top w:val="nil"/>
              <w:left w:val="nil"/>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agr</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cts1</w:t>
            </w:r>
            <w:r w:rsidR="00201498" w:rsidRPr="00274D27">
              <w:rPr>
                <w:rFonts w:ascii="Times New Roman" w:eastAsia="Times New Roman" w:hAnsi="Times New Roman" w:cs="Times New Roman"/>
                <w:color w:val="000000"/>
                <w:szCs w:val="22"/>
                <w:lang w:eastAsia="en-IN"/>
              </w:rPr>
              <w:fldChar w:fldCharType="begin" w:fldLock="1"/>
            </w:r>
            <w:r w:rsidR="00F10715">
              <w:rPr>
                <w:rFonts w:ascii="Times New Roman" w:eastAsia="Times New Roman" w:hAnsi="Times New Roman" w:cs="Times New Roman"/>
                <w:color w:val="000000"/>
                <w:szCs w:val="22"/>
                <w:lang w:eastAsia="en-IN"/>
              </w:rPr>
              <w:instrText>ADDIN CSL_CITATION { "citationItems" : [ { "id" : "ITEM-1", "itemData" : { "abstract" : "Levels of circulating cortisol, testosterone, and testosterone-binding globulin were measured in 15 male wrestlers in relation to wrestling bouts and their outcomes. Concentrations of cortisol and testosterone increased consistently during wrestling bouts, while levels of testosterone-binding globulin dropped. Winners of competive matches showed greater increases in both cortisol and testosterone than losers. These findings indicate that humans, like other social mammals, may undergo specific endocrine changes in response to victory or defeat.", "author" : [ { "dropping-particle" : "", "family" : "Elias", "given" : "Michael", "non-dropping-particle" : "", "parse-names" : false, "suffix" : "" } ], "container-title" : "Aggressive Behavior", "id" : "ITEM-1", "issue" : "3", "issued" : { "date-parts" : [ [ "1981" ] ] }, "page" : "215-24", "title" : "Serum cortisol, testosterone, and testosterone-binding globulin responses to competitive fighting in human males", "type" : "article-journal", "volume" : "7" }, "uris" : [ "http://www.mendeley.com/documents/?uuid=6fc75afb-868f-461e-b845-150fb8b86770" ] }, { "id" : "ITEM-2", "itemData" : { "DOI" : "10.1152/ajpregu.00113.2007", "ISSN" : "0363-6119", "PMID" : "17761516", "abstract" : "Acute and intense psychological stressors induce cell damage in several organs, including the heart and the liver. Much less is known about social stress. In male mice, aggressive behavior is the most common social stressor. It is remarkable that upon fighting, submandibular salivary glands release a number of peptides into the bloodstream including epidermal growth factor (EGF). We showed previously that released EGF protects the heart from cell damage in this particular stressful situation. Here, we studied the effect of an aggressive encounter on the liver and whether EGF has a similar effect on this organ. An aggressive encounter in male mice caused inflammatory response and a transient increase in plasma alanine and aspartate transaminase activities. At 3 h, focal infiltration of neutrophils was observed in liver parenchyma. These cells accumulate on eosinophilic hepatocytes, which may correspond to dying cells. A few hours later, evidence of necrotic lesion was observed. Surgical excision of submandibular glands, sialoadenectomy, did not prevent the rise in plasma EGF concentration and did not affect the increase in plasma transaminase activities. Neither did the administration of tyrphostin AG-1478 (inhibitor of EGF receptor kinase) alter the increase in plasma alanine transaminase activity. However, it did enhance the rise in both aspartate transaminase and creatine kinase activity, suggesting heart damage. We conclude that an aggressive encounter causes mild liver damage and that released EGF does not protect this organ, in contrast to its effect on the heart.", "author" : [ { "dropping-particle" : "", "family" : "S\u00e1nchez", "given" : "Olga", "non-dropping-particle" : "", "parse-names" : false, "suffix" : "" }, { "dropping-particle" : "", "family" : "Viladrich", "given" : "Meritxell", "non-dropping-particle" : "", "parse-names" : false, "suffix" : "" }, { "dropping-particle" : "", "family" : "Ram\u00edrez", "given" : "Ignasi", "non-dropping-particle" : "", "parse-names" : false, "suffix" : "" }, { "dropping-particle" : "", "family" : "Soley", "given" : "Maria", "non-dropping-particle" : "", "parse-names" : false, "suffix" : "" } ], "container-title" : "American journal of physiology. Regulatory, integrative and comparative physiology", "id" : "ITEM-2", "issue" : "5", "issued" : { "date-parts" : [ [ "2007", "11" ] ] }, "page" : "R1908-16", "title" : "Liver injury after an aggressive encounter in male mice.", "type" : "article-journal", "volume" : "293" }, "uris" : [ "http://www.mendeley.com/documents/?uuid=ecc1be24-d377-4706-aa40-7d67bc4b9edc" ] } ], "mendeley" : { "formattedCitation" : "(23,24)", "plainTextFormattedCitation" : "(23,24)", "previouslyFormattedCitation" : "(23,24)" }, "properties" : { "noteIndex" : 0 }, "schema" : "https://github.com/citation-style-language/schema/raw/master/csl-citation.json" }</w:instrText>
            </w:r>
            <w:r w:rsidR="00201498" w:rsidRPr="00274D27">
              <w:rPr>
                <w:rFonts w:ascii="Times New Roman" w:eastAsia="Times New Roman" w:hAnsi="Times New Roman" w:cs="Times New Roman"/>
                <w:color w:val="000000"/>
                <w:szCs w:val="22"/>
                <w:lang w:eastAsia="en-IN"/>
              </w:rPr>
              <w:fldChar w:fldCharType="separate"/>
            </w:r>
            <w:r w:rsidR="00F10715" w:rsidRPr="00F10715">
              <w:rPr>
                <w:rFonts w:ascii="Times New Roman" w:eastAsia="Times New Roman" w:hAnsi="Times New Roman" w:cs="Times New Roman"/>
                <w:noProof/>
                <w:color w:val="000000"/>
                <w:szCs w:val="22"/>
                <w:lang w:eastAsia="en-IN"/>
              </w:rPr>
              <w:t>(23,24)</w:t>
            </w:r>
            <w:r w:rsidR="00201498"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chl0</w:t>
            </w:r>
            <w:r w:rsidR="006147F3" w:rsidRPr="00274D27">
              <w:rPr>
                <w:rFonts w:ascii="Times New Roman" w:eastAsia="Times New Roman" w:hAnsi="Times New Roman" w:cs="Times New Roman"/>
                <w:color w:val="000000"/>
                <w:szCs w:val="22"/>
                <w:lang w:eastAsia="en-IN"/>
              </w:rPr>
              <w:fldChar w:fldCharType="begin" w:fldLock="1"/>
            </w:r>
            <w:r w:rsidR="00F10715">
              <w:rPr>
                <w:rFonts w:ascii="Times New Roman" w:eastAsia="Times New Roman" w:hAnsi="Times New Roman" w:cs="Times New Roman"/>
                <w:color w:val="000000"/>
                <w:szCs w:val="22"/>
                <w:lang w:eastAsia="en-IN"/>
              </w:rPr>
              <w:instrText>ADDIN CSL_CITATION { "citationItems" : [ { "id" : "ITEM-1", "itemData" : { "abstract" : "The present study was undertaken with an objective to frame out the lipid profile of Indian Women Boxers. Women boxing is a newly recognized game and no work has been reported on elite female boxers in India till date. The study was based on a sample of 45 women boxers (age 17 ~ 24 years) attending Senior National Women Boxing Camp at Sports Authority of India. Each subject was evaluated for Lipid Profile variables at the beginning and end of the six weeks training camp. Fasting blood samples were taken from the antecubital vein by venipuncture. Before the samples drawn the subjects were asked to take rest for ten minutes. The blood sample was analyzed by HITACHI UV-2000 spectrophotometer (Japan). Standard techniques and procedures were followed for all the estimation. Volume and intensity of different components of training was measured by observational and physiological methods. Data were subjected to statistical treatment like mean and standard deviation. Test of significance't' - test (for paired sample) was applied to asses the difference in pre &amp; post-test. Results reveal that mean (+/-SD) Cholesterol, Triglyceride, LDL, HDL - Cholesterol and Cholesterol / HDL Cholesterol ratio was 144.7 +/- 3.6 mg%, 59.7 +/- 17.5 mg% 81.4 +/- 21.1 mg% 51.3 +/- 8.2 mg% and 2.8 +/- 0.5 respectively as found in the pre-test. Significant difference (P &lt; 0.01) was observed in Cholesterol, LDL-Cholesterol, HDL Cholesterol level in the post-test. The study concludes that women who practice sport of boxing on regular basis have a favorable lipid profile. A significant change in lipid profile of the boxers was observed after 6 weeks' training program.", "author" : [ { "dropping-particle" : "", "family" : "Chatterjee", "given" : "P", "non-dropping-particle" : "", "parse-names" : false, "suffix" : "" }, { "dropping-particle" : "", "family" : "Banerjee", "given" : "AK", "non-dropping-particle" : "", "parse-names" : false, "suffix" : "" }, { "dropping-particle" : "", "family" : "Majumdar", "given" : "P", "non-dropping-particle" : "", "parse-names" : false, "suffix" : "" } ], "container-title" : "Journal of Nepal Medical Association", "id" : "ITEM-1", "issue" : "165", "issued" : { "date-parts" : [ [ "2007" ] ] }, "page" : "25-30", "title" : "Study of plasma lipid and lipoprotein profile in elite women boxers during a six weeks' training progamme", "type" : "article-journal", "volume" : "46" }, "uris" : [ "http://www.mendeley.com/documents/?uuid=10857aff-e1a1-460f-b08d-b39b7a47ed6d" ] } ], "mendeley" : { "formattedCitation" : "(25)", "plainTextFormattedCitation" : "(25)", "previouslyFormattedCitation" : "(25)"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F10715" w:rsidRPr="00F10715">
              <w:rPr>
                <w:rFonts w:ascii="Times New Roman" w:eastAsia="Times New Roman" w:hAnsi="Times New Roman" w:cs="Times New Roman"/>
                <w:noProof/>
                <w:color w:val="000000"/>
                <w:szCs w:val="22"/>
                <w:lang w:eastAsia="en-IN"/>
              </w:rPr>
              <w:t>(25)</w:t>
            </w:r>
            <w:r w:rsidR="006147F3"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096AD0">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egf1</w:t>
            </w:r>
            <w:r w:rsidR="00096AD0">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The plasma concentration of epidermal growth factor (EGF) in normal, nephrectomized and sialectomized mice is about 0.5 nmol/l. Aggressive behaviour results in a parallel increase in both plasma EGF and plasma renin for both normal and nephrectomized mice. The plasma concentration of EGF increases around 300- and 150-fold respectively; no increase is observed in sialectomized mice, suggesting that the submaxillary gland is an important source of liberated EGF. Virtually all the EGF is found in plasma as a low molecular species that behaves as pure EGF, when examined by radioimmuno- and radioreceptor assays.", "author" : [ { "dropping-particle" : "", "family" : "Nex\u00f8", "given" : "E", "non-dropping-particle" : "", "parse-names" : false, "suffix" : "" }, { "dropping-particle" : "", "family" : "Hollenberg", "given" : "MD", "non-dropping-particle" : "", "parse-names" : false, "suffix" : "" }, { "dropping-particle" : "", "family" : "Bing", "given" : "J", "non-dropping-particle" : "", "parse-names" : false, "suffix" : "" } ], "container-title" : "Acta Physiologica Scandinavica", "id" : "ITEM-1", "issue" : "3", "issued" : { "date-parts" : [ [ "1981" ] ] }, "page" : "367-71", "title" : "Aggressive behavior in mice provokes a marked increase in both plasma epidermal growth factor and renin.", "type" : "article-journal", "volume" : "111" }, "uris" : [ "http://www.mendeley.com/documents/?uuid=30bb245d-037f-4896-b1c0-373a683b34a2" ] }, { "id" : "ITEM-2", "itemData" : { "abstract" : "Renin and epidermal growth factor (EGF) are synthesized in large amounts by the male mouse submandibular glands. We report the peptides to be secreted mainly in an exocrine manner. The highest values in saliva are obtained upon stimulation with the alpha-adrenergic agonist phenylephrine. The median value for renin is 54 700 nmol/l and the median value for EGF is 211 800 nmol/l. Aggressive behaviour and beta-adrenergic stimulation also increase salivary output of both peptides, while vasoactive intestinal polypeptide (VIP) plus pilocarpine selectively stimulate the secretion of renin. The pattern of increase in plasma is comparable to that in saliva though the substance concentration is lower by a factor of 2 to 70 for renin and a factor of 280 to 12 000 for EGF.", "author" : [ { "dropping-particle" : "", "family" : "Nex\u00f8", "given" : "E", "non-dropping-particle" : "", "parse-names" : false, "suffix" : "" }, { "dropping-particle" : "", "family" : "Olsen", "given" : "PS", "non-dropping-particle" : "", "parse-names" : false, "suffix" : "" }, { "dropping-particle" : "", "family" : "Poulsen", "given" : "K", "non-dropping-particle" : "", "parse-names" : false, "suffix" : "" } ], "container-title" : "Regulatory Peptides", "id" : "ITEM-2", "issue" : "4", "issued" : { "date-parts" : [ [ "1984" ] ] }, "page" : "327-34", "title" : "Exocrine and endocrine secretion of renin and epidermal growth factor from the mouse submandibular glands.", "type" : "article-journal", "volume" : "8" }, "uris" : [ "http://www.mendeley.com/documents/?uuid=caeada6c-b0dc-4f7b-90a7-aa80c47476bc" ] }, { "id" : "ITEM-3", "itemData" : { "DOI" : "10.1152/ajpregu.00113.2007", "ISSN" : "0363-6119", "PMID" : "17761516", "abstract" : "Acute and intense psychological stressors induce cell damage in several organs, including the heart and the liver. Much less is known about social stress. In male mice, aggressive behavior is the most common social stressor. It is remarkable that upon fighting, submandibular salivary glands release a number of peptides into the bloodstream including epidermal growth factor (EGF). We showed previously that released EGF protects the heart from cell damage in this particular stressful situation. Here, we studied the effect of an aggressive encounter on the liver and whether EGF has a similar effect on this organ. An aggressive encounter in male mice caused inflammatory response and a transient increase in plasma alanine and aspartate transaminase activities. At 3 h, focal infiltration of neutrophils was observed in liver parenchyma. These cells accumulate on eosinophilic hepatocytes, which may correspond to dying cells. A few hours later, evidence of necrotic lesion was observed. Surgical excision of submandibular glands, sialoadenectomy, did not prevent the rise in plasma EGF concentration and did not affect the increase in plasma transaminase activities. Neither did the administration of tyrphostin AG-1478 (inhibitor of EGF receptor kinase) alter the increase in plasma alanine transaminase activity. However, it did enhance the rise in both aspartate transaminase and creatine kinase activity, suggesting heart damage. We conclude that an aggressive encounter causes mild liver damage and that released EGF does not protect this organ, in contrast to its effect on the heart.", "author" : [ { "dropping-particle" : "", "family" : "S\u00e1nchez", "given" : "Olga", "non-dropping-particle" : "", "parse-names" : false, "suffix" : "" }, { "dropping-particle" : "", "family" : "Viladrich", "given" : "Meritxell", "non-dropping-particle" : "", "parse-names" : false, "suffix" : "" }, { "dropping-particle" : "", "family" : "Ram\u00edrez", "given" : "Ignasi", "non-dropping-particle" : "", "parse-names" : false, "suffix" : "" }, { "dropping-particle" : "", "family" : "Soley", "given" : "Maria", "non-dropping-particle" : "", "parse-names" : false, "suffix" : "" } ], "container-title" : "American journal of physiology. Regulatory, integrative and comparative physiology", "id" : "ITEM-3", "issue" : "5", "issued" : { "date-parts" : [ [ "2007", "11" ] ] }, "page" : "R1908-16", "title" : "Liver injury after an aggressive encounter in male mice.", "type" : "article-journal", "volume" : "293" }, "uris" : [ "http://www.mendeley.com/documents/?uuid=ecc1be24-d377-4706-aa40-7d67bc4b9edc" ] } ], "mendeley" : { "formattedCitation" : "(24,26,27)", "plainTextFormattedCitation" : "(24,26,27)", "previouslyFormattedCitation" : "(24,26,27)" }, "properties" : { "noteIndex" : 0 }, "schema" : "https://github.com/citation-style-language/schema/raw/master/csl-citation.json" }</w:instrText>
            </w:r>
            <w:r w:rsidR="00096AD0">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24,26,27)</w:t>
            </w:r>
            <w:r w:rsidR="00096AD0">
              <w:rPr>
                <w:rFonts w:ascii="Times New Roman" w:eastAsia="Times New Roman" w:hAnsi="Times New Roman" w:cs="Times New Roman"/>
                <w:color w:val="000000"/>
                <w:szCs w:val="22"/>
                <w:lang w:eastAsia="en-IN"/>
              </w:rPr>
              <w:fldChar w:fldCharType="end"/>
            </w:r>
          </w:p>
        </w:tc>
        <w:tc>
          <w:tcPr>
            <w:tcW w:w="3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et1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Endothelin (ET)-1 is a 21-amino acid peptide that induces a variety of biological activities, including vasoconstriction and cell proliferation, and its likely involvement in cardiovascular and other diseases has recently led to broad clinical trials of ET receptor antagonists. ET-1 is widely distributed in the central nervous system (CNS), where it is thought to regulate hormone and neurotransmitter release. Here we show that CNS responses to emotional and physical stressors are differentially affected in heterozygous ET-1-knockout mice, which exhibited diminished aggressive and autonomic responses toward intruders (emotional stressors) but responded to restraint-induced (physical) stress more intensely than wild-type mice. This suggests differing roles of ET-1 in the central pathways mediating responses to different types of stress. Hypothalamic levels of ET-1 and the catecholamine metabolite 3-methoxy-4-hydroxyphenylglycol (MHPG) were both increased in wild-type mice subjected to intruder stress, whereas MHPG levels were not significantly affected in ET-1-knockout mice. Furthermore, immunohistochemical analysis showed that ET-1 and tyrosine hydroxylase, an enzyme in the catecholamine synthesis pathway, were colocalized within certain neurons of the hypothalamus and amygdala. Our findings suggest that ET-1 modulates central coordination of stress responses in close association with catecholamine metabolism.", "author" : [ { "dropping-particle" : "", "family" : "Kurihara", "given" : "Yukiko", "non-dropping-particle" : "", "parse-names" : false, "suffix" : "" }, { "dropping-particle" : "", "family" : "Kurihara", "given" : "Hiroki", "non-dropping-particle" : "", "parse-names" : false, "suffix" : "" }, { "dropping-particle" : "", "family" : "Morita", "given" : "Hiroyuki", "non-dropping-particle" : "", "parse-names" : false, "suffix" : "" }, { "dropping-particle" : "", "family" : "Cao", "given" : "Wei-Hua", "non-dropping-particle" : "", "parse-names" : false, "suffix" : "" }, { "dropping-particle" : "", "family" : "Ling", "given" : "Guang-Yi", "non-dropping-particle" : "", "parse-names" : false, "suffix" : "" }, { "dropping-particle" : "", "family" : "Kumada", "given" : "Mamoru", "non-dropping-particle" : "", "parse-names" : false, "suffix" : "" }, { "dropping-particle" : "", "family" : "Kimura", "given" : "Sadao", "non-dropping-particle" : "", "parse-names" : false, "suffix" : "" }, { "dropping-particle" : "", "family" : "Nagai", "given" : "Ryozo", "non-dropping-particle" : "", "parse-names" : false, "suffix" : "" }, { "dropping-particle" : "", "family" : "Yazaki", "given" : "Yoshio", "non-dropping-particle" : "", "parse-names" : false, "suffix" : "" }, { "dropping-particle" : "", "family" : "Kuwaki", "given" : "Tomoyuki", "non-dropping-particle" : "", "parse-names" : false, "suffix" : "" } ], "container-title" : "American Journal of Physiology - Regulatory, Integrative and Comparative Physiology", "id" : "ITEM-1", "issue" : "2", "issued" : { "date-parts" : [ [ "2000" ] ] }, "page" : "R515-21", "title" : "Role of endothelin-1 in stress response in the central nervous system", "type" : "article-journal", "volume" : "279" }, "uris" : [ "http://www.mendeley.com/documents/?uuid=c97c4d1c-cf88-4d2d-88ed-50bbadc93c35" ] } ], "mendeley" : { "formattedCitation" : "(28)", "plainTextFormattedCitation" : "(28)", "previouslyFormattedCitation" : "(28)"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28)</w:t>
            </w:r>
            <w:r w:rsidR="006147F3" w:rsidRPr="00274D27">
              <w:rPr>
                <w:rFonts w:ascii="Times New Roman" w:eastAsia="Times New Roman" w:hAnsi="Times New Roman" w:cs="Times New Roman"/>
                <w:color w:val="000000"/>
                <w:szCs w:val="22"/>
                <w:lang w:eastAsia="en-IN"/>
              </w:rPr>
              <w:fldChar w:fldCharType="end"/>
            </w:r>
          </w:p>
        </w:tc>
        <w:tc>
          <w:tcPr>
            <w:tcW w:w="36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ngf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Ten repeated daily interactions (20 min each) of the same pairs of isolated male mice produced a clear distinction between attacking (dominant) and defeated (subordinate) animals. The fighting level remained fairly constant over the 10 days. One hr after the end of the 10th session, the increase in serum NGF levels described previously (2) was significantly more marked in subordinate than in dominant mice. The mean level of serum NGF was correlated with the number of fighting episodes, particularly in the case of dominant individuals. Moreover, within-pair differences in NGF values were correlated with differences in locomotor activity between dominants and subordinates; this makes it possible that stimuli other than those produced by fighting per se may be responsible for the increase in circulating NGF. As is well known, the adrenal hypertrophy produced by fighting stress is more marked in subordinate than in dominant mice, while previous work has shown that stress of a nonpsychosocial kind does not elevate serum NGF levels. Therefore, the present data support the hypothesis that NGF release contributes to the modulation of adrenal function in a situation-specific fashion.", "author" : [ { "dropping-particle" : "", "family" : "Maestripieri", "given" : "D", "non-dropping-particle" : "", "parse-names" : false, "suffix" : "" }, { "dropping-particle" : "", "family" : "Simone", "given" : "R", "non-dropping-particle" : "De", "parse-names" : false, "suffix" : "" }, { "dropping-particle" : "", "family" : "Aloe", "given" : "L", "non-dropping-particle" : "", "parse-names" : false, "suffix" : "" }, { "dropping-particle" : "", "family" : "Alleva", "given" : "E", "non-dropping-particle" : "", "parse-names" : false, "suffix" : "" } ], "container-title" : "Physiology &amp; Behavior", "id" : "ITEM-1", "issue" : "1", "issued" : { "date-parts" : [ [ "1990" ] ] }, "page" : "161-4", "title" : "Social status and nerve growth factor serum levels after agonistic encounters in mice.", "type" : "article-journal", "volume" : "47" }, "uris" : [ "http://www.mendeley.com/documents/?uuid=c7602e39-04e3-43d9-94fc-c1dfec99eb5a" ] }, { "id" : "ITEM-2", "itemData" : { "ISSN" : "0027-8424", "PMID" : "2813412", "abstract" : "The effects of intermale aggressive behavior induced by social isolation on the level of nerve growth factor (NGF) mRNA and protein were investigated in central and peripheral mouse tissues. A large increase in NGF mRNA and protein was observed in hypothalamus, with no changes in cerebral cortex, hippocampus, and cerebellum. No change in NGF mRNA levels was found in heart, spleen, vas deferens, and submaxillary salivary gland. The cellular localization of NGF mRNA in the central nervous system was investigated by in situ hybridization. Numerous nerve cells were specifically labeled in preoptic and ventrolateral nuclei of the hypothalamus, as well as in the cornu ammonis region of the hippocampus and throughout all layers of the cerebral cortex, with the highest concentration in layer III. The present results firmly establish that nerve cells constitute the major source in NGF in the brain. They also open the way to understanding the regulation of NGF biosynthesis in the central nervous system.", "author" : [ { "dropping-particle" : "", "family" : "Spillantini", "given" : "M G", "non-dropping-particle" : "", "parse-names" : false, "suffix" : "" }, { "dropping-particle" : "", "family" : "Aloe", "given" : "L", "non-dropping-particle" : "", "parse-names" : false, "suffix" : "" }, { "dropping-particle" : "", "family" : "Alleva", "given" : "E", "non-dropping-particle" : "", "parse-names" : false, "suffix" : "" }, { "dropping-particle" : "", "family" : "Simone", "given" : "R", "non-dropping-particle" : "De", "parse-names" : false, "suffix" : "" }, { "dropping-particle" : "", "family" : "Goedert", "given" : "M", "non-dropping-particle" : "", "parse-names" : false, "suffix" : "" }, { "dropping-particle" : "", "family" : "Levi-Montalcini", "given" : "R", "non-dropping-particle" : "", "parse-names" : false, "suffix" : "" } ], "container-title" : "Proceedings of the National Academy of Sciences of the United States of America", "id" : "ITEM-2", "issue" : "21", "issued" : { "date-parts" : [ [ "1989", "11" ] ] }, "page" : "8555-9", "title" : "Nerve growth factor mRNA and protein increase in hypothalamus in a mouse model of aggression.", "type" : "article-journal", "volume" : "86" }, "uris" : [ "http://www.mendeley.com/documents/?uuid=32818219-d570-4479-800b-405f7ccd1fb0" ] }, { "id" : "ITEM-3", "itemData" : { "abstract" : "The presence of nerve growth factor (NGF) in the serum of adult male mice was assayed using the chick embryo dorsal root ganglion (DRG) bioassay technique in a serum free N1 supplemented medium. Wide variations in the serum-induced nerve fiber outgrowth response were observed when serum was obtained from animals maintained four per cage. Of 64 mice tested, sera of 7 animals induced a profound nerve fiber outgrowth response while the sera of 57 mice failed to show a similar response. In animals kept in isolation for 7 days prior to the start of the experiment, aggression provoked a marked increase in serum NGF levels. In contrast to the sera of aggression-unprovoked mice, the sera of all aggression-provoked mice stimulated a dense nerve fiber outgrowth. The sera of both groups of mice stimulated an intense proliferation and migration of nonneuronal cells. The neurite outgrowth responses elicited by sera from aggression-provoked and unprovoked mice were completely inhibited by the rabbit anti-NGF antiserum. In conclusion, both crowded housing and aggression in mice may provoke an elevation in the serum NGF levels that can be confirmed by the ganglion bioassay technique.", "author" : [ { "dropping-particle" : "", "family" : "Lakshmanan", "given" : "J", "non-dropping-particle" : "", "parse-names" : false, "suffix" : "" } ], "container-title" : "Neurochemical Research", "id" : "ITEM-3", "issue" : "4", "issued" : { "date-parts" : [ [ "1987" ] ] }, "page" : "393-7", "title" : "Nerve growth factor levels in mouse serum: variations due to stress.", "type" : "article-journal", "volume" : "12" }, "uris" : [ "http://www.mendeley.com/documents/?uuid=c96ea565-dc12-4fe1-b87e-aefa78a87b40" ] }, { "id" : "ITEM-4", "itemData" : { "abstract" : "Mouse serum beta-nerve growth factor (NGF) levels were measured using a newly developed competitive beta-NGF radioimmunoassay. The basal serum beta-NGF levels in male and female mice were consistently less than 2 ng/ml when these animals were maintained in individual cages for at least 7 days before they were killed. However, in male mice, serum beta-NGF levels were significantly elevated when they were housed 5 per cage. The rise in serum beta-NGF levels, presumably mediated by intermale aggression, was confirmed by grouping previously isolated mice together in one cage for 20 min before they were killed. In all aggressive male mice, serum beta-NGF levels were elevated by two orders of magnitude. The beta-NGF radioimmunoassay values were also validated by a neurite outgrowth bioassay system using the serum of aggressive male mice. In summary, both measurement techniques confirm that mouse serum beta-NGF levels undergo marked changes depending on animal handling conditions.", "author" : [ { "dropping-particle" : "", "family" : "Lakshmanan", "given" : "J", "non-dropping-particle" : "", "parse-names" : false, "suffix" : "" } ], "container-title" : "Journal of Neurochemistry", "id" : "ITEM-4", "issue" : "3", "issued" : { "date-parts" : [ [ "1986" ] ] }, "page" : "882-91", "title" : "Beta-nerve growth factor measurements in mouse serum.", "type" : "article-journal", "volume" : "46" }, "uris" : [ "http://www.mendeley.com/documents/?uuid=083dfbb8-2b97-49c4-a087-98fc4b756cfe" ] }, { "id" : "ITEM-5", "itemData" : { "abstract" : "By use of a specific and sensitive beta-nerve growth factor radioimmunoassay (beta NGF-RIA), serum beta NGF concentrations were measured in adult male Swiss-Webster mice under various physiological conditions. Animals killed on the day of arrival from the animal supplier showed wide variations (3-15 ng beta NGF/ml) in serum beta NGF levels. These levels significantly decreased if the animals were maintained under individually housed conditions for at least 6 days prior to death. Aggression caused by social contact between previously individually housed animals raised serum beta NGF levels by two orders of magnitude relative to serum beta NGF concentrations in nonaggressive mice. Testosterone propionate treatment (10 mg/animal) 5 days prior to death did not elevate serum beta NGF levels in individually maintained animals. However, the hormone pretreatment markedly augmented serum beta NGF levels in aggressive mice compared with the levels in hormone-treated nonaggressive animals. Removal of the submandibular-sublingual salivary glands 10 days prior to death completely abolished the increase in serum beta NGF due to aggression. The high serum beta NGF levels, as measured by competitive RIA in aggressive mice, were confirmed by a neurite outgrowth PC-12 bioassay system. In conclusion, serum beta NGF in adult male mice is subject to alteration by environmental stress.", "author" : [ { "dropping-particle" : "", "family" : "Lakshmanan", "given" : "J", "non-dropping-particle" : "", "parse-names" : false, "suffix" : "" } ], "container-title" : "American Journal of Physiology", "id" : "ITEM-5", "issue" : "4.1", "issued" : { "date-parts" : [ [ "1986" ] ] }, "page" : "E386-92", "title" : "Aggressive behavior in adult male mice elevates serum nerve growth factor levels.", "type" : "article-journal", "volume" : "250" }, "uris" : [ "http://www.mendeley.com/documents/?uuid=c2b03cb0-7f70-429e-bd8c-f95c2daac911" ] } ], "mendeley" : { "formattedCitation" : "(29\u201333)", "plainTextFormattedCitation" : "(29\u201333)", "previouslyFormattedCitation" : "(29\u201333)"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29–33)</w:t>
            </w:r>
            <w:r w:rsidR="006147F3" w:rsidRPr="00274D27">
              <w:rPr>
                <w:rFonts w:ascii="Times New Roman" w:eastAsia="Times New Roman" w:hAnsi="Times New Roman" w:cs="Times New Roman"/>
                <w:color w:val="000000"/>
                <w:szCs w:val="22"/>
                <w:lang w:eastAsia="en-IN"/>
              </w:rPr>
              <w:fldChar w:fldCharType="end"/>
            </w:r>
          </w:p>
        </w:tc>
        <w:tc>
          <w:tcPr>
            <w:tcW w:w="36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bdn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37/a0026172.DIFFERENTIAL", "abstract" : "Syrian hamsters readily form dominant-subordinate relationships under laboratory conditions. Winning or losing in agonistic encounters can have striking, long-term effects on social behavior, but the mechanisms underlying this experience-induced behavioral plasticity are unclear. The present study tested the hypothesis that changes in brain-derived neurotrophic factor (BDNF) may at least in part mediate this plasticity. Male hamsters were paired for 15-min using a resident-intruder model, and individuals were identified as winners or losers on the basis of their behavior. BDNF was examined with in situ hybridization 2 hours after treatment during the consolidation period of emotional learning. Losing animals had significantly more BDNF mRNA in the basolateral (BLA) and medial (MeA) nuclei of the amygdala when compared to winning animals as well as novel cage and home cage controls. Interestingly, winning animals had significantly more BDNF mRNA in the dentate gyrus of the dorsal hippocampus (DHPC DG) than did losing animals, novel and home cage controls. No conflict-related changes in BDNF mRNA were observed in several other regions including the bed nucleus of the stria terminalis and central amygdala. Next, we demonstrated that K252a, a Trk receptor antagonist, significantly reduced the acquisition of conditioned defeat when administered within the BLA. These data support a model in which BDNF-mediated plasticity within the BLA supports learning of submission or subordinate social status in losing animals, whereas BDNF-mediated plasticity within the hippocampus may instantiate aspects of winning such as control of a territory in dominant animals.", "author" : [ { "dropping-particle" : "", "family" : "Stacie", "given" : "L. Taylor", "non-dropping-particle" : "", "parse-names" : false, "suffix" : "" }, { "dropping-particle" : "", "family" : "Stanek", "given" : "Lisa M.", "non-dropping-particle" : "", "parse-names" : false, "suffix" : "" }, { "dropping-particle" : "", "family" : "Ressler", "given" : "Kerry J.", "non-dropping-particle" : "", "parse-names" : false, "suffix" : "" }, { "dropping-particle" : "", "family" : "Huhman", "given" : "Kim L.", "non-dropping-particle" : "", "parse-names" : false, "suffix" : "" } ], "container-title" : "Behavioural Neuroscience", "id" : "ITEM-1", "issue" : "6", "issued" : { "date-parts" : [ [ "2012" ] ] }, "page" : "911-920", "title" : "Differential BDNF expression in limbic brain regions following social defeat or territorial aggression", "type" : "article-journal", "volume" : "125" }, "uris" : [ "http://www.mendeley.com/documents/?uuid=01ece10f-4cfa-4a63-818c-7141aca7659b" ] } ], "mendeley" : { "formattedCitation" : "(34)", "plainTextFormattedCitation" : "(34)", "previouslyFormattedCitation" : "(34)"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34)</w:t>
            </w:r>
            <w:r w:rsidR="006147F3" w:rsidRPr="00274D27">
              <w:rPr>
                <w:rFonts w:ascii="Times New Roman" w:eastAsia="Times New Roman" w:hAnsi="Times New Roman" w:cs="Times New Roman"/>
                <w:color w:val="000000"/>
                <w:szCs w:val="22"/>
                <w:lang w:eastAsia="en-IN"/>
              </w:rPr>
              <w:fldChar w:fldCharType="end"/>
            </w:r>
          </w:p>
        </w:tc>
        <w:tc>
          <w:tcPr>
            <w:tcW w:w="30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dop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Autonomic and limbic neural activities are linked to aggressive behavior, and it is hypothesized that activities in the cardiovascular and monoaminergic systems play a role in preparing for an aggressive challenge. The objective was to learn about the emergence of monoamine activity in nucleus accumbens before an aggressive confrontation that was omitted at the regular time of occurrence, dissociating the motoric from the aminergic activity. Dopamine, serotonin, heart rate and behavioral activity were monitored before, during and after a single 10-min confrontation in resident male Long-Evans rats fitted with a microdialysis probe in the n. accumbens and with a telemetry sender (experiment 1). DA, but not 5-HT efflux, was confirmed to increase in n. accumbens during and after a single aggressive episode. In aggressive males that confronted an opponent daily for 10 days (experiment 2) heart rate rose 1 h before the regularly scheduled encounter relative to control rats, as measured on day 11 in the absence of any aggression. Concurrently, DA levels increased by 60-70% over baseline levels and 5-HT levels decreased by 30-35% compared to baseline levels. These changes were sustained over 1 h, and contrasted with no significant changes in DA, 5-HT, heart rate or behavioral activity in control rats. The rise in mesolimbic DA appears to be significant in anticipating the physiological and behavioral demands of an aggressive episode, and the fall in 5-HT in its termination, dissociated from the actual execution of the behavior.", "author" : [ { "dropping-particle" : "", "family" : "Ferrari", "given" : "PF", "non-dropping-particle" : "", "parse-names" : false, "suffix" : "" }, { "dropping-particle" : "", "family" : "Erp", "given" : "AM", "non-dropping-particle" : "van", "parse-names" : false, "suffix" : "" }, { "dropping-particle" : "", "family" : "Tornatzky", "given" : "W", "non-dropping-particle" : "", "parse-names" : false, "suffix" : "" }, { "dropping-particle" : "", "family" : "Miczek", "given" : "KA", "non-dropping-particle" : "", "parse-names" : false, "suffix" : "" } ], "container-title" : "European Journal of Neuroscience", "id" : "ITEM-1", "issue" : "2", "issued" : { "date-parts" : [ [ "2003" ] ] }, "page" : "371-8", "title" : "Accumbal dopamine and serotonin in anticipation of the next aggressive episode in rats.", "type" : "article-journal", "volume" : "17" }, "uris" : [ "http://www.mendeley.com/documents/?uuid=9943eb12-1e61-4211-899d-463f3a1a4ff1" ] }, { "id" : "ITEM-2", "itemData" : { "abstract" : "Dopamine (DA) and serotonin have been implicated in the regulation of aggressive behavior, but it has remained challenging to assess the dynamic changes in these neurotransmitters while aggressive behavior is in progress. The objective of this study was to learn about ongoing monoamine activity in corticolimbic areas during aggressive confrontations in rats. Male Long-Evans rats were implanted with a microdialysis probe aimed at the nucleus accumbens (NAC) or medial prefrontal cortex (PFC); next, 10 min samples were collected before, during, and after a 10 min confrontation. Rats continued to display aggressive behavior while being sampled, and they performed two to six attack bites as well as 140 sec of aggressive acts and postures. Dopamine levels in NAC were significantly increased up to 60 min after the confrontation. Peak levels of 140% were achieved approximately 20-30 min after the confrontation. No concurrent changes in accumbal serotonin levels were seen during or after the confrontation. Dopamine and serotonin levels in PFC changed in the opposite direction, with a sustained decrease in serotonin to 80% of baseline levels during and after the confrontation and an increase in dopamine to 120% after the confrontation. The temporal pattern of monoamine changes, which followed rather than preceded the confrontation, points to a significant role of accumbal and cortical DA and 5-hydroxytryptamine in the consequences as opposed to the triggering of aggressive acts. The increase in accumbal DA in aggressive animals supports the hypothesis that this neural system is linked to the execution of biologically salient and demanding behavior.", "author" : [ { "dropping-particle" : "Van", "family" : "Erp", "given" : "Annemoon M M", "non-dropping-particle" : "", "parse-names" : false, "suffix" : "" }, { "dropping-particle" : "", "family" : "Miczek", "given" : "Klaus A", "non-dropping-particle" : "", "parse-names" : false, "suffix" : "" } ], "container-title" : "The Journal of Neuroscience", "id" : "ITEM-2", "issue" : "24", "issued" : { "date-parts" : [ [ "2000" ] ] }, "page" : "9320-9325", "title" : "Aggressive Behavior, Increased Accumbal Dopamine, and Decreased Cortical Serotonin in Rats", "type" : "article-journal", "volume" : "20" }, "uris" : [ "http://www.mendeley.com/documents/?uuid=47d07238-fb5f-4bdd-bf45-eeca17c262cd" ] } ], "mendeley" : { "formattedCitation" : "(35,36)", "plainTextFormattedCitation" : "(35,36)", "previouslyFormattedCitation" : "(35,36)"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35,36)</w:t>
            </w:r>
            <w:r w:rsidR="006147F3" w:rsidRPr="00274D27">
              <w:rPr>
                <w:rFonts w:ascii="Times New Roman" w:eastAsia="Times New Roman" w:hAnsi="Times New Roman" w:cs="Times New Roman"/>
                <w:color w:val="000000"/>
                <w:szCs w:val="22"/>
                <w:lang w:eastAsia="en-IN"/>
              </w:rPr>
              <w:fldChar w:fldCharType="end"/>
            </w:r>
          </w:p>
        </w:tc>
        <w:tc>
          <w:tcPr>
            <w:tcW w:w="35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ser0</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Autonomic and limbic neural activities are linked to aggressive behavior, and it is hypothesized that activities in the cardiovascular and monoaminergic systems play a role in preparing for an aggressive challenge. The objective was to learn about the emergence of monoamine activity in nucleus accumbens before an aggressive confrontation that was omitted at the regular time of occurrence, dissociating the motoric from the aminergic activity. Dopamine, serotonin, heart rate and behavioral activity were monitored before, during and after a single 10-min confrontation in resident male Long-Evans rats fitted with a microdialysis probe in the n. accumbens and with a telemetry sender (experiment 1). DA, but not 5-HT efflux, was confirmed to increase in n. accumbens during and after a single aggressive episode. In aggressive males that confronted an opponent daily for 10 days (experiment 2) heart rate rose 1 h before the regularly scheduled encounter relative to control rats, as measured on day 11 in the absence of any aggression. Concurrently, DA levels increased by 60-70% over baseline levels and 5-HT levels decreased by 30-35% compared to baseline levels. These changes were sustained over 1 h, and contrasted with no significant changes in DA, 5-HT, heart rate or behavioral activity in control rats. The rise in mesolimbic DA appears to be significant in anticipating the physiological and behavioral demands of an aggressive episode, and the fall in 5-HT in its termination, dissociated from the actual execution of the behavior.", "author" : [ { "dropping-particle" : "", "family" : "Ferrari", "given" : "PF", "non-dropping-particle" : "", "parse-names" : false, "suffix" : "" }, { "dropping-particle" : "", "family" : "Erp", "given" : "AM", "non-dropping-particle" : "van", "parse-names" : false, "suffix" : "" }, { "dropping-particle" : "", "family" : "Tornatzky", "given" : "W", "non-dropping-particle" : "", "parse-names" : false, "suffix" : "" }, { "dropping-particle" : "", "family" : "Miczek", "given" : "KA", "non-dropping-particle" : "", "parse-names" : false, "suffix" : "" } ], "container-title" : "European Journal of Neuroscience", "id" : "ITEM-1", "issue" : "2", "issued" : { "date-parts" : [ [ "2003" ] ] }, "page" : "371-8", "title" : "Accumbal dopamine and serotonin in anticipation of the next aggressive episode in rats.", "type" : "article-journal", "volume" : "17" }, "uris" : [ "http://www.mendeley.com/documents/?uuid=9943eb12-1e61-4211-899d-463f3a1a4ff1" ] }, { "id" : "ITEM-2", "itemData" : { "abstract" : "Dopamine (DA) and serotonin have been implicated in the regulation of aggressive behavior, but it has remained challenging to assess the dynamic changes in these neurotransmitters while aggressive behavior is in progress. The objective of this study was to learn about ongoing monoamine activity in corticolimbic areas during aggressive confrontations in rats. Male Long-Evans rats were implanted with a microdialysis probe aimed at the nucleus accumbens (NAC) or medial prefrontal cortex (PFC); next, 10 min samples were collected before, during, and after a 10 min confrontation. Rats continued to display aggressive behavior while being sampled, and they performed two to six attack bites as well as 140 sec of aggressive acts and postures. Dopamine levels in NAC were significantly increased up to 60 min after the confrontation. Peak levels of 140% were achieved approximately 20-30 min after the confrontation. No concurrent changes in accumbal serotonin levels were seen during or after the confrontation. Dopamine and serotonin levels in PFC changed in the opposite direction, with a sustained decrease in serotonin to 80% of baseline levels during and after the confrontation and an increase in dopamine to 120% after the confrontation. The temporal pattern of monoamine changes, which followed rather than preceded the confrontation, points to a significant role of accumbal and cortical DA and 5-hydroxytryptamine in the consequences as opposed to the triggering of aggressive acts. The increase in accumbal DA in aggressive animals supports the hypothesis that this neural system is linked to the execution of biologically salient and demanding behavior.", "author" : [ { "dropping-particle" : "Van", "family" : "Erp", "given" : "Annemoon M M", "non-dropping-particle" : "", "parse-names" : false, "suffix" : "" }, { "dropping-particle" : "", "family" : "Miczek", "given" : "Klaus A", "non-dropping-particle" : "", "parse-names" : false, "suffix" : "" } ], "container-title" : "The Journal of Neuroscience", "id" : "ITEM-2", "issue" : "24", "issued" : { "date-parts" : [ [ "2000" ] ] }, "page" : "9320-9325", "title" : "Aggressive Behavior, Increased Accumbal Dopamine, and Decreased Cortical Serotonin in Rats", "type" : "article-journal", "volume" : "20" }, "uris" : [ "http://www.mendeley.com/documents/?uuid=47d07238-fb5f-4bdd-bf45-eeca17c262cd" ] } ], "mendeley" : { "formattedCitation" : "(35,36)", "plainTextFormattedCitation" : "(35,36)", "previouslyFormattedCitation" : "(35,36)"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35,36)</w:t>
            </w:r>
            <w:r w:rsidR="006147F3" w:rsidRPr="00274D27">
              <w:rPr>
                <w:rFonts w:ascii="Times New Roman" w:eastAsia="Times New Roman" w:hAnsi="Times New Roman" w:cs="Times New Roman"/>
                <w:color w:val="000000"/>
                <w:szCs w:val="22"/>
                <w:lang w:eastAsia="en-IN"/>
              </w:rPr>
              <w:fldChar w:fldCharType="end"/>
            </w:r>
          </w:p>
        </w:tc>
        <w:tc>
          <w:tcPr>
            <w:tcW w:w="28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edp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The response of plasma beta-endorphin (beta-EP) and adrenocorticotropin (ACTH) was studied in seven well-trained (T) young endurance athletes and seven untrained (UT) age- and weight-matched males during treadmill exercise. Subjects ran continuously for 7 min at 60% VO2max, 3 min at 100% VO2max and 2 min at 110% VO2max. Arterialized blood was obtained periodically from a cannulated heated (41 degrees C) hand vein. Plasma beta-EP was measured by radio-immunoassay (RIA) which incorporated an antibody that did not cross-react (less than 1.5%) with beta-lipotropin. Plasma beta-EP was similar between groups at rest (T = 4.3 +/- 0.8 fmol ml-1, mean +/- SE, UT = 3.3 +/- 0.6 fmol ml-1) and did not change at the 60% VO2max stage. Beta-endorphin significantly increased at 100% VO2max with both groups responding similarly. A further increase occurred at 110% VO2max (T = 10.8 + 2.0 and UT = 6.6 + 1.0 fmol ml-1, P less than 0.05 for between group differences). This between group difference persisted 1 min after exercise when the highest beta-EP levels were reached (T = 18.7 +/- 4.7 and UT = 12.8 +/- 3.1 fmol ml-1, P less than 0.05). Plasma ACTH responses were similar to beta-EP with the highest values (T = 61.5 +/- 7.2, UT = 45.7 +/- 6.8 fmol ml-1, P less than 0.05 for between group differences) occurring at 1 min post-exercise. A positive correlation, r = 0.85, P less than 0.05, was found between beta-EP and ACTH using the 1 min post-exercise values. The enhanced response of beta-EP and ACTH in T may indicate a training-induced adaptation which increases the response capacity to extreme levels of stress.", "author" : [ { "dropping-particle" : "", "family" : "Farrell", "given" : "PA", "non-dropping-particle" : "", "parse-names" : false, "suffix" : "" }, { "dropping-particle" : "", "family" : "Kjaer", "given" : "M", "non-dropping-particle" : "", "parse-names" : false, "suffix" : "" }, { "dropping-particle" : "", "family" : "Bach", "given" : "FW", "non-dropping-particle" : "", "parse-names" : false, "suffix" : "" }, { "dropping-particle" : "", "family" : "Galbo", "given" : "H", "non-dropping-particle" : "", "parse-names" : false, "suffix" : "" } ], "container-title" : "Acta Physiologica Scandinavica", "id" : "ITEM-1", "issue" : "4", "issued" : { "date-parts" : [ [ "1987" ] ] }, "note" : "Though this paper says exercise, it is a supramaximal type of exercise (intense exercise) which falls in the category of aggression instead of exe.", "page" : "619-25", "title" : "Beta-endorphin and adrenocorticotropin response to supramaximal treadmill exercise in trained and untrained males", "type" : "article-journal", "volume" : "130" }, "uris" : [ "http://www.mendeley.com/documents/?uuid=a2f99ce6-d162-4bea-924a-d195b2d61222" ] }, { "id" : "ITEM-2", "itemData" : { "abstract" : "To assess changes of beta-endorphin during intense endurance exercise, ten nonspecifically trained volunteers (aged 25.7 +/- 2.9 years) were subjected to an exhaustive endurance test on a cycle ergometer at the work load of the individual anaerobic threshold (IAT) determined in a preparatory graded exercise test. Prior to, in 25-min intervals during, and repeatedly subsequent to exercise venous blood samples were drawn to measure the levels of beta-endorphin (beta-E), cortisol (C), adrenaline (A), and noradrenaline (NA). In addition, lactate, heart rate, and rate of perceived exertion were determined. The levels of beta-E remained unchanged during the first 50 min; between the 50th and 75th min beta-E increased by 82% (p less than 0.01). At the end of the exercise (mean exercise time: 89 min), a beta-E level three times the resting level was measured. The maximum exercise-induced increase of beta-E showed a positive correlation to endurance capacity (W.kg-1 of IAT): r = 0.74; p less than 0.05. C exhibited similar changes to beta-E, but the onset of increase was delayed if compared with beta-E; there was a close correlation between these two stress hormones (75th min of exercise: r = 0.91; p less than 0.001). The catecholamines A and NA increased linearly during exercise, without a correlation with the behavior of beta-E being established.", "author" : [ { "dropping-particle" : "", "family" : "Schwarz", "given" : "L", "non-dropping-particle" : "", "parse-names" : false, "suffix" : "" }, { "dropping-particle" : "", "family" : "Kindermann", "given" : "W", "non-dropping-particle" : "", "parse-names" : false, "suffix" : "" } ], "container-title" : "International Journal of Sports Medicine", "id" : "ITEM-2", "issue" : "5", "issued" : { "date-parts" : [ [ "1989" ] ] }, "page" : "324-8", "title" : "Beta-endorphin, catecholamines, and cortisol during exhaustive endurance exercise", "type" : "article-journal", "volume" : "10" }, "uris" : [ "http://www.mendeley.com/documents/?uuid=cb076aab-60b0-47a0-a410-a071f2f1ece4" ] } ], "mendeley" : { "formattedCitation" : "(37,38)", "plainTextFormattedCitation" : "(37,38)", "previouslyFormattedCitation" : "(37,38)"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37,38)</w:t>
            </w:r>
            <w:r w:rsidR="006147F3" w:rsidRPr="00274D27">
              <w:rPr>
                <w:rFonts w:ascii="Times New Roman" w:eastAsia="Times New Roman" w:hAnsi="Times New Roman" w:cs="Times New Roman"/>
                <w:color w:val="000000"/>
                <w:szCs w:val="22"/>
                <w:lang w:eastAsia="en-IN"/>
              </w:rPr>
              <w:fldChar w:fldCharType="end"/>
            </w:r>
          </w:p>
        </w:tc>
        <w:tc>
          <w:tcPr>
            <w:tcW w:w="26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cck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16/j.peptides.2005.07.005", "abstract" : "Brain cholecystokinin (CCK) levels have been shown to be elevated in animals defeated during adult social aggression. The present experiment evaluated whether similar effects are evident in prolonged bouts of juvenile social-play fighting, which tend to switch from largely positive to some negative affect after approximately 15 min into a half-hour play session, as indexed by a gradual shift from positively valenced 50 kHz ultrasonic vocalizations (USVs) to negatively valenced 20 kHz USVs. Given the role of CCK in both positive and negative emotional events, we examined levels of CCK-8 in tissue homogenates from 14 brain areas in animals 6h after a 30 min play bout compared to no-play control animals tested similarly in isolation for 30 min. As with patterns observed following adult defeat, significantly higher CCK levels were evident after play in the posterior neo-cortex compared to no-play control animals (+26%). Levels of CCK were also elevated in the midbrain (+35%). However, unlike in adult aggression, CCK levels were reduced in the hypothalamus (-40%) and basal forebrain (-24%) as compared to no-play animals. Posterior cortex CCK levels were positively correlated to the duration that each animal was pinned (r = +.50) which suggests that elevated CCK in the posterior cortex may be related to the negative aspects of play. Hypothalamic CCK levels were negatively related to dorsal contacts and pins (r's = -.57), and suggest that the lower CCK levels may reflect the more positive valenced aspects of play. The data indicate that CCK utilization in the brain is dynamically responsive to rough-and-tumble play.", "author" : [ { "dropping-particle" : "", "family" : "Burgdorf", "given" : "Jeffrey", "non-dropping-particle" : "", "parse-names" : false, "suffix" : "" }, { "dropping-particle" : "", "family" : "Panksepp", "given" : "Jaak", "non-dropping-particle" : "", "parse-names" : false, "suffix" : "" }, { "dropping-particle" : "", "family" : "Beinfeld", "given" : "Margery C", "non-dropping-particle" : "", "parse-names" : false, "suffix" : "" }, { "dropping-particle" : "", "family" : "Kroes", "given" : "Roger A", "non-dropping-particle" : "", "parse-names" : false, "suffix" : "" }, { "dropping-particle" : "", "family" : "Moskal", "given" : "Joseph R", "non-dropping-particle" : "", "parse-names" : false, "suffix" : "" } ], "container-title" : "Peptides", "id" : "ITEM-1", "issue" : "1", "issued" : { "date-parts" : [ [ "2006" ] ] }, "note" : "4 brain regions are studied in the paper. In two of these region, cck decreases. One of them is hypothalamus, which is not involved in aggressive behaviour. Aggressive behaviour is elicited in the Amygdala (in temporal lobe) of the brain. Amygdala also initiates the fight or flight response. Hence, cck levels in the hypothalamus might have some different roles. The second region is basal forebrain which is related to wakefullness. Hence, again, cck levels in the basal brain might have som different functions. Hence, overall, with respect to aggression, cck in the brain increases.", "page" : "172-177", "title" : "Regional brain cholecystokinin changes as a function of rough-and-tumble play behavior in adolescent rats", "type" : "article-journal", "volume" : "27" }, "uris" : [ "http://www.mendeley.com/documents/?uuid=ca9f05fd-401d-4870-b7d8-2873e72ea121" ] } ], "mendeley" : { "formattedCitation" : "(39)", "plainTextFormattedCitation" : "(39)", "previouslyFormattedCitation" : "(39)"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39)</w:t>
            </w:r>
            <w:r w:rsidR="006147F3" w:rsidRPr="00274D27">
              <w:rPr>
                <w:rFonts w:ascii="Times New Roman" w:eastAsia="Times New Roman" w:hAnsi="Times New Roman" w:cs="Times New Roman"/>
                <w:color w:val="000000"/>
                <w:szCs w:val="22"/>
                <w:lang w:eastAsia="en-IN"/>
              </w:rPr>
              <w:fldChar w:fldCharType="end"/>
            </w:r>
          </w:p>
        </w:tc>
        <w:tc>
          <w:tcPr>
            <w:tcW w:w="22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tet1</w:t>
            </w:r>
            <w:r w:rsidR="006147F3" w:rsidRPr="00274D27">
              <w:rPr>
                <w:rFonts w:ascii="Times New Roman" w:eastAsia="Times New Roman" w:hAnsi="Times New Roman" w:cs="Times New Roman"/>
                <w:color w:val="000000"/>
                <w:szCs w:val="22"/>
                <w:lang w:eastAsia="en-IN"/>
              </w:rPr>
              <w:fldChar w:fldCharType="begin" w:fldLock="1"/>
            </w:r>
            <w:r w:rsidR="00F10715">
              <w:rPr>
                <w:rFonts w:ascii="Times New Roman" w:eastAsia="Times New Roman" w:hAnsi="Times New Roman" w:cs="Times New Roman"/>
                <w:color w:val="000000"/>
                <w:szCs w:val="22"/>
                <w:lang w:eastAsia="en-IN"/>
              </w:rPr>
              <w:instrText>ADDIN CSL_CITATION { "citationItems" : [ { "id" : "ITEM-1", "itemData" : { "abstract" : "Levels of circulating cortisol, testosterone, and testosterone-binding globulin were measured in 15 male wrestlers in relation to wrestling bouts and their outcomes. Concentrations of cortisol and testosterone increased consistently during wrestling bouts, while levels of testosterone-binding globulin dropped. Winners of competive matches showed greater increases in both cortisol and testosterone than losers. These findings indicate that humans, like other social mammals, may undergo specific endocrine changes in response to victory or defeat.", "author" : [ { "dropping-particle" : "", "family" : "Elias", "given" : "Michael", "non-dropping-particle" : "", "parse-names" : false, "suffix" : "" } ], "container-title" : "Aggressive Behavior", "id" : "ITEM-1", "issue" : "3", "issued" : { "date-parts" : [ [ "1981" ] ] }, "page" : "215-24", "title" : "Serum cortisol, testosterone, and testosterone-binding globulin responses to competitive fighting in human males", "type" : "article-journal", "volume" : "7" }, "uris" : [ "http://www.mendeley.com/documents/?uuid=6fc75afb-868f-461e-b845-150fb8b86770" ] } ], "mendeley" : { "formattedCitation" : "(23)", "plainTextFormattedCitation" : "(23)", "previouslyFormattedCitation" : "(23)"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F10715" w:rsidRPr="00F10715">
              <w:rPr>
                <w:rFonts w:ascii="Times New Roman" w:eastAsia="Times New Roman" w:hAnsi="Times New Roman" w:cs="Times New Roman"/>
                <w:noProof/>
                <w:color w:val="000000"/>
                <w:szCs w:val="22"/>
                <w:lang w:eastAsia="en-IN"/>
              </w:rPr>
              <w:t>(23)</w:t>
            </w:r>
            <w:r w:rsidR="006147F3" w:rsidRPr="00274D27">
              <w:rPr>
                <w:rFonts w:ascii="Times New Roman" w:eastAsia="Times New Roman" w:hAnsi="Times New Roman" w:cs="Times New Roman"/>
                <w:color w:val="000000"/>
                <w:szCs w:val="22"/>
                <w:lang w:eastAsia="en-IN"/>
              </w:rPr>
              <w:fldChar w:fldCharType="end"/>
            </w:r>
          </w:p>
        </w:tc>
        <w:tc>
          <w:tcPr>
            <w:tcW w:w="2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830AC5">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gf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We tested the following hypothesis: when two pudu males share a single pen throughout the year, the dominant animal will have a higher level of IGF-1 than its subordinate pen mate, particularly during the period of increased social friction (e.g. rut and establishment of territories). To test this hypothesis, we used data from six adult males maintained at the University of Concepi\u00f3n, Chile (latitude 36.6 degrees S), and analysed them from the males' dominance point of view. Two males plus eight to ten females were kept in one pen and although we did not specifically measure dominance, the rank position was obvious from frequent encounters between the bucks. Three consecutive blood samples were taken monthly over the period of 1 year. In addition to IGF-1, we also analysed seasonal levels of testosterone, cortisol, prolactin, LH and FSH. The analysis revealed that IGF-1 levels of dominant males were significantly higher than those of subordinate males from September to November (the second part of the antler growing period and time of establishing territories). Testosterone levels were higher and FSH levels were lower in dominant males during the rut. Levels of prolactin were higher in dominant animals in November (summer). Cortisol and LH did not show any significant differences between dominant and subordinate males. This data provides the first evidence indicating the possible link between dominance and blood levels of IGF-1. The functional explanation of such links is discussed.", "author" : [ { "dropping-particle" : "", "family" : "Bartos", "given" : "Ludek", "non-dropping-particle" : "", "parse-names" : false, "suffix" : "" }, { "dropping-particle" : "", "family" : "Reyes", "given" : "Eugenia", "non-dropping-particle" : "", "parse-names" : false, "suffix" : "" }, { "dropping-particle" : "", "family" : "Schams", "given" : "Dieter", "non-dropping-particle" : "", "parse-names" : false, "suffix" : "" }, { "dropping-particle" : "", "family" : "Bubenik", "given" : "George", "non-dropping-particle" : "", "parse-names" : false, "suffix" : "" }, { "dropping-particle" : "", "family" : "Lobos", "given" : "Alejandro", "non-dropping-particle" : "", "parse-names" : false, "suffix" : "" } ], "container-title" : "Comparative biochemistry and physiology. Part A, Molecular &amp; integrative physiology", "id" : "ITEM-1", "issue" : "2", "issued" : { "date-parts" : [ [ "1998" ] ] }, "page" : "373-378", "title" : "Rank dependent seasonal levels of IGF-1 , cortisol and reproductive hormones in male pudu ( Pudu puda )", "type" : "article-journal", "volume" : "120" }, "uris" : [ "http://www.mendeley.com/documents/?uuid=d2bdeeb8-f2c1-463e-824b-c5c6260abb62" ] }, { "id" : "ITEM-2", "itemData" : { "abstract" : "Insulin-like growth factor (IGF) I is a potent growth-promoting and anabolic hormone with major roles in cellular growth and differentiation, protein metabolism and muscle physiology, wound healing, erythropoiesis, and immune stimulation. Few, if any, studies have examined social or psychological factors that could give rise to individual differences in IGF-I levels. As part of a long-term psychoendocrine study of a population of male baboons living freely in a national reserve in East Africa, we examined the relationship between social rank and IGF-I concentrations. We observed that social subordinance was associated with a relative suppression of IGF-I concentrations; no rank-related differences in concentrations of IGF-II or IGF-binding protein were observed. Extensive psychoendocrine literature suggests that the individual differences in IGF-I profiles were a consequence, rather than a cause, of the rank difference. We were able to rule out a number of possible proximal explanations for the rank-IGF-I correlation: 1) the correlation was not a function of age (which involves both an adolescent spurt in IGF-I concentrations as well as a decline in concentrations in aged individuals); 2) the IGF-I suppression in subordinate individuals could not be explained by the basal hypercortisolism typical of such subordinate animals; and 3) neither differences in the quality or quantity of food consumed, in basal testosterone concentrations, nor in genetics could explain the rank difference. Although the mediating mechanisms responsible for this rank difference were not discernible in this study, the magnitude of difference in IGF-I levels among baboons of differing ranks might be of physiological significance.", "author" : [ { "dropping-particle" : "", "family" : "Sapolsky", "given" : "Robert M.", "non-dropping-particle" : "", "parse-names" : false, "suffix" : "" }, { "dropping-particle" : "", "family" : "Spencer", "given" : "E. Martin", "non-dropping-particle" : "", "parse-names" : false, "suffix" : "" } ], "container-title" : "American Journal of Physiology", "id" : "ITEM-2", "issue" : "4.2", "issued" : { "date-parts" : [ [ "1997" ] ] }, "page" : "1346-1351", "title" : "Insulin-like growth factor I is suppressed in socially subordinate male baboons", "type" : "article-journal", "volume" : "273" }, "uris" : [ "http://www.mendeley.com/documents/?uuid=b519e047-5691-48ed-9e1b-83cc3217931b" ] } ], "mendeley" : { "formattedCitation" : "(40,41)", "plainTextFormattedCitation" : "(40,41)", "previouslyFormattedCitation" : "(40,41)"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40,41)</w:t>
            </w:r>
            <w:r w:rsidR="006147F3" w:rsidRPr="00274D27">
              <w:rPr>
                <w:rFonts w:ascii="Times New Roman" w:eastAsia="Times New Roman" w:hAnsi="Times New Roman" w:cs="Times New Roman"/>
                <w:color w:val="000000"/>
                <w:szCs w:val="22"/>
                <w:lang w:eastAsia="en-IN"/>
              </w:rPr>
              <w:fldChar w:fldCharType="end"/>
            </w:r>
          </w:p>
        </w:tc>
        <w:tc>
          <w:tcPr>
            <w:tcW w:w="34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12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lastRenderedPageBreak/>
              <w:t>α-Melanocyte Stimulating Hormone (α- MSH)</w:t>
            </w:r>
          </w:p>
        </w:tc>
        <w:tc>
          <w:tcPr>
            <w:tcW w:w="200" w:type="pct"/>
            <w:tcBorders>
              <w:top w:val="nil"/>
              <w:left w:val="nil"/>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msh</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830AC5">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tri0</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16/j.peptides.2004.05.007", "ISSN" : "0196-9781", "PMID" : "15350695", "abstract" : "Effects of peripheral administration of melanotan II (MTII), a melanocortin agonist, on insulin sensitivity and glucose tolerance were examined in Otsuka Long-Evans Tokushima Fatty (OLETF) rats. Subcutaneous administration of MTII with osmotic mini-pumps decreased food intake and body weight in OLETF rats. MTII group showed more sensitivity to insulin compared with that allowed to eat ad libitum or pair-fed group in insulin tolerance tests on day 9. MTII group also showed significantly lower glucose values than ad libitum group in glucose tolerance tests on days 11 and 23. Thus, MTII increased insulin sensitivity and improved glucose tolerance in OLETF rats.", "author" : [ { "dropping-particle" : "", "family" : "Banno", "given" : "Ryouichi", "non-dropping-particle" : "", "parse-names" : false, "suffix" : "" }, { "dropping-particle" : "", "family" : "Arima", "given" : "Hiroshi", "non-dropping-particle" : "", "parse-names" : false, "suffix" : "" }, { "dropping-particle" : "", "family" : "Sato", "given" : "Ikuko", "non-dropping-particle" : "", "parse-names" : false, "suffix" : "" }, { "dropping-particle" : "", "family" : "Hayashi", "given" : "Masayuki", "non-dropping-particle" : "", "parse-names" : false, "suffix" : "" }, { "dropping-particle" : "", "family" : "Goto", "given" : "Motomitsu", "non-dropping-particle" : "", "parse-names" : false, "suffix" : "" }, { "dropping-particle" : "", "family" : "Sugimura", "given" : "Yoshihisa", "non-dropping-particle" : "", "parse-names" : false, "suffix" : "" }, { "dropping-particle" : "", "family" : "Murase", "given" : "Takashi", "non-dropping-particle" : "", "parse-names" : false, "suffix" : "" }, { "dropping-particle" : "", "family" : "Oiso", "given" : "Yutaka", "non-dropping-particle" : "", "parse-names" : false, "suffix" : "" } ], "container-title" : "Peptides", "id" : "ITEM-1", "issue" : "8", "issued" : { "date-parts" : [ [ "2004", "8" ] ] }, "page" : "1279-86", "title" : "The melanocortin agonist melanotan II increases insulin sensitivity in OLETF rats.", "type" : "article-journal", "volume" : "25" }, "uris" : [ "http://www.mendeley.com/documents/?uuid=0471f59f-c270-450d-9b4b-97731b9d5e80" ] } ], "mendeley" : { "formattedCitation" : "(42)", "plainTextFormattedCitation" : "(42)", "previouslyFormattedCitation" : "(42)"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42)</w:t>
            </w:r>
            <w:r w:rsidR="006147F3"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830AC5">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a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16/j.peptides.2004.05.007", "ISSN" : "0196-9781", "PMID" : "15350695", "abstract" : "Effects of peripheral administration of melanotan II (MTII), a melanocortin agonist, on insulin sensitivity and glucose tolerance were examined in Otsuka Long-Evans Tokushima Fatty (OLETF) rats. Subcutaneous administration of MTII with osmotic mini-pumps decreased food intake and body weight in OLETF rats. MTII group showed more sensitivity to insulin compared with that allowed to eat ad libitum or pair-fed group in insulin tolerance tests on day 9. MTII group also showed significantly lower glucose values than ad libitum group in glucose tolerance tests on days 11 and 23. Thus, MTII increased insulin sensitivity and improved glucose tolerance in OLETF rats.", "author" : [ { "dropping-particle" : "", "family" : "Banno", "given" : "Ryouichi", "non-dropping-particle" : "", "parse-names" : false, "suffix" : "" }, { "dropping-particle" : "", "family" : "Arima", "given" : "Hiroshi", "non-dropping-particle" : "", "parse-names" : false, "suffix" : "" }, { "dropping-particle" : "", "family" : "Sato", "given" : "Ikuko", "non-dropping-particle" : "", "parse-names" : false, "suffix" : "" }, { "dropping-particle" : "", "family" : "Hayashi", "given" : "Masayuki", "non-dropping-particle" : "", "parse-names" : false, "suffix" : "" }, { "dropping-particle" : "", "family" : "Goto", "given" : "Motomitsu", "non-dropping-particle" : "", "parse-names" : false, "suffix" : "" }, { "dropping-particle" : "", "family" : "Sugimura", "given" : "Yoshihisa", "non-dropping-particle" : "", "parse-names" : false, "suffix" : "" }, { "dropping-particle" : "", "family" : "Murase", "given" : "Takashi", "non-dropping-particle" : "", "parse-names" : false, "suffix" : "" }, { "dropping-particle" : "", "family" : "Oiso", "given" : "Yutaka", "non-dropping-particle" : "", "parse-names" : false, "suffix" : "" } ], "container-title" : "Peptides", "id" : "ITEM-1", "issue" : "8", "issued" : { "date-parts" : [ [ "2004", "8" ] ] }, "page" : "1279-86", "title" : "The melanocortin agonist melanotan II increases insulin sensitivity in OLETF rats.", "type" : "article-journal", "volume" : "25" }, "uris" : [ "http://www.mendeley.com/documents/?uuid=0471f59f-c270-450d-9b4b-97731b9d5e80" ] }, { "id" : "ITEM-2", "itemData" : { "DOI" : "10.1172/JCI200112954.Introduction", "abstract" : "Energy balance and insulin action are tightly coregulated. Leptin regulates energy intake and expenditure partly by modulation of the melanocortin pathway in the hypothalamus. Here we demonstrate potent effects of the melanocortin pathway on insulin action and body distribution of adiposity. Conscious rats received week-long infusions of either a melanocortin receptor agonist, \u03b1-melanocyte-stimulating hormone (\u03b1-MSH), or antagonist, SHU9119, in the third cerebral ventricle while food intake was maintained constant in each group. \u03b1-MSH decreased intra-abdominal fat and markedly enhanced the actions of insulin on both glucose uptake and production, while SHU9119 exerted opposite effects. Our findings elucidate a neuroendocrine network that is likely to play a central role in the coupling of energy intake and insulin action.", "author" : [ { "dropping-particle" : "", "family" : "Obici", "given" : "Silvana", "non-dropping-particle" : "", "parse-names" : false, "suffix" : "" }, { "dropping-particle" : "", "family" : "Feng", "given" : "Zhaohui", "non-dropping-particle" : "", "parse-names" : false, "suffix" : "" }, { "dropping-particle" : "", "family" : "Tan", "given" : "Jianzhen", "non-dropping-particle" : "", "parse-names" : false, "suffix" : "" }, { "dropping-particle" : "", "family" : "Liu", "given" : "Lisen", "non-dropping-particle" : "", "parse-names" : false, "suffix" : "" }, { "dropping-particle" : "", "family" : "Karkanias", "given" : "George", "non-dropping-particle" : "", "parse-names" : false, "suffix" : "" }, { "dropping-particle" : "", "family" : "Rossetti", "given" : "Luciano", "non-dropping-particle" : "", "parse-names" : false, "suffix" : "" } ], "container-title" : "Journal of Clinical Investigation", "id" : "ITEM-2", "issue" : "7", "issued" : { "date-parts" : [ [ "2001" ] ] }, "page" : "1079-85", "title" : "Central melanocortin receptors regulate insulin action", "type" : "article-journal", "volume" : "108" }, "uris" : [ "http://www.mendeley.com/documents/?uuid=3ef08f2e-8f61-4122-aa6f-dae2f65b207e" ] } ], "mendeley" : { "formattedCitation" : "(42,43)", "plainTextFormattedCitation" : "(42,43)", "previouslyFormattedCitation" : "(42,43)"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42,43)</w:t>
            </w:r>
            <w:r w:rsidR="006147F3"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830AC5">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gr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Earlier experiments demonstrated that the injection of alpha-melanocyte stimulating hormone into one mouse of a male pair results, 15 minutes later, in the release of an olfactory cue which increases the aggressive behavior of its partner. Because the preputial gland, whose activity is dependent upon testosterone and alpha-MSH, produces an odor which stimulates aggressive behavior, its relationship with the MSH response was investigated. Preputialectomy failed to prevent the release of the odor by an MSH-treated subordinate mouse of a pair, although preputialectomy of one mouse of a naive pair resulted in it later displaying higher levels of aggression than its intact partner, which then became subordinate. Swabs taken from the perineal region of alpha-MSH-injected subordinates, contained more aggression-promoting factor than swabs taken from saline injected subordinates. It is concluded that the short-term effects of alpha-MSH upon aggression are probably via a product of glandular or urinary origin other than the preputial gland and that the latter is more involved in long-term aggression-promoting cues.", "author" : [ { "dropping-particle" : "", "family" : "Nowell", "given" : "NW", "non-dropping-particle" : "", "parse-names" : false, "suffix" : "" }, { "dropping-particle" : "", "family" : "Thody", "given" : "AJ", "non-dropping-particle" : "", "parse-names" : false, "suffix" : "" }, { "dropping-particle" : "", "family" : "Woodley", "given" : "R", "non-dropping-particle" : "", "parse-names" : false, "suffix" : "" } ], "container-title" : "Peptides", "id" : "ITEM-1", "issue" : "1", "issued" : { "date-parts" : [ [ "1980" ] ] }, "page" : "69-72", "title" : "The source of an aggression-promoting olfactory cue, released by alpha-melanocyte stimulating hormone, in the male mouse.", "type" : "article-journal", "volume" : "1" }, "uris" : [ "http://www.mendeley.com/documents/?uuid=090a4b09-4d87-4547-97a5-bba010f1a51c" ] }, { "id" : "ITEM-2", "itemData" : { "DOI" : "10.1016/j.yhbeh.2003.08.004", "ISSN" : "0018506X", "abstract" : "The endogenous melanocortin, alpha-melanocyte-stimulating hormone (alpha-MSH), is a neurohormone secreted by the neurointermediate lobe of the pituitary. Alpha-MSH promotes intermale aggression in mice by influencing pheromone secretion, but the role of specific melanocortin receptors has not been determined. We assessed mice made deficient in the gene for the melanocortin-5 receptor (MC5R) to determine its role in pheromone-regulated behavior. In heterotypic pairs assessed in the social interaction test (SIT), MC5R-deficient mice exhibited less aggressive behavior and more defensive behavior than their wild-type opponents. By contrast, when assessed in homotypic pairs and against stimulus animals in the SIT, MC5R-deficient and wild-type mice behaved similarly. Moreover, urine from MC5R deficient mice stimulated more aggression than did urine from wild-type mice. The results suggest that MC5R deficiency disinhibits an aggression-suppressing pheromonal signal. PMID: 14733892 [PubMed - indexed for MEDLINE]", "author" : [ { "dropping-particle" : "", "family" : "Morgan", "given" : "Caurnel", "non-dropping-particle" : "", "parse-names" : false, "suffix" : "" }, { "dropping-particle" : "", "family" : "Thomas", "given" : "Ruth E", "non-dropping-particle" : "", "parse-names" : false, "suffix" : "" }, { "dropping-particle" : "", "family" : "Cone", "given" : "Roger D", "non-dropping-particle" : "", "parse-names" : false, "suffix" : "" } ], "container-title" : "Hormones and Behavior", "id" : "ITEM-2", "issue" : "1", "issued" : { "date-parts" : [ [ "2004", "1" ] ] }, "page" : "58-63", "title" : "Melanocortin-5 receptor deficiency promotes defensive behavior in male mice", "type" : "article-journal", "volume" : "45" }, "uris" : [ "http://www.mendeley.com/documents/?uuid=d4da4ff0-eff7-467e-aec6-54111a4c076f" ] }, { "id" : "ITEM-3", "itemData" : { "ISSN" : "0196-9781", "PMID" : "8822527", "abstract" : "The behavioral effects of alpha-MSH, MCH, and alpha-MSH + MCH were investigated in the ventromedial nucleus (VMN) and medial preoptic area (MPOA) (bilateral, 100 ng in 0.5 microliter). Infusion of alpha-MSH into the VMN increased aggressive behavior; in the MPOA it reduced exploration and increased anxiety. In both areas it stimulated sexual behavior. MCH also stimulated sexual behavior in the MPOA and VMN and had an anxiogenic effect in the MPOA. The effect of alpha-MSH on aggression and exploration was antagonized by MCH. When given together, the two peptides were mutually antagonistic on anxiety. This study indicates that MCH has central nervous system effects and may be a partial alpha-MSH agonist.", "author" : [ { "dropping-particle" : "", "family" : "Gonzalez", "given" : "M I", "non-dropping-particle" : "", "parse-names" : false, "suffix" : "" }, { "dropping-particle" : "", "family" : "Vaziri", "given" : "S", "non-dropping-particle" : "", "parse-names" : false, "suffix" : "" }, { "dropping-particle" : "", "family" : "Wilson", "given" : "C A", "non-dropping-particle" : "", "parse-names" : false, "suffix" : "" } ], "container-title" : "Peptides", "id" : "ITEM-3", "issue" : "1", "issued" : { "date-parts" : [ [ "1996", "1" ] ] }, "page" : "171-7", "title" : "Behavioral effects of alpha-MSH and MCH after central administration in the female rat.", "type" : "article-journal", "volume" : "17" }, "uris" : [ "http://www.mendeley.com/documents/?uuid=42bc5f16-8b5c-403e-beab-ea39362923c5" ] } ], "mendeley" : { "formattedCitation" : "(44\u201346)", "plainTextFormattedCitation" : "(44\u201346)", "previouslyFormattedCitation" : "(44\u201346)"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44–46)</w:t>
            </w:r>
            <w:r w:rsidR="006147F3" w:rsidRPr="00274D27">
              <w:rPr>
                <w:rFonts w:ascii="Times New Roman" w:eastAsia="Times New Roman" w:hAnsi="Times New Roman" w:cs="Times New Roman"/>
                <w:color w:val="000000"/>
                <w:szCs w:val="22"/>
                <w:lang w:eastAsia="en-IN"/>
              </w:rPr>
              <w:fldChar w:fldCharType="end"/>
            </w:r>
          </w:p>
        </w:tc>
        <w:tc>
          <w:tcPr>
            <w:tcW w:w="3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830AC5">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msl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152/ajpregu.00447.2012", "abstract" : "Rheumatoid ca- chexia is associated with rheumatoid arthritis and it increases mortal- ity and morbidity. Adjuvant-induced arthritis is an experimental model of rheumatoid arthritis that causes anorexia and muscle wast- ing. ?-Melanocyte-stimulating hormone (?-MSH) has anti-inflamma- tory actions, and it is able to decrease inflammation in several inflammatory diseases including experimental arthritis. In this study we tested whether systemic ?-MSH treatment is able to ameliorate cachexia in arthritic rats. On day 8 after adjuvant injection control and arthritic rats were treated with ?-MSH (50 ?g/rat ip) twice a day, until day 16 when all rats were euthanized. Arthritis decreased food intake, but it increased hypothalamic expression of neuropeptide Y (NPY) and Agouti-related peptides (AgRP) as well as interleukin-1? (IL-1?) and cyclooxygenase-2 (COX-2) mRNA. In arthritic rats, ?-MSH decreased the external signs of arthritis and increased food intake (P ? 0.01). In addition, ?-MSH decreased hypothalamic expression of IL-1?, COX-2, proopiomelanocortin, and prohormone-converting (PC) enzymes PC1/3 and PC2 mRNA in arthritic rats. In control rats, ?-MSH did not modify food intake or hypothalamic expression of aforementioned mRNA. ?-MSH prevented arthritis-induced increase in gastrocnemius COX-2, muscle-specific RING-finger protein-1 (MuRF1), and atrogin-1 expression, and it increased fast myofiber size. In conclusion our data show that in arthritic rats peripheral ?-MSH treatment has an anti-cachectic action increasing food intake and decreasing muscle wasting.", "author" : [ { "dropping-particle" : "", "family" : "G\u00f3mez-sanMiguel", "given" : "Ana Bel\u00e9n", "non-dropping-particle" : "", "parse-names" : false, "suffix" : "" }, { "dropping-particle" : "", "family" : "Mart\u00edn", "given" : "Ana Isabel", "non-dropping-particle" : "", "parse-names" : false, "suffix" : "" }, { "dropping-particle" : "", "family" : "Nieto-bona", "given" : "Maria Paz", "non-dropping-particle" : "", "parse-names" : false, "suffix" : "" }, { "dropping-particle" : "", "family" : "Fern\u00e1ndez-galaz", "given" : "Carmen", "non-dropping-particle" : "", "parse-names" : false, "suffix" : "" }, { "dropping-particle" : "", "family" : "L\u00f3pez-mendui\u00f1a", "given" : "Mar\u00eda", "non-dropping-particle" : "", "parse-names" : false, "suffix" : "" }, { "dropping-particle" : "", "family" : "Villan\u00faa", "given" : "Mar\u00eda \u00c1ngeles", "non-dropping-particle" : "", "parse-names" : false, "suffix" : "" }, { "dropping-particle" : "", "family" : "L\u00f3pez-calder\u00f3n", "given" : "Asunci\u00f3n", "non-dropping-particle" : "", "parse-names" : false, "suffix" : "" } ], "container-title" : "American Journal of Physiology - Regulatory, Integrative and Comparative Physiology", "id" : "ITEM-1", "issued" : { "date-parts" : [ [ "2013" ] ] }, "page" : "R877-R886", "title" : "Systemic alpha-melanocyte-stimulating hormone administration decreases arthritis-induced anorexia and muscle wasting", "type" : "article-journal", "volume" : "304" }, "uris" : [ "http://www.mendeley.com/documents/?uuid=fc30bdfa-2edd-4293-82f6-4f2954a64cd6" ] } ], "mendeley" : { "formattedCitation" : "(47)", "plainTextFormattedCitation" : "(47)", "previouslyFormattedCitation" : "(47)"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47)</w:t>
            </w:r>
            <w:r w:rsidR="006147F3" w:rsidRPr="00274D27">
              <w:rPr>
                <w:rFonts w:ascii="Times New Roman" w:eastAsia="Times New Roman" w:hAnsi="Times New Roman" w:cs="Times New Roman"/>
                <w:color w:val="000000"/>
                <w:szCs w:val="22"/>
                <w:lang w:eastAsia="en-IN"/>
              </w:rPr>
              <w:fldChar w:fldCharType="end"/>
            </w:r>
          </w:p>
        </w:tc>
        <w:tc>
          <w:tcPr>
            <w:tcW w:w="36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830AC5">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dp0</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172/JCI200112954.Introduction", "abstract" : "Energy balance and insulin action are tightly coregulated. Leptin regulates energy intake and expenditure partly by modulation of the melanocortin pathway in the hypothalamus. Here we demonstrate potent effects of the melanocortin pathway on insulin action and body distribution of adiposity. Conscious rats received week-long infusions of either a melanocortin receptor agonist, \u03b1-melanocyte-stimulating hormone (\u03b1-MSH), or antagonist, SHU9119, in the third cerebral ventricle while food intake was maintained constant in each group. \u03b1-MSH decreased intra-abdominal fat and markedly enhanced the actions of insulin on both glucose uptake and production, while SHU9119 exerted opposite effects. Our findings elucidate a neuroendocrine network that is likely to play a central role in the coupling of energy intake and insulin action.", "author" : [ { "dropping-particle" : "", "family" : "Obici", "given" : "Silvana", "non-dropping-particle" : "", "parse-names" : false, "suffix" : "" }, { "dropping-particle" : "", "family" : "Feng", "given" : "Zhaohui", "non-dropping-particle" : "", "parse-names" : false, "suffix" : "" }, { "dropping-particle" : "", "family" : "Tan", "given" : "Jianzhen", "non-dropping-particle" : "", "parse-names" : false, "suffix" : "" }, { "dropping-particle" : "", "family" : "Liu", "given" : "Lisen", "non-dropping-particle" : "", "parse-names" : false, "suffix" : "" }, { "dropping-particle" : "", "family" : "Karkanias", "given" : "George", "non-dropping-particle" : "", "parse-names" : false, "suffix" : "" }, { "dropping-particle" : "", "family" : "Rossetti", "given" : "Luciano", "non-dropping-particle" : "", "parse-names" : false, "suffix" : "" } ], "container-title" : "Journal of Clinical Investigation", "id" : "ITEM-1", "issue" : "7", "issued" : { "date-parts" : [ [ "2001" ] ] }, "page" : "1079-85", "title" : "Central melanocortin receptors regulate insulin action", "type" : "article-journal", "volume" : "108" }, "uris" : [ "http://www.mendeley.com/documents/?uuid=3ef08f2e-8f61-4122-aa6f-dae2f65b207e" ] } ], "mendeley" : { "formattedCitation" : "(43)", "plainTextFormattedCitation" : "(43)", "previouslyFormattedCitation" : "(43)"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43)</w:t>
            </w:r>
            <w:r w:rsidR="006147F3" w:rsidRPr="00274D27">
              <w:rPr>
                <w:rFonts w:ascii="Times New Roman" w:eastAsia="Times New Roman" w:hAnsi="Times New Roman" w:cs="Times New Roman"/>
                <w:color w:val="000000"/>
                <w:szCs w:val="22"/>
                <w:lang w:eastAsia="en-IN"/>
              </w:rPr>
              <w:fldChar w:fldCharType="end"/>
            </w:r>
          </w:p>
        </w:tc>
        <w:tc>
          <w:tcPr>
            <w:tcW w:w="36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830AC5">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ctk0</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The aim of this research was to investigate endogenous concentrations and anti-cytokine effects of the antiinflammatory peptide alpha-melanocyte stimulating hormone (alpha-MSH) in patients with systemic inflammation. The objectives were to determine the following: changes over time of plasma alpha-MSH and relationship with patient outcome, correlation between plasma alpha-MSH and tumor necrosis factor (TNF)-alpha plasma concentration and production in whole blood samples, and influences of alpha-MSH on production of TNF-alpha and interleukin (IL)-1beta in whole blood samples stimulated with lipopolysaccharide (LPS). DESIGN: Prospective, nonrandomized, clinical study. SETTING: Intensive care unit of a university hospital. PATIENTS: A total of 21 patients with sepsis syndrome/septic shock and an equal number of healthy volunteers. INTERVENTIONS: Circulating alpha-MSH and TNF-alpha concentrations and TNF-alpha production in supernatants of LPS (1 ng/mL)-stimulated whole blood were measured repeatedly. To determine whether alpha-MSH can modulate production of TNF-alpha and IL-1 beta, these cytokines were measured in whole blood samples stimulated with LPS (1 ng/mL) in the presence or absence of concentrations of the peptide. MEASUREMENTS AND MAIN RESULTS: Plasma alpha-MSH was low in early samples and gradually increased in patients who recovered but not in those who died. There was a negative correlation between plasma concentrations of alpha-MSH and TNF-alpha. In blood samples taken at early phases of sepsis syndrome, production of TNF-alpha was reduced relative to control values; such production increased in patients who recovered but not in those who died. Addition of alpha-MSH to LPS-stimulated whole blood samples inhibited production of TNF-alpha and IL-1beta in a concentration-dependent manner. CONCLUSIONS: In patients with systemic inflammation, there are substantial changes over time in plasma concentrations of alpha-MSH that are reduced in early phases of the disease. Reduction of this endogenous modulator of inflammation could be detrimental to the host. Addition of alpha-MSH to LPS-stimulated blood samples reduces production of cytokines involved in development of septic syndrome. This inhibition by alpha-MSH, a peptide that is beneficial in treatment of experimental models of sepsis, might therefore be useful to treat sepsis syndrome in humans.", "author" : [ { "dropping-particle" : "", "family" : "Catania", "given" : "A", "non-dropping-particle" : "", "parse-names" : false, "suffix" : "" }, { "dropping-particle" : "", "family" : "Cutuli", "given" : "M", "non-dropping-particle" : "", "parse-names" : false, "suffix" : "" }, { "dropping-particle" : "", "family" : "Garofalo", "given" : "L", "non-dropping-particle" : "", "parse-names" : false, "suffix" : "" }, { "dropping-particle" : "", "family" : "Airaghi", "given" : "L", "non-dropping-particle" : "", "parse-names" : false, "suffix" : "" }, { "dropping-particle" : "", "family" : "Valenza", "given" : "F", "non-dropping-particle" : "", "parse-names" : false, "suffix" : "" }, { "dropping-particle" : "", "family" : "Lipton", "given" : "JM", "non-dropping-particle" : "", "parse-names" : false, "suffix" : "" }, { "dropping-particle" : "", "family" : "Gattinoni", "given" : "L", "non-dropping-particle" : "", "parse-names" : false, "suffix" : "" } ], "container-title" : "Critical Care Medicine", "id" : "ITEM-1", "issue" : "5", "issued" : { "date-parts" : [ [ "2000" ] ] }, "page" : "1403-7", "title" : "Plasma concentrations and anti-L-cytokine effects of alpha-melanocyte stimulating hormone in septic patients.", "type" : "article-journal", "volume" : "28" }, "uris" : [ "http://www.mendeley.com/documents/?uuid=e084f820-e73f-43f9-8720-b7f0fa954c7c" ] } ], "mendeley" : { "formattedCitation" : "(48)", "plainTextFormattedCitation" : "(48)", "previouslyFormattedCitation" : "(48)"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48)</w:t>
            </w:r>
            <w:r w:rsidR="006147F3" w:rsidRPr="00274D27">
              <w:rPr>
                <w:rFonts w:ascii="Times New Roman" w:eastAsia="Times New Roman" w:hAnsi="Times New Roman" w:cs="Times New Roman"/>
                <w:color w:val="000000"/>
                <w:szCs w:val="22"/>
                <w:lang w:eastAsia="en-IN"/>
              </w:rPr>
              <w:fldChar w:fldCharType="end"/>
            </w:r>
          </w:p>
        </w:tc>
        <w:tc>
          <w:tcPr>
            <w:tcW w:w="30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830AC5">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fdi0</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16/j.peptides.2004.05.007", "ISSN" : "0196-9781", "PMID" : "15350695", "abstract" : "Effects of peripheral administration of melanotan II (MTII), a melanocortin agonist, on insulin sensitivity and glucose tolerance were examined in Otsuka Long-Evans Tokushima Fatty (OLETF) rats. Subcutaneous administration of MTII with osmotic mini-pumps decreased food intake and body weight in OLETF rats. MTII group showed more sensitivity to insulin compared with that allowed to eat ad libitum or pair-fed group in insulin tolerance tests on day 9. MTII group also showed significantly lower glucose values than ad libitum group in glucose tolerance tests on days 11 and 23. Thus, MTII increased insulin sensitivity and improved glucose tolerance in OLETF rats.", "author" : [ { "dropping-particle" : "", "family" : "Banno", "given" : "Ryouichi", "non-dropping-particle" : "", "parse-names" : false, "suffix" : "" }, { "dropping-particle" : "", "family" : "Arima", "given" : "Hiroshi", "non-dropping-particle" : "", "parse-names" : false, "suffix" : "" }, { "dropping-particle" : "", "family" : "Sato", "given" : "Ikuko", "non-dropping-particle" : "", "parse-names" : false, "suffix" : "" }, { "dropping-particle" : "", "family" : "Hayashi", "given" : "Masayuki", "non-dropping-particle" : "", "parse-names" : false, "suffix" : "" }, { "dropping-particle" : "", "family" : "Goto", "given" : "Motomitsu", "non-dropping-particle" : "", "parse-names" : false, "suffix" : "" }, { "dropping-particle" : "", "family" : "Sugimura", "given" : "Yoshihisa", "non-dropping-particle" : "", "parse-names" : false, "suffix" : "" }, { "dropping-particle" : "", "family" : "Murase", "given" : "Takashi", "non-dropping-particle" : "", "parse-names" : false, "suffix" : "" }, { "dropping-particle" : "", "family" : "Oiso", "given" : "Yutaka", "non-dropping-particle" : "", "parse-names" : false, "suffix" : "" } ], "container-title" : "Peptides", "id" : "ITEM-1", "issue" : "8", "issued" : { "date-parts" : [ [ "2004", "8" ] ] }, "page" : "1279-86", "title" : "The melanocortin agonist melanotan II increases insulin sensitivity in OLETF rats.", "type" : "article-journal", "volume" : "25" }, "uris" : [ "http://www.mendeley.com/documents/?uuid=0471f59f-c270-450d-9b4b-97731b9d5e80" ] }, { "id" : "ITEM-2", "itemData" : { "ISSN" : "0363-6119", "PMID" : "10938261", "abstract" : "alpha-Melanocyte-stimulating hormone (alpha-MSH) is a hypothalamic neuropeptide proposed to play a key role in energy homeostasis. To investigate the behavioral, metabolic, and hypothalamic responses to chronic central alpha-MSH administration, alpha-MSH was infused continuously into the third cerebral ventricle of rats for 6 days. Chronic alpha-MSH infusion reduced cumulative food intake by 10.7% (P &lt; 0.05 vs. saline) and body weight by 4.3% (P &lt; 0.01 vs. saline), which in turn lowered plasma insulin levels by 29.3% (P &lt; 0.05 vs. saline). However, alpha-MSH did not cause adipose-specific wasting nor did it alter hypothalamic neuropeptide mRNA levels. Central alpha-MSH infusion acutely activated neurons in forebrain areas such as the hypothalamic paraventricular nucleus, as measured by a 254% increase in c-Fos-like immunoreactivity (P &lt; 0.01 vs. saline), as well as satiety pathways in the hindbrain. Our findings suggest that, although an increase of central melanocortin receptor signaling acutely reduces food intake and body weight, its anorectic potency wanes during chronic infusion and causes only a modest decrease of body weight.", "author" : [ { "dropping-particle" : "", "family" : "McMinn", "given" : "Julie E", "non-dropping-particle" : "", "parse-names" : false, "suffix" : "" }, { "dropping-particle" : "", "family" : "Wilkinson", "given" : "Charles W", "non-dropping-particle" : "", "parse-names" : false, "suffix" : "" }, { "dropping-particle" : "", "family" : "Havel", "given" : "PeterJ", "non-dropping-particle" : "", "parse-names" : false, "suffix" : "" }, { "dropping-particle" : "", "family" : "Woods", "given" : "Stephen C", "non-dropping-particle" : "", "parse-names" : false, "suffix" : "" }, { "dropping-particle" : "", "family" : "Schwartz", "given" : "Michael W", "non-dropping-particle" : "", "parse-names" : false, "suffix" : "" } ], "container-title" : "American journal of physiology. Regulatory, integrative and comparative physiology", "id" : "ITEM-2", "issue" : "2", "issued" : { "date-parts" : [ [ "2000", "8" ] ] }, "page" : "R695-703", "title" : "Effect of intracerebroventricular alpha-MSH on food intake, adiposity, c-Fos induction, and neuropeptide expression.", "type" : "article-journal", "volume" : "279" }, "uris" : [ "http://www.mendeley.com/documents/?uuid=e2e8151e-e493-4ce1-81a7-6d257c272894" ] }, { "id" : "ITEM-3", "itemData" : { "DOI" : "10.1210/en.2012-1166", "abstract" : "Proopiomelanocortin (POMC) is posttranslationally processed to several peptides including \u03b1-MSH, a primary regulator of energy balance that inhibits food intake and stimulates energy expenditure. However, another POMC-derived peptide, \u03b2-endorphin (\u03b2-EP), has been shown to stimulate food intake. In this study we examined the effects of intracerebroventricular (icv) \u03b2-EP on food intake and its ability to antagonize the negative effects of \u03b1-MSH on energy balance in male rats. A single icv injection of \u03b2-EP stimulated food intake over a 2- to 6-h period during both the light and dark cycles. This effect was, however, not sustained with chronic icv \u03b2-EP infusion. In the next study, a subthreshold dose of \u03b2-EP was injected together with Nle(4), d-Phe(7) (NDP)-MSH after a 16-h fast, and the negative effects of NDP-MSH on refeeding and body weight gain were partially reversed. Finally, peptide interactions were studied in a chronic icv infusion model. Weight gain and food intake were significantly suppressed in the NDP-MSH group during the entire study. A subthreshold dose of \u03b2-EP antagonized these suppressive effects on food intake and weight gain for the first 3 d. However on d 4-7, \u03b2-EP no longer blocked these effects. Of note, the stimulatory effect of \u03b2-EP on feeding and its ability to antagonize MSH were specific for \u03b2-EP(1-31) and were not observed with \u03b2-EP(1-27). This study highlights the importance of understanding how the balance between \u03b1-MSH and \u03b2-EP is maintained and the potential role of differential POMC processing in regulating energy balance.", "author" : [ { "dropping-particle" : "", "family" : "Dutia", "given" : "Roxanne", "non-dropping-particle" : "", "parse-names" : false, "suffix" : "" }, { "dropping-particle" : "", "family" : "Meece", "given" : "Kana", "non-dropping-particle" : "", "parse-names" : false, "suffix" : "" }, { "dropping-particle" : "", "family" : "Dighe", "given" : "Shveta", "non-dropping-particle" : "", "parse-names" : false, "suffix" : "" }, { "dropping-particle" : "", "family" : "Kim", "given" : "Andrea J", "non-dropping-particle" : "", "parse-names" : false, "suffix" : "" }, { "dropping-particle" : "", "family" : "Wardlaw", "given" : "Sharon L", "non-dropping-particle" : "", "parse-names" : false, "suffix" : "" } ], "container-title" : "Endocrinology", "id" : "ITEM-3", "issue" : "9", "issued" : { "date-parts" : [ [ "2012" ] ] }, "note" : "This paper also has another link - msh - fdi0", "page" : "4246-4255", "title" : "\u03b2-Endorphin antagonizes the effects of \u03b1-MSH on food intake and body weight", "type" : "article-journal", "volume" : "153" }, "uris" : [ "http://www.mendeley.com/documents/?uuid=f2d2db92-2da3-478a-97c9-663720daceab" ] } ], "mendeley" : { "formattedCitation" : "(42,49,50)", "plainTextFormattedCitation" : "(42,49,50)", "previouslyFormattedCitation" : "(42,49,50)"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42,49,50)</w:t>
            </w:r>
            <w:r w:rsidR="006147F3" w:rsidRPr="00274D27">
              <w:rPr>
                <w:rFonts w:ascii="Times New Roman" w:eastAsia="Times New Roman" w:hAnsi="Times New Roman" w:cs="Times New Roman"/>
                <w:color w:val="000000"/>
                <w:szCs w:val="22"/>
                <w:lang w:eastAsia="en-IN"/>
              </w:rPr>
              <w:fldChar w:fldCharType="end"/>
            </w:r>
          </w:p>
        </w:tc>
        <w:tc>
          <w:tcPr>
            <w:tcW w:w="35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ngiogenesis</w:t>
            </w:r>
          </w:p>
        </w:tc>
        <w:tc>
          <w:tcPr>
            <w:tcW w:w="200" w:type="pct"/>
            <w:tcBorders>
              <w:top w:val="nil"/>
              <w:left w:val="nil"/>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ang</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szCs w:val="22"/>
                <w:lang w:eastAsia="en-IN"/>
              </w:rPr>
            </w:pPr>
            <w:r w:rsidRPr="00274D27">
              <w:rPr>
                <w:rFonts w:ascii="Times New Roman" w:eastAsia="Times New Roman" w:hAnsi="Times New Roman" w:cs="Times New Roman"/>
                <w:szCs w:val="22"/>
                <w:lang w:eastAsia="en-IN"/>
              </w:rPr>
              <w:t>bgl1*</w:t>
            </w:r>
          </w:p>
        </w:tc>
        <w:tc>
          <w:tcPr>
            <w:tcW w:w="32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42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0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5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nti-oxidants</w:t>
            </w:r>
          </w:p>
        </w:tc>
        <w:tc>
          <w:tcPr>
            <w:tcW w:w="200" w:type="pct"/>
            <w:tcBorders>
              <w:top w:val="nil"/>
              <w:left w:val="nil"/>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aox</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830AC5">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r0</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172/JCI200421625.1752", "abstract" : "Obesity is a principal causative factor in the development of metabolic syndrome. Here we report that increased oxidative stress in accumulated fat is an important pathogenic mechanism of obesity-associated metabolic syndrome. Fat accumulation correlated with systemic oxidative stress in humans and mice. Production of ROS increased selectively in adipose tissue of obese mice, accompanied by augmented expression of NADPH oxidase and decreased expression of antioxidative enzymes. In cultured adipocytes, elevated levels of fatty acids increased oxidative stress via NADPH oxidase activation, and oxidative stress caused dysregulated produc- tion of adipocytokines (fat-derived hormones), including adiponectin, plasminogen activator inhibitor\u20131, IL-6, and monocyte chemotactic protein\u20131. Finally, in obese mice, treatment with NADPH oxidase inhibitor reduced ROS production in adipose tissue, attenuated the dysregulation of adipocytokines, and improved diabetes, hyperlipidemia, and hepatic steatosis. Collectively, our results suggest that increased oxidative stress in accumulated fat is an early instigator of metabolic syndrome and that the redox state in adipose tissue is a potentially useful therapeutic target for obesity-associated metabolic syndrome.", "author" : [ { "dropping-particle" : "", "family" : "Furukawa", "given" : "Shigetada", "non-dropping-particle" : "", "parse-names" : false, "suffix" : "" }, { "dropping-particle" : "", "family" : "Fujita", "given" : "Takuya", "non-dropping-particle" : "", "parse-names" : false, "suffix" : "" }, { "dropping-particle" : "", "family" : "Shimabukuro", "given" : "Michio", "non-dropping-particle" : "", "parse-names" : false, "suffix" : "" }, { "dropping-particle" : "", "family" : "Iwaki", "given" : "Masanori", "non-dropping-particle" : "", "parse-names" : false, "suffix" : "" }, { "dropping-particle" : "", "family" : "Yamada", "given" : "Yukio", "non-dropping-particle" : "", "parse-names" : false, "suffix" : "" }, { "dropping-particle" : "", "family" : "Nakajima", "given" : "Yoshimitsu", "non-dropping-particle" : "", "parse-names" : false, "suffix" : "" }, { "dropping-particle" : "", "family" : "Nakayama", "given" : "Osamu", "non-dropping-particle" : "", "parse-names" : false, "suffix" : "" }, { "dropping-particle" : "", "family" : "Makishima", "given" : "Makoto", "non-dropping-particle" : "", "parse-names" : false, "suffix" : "" } ], "container-title" : "journal of clinical investigation", "id" : "ITEM-1", "issue" : "12", "issued" : { "date-parts" : [ [ "2004" ] ] }, "page" : "1752-61", "title" : "Increased oxidative stress in obesity and its impact on metabolic syndrome", "type" : "article-journal", "volume" : "114" }, "uris" : [ "http://www.mendeley.com/documents/?uuid=fb4bdbf5-d65d-43fa-94e9-172decdf2313" ] } ], "mendeley" : { "formattedCitation" : "(51)", "plainTextFormattedCitation" : "(51)", "previouslyFormattedCitation" : "(51)"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51)</w:t>
            </w:r>
            <w:r w:rsidR="006147F3"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42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0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5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6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rginine Vasopressin</w:t>
            </w:r>
          </w:p>
        </w:tc>
        <w:tc>
          <w:tcPr>
            <w:tcW w:w="200" w:type="pct"/>
            <w:tcBorders>
              <w:top w:val="nil"/>
              <w:left w:val="nil"/>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avp</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830AC5">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gr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In hamsters, dominant/subordinate relationships are initially determined by overt aggression, but subsequently communicated by flank marking, an arginine vasopressin (AVP)-dependent behavior. Once a relationship is established, dominant males will flank mark at a higher frequency than their subordinate partners. Flank marking displayed during social encounters can be turned \"on or off\" by microinjection of AVP or AVP-receptor antagonist within the anterior hypothalamus (AH). For instance, microinjecting dominant hamsters with AVP-receptor antagonist blocks their flank marking and provokes an immediate induction of flank marking by subordinate animals. The central effects of AVP have been extended to include a role in offensive aggression. Microinjection of AVP-receptor antagonist into the AH inhibits the aggression of a resident hamster toward an intruder and diminishes aggression between hamsters placed into a neutral arena. Microinjection of AVP into the ventrolateral hypothalamus (VLH) facilitates offensive aggression of a resident toward an intruder. As AVP receptors in the VLH are testosterone-dependent, it is possible that the reduction of aggression observed in castrated hamsters is due to a loss of AVP responsiveness in the VLH. Recent work has focused on the notion that serotonin (5-HT) antagonizes AVP activity in the CNS. The AH and VLH have a high density of 5-HT terminals and binding sites. Indeed, there appear to be 5-HT synapses on AVP neurons in the AH. Microinjection of 5-HT into the AH inhibits AVP-induced flank marking while IP injection of fluoxetine a serotonin reuptake inhibitor inhibits AVP-induced offensive aggression in the VLH. It is possible that serotonin interacts with AVP to modulate offensive aggression.", "author" : [ { "dropping-particle" : "", "family" : "Ferris", "given" : "CF", "non-dropping-particle" : "", "parse-names" : false, "suffix" : "" }, { "dropping-particle" : "", "family" : "Delville", "given" : "Y", "non-dropping-particle" : "", "parse-names" : false, "suffix" : "" } ], "container-title" : "Psychoneuroendocrinology", "id" : "ITEM-1", "issue" : "5-7", "issued" : { "date-parts" : [ [ "1994" ] ] }, "page" : "593-601", "title" : "Vasopressin and serotonin interactions in the control of agonistic behavior.", "type" : "article-journal", "volume" : "19" }, "uris" : [ "http://www.mendeley.com/documents/?uuid=72038bf3-66dd-483b-b0a2-a8b8cd1c82e7" ] } ], "mendeley" : { "formattedCitation" : "(52)", "plainTextFormattedCitation" : "(52)", "previouslyFormattedCitation" : "(52)"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52)</w:t>
            </w:r>
            <w:r w:rsidR="006147F3"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830AC5">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cfn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The vasopressin analog desmopressin (DDAVP) is known to enhance memory in animals and man but its precise mechanism of action is uncertain. We report the case of a patient who experienced chronic memory dysfunction with impaired job performance following transsphenoidal resection of a pituitary adenoma. A prospective double-blind, placebo-controlled trial of the effects of DDAVP was performed. Memory storage and recall improved with DDAVP treatment and declined within 1 week after drug withdrawal both by subjective and objective criteria. The Buschke Selective Reminding Test was clearly the most responsive out of a battery of standard memory testing paradigms employed to track the presence or absence of DDAVP treatment.", "author" : [ { "dropping-particle" : "", "family" : "Dons", "given" : "RF", "non-dropping-particle" : "", "parse-names" : false, "suffix" : "" }, { "dropping-particle" : "", "family" : "House", "given" : "JF", "non-dropping-particle" : "", "parse-names" : false, "suffix" : "" }, { "dropping-particle" : "", "family" : "Hood", "given" : "D", "non-dropping-particle" : "", "parse-names" : false, "suffix" : "" }, { "dropping-particle" : "", "family" : "Krehbiel", "given" : "M", "non-dropping-particle" : "", "parse-names" : false, "suffix" : "" } ], "container-title" : "Military medicine", "id" : "ITEM-1", "issue" : "2", "issued" : { "date-parts" : [ [ "1989" ] ] }, "page" : "83-85", "title" : "Assessment of desmopressin-enhanced cognitive function in a neurosurgical patient.", "type" : "article-journal", "volume" : "154" }, "uris" : [ "http://www.mendeley.com/documents/?uuid=6c16d855-4349-4e27-abf9-b8137fad1bc4" ] }, { "id" : "ITEM-2", "itemData" : { "abstract" : "One specific analog of arginine vasopression, 1-desamine-8-D-arginine vasopressin (DDAVP), has been shown to improve learning and memory in humans. Healthy young male adult subjects treated with DDAVP demonstrated better memory for implicational sentences than did control subjects. The same treatment had no influence on women given the same memory task. These results suggest that DDAVP may have a sexually dimorphic effect on learning and memory.", "author" : [ { "dropping-particle" : "", "family" : "Beckwith", "given" : "Bill E.", "non-dropping-particle" : "", "parse-names" : false, "suffix" : "" }, { "dropping-particle" : "", "family" : "Till", "given" : "Robert E.", "non-dropping-particle" : "", "parse-names" : false, "suffix" : "" }, { "dropping-particle" : "", "family" : "Schneider", "given" : "Vicki", "non-dropping-particle" : "", "parse-names" : false, "suffix" : "" } ], "container-title" : "Peptides", "id" : "ITEM-2", "issue" : "4", "issued" : { "date-parts" : [ [ "1984" ] ] }, "page" : "819-22", "title" : "Vasopressin analog (DDAVP) improves memory in human males", "type" : "article-journal", "volume" : "5" }, "uris" : [ "http://www.mendeley.com/documents/?uuid=dc999a27-d4c5-43c7-b1d1-bd5f2e7d4884" ] }, { "id" : "ITEM-3", "itemData" : { "abstract" : "DDAVP (1-desamino-8-d-arginine vasopressin), a synthetic analogue of vasopressin with prolonged half-life and high antidiuretic and low pressor activity, was given in a double-blind placebo-controlled trial to four patients with major affective illness. Three of four patients showed highly significant and consistent improvements in tests designed to measure the formation, encoding, and organisation of long-term trace events in memory. Two patients also showed a significant but less consistent amelioration of other depressive symptoms during DDAVP treatment. These findings implicate central vasopressin function in the processing of information and possibly other aspects of affective illness.", "author" : [ { "dropping-particle" : "", "family" : "Gold", "given" : "PhilipW.", "non-dropping-particle" : "", "parse-names" : false, "suffix" : "" }, { "dropping-particle" : "", "family" : "Ballenger", "given" : "James C.", "non-dropping-particle" : "", "parse-names" : false, "suffix" : "" }, { "dropping-particle" : "", "family" : "Weingartner", "given" : "Herbert", "non-dropping-particle" : "", "parse-names" : false, "suffix" : "" }, { "dropping-particle" : "", "family" : "Goodwin", "given" : "FrederickK", "non-dropping-particle" : "", "parse-names" : false, "suffix" : "" }, { "dropping-particle" : "", "family" : "Post", "given" : "Robert M.", "non-dropping-particle" : "", "parse-names" : false, "suffix" : "" } ], "container-title" : "The Lancet", "id" : "ITEM-3", "issue" : "8150", "issued" : { "date-parts" : [ [ "1979" ] ] }, "page" : "992-94", "title" : "Effects Of 1-Desamo-8-D-Arginine Vasopressin on behaviour and cognition in primary affective disorder", "type" : "article-journal", "volume" : "314" }, "uris" : [ "http://www.mendeley.com/documents/?uuid=22c84ecc-cd38-48c7-95fa-d59cbc057e20" ] } ], "mendeley" : { "formattedCitation" : "(53\u201355)", "plainTextFormattedCitation" : "(53\u201355)", "previouslyFormattedCitation" : "(53\u201355)"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53–55)</w:t>
            </w:r>
            <w:r w:rsidR="006147F3"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830AC5">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s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677/JOE-07-0645", "ISSN" : "1479-6805", "PMID" : "18434353", "abstract" : "Arginine vasopressin (AVP) and corticotropin-releasing hormone (CRH) have both been implicated in modulating insulin secretion from pancreatic beta-cells. In the present study, we investigated the insulin-secreting activities of AVP and CRH in wild-type and AVP VIb receptor knockout mice. Both neuropeptides stimulated insulin secretion from isolated mouse pancreatic islets. The response of islets to CRH was increased fourfold by concomitant incubation with a subthreshold dose of AVP that alone did not stimulate insulin secretion. Activation of the endogenously expressed M3 receptor by the cholinergic agonist carbachol also potentiated CRH-induced insulin secretion, indicating that the phenomenon may be pathway specific (i.e. Ca2+-phospholipase C) rather than agonist specific. The protein kinase C (PKC) inhibitors Ro-31-8425 and bisindolylmaleimide I attenuated the potentiating effect of AVP on CRH-stimulated insulin secretion and blocked AVP-stimulated insulin secretion. A possible interaction between the PKC and protein kinase A pathways was also investigated. The phorbol ester phorbol myristate acetate (PMA) stimulated insulin secretion, while the addition of both PMA and CRH enhanced insulin secretion over that measured with either PMA or CRH alone. Additionally, no AVP potentiation of CRH-stimulated insulin secretion was observed upon incubation in Ca2+-free Krebs-Ringer buffer. Taken together, the present study suggests a possible synergism between AVP and CRH to release insulin from pancreatic beta-cells that relies at least in part on activation of the PKC signaling pathway and is dependent on extracellular Ca2+. This is the first example of a possible interplay between the AVP and CRH systems outside of the hypothalamic-pituitary-adrenal axis.", "author" : [ { "dropping-particle" : "", "family" : "O'Carroll", "given" : "Anne-Marie", "non-dropping-particle" : "", "parse-names" : false, "suffix" : "" }, { "dropping-particle" : "", "family" : "Howell", "given" : "Gillian M", "non-dropping-particle" : "", "parse-names" : false, "suffix" : "" }, { "dropping-particle" : "", "family" : "Roberts", "given" : "Emma M", "non-dropping-particle" : "", "parse-names" : false, "suffix" : "" }, { "dropping-particle" : "", "family" : "Lolait", "given" : "Stephen J", "non-dropping-particle" : "", "parse-names" : false, "suffix" : "" } ], "container-title" : "The Journal of endocrinology", "id" : "ITEM-1", "issue" : "2", "issued" : { "date-parts" : [ [ "2008", "5" ] ] }, "page" : "231-9", "title" : "Vasopressin potentiates corticotropin-releasing hormone-induced insulin release from mouse pancreatic beta-cells.", "type" : "article-journal", "volume" : "197" }, "uris" : [ "http://www.mendeley.com/documents/?uuid=820c3275-0547-4238-aefe-119fb7c791ca" ] } ], "mendeley" : { "formattedCitation" : "(56)", "plainTextFormattedCitation" : "(56)", "previouslyFormattedCitation" : "(56)"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56)</w:t>
            </w:r>
            <w:r w:rsidR="006147F3" w:rsidRPr="00274D27">
              <w:rPr>
                <w:rFonts w:ascii="Times New Roman" w:eastAsia="Times New Roman" w:hAnsi="Times New Roman" w:cs="Times New Roman"/>
                <w:color w:val="000000"/>
                <w:szCs w:val="22"/>
                <w:lang w:eastAsia="en-IN"/>
              </w:rPr>
              <w:fldChar w:fldCharType="end"/>
            </w:r>
          </w:p>
        </w:tc>
        <w:tc>
          <w:tcPr>
            <w:tcW w:w="3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830AC5">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gng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1. In hepatocytes from starved rats, vasopressin, angiotensin (angiotensin II) and oxytocin stimulated gluconeogenesis from lactate by 25--50%; minimal effective concentrations were about 0.02pM, 1 nM and 0.2 nM respectively. 2. Vasopressin and angiotensin also stimulated gluconeogenesis from alanine, pyruvate, serine and glycerol. EGTA decreased gluconeogenesis from these substrates. 3. Hormonal stimulation of gluconeogenesis from lactate was abolished in the absence of extracellular Ca2+. 4. Insulin did not prevent stimulation of gluconeogenesis by vasopressin or angiotensin. 5. The potency of the stimulatory effects of vasopressin and angiotensin on hepatic gluconeogenesis suggests they are operative in vivo. Also, the data suggest that Ca2+ plays a role in the stimulation by these hormones.", "author" : [ { "dropping-particle" : "", "family" : "Whitton", "given" : "Patricia D", "non-dropping-particle" : "", "parse-names" : false, "suffix" : "" }, { "dropping-particle" : "", "family" : "Rodrigues", "given" : "Loreta M", "non-dropping-particle" : "", "parse-names" : false, "suffix" : "" }, { "dropping-particle" : "", "family" : "Hems", "given" : "Douglas A", "non-dropping-particle" : "", "parse-names" : false, "suffix" : "" } ], "container-title" : "Biochemical Journal", "id" : "ITEM-1", "issue" : "3", "issued" : { "date-parts" : [ [ "1978" ] ] }, "page" : "893-898", "title" : "Stimulation by vasopressin, angiotensin and oxytocin of Gluconeogenesis in Hepatocyte Suspensions", "type" : "article-journal", "volume" : "176" }, "uris" : [ "http://www.mendeley.com/documents/?uuid=94048a81-94d9-4b97-affe-a6dd07c30ab8" ] } ], "mendeley" : { "formattedCitation" : "(57)", "plainTextFormattedCitation" : "(57)", "previouslyFormattedCitation" : "(57)"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57)</w:t>
            </w:r>
            <w:r w:rsidR="006147F3" w:rsidRPr="00274D27">
              <w:rPr>
                <w:rFonts w:ascii="Times New Roman" w:eastAsia="Times New Roman" w:hAnsi="Times New Roman" w:cs="Times New Roman"/>
                <w:color w:val="000000"/>
                <w:szCs w:val="22"/>
                <w:lang w:eastAsia="en-IN"/>
              </w:rPr>
              <w:fldChar w:fldCharType="end"/>
            </w:r>
          </w:p>
        </w:tc>
        <w:tc>
          <w:tcPr>
            <w:tcW w:w="36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0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5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658"/>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β-Adrenergic Receptors</w:t>
            </w:r>
          </w:p>
        </w:tc>
        <w:tc>
          <w:tcPr>
            <w:tcW w:w="200" w:type="pct"/>
            <w:tcBorders>
              <w:top w:val="nil"/>
              <w:left w:val="nil"/>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bar</w:t>
            </w:r>
          </w:p>
        </w:tc>
        <w:tc>
          <w:tcPr>
            <w:tcW w:w="31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dp0</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Brown adipose tissue (BAT) is present throughout life in rodents and plays an important role in energy balance. However, whereas BAT is clearly recognizable in the neonates of larger mammals (including dogs, cats, sheep, cattle, and humans), it is undetectable or present in only small quantities in adults of these species and is replaced by a tissue with the gross characteristics of white adipose tissue. Here we provide evidence that treatment of adult dogs with a ,B3- adrenergic receptor agonist (ICI D7114) that has thermogenic and antiobesity properties leads to the appearance of BAT at several anatomical sites. The presence of BAT was primarily demonstrated by monitoring the inner mitochondrial mem- brane uncoupling protein and its mRNA, which are unique to the tissue. Neither message nor protein was detected in adipose tissue samples from control dogs but both were detected in samples from dogs treated with ICI D7114. The data suggest that stimulation of P3-adrenergic receptors can reactivate nascent BAT (which has the appearance of white adipose tissue) by increasing expression of the gene coding for uncoupling protein or lead to the recruitment of fully differentiated BAT from preadipocyte precursor cells.", "author" : [ { "dropping-particle" : "", "family" : "Champigny", "given" : "Odette", "non-dropping-particle" : "", "parse-names" : false, "suffix" : "" }, { "dropping-particle" : "", "family" : "Ricquier", "given" : "Daniel", "non-dropping-particle" : "", "parse-names" : false, "suffix" : "" }, { "dropping-particle" : "", "family" : "Blondel", "given" : "Olivier", "non-dropping-particle" : "", "parse-names" : false, "suffix" : "" }, { "dropping-particle" : "", "family" : "Mayers", "given" : "Rachel M.", "non-dropping-particle" : "", "parse-names" : false, "suffix" : "" }, { "dropping-particle" : "", "family" : "Briscoe", "given" : "Martyn G.", "non-dropping-particle" : "", "parse-names" : false, "suffix" : "" }, { "dropping-particle" : "", "family" : "Holloway", "given" : "Brian R.", "non-dropping-particle" : "", "parse-names" : false, "suffix" : "" } ], "container-title" : "Proceedings of the National Academy of Sciences of the United States of America", "id" : "ITEM-1", "issue" : "December", "issued" : { "date-parts" : [ [ "1991" ] ] }, "page" : "10774-10777", "title" : "Beta 3-Adrenergic receptor stimulation restores message and expression of brown-fat mitochondrial uncoupling protein in adult dogs", "type" : "article-journal", "volume" : "88" }, "uris" : [ "http://www.mendeley.com/documents/?uuid=5b96fa2e-258e-4b8d-b460-0562195450f9" ] }, { "id" : "ITEM-2", "itemData" : { "ISSN" : "0021-9533", "PMID" : "9133667", "abstract" : "Human brown pre-adipocytes were immortalized by microinjection of the genes encoding simian virus 40 T and t antigens under the control of the human vimentin promotor. The transfected pre-adipocytes were cultured for several months with no loss of their morphological characteristics. These cells accumulate lipids and differentiate into adipocytes when treated with insulin, triiodothyronine and dexamethazone. The mRNA of various adipocyte markers was detected by reverse transcriptase-polymerase chain reaction analysis, including hormone-sensitive lipase, lipoprotein lipase, adipsin, glucose transporters 1 and 4, the uncoupling protein (specific of brown adipocytes), and leptin, the product of the ob gene. Pharmacological analyses indicated that the beta3-adrenoceptor is the predominant beta-adrenoceptor subtype in PAZ6 cells and that this receptor subtype is functionally coupled to adenylate cyclase and lipolysis. The immortalization of human adipocytes will permit pharmacological analysis of the human beta3-adrenoceptor function in adipose cells and will allow detailed studies of human adipocyte differentiation.", "author" : [ { "dropping-particle" : "", "family" : "Zilberfarb", "given" : "Vladimir", "non-dropping-particle" : "", "parse-names" : false, "suffix" : "" }, { "dropping-particle" : "", "family" : "Pi\u00e9tri-Rouxel", "given" : "France", "non-dropping-particle" : "", "parse-names" : false, "suffix" : "" }, { "dropping-particle" : "", "family" : "Jockers", "given" : "Ralf", "non-dropping-particle" : "", "parse-names" : false, "suffix" : "" }, { "dropping-particle" : "", "family" : "Krief", "given" : "St\u00e9phane", "non-dropping-particle" : "", "parse-names" : false, "suffix" : "" }, { "dropping-particle" : "", "family" : "Delouis", "given" : "Claude", "non-dropping-particle" : "", "parse-names" : false, "suffix" : "" }, { "dropping-particle" : "", "family" : "Issad", "given" : "Tarik", "non-dropping-particle" : "", "parse-names" : false, "suffix" : "" }, { "dropping-particle" : "", "family" : "Strosberg", "given" : "A. Donny", "non-dropping-particle" : "", "parse-names" : false, "suffix" : "" } ], "container-title" : "Journal of cell science", "id" : "ITEM-2", "issued" : { "date-parts" : [ [ "1997", "4" ] ] }, "page" : "801-07", "title" : "Human immortalized brown adipocytes express functional \u03b2 3 -adrenoceptor coupled to lipolysis", "type" : "article-journal", "volume" : "110" }, "uris" : [ "http://www.mendeley.com/documents/?uuid=7b8ecd0a-10c1-4502-9df6-f9ac9818b88a" ] } ], "mendeley" : { "formattedCitation" : "(58,59)", "plainTextFormattedCitation" : "(58,59)", "previouslyFormattedCitation" : "(58,59)"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58,59)</w:t>
            </w:r>
            <w:r w:rsidR="006147F3"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42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0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5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lastRenderedPageBreak/>
              <w:t>β Cells</w:t>
            </w:r>
          </w:p>
        </w:tc>
        <w:tc>
          <w:tcPr>
            <w:tcW w:w="200" w:type="pct"/>
            <w:tcBorders>
              <w:top w:val="nil"/>
              <w:left w:val="nil"/>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btc</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s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Insulin vesicles contain a chemically rich mixture of cargo that includes ions, small molecules, and proteins. At present, it is unclear if all components of this cargo escape from the vesicle at the same rate or to the same extent during exocytosis. Here, we demonstrate through real-time imaging that individual rat and human pancreatic Beta-cells secrete insulin in heterogeneous forms that disperse either rapidly or slowly. In healthy pancreatic Beta-cells maintained in culture, most vesicles discharge insulin in its fastrelease form, a form that leaves individual vesicles in a few hundred milliseconds. The fast-release form of insulin leaves vesicles as rapidly as C-peptide leaves vesicles. Healthy Beta-cells also secrete a slow-release form of insulin that leaves vesicles more slowly than C-peptide, over times ranging from seconds to minutes. Individual Beta-cells make vesicles with both forms of insulin, though not all vesicles contain both forms of insulin. In addition, we con\ufb01rm that insulin vesicles store their cargo in two functionally distinct compartments: an acidic solution, or halo, and a condensed core. Thus, our results suggest two important features of the condensed core: 1) It exists in different states among the vesicles undergoing exocytosis and 2) its dissolution determines the availability of insulin during exocytosis", "author" : [ { "dropping-particle" : "", "family" : "Michael", "given" : "Darren J.", "non-dropping-particle" : "", "parse-names" : false, "suffix" : "" }, { "dropping-particle" : "", "family" : "Ritzel", "given" : "Robert A.", "non-dropping-particle" : "", "parse-names" : false, "suffix" : "" }, { "dropping-particle" : "", "family" : "Haataja", "given" : "Leena", "non-dropping-particle" : "", "parse-names" : false, "suffix" : "" }, { "dropping-particle" : "", "family" : "Chow", "given" : "Robert H.", "non-dropping-particle" : "", "parse-names" : false, "suffix" : "" } ], "container-title" : "Diabetes", "id" : "ITEM-1", "issue" : "March", "issued" : { "date-parts" : [ [ "2006" ] ] }, "page" : "600-07", "title" : "Pancreatic Beta-Cells Secrete Insulin in Fast- and Slow-Release Forms", "type" : "article-journal", "volume" : "55" }, "uris" : [ "http://www.mendeley.com/documents/?uuid=a78a09ec-e65c-421a-8d53-530e7b0d287b" ] } ], "mendeley" : { "formattedCitation" : "(60)", "plainTextFormattedCitation" : "(60)", "previouslyFormattedCitation" : "(60)"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60)</w:t>
            </w:r>
            <w:r w:rsidR="006147F3"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r w:rsidR="00540BBB" w:rsidRPr="00274D27">
              <w:rPr>
                <w:rFonts w:ascii="Times New Roman" w:eastAsia="Times New Roman" w:hAnsi="Times New Roman" w:cs="Times New Roman"/>
                <w:color w:val="000000"/>
                <w:szCs w:val="22"/>
                <w:lang w:eastAsia="en-IN"/>
              </w:rPr>
              <w:t>gap1</w:t>
            </w:r>
            <w:r w:rsidR="00540BBB"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2337/diabetes.28.7.629", "ISBN" : "0012-1797 (Print) 0012-1797 (Linking)", "ISSN" : "00121797", "PMID" : "221297", "abstract" : "The gamma-aminobutyric acid (GABA) concentration of pancreatic islets in rats treated with streptozotocin (STZ) and of human insulinoma tissue was studied. Seven hours after the administration of 65 mg/kg body weight of STZ, a distinct increase in serum insulin concentration and at the same time a decrease in blood glucose level were seen. Twenty-four hours after the injection of STZ, however, the level of serum insulin decreased much, whereas that of blood glucose increased considerably. On the other hand, the GABA concentration of the islet was reduced dramatically to about one-tenth the control level after both 7 and 24 h. The histologic investigations of the islets revealed the destruction of B cells but no changes in A and D cells 7 and 24 h after the treatment of STZ. Nerve fibers and nerve endings in the islets were preserved intact all through the study. The GABA and insulin contents of the two cases of human insulinoma were determined. One insulinoma, which was compactly occupied with B cells according to its histologic features, contained a high concentration of GABA. The other tumor, having a rather sparse distribution of B cells in it as compared with the former case, possessed a lower concentration of GABA, but it was still high compared with that of its surrounding tissues. The present observations indicate that a large amount of GABA is available in the B cells of the pancreatic islets.", "author" : [ { "dropping-particle" : "", "family" : "Taniguchi", "given" : "H.", "non-dropping-particle" : "", "parse-names" : false, "suffix" : "" }, { "dropping-particle" : "", "family" : "Okada", "given" : "Y.", "non-dropping-particle" : "", "parse-names" : false, "suffix" : "" }, { "dropping-particle" : "", "family" : "Seguchi", "given" : "H.", "non-dropping-particle" : "", "parse-names" : false, "suffix" : "" }, { "dropping-particle" : "", "family" : "Shimada", "given" : "C.", "non-dropping-particle" : "", "parse-names" : false, "suffix" : "" }, { "dropping-particle" : "", "family" : "Seki", "given" : "M.", "non-dropping-particle" : "", "parse-names" : false, "suffix" : "" }, { "dropping-particle" : "", "family" : "Tsutou", "given" : "A.", "non-dropping-particle" : "", "parse-names" : false, "suffix" : "" }, { "dropping-particle" : "", "family" : "Baba", "given" : "S.", "non-dropping-particle" : "", "parse-names" : false, "suffix" : "" } ], "container-title" : "Diabetes", "id" : "ITEM-1", "issue" : "7", "issued" : { "date-parts" : [ [ "1979" ] ] }, "page" : "629-633", "title" : "High concentration of gamma-aminobutyric acid in pancreatic beta cells", "type" : "article-journal", "volume" : "28" }, "uris" : [ "http://www.mendeley.com/documents/?uuid=703271a7-da12-48e8-8be0-811a1397e326" ] } ], "mendeley" : { "formattedCitation" : "(61)", "plainTextFormattedCitation" : "(61)", "previouslyFormattedCitation" : "(61)" }, "properties" : { "noteIndex" : 0 }, "schema" : "https://github.com/citation-style-language/schema/raw/master/csl-citation.json" }</w:instrText>
            </w:r>
            <w:r w:rsidR="00540BBB"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61)</w:t>
            </w:r>
            <w:r w:rsidR="00540BBB"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0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5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Bone Strength/ Bone Mass</w:t>
            </w:r>
          </w:p>
        </w:tc>
        <w:tc>
          <w:tcPr>
            <w:tcW w:w="200" w:type="pct"/>
            <w:tcBorders>
              <w:top w:val="nil"/>
              <w:left w:val="nil"/>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ost</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ocl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We have generated and characterized an antibody that recognizes the C-terminal sequence of the propeptide of human bone GLA protein (BGP/osteocalcin)(amino acid -26 to -1, with +1 being the amino terminus of the mature protein). The range of sensitivity of the antibody, as determined by enzyme-linked immunosorbent assay (ELISA), was 0.5-250 ng/ml. The antibody effectively recognized pro-BGP in cell layer extracts of transformed cells (KT-005), but did not recognize mature, propeptide-less BGP in the medium from the same cultures. Strong labelling was obtained using this antibody in immunoperoxidase staining or immunofluorescence of both transformed and normal human bone cells in vitro. Monensin significantly altered the intracellular pattern of labelling in immunofluorescence studies, indicating that the recognized antigen was associated with the cellular secretory pathway. We also obtained a specific and strong staining of cells in tissue sections of human fetal bone. Antibodies against the mature protein strongly stained the mineralization front, but did not stain cells to any appreciable level. Newly embedded osteocytes were the predominant cell type stained in such material, suggesting that they may represent the major of BGP in the intact tissue. These observations indicate that BGP synthesis is a late event in osteoblastic development and that antibodies generated against the propeptide sequence are a potentially powerful tool in the analysis of bone tumors and evaluation of osteoblastic differentiation.", "author" : [ { "dropping-particle" : "", "family" : "Kasai", "given" : "R", "non-dropping-particle" : "", "parse-names" : false, "suffix" : "" }, { "dropping-particle" : "", "family" : "Bianco", "given" : "P", "non-dropping-particle" : "", "parse-names" : false, "suffix" : "" }, { "dropping-particle" : "", "family" : "Robey", "given" : "PG", "non-dropping-particle" : "", "parse-names" : false, "suffix" : "" }, { "dropping-particle" : "", "family" : "Kahn", "given" : "AJ", "non-dropping-particle" : "", "parse-names" : false, "suffix" : "" } ], "container-title" : "Journal of Bone and Mineral Research", "id" : "ITEM-1", "issue" : "3", "issued" : { "date-parts" : [ [ "1994" ] ] }, "page" : "167-82", "title" : "Production and characterization of an antibody against the human bone GLA protein (BGP/osteocalcin) propeptide and its use in immunocytochemistry of bone cells.", "type" : "article-journal", "volume" : "25" }, "uris" : [ "http://www.mendeley.com/documents/?uuid=f156162e-e0e3-4ef3-a7d4-515bb75e3f65" ] } ], "mendeley" : { "formattedCitation" : "(62)", "plainTextFormattedCitation" : "(62)", "previouslyFormattedCitation" : "(62)"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62)</w:t>
            </w:r>
            <w:r w:rsidR="006147F3"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42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3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36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36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30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35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8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6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2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34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0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r>
      <w:tr w:rsidR="00270297" w:rsidRPr="00274D27" w:rsidTr="00540BBB">
        <w:trPr>
          <w:trHeight w:val="9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xml:space="preserve">Brain-Derived </w:t>
            </w:r>
            <w:proofErr w:type="spellStart"/>
            <w:r w:rsidRPr="00274D27">
              <w:rPr>
                <w:rFonts w:ascii="Times New Roman" w:eastAsia="Times New Roman" w:hAnsi="Times New Roman" w:cs="Times New Roman"/>
                <w:color w:val="000000"/>
                <w:szCs w:val="22"/>
                <w:lang w:eastAsia="en-IN"/>
              </w:rPr>
              <w:t>Neurotrophic</w:t>
            </w:r>
            <w:proofErr w:type="spellEnd"/>
            <w:r w:rsidRPr="00274D27">
              <w:rPr>
                <w:rFonts w:ascii="Times New Roman" w:eastAsia="Times New Roman" w:hAnsi="Times New Roman" w:cs="Times New Roman"/>
                <w:color w:val="000000"/>
                <w:szCs w:val="22"/>
                <w:lang w:eastAsia="en-IN"/>
              </w:rPr>
              <w:t xml:space="preserve"> Factor (BDNF)</w:t>
            </w:r>
          </w:p>
        </w:tc>
        <w:tc>
          <w:tcPr>
            <w:tcW w:w="200" w:type="pct"/>
            <w:tcBorders>
              <w:top w:val="nil"/>
              <w:left w:val="nil"/>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bdn</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btc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16/j.metabol.2006.04.017", "ISSN" : "0026-0495", "PMID" : "16979397", "abstract" : "We have previously demonstrated that brain-derived neurotrophic factor (BDNF) ameliorates glucose metabolism and energy expenditure in obese diabetic db/db mice. In the present study, the effect of BDNF treatment on pancreatic islets of db/db mice was examined, using vehicle-treated pair-fed db/db mice as controls. Brain-derived neurotrophic factor (10 mg/kg) or vehicle was subcutaneously administered to male db/db mice for 4 weeks. The food intake of vehicle-treated db/db mice was restricted and precisely synchronized with that of BDNF-treated db/db mice using a pellet pair-feeding apparatus because BDNF decreases food intake in hyperphagic mice. Repetitive administration of BDNF significantly lowered the blood glucose concentration compared with pair-fed vehicle-treated db/db mice. The pancreatic insulin and glucagon concentrations were measured in db/db mice to evaluate the effect of BDNF on the pancreas. Although the insulin concentration in the pancreas of pair-fed vehicle-treated db/db mice was lower than in nondiabetic control +m/+m mice, it was higher in BDNF-treated db/db mice than in vehicle-treated pair-fed db/db mice and comparable to the concentration in +m/+m mice. The glucagon concentration in the pancreas of vehicle-treated pair-fed db/db mice was higher than in +m/+m mice, and BDNF partially decreased the glucagon concentration in the pancreas of db/db mice compared with vehicle. Histologic analyses of pancreatic sections were performed to characterize the mechanism through which BDNF modulates the hormonal concentration in the pancreas of db/db mice. Although there were no significant differences in the number and total area of islets between the BDNF- and vehicle-treated groups, immunostaining with an anti-insulin antibody indicated that the islet beta-cell area in BDNF-treated db/db mice was larger than that in vehicle-treated pair-fed db/db mice. Furthermore, immunostaining with an antiglucagon antibody indicated that BDNF normalized the delocalization of non-beta cells in islets of db/db mice. Electron microscopic images of beta cells indicated a decrease in secretory granules in vehicle-treated pair-fed db/db mice; this change was reversed in BDNF-treated db/db mice and reached a level comparable to that found in +m/+m mice. These findings suggest that BDNF prevents exhaustion of the pancreas in diabetic mice by maintaining the histologic cellular organization of beta cells and non-beta cells in pancreatic islets and restoring the\u2026", "author" : [ { "dropping-particle" : "", "family" : "Yamanaka", "given" : "Mitsugu", "non-dropping-particle" : "", "parse-names" : false, "suffix" : "" }, { "dropping-particle" : "", "family" : "Itakura", "given" : "Yasushi", "non-dropping-particle" : "", "parse-names" : false, "suffix" : "" }, { "dropping-particle" : "", "family" : "Inoue", "given" : "Tadashi", "non-dropping-particle" : "", "parse-names" : false, "suffix" : "" }, { "dropping-particle" : "", "family" : "Tsuchida", "given" : "Atsushi", "non-dropping-particle" : "", "parse-names" : false, "suffix" : "" }, { "dropping-particle" : "", "family" : "Nakagawa", "given" : "Tsutomu", "non-dropping-particle" : "", "parse-names" : false, "suffix" : "" }, { "dropping-particle" : "", "family" : "Noguchi", "given" : "Hiroshi", "non-dropping-particle" : "", "parse-names" : false, "suffix" : "" }, { "dropping-particle" : "", "family" : "Taiji", "given" : "Mutsuo", "non-dropping-particle" : "", "parse-names" : false, "suffix" : "" } ], "container-title" : "Metabolism: clinical and experimental", "id" : "ITEM-1", "issue" : "10", "issued" : { "date-parts" : [ [ "2006", "10" ] ] }, "page" : "1286-92", "title" : "Protective effect of brain-derived neurotrophic factor on pancreatic islets in obese diabetic mice.", "type" : "article-journal", "volume" : "55" }, "uris" : [ "http://www.mendeley.com/documents/?uuid=366f1a2c-26ce-4d1c-9c1e-1c5c94ea3e42" ] } ], "mendeley" : { "formattedCitation" : "(63)", "plainTextFormattedCitation" : "(63)", "previouslyFormattedCitation" : "(63)"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63)</w:t>
            </w:r>
            <w:r w:rsidR="006147F3"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a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210/en.2002-0113", "ISSN" : "00137227", "abstract" : "Dietary restriction (DR) extends life span and improves glucose metabolism in mammals. Recent studies have shown that DR stimulates the production of brain-derived neurotrophic factor (BDNF) in brain cells, which may mediate neuroprotective and neurogenic actions of DR. Other studies have suggested a role for central BDNF signaling in the regulation of glucose metabolism and body weight. BDNF heterozygous knockout (BDNF+/-) mice are obese and exhibit features of insulin resistance. We now report that an intermittent fasting DR regimen reverses several abnormal phenotypes of BDNF(+/-) mice including obesity, hyperphagia, and increased locomotor activity. DR increases BDNF levels in the brains of BDNF(+/-) mice to the level of wild-type mice fed ad libitum. BDNF(+/-) mice exhibit an insulin-resistance syndrome phenotype characterized by elevated levels of circulating glucose, insulin, and leptin; DR reduces levels of each of these three factors. DR normalizes blood glucose responses in glucose tolerance and insulin tolerance tests in the BDNF(+/-) mice. These findings suggest that BDNF is a major regulator of energy metabolism and that beneficial effects of DR on glucose metabolism are mediated, in part, by BDNF signaling. Dietary and pharmacological manipulations of BDNF signaling may prove useful in the prevention and treatment of obesity and insulin resistance syndrome-related diseases.", "author" : [ { "dropping-particle" : "", "family" : "Duan", "given" : "Wenzhen", "non-dropping-particle" : "", "parse-names" : false, "suffix" : "" }, { "dropping-particle" : "", "family" : "Guo", "given" : "Zhihong", "non-dropping-particle" : "", "parse-names" : false, "suffix" : "" }, { "dropping-particle" : "", "family" : "Jiang", "given" : "Haiyang", "non-dropping-particle" : "", "parse-names" : false, "suffix" : "" }, { "dropping-particle" : "", "family" : "Ware", "given" : "Melvin", "non-dropping-particle" : "", "parse-names" : false, "suffix" : "" }, { "dropping-particle" : "", "family" : "Mattson", "given" : "Mark P.", "non-dropping-particle" : "", "parse-names" : false, "suffix" : "" } ], "container-title" : "Endocrinology", "id" : "ITEM-1", "issue" : "6", "issued" : { "date-parts" : [ [ "2003", "6", "1" ] ] }, "page" : "2446-2453", "title" : "Reversal of Behavioral and Metabolic Abnormalities, and Insulin Resistance Syndrome, by Dietary Restriction in Mice Deficient in Brain-Derived Neurotrophic Factor", "type" : "article-journal", "volume" : "144" }, "uris" : [ "http://www.mendeley.com/documents/?uuid=3b3746e4-9369-4fe2-b827-b1c274b4dccb" ] }, { "id" : "ITEM-2", "itemData" : { "DOI" : "10.1053/meta.2003.50026", "ISSN" : "0026-0495", "PMID" : "12601633", "abstract" : "Brain-derived neurotrophic factor (BDNF), a member of the neurotrophins, has been reported to ameliorate hyperglycemia in obese diabetic animal models. To elucidate the mechanism of BDNF on glucose metabolism, we determined the glucose turnover under basal and euglycemic hyperinsulinemic (insulin infusion rate, 54 pmol. kg(-1). min(-1)) clamp conditions in obese insulin-resistant rats, male Zucker fatty rats, which had been acutely administered a subcutaneous injection of BDNF (20 mg/kg) (n = 9, BDNF) or vehicle (n = 8, vehicle). Under the basal condition, acute administration of BDNF did not affect the blood glucose level, plasma insulin level, rate of glucose disappearance (Rd), and endogenous glucose production (EGP). Under the clamp condition, the glucose infusion rate (GIR) was significantly higher in BDNF than in vehicle (mean +/- SD, 61.4 +/- 19.1 v 41.4 +/- 4.9 micromol. kg(-1). min(-1), P &lt;.05). There was no significant difference in Rd and EGP between the 2 groups under the clamp condition, but the insulin-mediated suppression ratio of endogenous glucose production in BDNF was significantly greater than in vehicle (48.9 +/- 22.2 v 22.4% +/- 20.6%, P &lt;.05). In BDNF, mRNA expressions of hepatic phosphoenolpyruvate carboxykinase (PEPCK) and glucose-6-phosphatase (G6Pase) were comparable to those of vehicle, while hepatic glucokinase (GK) mRNA expression was significantly higher (1.57 +/- 0.33 v 1.03 +/- 0.17, P &lt;.05). We conclude that BDNF mainly improves hepatic insulin resistance in obese insulin-resistant rats, probably by affecting the hepatic GK flux.", "author" : [ { "dropping-particle" : "", "family" : "Kuroda", "given" : "Akio", "non-dropping-particle" : "", "parse-names" : false, "suffix" : "" }, { "dropping-particle" : "", "family" : "Yamasaki", "given" : "Yoshimitsu", "non-dropping-particle" : "", "parse-names" : false, "suffix" : "" }, { "dropping-particle" : "", "family" : "Matsuhisa", "given" : "Munehide", "non-dropping-particle" : "", "parse-names" : false, "suffix" : "" }, { "dropping-particle" : "", "family" : "Kubota", "given" : "Minoru", "non-dropping-particle" : "", "parse-names" : false, "suffix" : "" }, { "dropping-particle" : "", "family" : "Nakahara", "given" : "Itsuro", "non-dropping-particle" : "", "parse-names" : false, "suffix" : "" }, { "dropping-particle" : "", "family" : "Nakatani", "given" : "Yoshihisa", "non-dropping-particle" : "", "parse-names" : false, "suffix" : "" }, { "dropping-particle" : "", "family" : "Hoshi", "given" : "Ayumu", "non-dropping-particle" : "", "parse-names" : false, "suffix" : "" }, { "dropping-particle" : "", "family" : "Gorogawa", "given" : "Shin-Ichi", "non-dropping-particle" : "", "parse-names" : false, "suffix" : "" }, { "dropping-particle" : "", "family" : "Umayahara", "given" : "Yutaka", "non-dropping-particle" : "", "parse-names" : false, "suffix" : "" }, { "dropping-particle" : "", "family" : "Itakura", "given" : "Yasushi", "non-dropping-particle" : "", "parse-names" : false, "suffix" : "" }, { "dropping-particle" : "", "family" : "Nakagawa", "given" : "Tsutomu", "non-dropping-particle" : "", "parse-names" : false, "suffix" : "" }, { "dropping-particle" : "", "family" : "Taiji", "given" : "Mutsuo", "non-dropping-particle" : "", "parse-names" : false, "suffix" : "" }, { "dropping-particle" : "", "family" : "Kajimoto", "given" : "Yoshitaka", "non-dropping-particle" : "", "parse-names" : false, "suffix" : "" }, { "dropping-particle" : "", "family" : "Hori", "given" : "Masatsugu", "non-dropping-particle" : "", "parse-names" : false, "suffix" : "" } ], "container-title" : "Metabolism: clinical and experimental", "id" : "ITEM-2", "issue" : "2", "issued" : { "date-parts" : [ [ "2003", "2" ] ] }, "page" : "203-08", "title" : "Brain-derived neurotrophic factor ameliorates hepatic insulin resistance in Zucker fatty rats.", "type" : "article-journal", "volume" : "52" }, "uris" : [ "http://www.mendeley.com/documents/?uuid=079cf0cc-9218-4a91-af14-3453c61def68" ] }, { "id" : "ITEM-3", "itemData" : { "ISSN" : "0012-1797", "PMID" : "10868966", "abstract" : "We previously reported that brain-derived neurotrophic factor (BDNF) regulates both food intake and blood glucose metabolism in rodent obese diabetic models such as C57BL/KsJ-lepr(db)/lepr(db) (db/db) mice. To elucidate the effect of BDNF on glucose metabolism, we designed a novel pellet pair-feeding apparatus to eliminate the effect of appetite alteration on glucose metabolism. The apparatus was used to synchronize food intake precisely between BDNF-treated and vehicle-treated db/db mice. It was shown using this pellet pair-feeding apparatus that BDNF administered daily (20 mg x kg(-1) x day(-1)) to db/db mice significantly lowered blood glucose compared with pellet pair-fed db/db mice. To evaluate the effect of BDNF on insulin action, we used streptozotocin-induced type 1 diabetic mice. In this case, BDNF did not lower blood glucose concentration but rather enhanced the hypoglycemic action of insulin. In hyperglycemic db/db mice, pancreatic insulin content was reduced and glucagon content was increased compared with normoglycemic db/m mice. BDNF administered to db/db mice significantly restored both pancreatic insulin and glucagon content. Histological observations of aldehyde-fuchsin staining and immunostaining with anti-insulin indicated that insulin-positive pancreatic beta-cells were extensively regranulated by BDNF administration. We also studied the effect of BDNF on KK mice, normoglycemic animals with impaired glucose tolerance. In these mice, BDNF administration improved insulin resistance in the oral glucose tolerance test. To elucidate how blood glucose was metabolized in BDNF-treated animals, we investigated the effect of BDNF on the energy metabolism of db/db mice. Body temperature and oxygen consumption of the pellet pair-fed vehicle-treated mice were remarkably lower than the ad libitum-fed vehicle-treated mice. Daily BDNF administration for 3 weeks completely ameliorated both of the reductions. Finally, to clarify its action mechanism, the effect of intracerebroventricular administration of BDNF on db/db mice was examined. Here, a small dose of BDNF was found to be effective in lowering blood glucose concentration. This indicates that BDNF regulates glucose metabolism by acting directly on the brain.", "author" : [ { "dropping-particle" : "", "family" : "Nakagawa", "given" : "Tsutomu", "non-dropping-particle" : "", "parse-names" : false, "suffix" : "" }, { "dropping-particle" : "", "family" : "Tsuchida", "given" : "Atsushi", "non-dropping-particle" : "", "parse-names" : false, "suffix" : "" }, { "dropping-particle" : "", "family" : "Itakura", "given" : "Yasushi", "non-dropping-particle" : "", "parse-names" : false, "suffix" : "" }, { "dropping-particle" : "", "family" : "Nonomura", "given" : "Takeshi", "non-dropping-particle" : "", "parse-names" : false, "suffix" : "" }, { "dropping-particle" : "", "family" : "Ono", "given" : "Michiko", "non-dropping-particle" : "", "parse-names" : false, "suffix" : "" }, { "dropping-particle" : "", "family" : "Hirota", "given" : "Fumiyo", "non-dropping-particle" : "", "parse-names" : false, "suffix" : "" }, { "dropping-particle" : "", "family" : "Inoue", "given" : "Tadashi", "non-dropping-particle" : "", "parse-names" : false, "suffix" : "" }, { "dropping-particle" : "", "family" : "Nakayama", "given" : "Chikao", "non-dropping-particle" : "", "parse-names" : false, "suffix" : "" }, { "dropping-particle" : "", "family" : "Taiji", "given" : "Mutsuo", "non-dropping-particle" : "", "parse-names" : false, "suffix" : "" }, { "dropping-particle" : "", "family" : "Noguchi", "given" : "Hiroshi", "non-dropping-particle" : "", "parse-names" : false, "suffix" : "" } ], "container-title" : "Diabetes", "id" : "ITEM-3", "issue" : "3", "issued" : { "date-parts" : [ [ "2000", "3" ] ] }, "page" : "436-44", "title" : "Brain-derived neurotrophic factor regulates glucose metabolism by modulating energy balance in diabetic mice.", "type" : "article-journal", "volume" : "49" }, "uris" : [ "http://www.mendeley.com/documents/?uuid=4443c8c7-ebed-447c-ac1a-cfecf49bb0c5" ] } ], "mendeley" : { "formattedCitation" : "(64\u201366)", "plainTextFormattedCitation" : "(64\u201366)", "previouslyFormattedCitation" : "(64\u201366)"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64–66)</w:t>
            </w:r>
            <w:r w:rsidR="006147F3"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cfn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2337/db06-0550", "ISSN" : "0012-1797", "PMID" : "17130481", "abstract" : "The neurotrophin brain-derived neurotrophic factor (BDNF) inhibits food intake, and rodent models of BDNF disruption all exhibit increased food intake and obesity, as well as hyperactivity. We report an 8-year-old girl with hyperphagia and severe obesity, impaired cognitive function, and hyperactivity who harbored a de novo chromosomal inversion, 46,XX,inv(11)(p13p15.3), a region encompassing the BDNF gene. We have identified the proximal inversion breakpoint that lies 850 kb telomeric of the 5' end of the BDNF gene. The patient's genomic DNA was heterozygous for a common coding polymorphism in BDNF, but monoallelic expression was seen in peripheral lymphocytes. Serum concentration of BDNF protein was reduced compared with age- and BMI-matched subjects. Haploinsufficiency for BDNF was associated with increased ad libitum food intake, severe early-onset obesity, hyperactivity, and cognitive impairment. These findings provide direct evidence for the role of the neurotrophin BDNF in human energy homeostasis, as well as in cognitive function, memory, and behavior.", "author" : [ { "dropping-particle" : "", "family" : "Gray", "given" : "Juliette", "non-dropping-particle" : "", "parse-names" : false, "suffix" : "" }, { "dropping-particle" : "", "family" : "Yeo", "given" : "Giles S H", "non-dropping-particle" : "", "parse-names" : false, "suffix" : "" }, { "dropping-particle" : "", "family" : "Cox", "given" : "James J", "non-dropping-particle" : "", "parse-names" : false, "suffix" : "" }, { "dropping-particle" : "", "family" : "Morton", "given" : "Jenny", "non-dropping-particle" : "", "parse-names" : false, "suffix" : "" }, { "dropping-particle" : "", "family" : "Adlam", "given" : "Anna-Lynne R", "non-dropping-particle" : "", "parse-names" : false, "suffix" : "" }, { "dropping-particle" : "", "family" : "Keogh", "given" : "Julia M", "non-dropping-particle" : "", "parse-names" : false, "suffix" : "" }, { "dropping-particle" : "", "family" : "Yanovski", "given" : "Jack a", "non-dropping-particle" : "", "parse-names" : false, "suffix" : "" }, { "dropping-particle" : "", "family" : "Gharbawy", "given" : "Areeg", "non-dropping-particle" : "El", "parse-names" : false, "suffix" : "" }, { "dropping-particle" : "", "family" : "Han", "given" : "Joan C", "non-dropping-particle" : "", "parse-names" : false, "suffix" : "" }, { "dropping-particle" : "", "family" : "Tung", "given" : "Y C Loraine", "non-dropping-particle" : "", "parse-names" : false, "suffix" : "" }, { "dropping-particle" : "", "family" : "Hodges", "given" : "John R", "non-dropping-particle" : "", "parse-names" : false, "suffix" : "" }, { "dropping-particle" : "", "family" : "Raymond", "given" : "F Lucy", "non-dropping-particle" : "", "parse-names" : false, "suffix" : "" }, { "dropping-particle" : "", "family" : "O'rahilly", "given" : "Stephen", "non-dropping-particle" : "", "parse-names" : false, "suffix" : "" }, { "dropping-particle" : "", "family" : "Farooqi", "given" : "I Sadaf", "non-dropping-particle" : "", "parse-names" : false, "suffix" : "" } ], "container-title" : "Diabetes", "id" : "ITEM-1", "issue" : "12", "issued" : { "date-parts" : [ [ "2006", "12" ] ] }, "page" : "3366-71", "title" : "Hyperphagia, severe obesity, impaired cognitive function, and hyperactivity associated with functional loss of one copy of the brain-derived neurotrophic factor (BDNF) gene.", "type" : "article-journal", "volume" : "55" }, "uris" : [ "http://www.mendeley.com/documents/?uuid=2f4768d4-01f9-420c-8ec9-4110c3615b33" ] } ], "mendeley" : { "formattedCitation" : "(67)", "plainTextFormattedCitation" : "(67)", "previouslyFormattedCitation" : "(67)"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67)</w:t>
            </w:r>
            <w:r w:rsidR="006147F3" w:rsidRPr="00274D27">
              <w:rPr>
                <w:rFonts w:ascii="Times New Roman" w:eastAsia="Times New Roman" w:hAnsi="Times New Roman" w:cs="Times New Roman"/>
                <w:color w:val="000000"/>
                <w:szCs w:val="22"/>
                <w:lang w:eastAsia="en-IN"/>
              </w:rPr>
              <w:fldChar w:fldCharType="end"/>
            </w:r>
          </w:p>
        </w:tc>
        <w:tc>
          <w:tcPr>
            <w:tcW w:w="3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ser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ISSN" : "0027-8424", "PMID" : "10611369", "abstract" : "Brain-derived neurotrophic factor (BDNF) has trophic effects on serotonergic (5-HT) neurons in the central nervous system. However, the role of endogenous BDNF in the development and function of these neurons has not been established in vivo because of the early postnatal lethality of BDNF null mice. In the present study, we use heterozygous BDNF(+/-) mice that have a normal life span and show that these animals develop enhanced intermale aggressiveness and hyperphagia accompanied by significant weight gain in early adulthood; these behavioral abnormalities are known to correlate with 5-HT dysfunction. Forebrain 5-HT levels and fiber density in BDNF(+/-) mice are normal at an early age but undergo premature age-associated decrements. However, young adult BDNF(+/-) mice show a blunted c-fos induction by the specific serotonin releaser-uptake inhibitor dexfenfluramine and alterations in the expression of several 5-HT receptors in the cortex, hippocampus, and hypothalamus. The heightened aggressiveness can be ameliorated by the selective serotonin reuptake inhibitor fluoxetine. Our results indicate that endogenous BDNF is critical for the normal development and function of central 5-HT neurons and for the elaboration of behaviors that depend on these nerve cells. Therefore, BDNF(+/-) mice may provide a useful model to study human psychiatric disorders attributed to dysfunction of serotonergic neurons.", "author" : [ { "dropping-particle" : "", "family" : "Lyons", "given" : "W Ernest", "non-dropping-particle" : "", "parse-names" : false, "suffix" : "" }, { "dropping-particle" : "", "family" : "Mamounas", "given" : "Laura A", "non-dropping-particle" : "", "parse-names" : false, "suffix" : "" }, { "dropping-particle" : "", "family" : "Ricaurte", "given" : "George A", "non-dropping-particle" : "", "parse-names" : false, "suffix" : "" }, { "dropping-particle" : "", "family" : "Coppola", "given" : "Vincenzo", "non-dropping-particle" : "", "parse-names" : false, "suffix" : "" }, { "dropping-particle" : "", "family" : "Reid", "given" : "Susan W", "non-dropping-particle" : "", "parse-names" : false, "suffix" : "" }, { "dropping-particle" : "", "family" : "Bora", "given" : "Susan H", "non-dropping-particle" : "", "parse-names" : false, "suffix" : "" }, { "dropping-particle" : "", "family" : "Wihler", "given" : "Cornelia", "non-dropping-particle" : "", "parse-names" : false, "suffix" : "" }, { "dropping-particle" : "", "family" : "Koliatsos", "given" : "Vassalis E", "non-dropping-particle" : "", "parse-names" : false, "suffix" : "" }, { "dropping-particle" : "", "family" : "Tessarollo", "given" : "Lino", "non-dropping-particle" : "", "parse-names" : false, "suffix" : "" } ], "container-title" : "Proceedings of the National Academy of Sciences of the United States of America", "id" : "ITEM-1", "issue" : "26", "issued" : { "date-parts" : [ [ "1999", "12", "21" ] ] }, "page" : "15239-44", "title" : "Brain-derived neurotrophic factor-deficient mice develop aggressiveness and hyperphagia in conjunction with brain serotonergic abnormalities.", "type" : "article-journal", "volume" : "96" }, "uris" : [ "http://www.mendeley.com/documents/?uuid=56ac7028-6c40-41a7-b33a-50b04946fa37" ] } ], "mendeley" : { "formattedCitation" : "(68)", "plainTextFormattedCitation" : "(68)", "previouslyFormattedCitation" : "(68)"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68)</w:t>
            </w:r>
            <w:r w:rsidR="006147F3" w:rsidRPr="00274D27">
              <w:rPr>
                <w:rFonts w:ascii="Times New Roman" w:eastAsia="Times New Roman" w:hAnsi="Times New Roman" w:cs="Times New Roman"/>
                <w:color w:val="000000"/>
                <w:szCs w:val="22"/>
                <w:lang w:eastAsia="en-IN"/>
              </w:rPr>
              <w:fldChar w:fldCharType="end"/>
            </w:r>
          </w:p>
        </w:tc>
        <w:tc>
          <w:tcPr>
            <w:tcW w:w="36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fdi0</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2337/db06-0550", "ISSN" : "0012-1797", "PMID" : "17130481", "abstract" : "The neurotrophin brain-derived neurotrophic factor (BDNF) inhibits food intake, and rodent models of BDNF disruption all exhibit increased food intake and obesity, as well as hyperactivity. We report an 8-year-old girl with hyperphagia and severe obesity, impaired cognitive function, and hyperactivity who harbored a de novo chromosomal inversion, 46,XX,inv(11)(p13p15.3), a region encompassing the BDNF gene. We have identified the proximal inversion breakpoint that lies 850 kb telomeric of the 5' end of the BDNF gene. The patient's genomic DNA was heterozygous for a common coding polymorphism in BDNF, but monoallelic expression was seen in peripheral lymphocytes. Serum concentration of BDNF protein was reduced compared with age- and BMI-matched subjects. Haploinsufficiency for BDNF was associated with increased ad libitum food intake, severe early-onset obesity, hyperactivity, and cognitive impairment. These findings provide direct evidence for the role of the neurotrophin BDNF in human energy homeostasis, as well as in cognitive function, memory, and behavior.", "author" : [ { "dropping-particle" : "", "family" : "Gray", "given" : "Juliette", "non-dropping-particle" : "", "parse-names" : false, "suffix" : "" }, { "dropping-particle" : "", "family" : "Yeo", "given" : "Giles S H", "non-dropping-particle" : "", "parse-names" : false, "suffix" : "" }, { "dropping-particle" : "", "family" : "Cox", "given" : "James J", "non-dropping-particle" : "", "parse-names" : false, "suffix" : "" }, { "dropping-particle" : "", "family" : "Morton", "given" : "Jenny", "non-dropping-particle" : "", "parse-names" : false, "suffix" : "" }, { "dropping-particle" : "", "family" : "Adlam", "given" : "Anna-Lynne R", "non-dropping-particle" : "", "parse-names" : false, "suffix" : "" }, { "dropping-particle" : "", "family" : "Keogh", "given" : "Julia M", "non-dropping-particle" : "", "parse-names" : false, "suffix" : "" }, { "dropping-particle" : "", "family" : "Yanovski", "given" : "Jack a", "non-dropping-particle" : "", "parse-names" : false, "suffix" : "" }, { "dropping-particle" : "", "family" : "Gharbawy", "given" : "Areeg", "non-dropping-particle" : "El", "parse-names" : false, "suffix" : "" }, { "dropping-particle" : "", "family" : "Han", "given" : "Joan C", "non-dropping-particle" : "", "parse-names" : false, "suffix" : "" }, { "dropping-particle" : "", "family" : "Tung", "given" : "Y C Loraine", "non-dropping-particle" : "", "parse-names" : false, "suffix" : "" }, { "dropping-particle" : "", "family" : "Hodges", "given" : "John R", "non-dropping-particle" : "", "parse-names" : false, "suffix" : "" }, { "dropping-particle" : "", "family" : "Raymond", "given" : "F Lucy", "non-dropping-particle" : "", "parse-names" : false, "suffix" : "" }, { "dropping-particle" : "", "family" : "O'rahilly", "given" : "Stephen", "non-dropping-particle" : "", "parse-names" : false, "suffix" : "" }, { "dropping-particle" : "", "family" : "Farooqi", "given" : "I Sadaf", "non-dropping-particle" : "", "parse-names" : false, "suffix" : "" } ], "container-title" : "Diabetes", "id" : "ITEM-1", "issue" : "12", "issued" : { "date-parts" : [ [ "2006", "12" ] ] }, "page" : "3366-71", "title" : "Hyperphagia, severe obesity, impaired cognitive function, and hyperactivity associated with functional loss of one copy of the brain-derived neurotrophic factor (BDNF) gene.", "type" : "article-journal", "volume" : "55" }, "uris" : [ "http://www.mendeley.com/documents/?uuid=2f4768d4-01f9-420c-8ec9-4110c3615b33" ] }, { "id" : "ITEM-2", "itemData" : { "DOI" : "10.1210/en.2002-0113", "ISSN" : "00137227", "abstract" : "Dietary restriction (DR) extends life span and improves glucose metabolism in mammals. Recent studies have shown that DR stimulates the production of brain-derived neurotrophic factor (BDNF) in brain cells, which may mediate neuroprotective and neurogenic actions of DR. Other studies have suggested a role for central BDNF signaling in the regulation of glucose metabolism and body weight. BDNF heterozygous knockout (BDNF+/-) mice are obese and exhibit features of insulin resistance. We now report that an intermittent fasting DR regimen reverses several abnormal phenotypes of BDNF(+/-) mice including obesity, hyperphagia, and increased locomotor activity. DR increases BDNF levels in the brains of BDNF(+/-) mice to the level of wild-type mice fed ad libitum. BDNF(+/-) mice exhibit an insulin-resistance syndrome phenotype characterized by elevated levels of circulating glucose, insulin, and leptin; DR reduces levels of each of these three factors. DR normalizes blood glucose responses in glucose tolerance and insulin tolerance tests in the BDNF(+/-) mice. These findings suggest that BDNF is a major regulator of energy metabolism and that beneficial effects of DR on glucose metabolism are mediated, in part, by BDNF signaling. Dietary and pharmacological manipulations of BDNF signaling may prove useful in the prevention and treatment of obesity and insulin resistance syndrome-related diseases.", "author" : [ { "dropping-particle" : "", "family" : "Duan", "given" : "Wenzhen", "non-dropping-particle" : "", "parse-names" : false, "suffix" : "" }, { "dropping-particle" : "", "family" : "Guo", "given" : "Zhihong", "non-dropping-particle" : "", "parse-names" : false, "suffix" : "" }, { "dropping-particle" : "", "family" : "Jiang", "given" : "Haiyang", "non-dropping-particle" : "", "parse-names" : false, "suffix" : "" }, { "dropping-particle" : "", "family" : "Ware", "given" : "Melvin", "non-dropping-particle" : "", "parse-names" : false, "suffix" : "" }, { "dropping-particle" : "", "family" : "Mattson", "given" : "Mark P.", "non-dropping-particle" : "", "parse-names" : false, "suffix" : "" } ], "container-title" : "Endocrinology", "id" : "ITEM-2", "issue" : "6", "issued" : { "date-parts" : [ [ "2003", "6", "1" ] ] }, "page" : "2446-2453", "title" : "Reversal of Behavioral and Metabolic Abnormalities, and Insulin Resistance Syndrome, by Dietary Restriction in Mice Deficient in Brain-Derived Neurotrophic Factor", "type" : "article-journal", "volume" : "144" }, "uris" : [ "http://www.mendeley.com/documents/?uuid=3b3746e4-9369-4fe2-b827-b1c274b4dccb" ] }, { "id" : "ITEM-3", "itemData" : { "DOI" : "10.1038/nm.1933", "ISSN" : "1546-170X", "PMID" : "19270710", "abstract" : "Hypothalamic brain-derived neurotrophic factor (BDNF) is a key element in the regulation of energy balance. Here we investigated the therapeutic efficacy of BDNF by gene transfer in mouse models of obesity and diabetes. Gene transfer of BDNF led to marked weight loss and alleviation of obesity-associated insulin resistance. To facilitate clinical translation and ensure that BDNF protein expression was appropriately decreased as weight loss progressed, thus preventing cachexia, we developed a molecular autoregulatory system involving a single recombinant adeno-associated virus vector harboring two expression cassettes, one constitutively driving BDNF and the other driving a specific microRNA targeting BDNF. The microRNA element was controlled by a promoter (that controlling the Agrp gene encoding agouti-related peptide) responsive to BDNF-induced physiological changes. Hence, as body weight decreased and agouti-related protein is induced, microRNA expression was activated, inhibiting transgene expression. In contrast to the progressive weight loss associated with a nonregulated approach, this microRNA-approach led to a sustainable plateau of body weight after notable weight loss was achieved. This strategy mimics the body's endogenous physiological feedback mechanisms, thereby resetting the hypothalamic set point to reverse obesity and metabolic syndrome.", "author" : [ { "dropping-particle" : "", "family" : "Cao", "given" : "Lei", "non-dropping-particle" : "", "parse-names" : false, "suffix" : "" }, { "dropping-particle" : "", "family" : "Lin", "given" : "En-Ju D", "non-dropping-particle" : "", "parse-names" : false, "suffix" : "" }, { "dropping-particle" : "", "family" : "Cahill", "given" : "Michael C", "non-dropping-particle" : "", "parse-names" : false, "suffix" : "" }, { "dropping-particle" : "", "family" : "Wang", "given" : "Chuansong", "non-dropping-particle" : "", "parse-names" : false, "suffix" : "" }, { "dropping-particle" : "", "family" : "Liu", "given" : "Xianglan", "non-dropping-particle" : "", "parse-names" : false, "suffix" : "" }, { "dropping-particle" : "", "family" : "During", "given" : "Matthew J", "non-dropping-particle" : "", "parse-names" : false, "suffix" : "" } ], "container-title" : "Nature medicine", "id" : "ITEM-3", "issue" : "4", "issued" : { "date-parts" : [ [ "2009", "4" ] ] }, "page" : "447-54", "title" : "Molecular therapy of obesity and diabetes by a physiological autoregulatory approach.", "type" : "article-journal", "volume" : "15" }, "uris" : [ "http://www.mendeley.com/documents/?uuid=47922875-3955-4349-a172-33db216cc0a1" ] } ], "mendeley" : { "formattedCitation" : "(64,67,69)", "plainTextFormattedCitation" : "(64,67,69)", "previouslyFormattedCitation" : "(64,67,69)"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64,67,69)</w:t>
            </w:r>
            <w:r w:rsidR="006147F3" w:rsidRPr="00274D27">
              <w:rPr>
                <w:rFonts w:ascii="Times New Roman" w:eastAsia="Times New Roman" w:hAnsi="Times New Roman" w:cs="Times New Roman"/>
                <w:color w:val="000000"/>
                <w:szCs w:val="22"/>
                <w:lang w:eastAsia="en-IN"/>
              </w:rPr>
              <w:fldChar w:fldCharType="end"/>
            </w:r>
          </w:p>
        </w:tc>
        <w:tc>
          <w:tcPr>
            <w:tcW w:w="36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0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5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Brain Glucose</w:t>
            </w:r>
          </w:p>
        </w:tc>
        <w:tc>
          <w:tcPr>
            <w:tcW w:w="200" w:type="pct"/>
            <w:tcBorders>
              <w:top w:val="nil"/>
              <w:left w:val="nil"/>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bgl</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szCs w:val="22"/>
                <w:lang w:eastAsia="en-IN"/>
              </w:rPr>
            </w:pPr>
            <w:r w:rsidRPr="00274D27">
              <w:rPr>
                <w:rFonts w:ascii="Times New Roman" w:eastAsia="Times New Roman" w:hAnsi="Times New Roman" w:cs="Times New Roman"/>
                <w:szCs w:val="22"/>
                <w:lang w:eastAsia="en-IN"/>
              </w:rPr>
              <w:t>cfn1</w:t>
            </w:r>
            <w:r w:rsidR="006147F3" w:rsidRPr="00274D27">
              <w:rPr>
                <w:rFonts w:ascii="Times New Roman" w:eastAsia="Times New Roman" w:hAnsi="Times New Roman" w:cs="Times New Roman"/>
                <w:szCs w:val="22"/>
                <w:lang w:eastAsia="en-IN"/>
              </w:rPr>
              <w:fldChar w:fldCharType="begin" w:fldLock="1"/>
            </w:r>
            <w:r w:rsidR="001C2632">
              <w:rPr>
                <w:rFonts w:ascii="Times New Roman" w:eastAsia="Times New Roman" w:hAnsi="Times New Roman" w:cs="Times New Roman"/>
                <w:szCs w:val="22"/>
                <w:lang w:eastAsia="en-IN"/>
              </w:rPr>
              <w:instrText>ADDIN CSL_CITATION { "citationItems" : [ { "id" : "ITEM-1", "itemData" : { "ISSN" : "0735-7044", "PMID" : "1590954", "abstract" : "In an experiment that compared 3 versions of a working memory task, male C57BL/6 mice given either 3 (n = 7) or 5 (n = 7) opportunities (test runs) per trial to choose the escape choice section of a maze acquired a win-stay (spatial matching-to-sample) water-escape task. Mice given only 1 test run per trial (n = 6) were unable to perform above chance level. In a 2nd experiment, 14 mice from the 1st experiment were tested for performance on the 3-test-run version of the task. Each mouse was tested for 12 consecutive days with each of 4 doses of glucose (0, 50, 100, &amp; 250 mg/kg ip) given 30 min before testing. The two higher doses increased the percentage of correct test run choices on all 3 daily test runs across the 12 days of testing. Daily glucose injections facilitated the use of trial-dependent information.", "author" : [ { "dropping-particle" : "", "family" : "Means", "given" : "Larry W.", "non-dropping-particle" : "", "parse-names" : false, "suffix" : "" }, { "dropping-particle" : "", "family" : "Fernandez", "given" : "Timothy J.", "non-dropping-particle" : "", "parse-names" : false, "suffix" : "" } ], "container-title" : "Behavioral neuroscience", "id" : "ITEM-1", "issue" : "2", "issued" : { "date-parts" : [ [ "1992", "4" ] ] }, "page" : "345-50", "title" : "Daily glucose injections facilitate performance of a win-stay water-escape working memory task in mice.", "type" : "article-journal", "volume" : "106" }, "uris" : [ "http://www.mendeley.com/documents/?uuid=1f2239e8-56fe-44ab-baee-311e4f3ed95c" ] } ], "mendeley" : { "formattedCitation" : "(70)", "plainTextFormattedCitation" : "(70)", "previouslyFormattedCitation" : "(70)" }, "properties" : { "noteIndex" : 0 }, "schema" : "https://github.com/citation-style-language/schema/raw/master/csl-citation.json" }</w:instrText>
            </w:r>
            <w:r w:rsidR="006147F3" w:rsidRPr="00274D27">
              <w:rPr>
                <w:rFonts w:ascii="Times New Roman" w:eastAsia="Times New Roman" w:hAnsi="Times New Roman" w:cs="Times New Roman"/>
                <w:szCs w:val="22"/>
                <w:lang w:eastAsia="en-IN"/>
              </w:rPr>
              <w:fldChar w:fldCharType="separate"/>
            </w:r>
            <w:r w:rsidR="00096AD0" w:rsidRPr="00096AD0">
              <w:rPr>
                <w:rFonts w:ascii="Times New Roman" w:eastAsia="Times New Roman" w:hAnsi="Times New Roman" w:cs="Times New Roman"/>
                <w:noProof/>
                <w:szCs w:val="22"/>
                <w:lang w:eastAsia="en-IN"/>
              </w:rPr>
              <w:t>(70)</w:t>
            </w:r>
            <w:r w:rsidR="006147F3" w:rsidRPr="00274D27">
              <w:rPr>
                <w:rFonts w:ascii="Times New Roman" w:eastAsia="Times New Roman" w:hAnsi="Times New Roman" w:cs="Times New Roman"/>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fdi0</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73/pnas.0809255105", "ISSN" : "1091-6490", "PMID" : "18971329", "abstract" : "The American diet, especially that of adolescents, contains highly palatable foods of high-energy content and large amounts of high-fructose sweeteners. These factors are believed to contribute to the obesity epidemic and insulin resistance. Previous investigations revealed that the central metabolism of glucose suppresses food intake mediated by the hypothalamic AMP-kinase/malonyl-CoA signaling system. Unlike glucose, centrally administered fructose increases food intake. Evidence presented herein indicates that the more rapid initial steps of central fructose metabolism deplete hypothalamic ATP level, whereas the slower regulated steps of glucose metabolism elevate hypothalamic ATP level. Consistent with effects on the [ATP]/[AMP] ratio, fructose increases phosphorylation/activation of hypothalamic AMP kinase causing phosphorylation/inactivation of acetyl-CoA carboxylase, whereas glucose has the inverse effects. The changes provoked by central fructose administration reduce hypothalamic malonyl-CoA level and thereby increase food intake. These findings explain the paradoxical fructose effect on food intake and lend credence to the malonyl-CoA hypothesis.", "author" : [ { "dropping-particle" : "", "family" : "Cha", "given" : "Seung Hun", "non-dropping-particle" : "", "parse-names" : false, "suffix" : "" }, { "dropping-particle" : "", "family" : "Wolfgang", "given" : "Michael", "non-dropping-particle" : "", "parse-names" : false, "suffix" : "" }, { "dropping-particle" : "", "family" : "Tokutake", "given" : "Yuka", "non-dropping-particle" : "", "parse-names" : false, "suffix" : "" }, { "dropping-particle" : "", "family" : "Chohnan", "given" : "Shigeru", "non-dropping-particle" : "", "parse-names" : false, "suffix" : "" }, { "dropping-particle" : "", "family" : "Lane", "given" : "M Daniel", "non-dropping-particle" : "", "parse-names" : false, "suffix" : "" } ], "container-title" : "Proceedings of the National Academy of Sciences of the United States of America", "id" : "ITEM-1", "issue" : "44", "issued" : { "date-parts" : [ [ "2008", "11", "4" ] ] }, "page" : "16871-5", "title" : "Differential effects of central fructose and glucose on hypothalamic malonyl-CoA and food intake.", "type" : "article-journal", "volume" : "105" }, "uris" : [ "http://www.mendeley.com/documents/?uuid=7af56c2f-bc9a-4ed3-b283-51aaa9075096" ] }, { "id" : "ITEM-2", "itemData" : { "abstract" : "2-deoxy-D-glucose (2DG) inhibits glycolysis and stimulates food intake. Previous work suggests that fructose may attenuate the hyperglycemic and hypothermic effects of 2DG. The current study examined the effect of intracerebroventricular fructose on 2DG-induced feeding. We found that concentrated fructose injected into the cerebroventricles enhanced food intake both in the presence and absence of 2DG. On the other hand, similar concentrations of glucose suppressed 2DG-induced food intake. These data suggest differences in metabolism of glucose and fructose and may provide insight into the metabolic steps monitored by brain glucoreceptors to control food intake.", "author" : [ { "dropping-particle" : "", "family" : "Miller", "given" : "CC", "non-dropping-particle" : "", "parse-names" : false, "suffix" : "" }, { "dropping-particle" : "", "family" : "Martin", "given" : "RJ", "non-dropping-particle" : "", "parse-names" : false, "suffix" : "" }, { "dropping-particle" : "", "family" : "Whitney", "given" : "ML", "non-dropping-particle" : "", "parse-names" : false, "suffix" : "" }, { "dropping-particle" : "", "family" : "Edwards", "given" : "GL", "non-dropping-particle" : "", "parse-names" : false, "suffix" : "" } ], "container-title" : "Nutritional Neuroscience", "id" : "ITEM-2", "issue" : "5", "issued" : { "date-parts" : [ [ "2002" ] ] }, "page" : "359-62", "title" : "Intracerebroventricular injection of fructose stimulates feeding in rats.", "type" : "article-journal", "volume" : "5" }, "uris" : [ "http://www.mendeley.com/documents/?uuid=582256c6-f8e8-478e-8d68-eae87a99d6fc" ] } ], "mendeley" : { "formattedCitation" : "(71,72)", "plainTextFormattedCitation" : "(71,72)", "previouslyFormattedCitation" : "(71,72)"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71,72)</w:t>
            </w:r>
            <w:r w:rsidR="006147F3"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36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36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30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35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8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6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2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34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0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Cholecystokinin</w:t>
            </w:r>
          </w:p>
        </w:tc>
        <w:tc>
          <w:tcPr>
            <w:tcW w:w="200" w:type="pct"/>
            <w:tcBorders>
              <w:top w:val="nil"/>
              <w:left w:val="nil"/>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cck</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a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07/s00125-012-2654-6", "abstract" : "AIMS/HYPOTHESIS: Cholecystokinin (CCK) is a rapidly degraded gastrointestinal peptide that stimulates satiety and insulin secretion. We aimed to investigate the beneficial weight-lowering and metabolic effects of the novel N-terminally modified CCK analogue, (pGlu-Gln)-CCK-8. METHODS: The biological actions of (pGlu-Gln)-CCK-8 were comprehensively evaluated in pancreatic clonal BRIN BD11 cells and in vivo in high-fat-fed and ob/ob mice. RESULTS: (pGlu-Gln)-CCK-8 was completely resistant to enzymatic degradation and its satiating effects were significantly (p &lt; 0.05 to p &lt; 0.001) more potent than CCK-8. In BRIN-BD11 cells, (pGlu-Gln)-CCK-8 exhibited enhanced (p &lt; 0.01 to p &lt; 0.001) insulinotropic actions compared with CCK-8. When administered acutely to high-fat-fed or ob/ob mice, (pGlu-Gln)-CCK-8 improved glucose homeostasis. Sub-chronic twice daily injections of (pGlu-Gln)-CCK-8 in high-fat-fed mice for 28 days significantly decreased body weight (p &lt; 0.05 to p &lt; 0.001), accumulated food intake (p &lt; 0.05 to p &lt; 0.001), non-fasting glucose (p &lt; 0.05) and triacylglycerol deposition in pancreatic (p &lt; 0.01), adipose (p &lt; 0.05) and liver (p &lt; 0.001) tissue, and improved oral (p &lt; 0.05) and i.p. (p &lt; 0.05) glucose tolerance and insulin sensitivity (p &lt; 0.001). Similar observations were noted in ob/ob mice given twice daily injections of (pGlu-Gln)-CCK-8. In addition, these beneficial effects were not reproduced by simple dietary restriction and were not associated with changes in energy expenditure. There was no evidence for development of tolerance to (pGlu-Gln)-CCK-8, and analysis of histology or blood-borne markers for pancreatic, liver and renal function in mice treated with (pGlu-Gln)-CCK-8 suggested little abnormal pathology. CONCLUSIONS/INTERPRETATION: These studies emphasise the potential of (pGlu-Gln)-CCK-8 for the alleviation of obesity and insulin resistance.", "author" : [ { "dropping-particle" : "", "family" : "Irwin", "given" : "N", "non-dropping-particle" : "", "parse-names" : false, "suffix" : "" }, { "dropping-particle" : "", "family" : "Frizelle", "given" : "P", "non-dropping-particle" : "", "parse-names" : false, "suffix" : "" }, { "dropping-particle" : "", "family" : "Montgomery", "given" : "I A", "non-dropping-particle" : "", "parse-names" : false, "suffix" : "" }, { "dropping-particle" : "", "family" : "Moffett", "given" : "R C", "non-dropping-particle" : "", "parse-names" : false, "suffix" : "" }, { "dropping-particle" : "", "family" : "O\u2019Harte", "given" : "F P M", "non-dropping-particle" : "", "parse-names" : false, "suffix" : "" }, { "dropping-particle" : "", "family" : "Flatt", "given" : "P R", "non-dropping-particle" : "", "parse-names" : false, "suffix" : "" } ], "container-title" : "Diabetologia", "id" : "ITEM-1", "issue" : "10", "issued" : { "date-parts" : [ [ "2012" ] ] }, "page" : "2747-2758", "title" : "Beneficial effects of the novel cholecystokinin agonist ( pGlu-Gln ) -CCK-8 in mouse models of obesity / diabetes", "type" : "article-journal", "volume" : "55" }, "uris" : [ "http://www.mendeley.com/documents/?uuid=abf67ba0-82ca-4d74-974a-1cd25ac73ab0" ] } ], "mendeley" : { "formattedCitation" : "(73)", "plainTextFormattedCitation" : "(73)", "previouslyFormattedCitation" : "(73)"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73)</w:t>
            </w:r>
            <w:r w:rsidR="006147F3"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fdi0</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In comparison with a saline infusion, the infusion of the C-terminal octapeptide of cholecystokinin (4 ng/kg/min) decreased food intake by an average of 122 g in a group of 12 lean men without objective evidence of untoward side effects. Shapes of the cumulative intake curves under the two conditions were similar, but subjects ate less and stopped eating sooner when receiving octapeptide than when receiving saline. These results are consistent with the hypothesis that cholecystokinin is an endogenous signal for postprandial satiety. The results offer promise for the possible use of the octapeptide as an appetite suppressant.", "author" : [ { "dropping-particle" : "", "family" : "Kissileff", "given" : "Harry R.", "non-dropping-particle" : "", "parse-names" : false, "suffix" : "" }, { "dropping-particle" : "", "family" : "Pi-Sunyer", "given" : "F. Xavier", "non-dropping-particle" : "", "parse-names" : false, "suffix" : "" }, { "dropping-particle" : "", "family" : "Thornton", "given" : "John", "non-dropping-particle" : "", "parse-names" : false, "suffix" : "" }, { "dropping-particle" : "", "family" : "Smith", "given" : "Gerard P.", "non-dropping-particle" : "", "parse-names" : false, "suffix" : "" } ], "container-title" : "American journal of clinical nutrition", "id" : "ITEM-1", "issue" : "February", "issued" : { "date-parts" : [ [ "1981" ] ] }, "page" : "154-160", "title" : "C-terminal octapeptide of cholecystokinin decreases food intake in man", "type" : "article-journal", "volume" : "34" }, "uris" : [ "http://www.mendeley.com/documents/?uuid=2cfd9e29-aa81-484f-9471-a2384025cb5e" ] }, { "id" : "ITEM-2", "itemData" : { "DOI" : "10.1172/JCI4901", "ISSN" : "0021-9738", "PMID" : "9927499", "abstract" : "Food intake and body weight are determined by a complex interaction of regulatory pathways. To elucidate the contribution of the endogenous peptide cholecystokinin, mice lacking functional cholecystokinin-A receptors were generated by targeted gene disruption. To explore the role of the cholecystokinin-A receptor in mediating satiety, food intake of cholecystokinin-A receptor-/- mice was compared with the corresponding intakes of wild-type animals and mice lacking the other known cholecystokinin receptor subtype, cholecystokinin-B/gastrin. Intraperitoneal administration of cholecystokinin failed to decrease food intake in mice lacking cholecystokinin-A receptors. In contrast, cholecystokinin diminished food intake by up to 90% in wild-type and cholecystokinin-B/gastrin receptor-/- mice. Together, these findings indicate that cholecystokinin-induced inhibition of food intake is mediated by the cholecystokinin-A receptor. To explore the long-term consequences of either cholecystokinin-A or cholecystokinin-B/gastrin receptor absence, body weight as a function of age was compared between freely fed wild-type and mutant animals. Both cholecystokinin-A and cholecystokinin-B/gastrin receptor-/- mice maintained normal body weight well into adult life. In addition, each of the two receptor-/- strains had normal pancreatic morphology and were normoglycemic. Our results suggest that although cholecystokinin plays a role in the short-term inhibition of food intake, this pathway is not essential for the long-term maintenance of body weight.", "author" : [ { "dropping-particle" : "", "family" : "Kopin", "given" : "Alan S.", "non-dropping-particle" : "", "parse-names" : false, "suffix" : "" }, { "dropping-particle" : "", "family" : "Mathes", "given" : "Wendy Foulds", "non-dropping-particle" : "", "parse-names" : false, "suffix" : "" }, { "dropping-particle" : "", "family" : "McBride", "given" : "Edward W.", "non-dropping-particle" : "", "parse-names" : false, "suffix" : "" }, { "dropping-particle" : "", "family" : "Nguyen", "given" : "Minh", "non-dropping-particle" : "", "parse-names" : false, "suffix" : "" }, { "dropping-particle" : "", "family" : "Al-Haider", "given" : "Wisam", "non-dropping-particle" : "", "parse-names" : false, "suffix" : "" }, { "dropping-particle" : "", "family" : "Schmitz", "given" : "Frank", "non-dropping-particle" : "", "parse-names" : false, "suffix" : "" }, { "dropping-particle" : "", "family" : "Bonner-Weir", "given" : "Susan", "non-dropping-particle" : "", "parse-names" : false, "suffix" : "" }, { "dropping-particle" : "", "family" : "Kanarek", "given" : "Robin", "non-dropping-particle" : "", "parse-names" : false, "suffix" : "" }, { "dropping-particle" : "", "family" : "Beinborn", "given" : "Martin", "non-dropping-particle" : "", "parse-names" : false, "suffix" : "" } ], "container-title" : "The Journal of clinical investigation", "id" : "ITEM-2", "issue" : "3", "issued" : { "date-parts" : [ [ "1999", "2" ] ] }, "page" : "383-91", "title" : "The cholecystokinin-A receptor mediates inhibition of food intake yet is not essential for the maintenance of body weight", "type" : "article-journal", "volume" : "103" }, "uris" : [ "http://www.mendeley.com/documents/?uuid=09c004b1-e343-498f-af18-78695a2e2a0e" ] }, { "id" : "ITEM-3", "itemData" : { "abstract" : "Disordered food intake and obesity in rats lacking cholecystokinin A receptors. Am. J. Physiol. 274 (Regulatory Integrative Comp. Physiol. 43): R618\u2013R625, 1998.\u2014Otsuka Long-Evans Tokushima Fatty (OLETF) rats develop obesity, hyperglycemia, and non-insulindependent diabetes mellitus and do not express cholecystokinin A (CCK-A) receptors, the receptor subtype mediating the satiety actions of CCK. In short-term feeding tests, male OLETF rats were completely resistant to exogenous CCK, and their response to bombesin was attenuated. Comparisons of liquid meal consumption in OLETF and control LongEvans Tokushima (LETO) rats demonstrated that 1) OLETF rats had greater intakes during 30-min scheduled daytime meals and signi\ufb01cantly larger and fewer spontaneous nighttime meals and 2) although the initial rates of licking were the same, OLETF rats maintained the initial rate longer and the rate at which their licking declined was slower. In 24-h solid food access tests, OLETF rats consumed signi\ufb01cantly more pellets than LETO controls, and this increase was attributable to signi\ufb01cant increases in meal size. Together, these data are consistent with the interpretation that the lack of CCK-A receptors in OLETF rats results in a satiety de\ufb01cit leading to increases in meal size, overall hyperphagia, and obesity.", "author" : [ { "dropping-particle" : "", "family" : "Moran", "given" : "Timothy H", "non-dropping-particle" : "", "parse-names" : false, "suffix" : "" }, { "dropping-particle" : "", "family" : "Katz", "given" : "Laura F", "non-dropping-particle" : "", "parse-names" : false, "suffix" : "" }, { "dropping-particle" : "", "family" : "Plata-salaman", "given" : "Carlos R", "non-dropping-particle" : "", "parse-names" : false, "suffix" : "" }, { "dropping-particle" : "", "family" : "Schwartz", "given" : "Gary J", "non-dropping-particle" : "", "parse-names" : false, "suffix" : "" } ], "container-title" : "American Journal of Physiology - Regulatory, Integrative and Comparative Physiology", "id" : "ITEM-3", "issued" : { "date-parts" : [ [ "1998" ] ] }, "page" : "R618-25", "title" : "Disordered food intake and obesity in rats lacking cholecystokinin A receptors", "type" : "article-journal", "volume" : "274" }, "uris" : [ "http://www.mendeley.com/documents/?uuid=50f45808-1d2b-4392-b852-0adb7da42a23" ] }, { "id" : "ITEM-4", "itemData" : { "abstract" : "Five rhesus monkeys were infused intravenously with partially purified cholecystokinin (CCK) Just prior to a test meal of solid food after overnight food deprivation; CCK produced large, rapid, dose related suppressions of feeding. The lowest dose tested (5 Ivy U/kg body wt) produced a significant inhibition of food intake (26% suppression, P less than 0.05). Equivalent infusions of partially purified CCK or the synthetic COOH-terminal octapeptide of CCK (a pure fragment with all the biological activity of the full molecule) produced equivalent suppressions. In a second experiment, gastric preloads of a potent releaser of endogenous CCK, L-phenylalanine (L-Phe), and a weak releaser, D-phenylalanine (D-Phe) were compared for their relative abilities to suppress food intake at a test meal in nine rhesus monkeys after overnight deprivation. L-Phenylalanine produced large, rapid, dose-related suppressions of feeding, but D-Phe did not. The threshold dose of L-Phe was 0.5 g/kg (32% suppression, P less than 0.01). Neither CCK nor L-Phe caused signs of illness in these experiments. The results demonstrate that intravenous exogenous CCK suppresses feeding in rhesus monkeys and suggest that endogenous CCK has the same effect; they are consistent with the hypothesis that CCK is a satiety signal.", "author" : [ { "dropping-particle" : "", "family" : "Gibbs", "given" : "J", "non-dropping-particle" : "", "parse-names" : false, "suffix" : "" }, { "dropping-particle" : "", "family" : "Falasco", "given" : "LD", "non-dropping-particle" : "", "parse-names" : false, "suffix" : "" }, { "dropping-particle" : "", "family" : "McHugh", "given" : "PR", "non-dropping-particle" : "", "parse-names" : false, "suffix" : "" } ], "container-title" : "American Journal of Physiology", "id" : "ITEM-4", "issue" : "1", "issued" : { "date-parts" : [ [ "1976" ] ] }, "page" : "15-18", "title" : "Cholecystokinin-decreased food intake in rhesus monkeys.", "type" : "article-journal", "volume" : "230" }, "uris" : [ "http://www.mendeley.com/documents/?uuid=c57dde44-76c5-4acc-a8cb-75180d484010" ] }, { "id" : "ITEM-5", "itemData" : { "ISSN" : "1071-7323", "PMID" : "9192405", "abstract" : "Partially purified cholecystokinin (CCK) was injected intraperitoneally into fasted rats prior to food presenta- tion. The hormone produced a large dose-related sup- pression of intake of solid and liquid diets. Identical doses of the synthetic terminal octapeptide of cholecys- tokinin produced identical results. An effective dose of CCK did not suppress drinking after water deprivation. Treated animals did not appear ill and were not hyper- thermic; neither CCK nor the octapeptide produced learning of a taste aversion in bait-shyness tests. The effect of CCK is not a property of all gut hormones, since injections of secretin did not affect feeding. These studies raise the possibility that CCK plays an inhibitory role in the short-term control of feeding behavior.", "author" : [ { "dropping-particle" : "", "family" : "Gibbs", "given" : "James", "non-dropping-particle" : "", "parse-names" : false, "suffix" : "" }, { "dropping-particle" : "", "family" : "Young", "given" : "Robert C.", "non-dropping-particle" : "", "parse-names" : false, "suffix" : "" }, { "dropping-particle" : "", "family" : "Smith", "given" : "Gerard P.", "non-dropping-particle" : "", "parse-names" : false, "suffix" : "" } ], "container-title" : "Obesity research", "id" : "ITEM-5", "issue" : "3", "issued" : { "date-parts" : [ [ "1997", "5" ] ] }, "page" : "284-90", "title" : "Cholecystokinin decreases food intake in rats", "type" : "article-journal", "volume" : "5" }, "uris" : [ "http://www.mendeley.com/documents/?uuid=f43636f0-ebbd-405a-9dd5-9c484a5c074f" ] }, { "id" : "ITEM-6", "itemData" : { "abstract" : "The satiating effects of cholecystokinin-octapeptide (CCK-8) and bombesin (BBS) when injected alone and in combination were compared in intact rats. When injected alone, both CCK-8 and BBS elicited a dose-related decrease of 30-minute food intake. Injections of BBS were less potent than the equivalent doses of CCK-8 in producing satiety. BBS reached an asymptotic level of suppression of approximately 40 percent at a dose of 2 \u03bcg/kg, whereas injections of 4 \u03bcg/kg of CCK-8 resulted in a 72 percent suppression of food intake. When the two peptides were administered in a single injection, the resulting suppression of food intake was equivalent to that which would be predicted if their effects were completely additive. These results support the hypothesis that CCK-8 and BBS act via independent mechanisms to induce satiety. A preliminary model of peptidergic satiety, based on this hypothesis, is proposed.", "author" : [ { "dropping-particle" : "", "family" : "Stein", "given" : "Leslie J.", "non-dropping-particle" : "", "parse-names" : false, "suffix" : "" }, { "dropping-particle" : "", "family" : "Woods", "given" : "Stephen C.", "non-dropping-particle" : "", "parse-names" : false, "suffix" : "" } ], "container-title" : "Peptides", "id" : "ITEM-6", "issue" : "4", "issued" : { "date-parts" : [ [ "1981" ] ] }, "page" : "431-36", "title" : "Cholecystokinin and bombesin act independently to decrease food intake in the rat", "type" : "article-journal", "volume" : "2" }, "uris" : [ "http://www.mendeley.com/documents/?uuid=9cd178ac-ffff-4670-aaa2-20118df71e2e" ] }, { "id" : "ITEM-7", "itemData" : { "DOI" : "10.1152/ajpregu.00689.2002", "ISSN" : "0363-6119", "PMID" : "12736175", "abstract" : "CCK octapeptide (CCK-8) is released by the gut in response to a meal and acts via CCK(A) receptors on vagal afferents to induce satiety. However, the central neural pathways by which peripheral CCK-8 affects feeding are poorly understood. In the present study, we tested the hypothesis that norepinephrine (NE) is necessary for satiety induced by peripheral CCK-8 by using mice lacking dopamine beta-hydroxylase (Dbh(-/-)), the enzyme responsible for synthesizing NE and epinephrine from dopamine. We found that Dbh(-/-) mice are as responsive to the satiating effects of CCK-8 as their normal littermates.", "author" : [ { "dropping-particle" : "", "family" : "Cannon", "given" : "C Matson", "non-dropping-particle" : "", "parse-names" : false, "suffix" : "" }, { "dropping-particle" : "", "family" : "Palmiter", "given" : "R D", "non-dropping-particle" : "", "parse-names" : false, "suffix" : "" } ], "container-title" : "American journal of physiology. Regulatory, integrative and comparative physiology", "id" : "ITEM-7", "issue" : "6", "issued" : { "date-parts" : [ [ "2003", "6" ] ] }, "page" : "R1384-8", "title" : "Peptides that regulate food intake: norepinephrine is not required for reduction of feeding induced by cholecystokinin.", "type" : "article-journal", "volume" : "284" }, "uris" : [ "http://www.mendeley.com/documents/?uuid=69af60cb-9314-444e-8188-149654a944c6" ] } ], "mendeley" : { "formattedCitation" : "(74\u201380)", "plainTextFormattedCitation" : "(74\u201380)", "previouslyFormattedCitation" : "(74\u201380)"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74–80)</w:t>
            </w:r>
            <w:r w:rsidR="006147F3"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gst0</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BACKGROUND: Cholecystokinin inhibits the secretion of gastrin from antral G cells, an effect that is speculated to be mediated by D cells secreting somatostatin. The aim of the study was to test directly whether cholecystokinin inhibition of antral gastrin secretion is mediated by somatostatin. METHODS: The effects of CCK on gastrin and somatostatin secretion were studied in isolated vascularly perfused preparations of pig antrum before and after immunoneutralization brought about by infusion of large amounts of a high affinity monoclonal antibody against somatostatin. RESULTS: CCK infusion at 10(-9) M and 10(-8) M decreased gastrin output to 70.5% +/- 7.6% (n = 8) and 76.3% +/- 3.6% (n = 7) of basal output, respectively. CCK at 10(-10) M had no effect (n = 6). Somatostatin secretion was dose-dependently increased by CCK infusion and increased to 268 +/- 38.2% (n = 7) of basal secretion during infusion of CCK at 10(-8) M. Immunoneutralization of somatostatin caused a doubling of the basal secretion of gastrin, but did not affect the CCK-induced decrease in gastrin secretion. CONCLUSION: CCK inhibits gastrin secretion independently of paracrine somatostatin secretion.", "author" : [ { "dropping-particle" : "", "family" : "Schmidt", "given" : "PT", "non-dropping-particle" : "", "parse-names" : false, "suffix" : "" }, { "dropping-particle" : "", "family" : "Hansen", "given" : "L", "non-dropping-particle" : "", "parse-names" : false, "suffix" : "" }, { "dropping-particle" : "", "family" : "Hilsted", "given" : "L", "non-dropping-particle" : "", "parse-names" : false, "suffix" : "" }, { "dropping-particle" : "", "family" : "Holst", "given" : "JJ", "non-dropping-particle" : "", "parse-names" : false, "suffix" : "" } ], "container-title" : "Scandinavian Journal of Gastroenterology", "id" : "ITEM-1", "issue" : "3", "issued" : { "date-parts" : [ [ "2004" ] ] }, "page" : "217-21", "title" : "Cholecystokinin inhibits gastrin secretion independently of paracrine somatostatin secretion in the pig.", "type" : "article-journal", "volume" : "39" }, "uris" : [ "http://www.mendeley.com/documents/?uuid=5c30fac8-ec16-4843-adad-e990606b1ec3" ] } ], "mendeley" : { "formattedCitation" : "(81)", "plainTextFormattedCitation" : "(81)", "previouslyFormattedCitation" : "(81)"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81)</w:t>
            </w:r>
            <w:r w:rsidR="006147F3" w:rsidRPr="00274D27">
              <w:rPr>
                <w:rFonts w:ascii="Times New Roman" w:eastAsia="Times New Roman" w:hAnsi="Times New Roman" w:cs="Times New Roman"/>
                <w:color w:val="000000"/>
                <w:szCs w:val="22"/>
                <w:lang w:eastAsia="en-IN"/>
              </w:rPr>
              <w:fldChar w:fldCharType="end"/>
            </w:r>
          </w:p>
        </w:tc>
        <w:tc>
          <w:tcPr>
            <w:tcW w:w="3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s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ISSN" : "0021-972X", "PMID" : "10720037", "abstract" : "Cholecystokinin (CCK) is a gut hormone and a neuropeptide that has the capacity to stimulate insulin secretion. As insulin secretion is impaired in type 2 diabetes, we explored whether exogenous administration of this peptide exerts antidiabetogenic action. The C-terminal octapeptide of CCK (CCK-8) was therefore infused i.v. (24 pmol/kg x h) for 90 min in six healthy postmenopausal women and in six postmenopausal women with type 2 diabetes. At 15 min after start of infusion, a meal was served and ingested during 10 min. On a separate day, saline was infused instead of CCK-8. In both healthy subjects and subjects with type 2 diabetes, CCK-8 reduced the increase in circulating glucose after meal ingestion and potentiated the increase in circulating insulin. The ratio between the area under the curves for serum insulin and plasma glucose during the 15- to 75-min period after meal ingestion was increased by CCK-8 by 198 +/- 18% in healthy subjects (P = 0.002) and by 474 +/- 151% (P = 0.038) in subjects with type 2 diabetes. In contrast, the increase in the circulating levels of gastric inhibitory polypeptide (GIP), glucagon-like peptide-1 (GLP-1), or glucagon after meal ingestion was not significantly affected by CCK-8. The study therefore shows that CCK-8 exerts an antidiabetogenic action in both healthy subjects and type 2 diabetes through an insulinotropic action that most likely is exerted trough a direct islet effect. As at the same time, CCK-8 was infused without any adverse effects, the study suggests that CCK is a potential treatment for type 2 diabetes.", "author" : [ { "dropping-particle" : "", "family" : "Ahr\u00e9n", "given" : "Bo", "non-dropping-particle" : "", "parse-names" : false, "suffix" : "" }, { "dropping-particle" : "", "family" : "Holst", "given" : "Jens Juul", "non-dropping-particle" : "", "parse-names" : false, "suffix" : "" }, { "dropping-particle" : "", "family" : "Efendic", "given" : "Suad", "non-dropping-particle" : "", "parse-names" : false, "suffix" : "" } ], "container-title" : "The Journal of clinical endocrinology and metabolism", "id" : "ITEM-1", "issue" : "3", "issued" : { "date-parts" : [ [ "2000", "3" ] ] }, "page" : "1043-8", "title" : "Antidiabetogenic action of cholecystokinin-8 in type 2 diabetes.", "type" : "article-journal", "volume" : "85" }, "uris" : [ "http://www.mendeley.com/documents/?uuid=d36fcbe6-9319-4298-9355-e7261e231830" ] } ], "mendeley" : { "formattedCitation" : "(82)", "plainTextFormattedCitation" : "(82)", "previouslyFormattedCitation" : "(82)"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82)</w:t>
            </w:r>
            <w:r w:rsidR="006147F3" w:rsidRPr="00274D27">
              <w:rPr>
                <w:rFonts w:ascii="Times New Roman" w:eastAsia="Times New Roman" w:hAnsi="Times New Roman" w:cs="Times New Roman"/>
                <w:color w:val="000000"/>
                <w:szCs w:val="22"/>
                <w:lang w:eastAsia="en-IN"/>
              </w:rPr>
              <w:fldChar w:fldCharType="end"/>
            </w:r>
          </w:p>
        </w:tc>
        <w:tc>
          <w:tcPr>
            <w:tcW w:w="36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36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30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35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8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6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2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34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0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Cholesterol</w:t>
            </w:r>
          </w:p>
        </w:tc>
        <w:tc>
          <w:tcPr>
            <w:tcW w:w="200" w:type="pct"/>
            <w:tcBorders>
              <w:top w:val="nil"/>
              <w:left w:val="nil"/>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chl</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ser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Epidemiologic studies link plasma cholesterol reduction to increased mortality rates as a result of suicide, violence, and accidents. Deficient central serotonergic activity is similarly associated with violence and suicidal behavior. We investigated the relationship among dietary and plasma cholesterol, social behavior, and the serotonin system as a possible explanation for these findings. Juvenile cynomolgus monkeys (eight female and nine male) were fed a diet high in fat and either high or low in cholesterol. We then evaluated their behavior over an 8-month period. Plasma lipids and cerebrospinal fluid metabolites of serotonin, norepinephrine, and dopamine were assessed on two occasions, at 4 and 5.5 months after the initiation of behavioral observations. Animals that consumed a low-cholesterol diet were more aggressive, less affiliative, and had lower cerebrospinal fluid concentrations of 5-hydroxyindoleacetic acid than did their highcholesterol counterparts (p &lt; .05 for each). The association among dietary cholesterol, serotonergic activity, and social behavior was consistent with data from other species and experiments and suggested that dietary lipids can influence brain neurochemistry and behavior; this phenomenon could be relevant to our understanding of the increase in suicide and violence-related death observed in cholesterol-lowering trials. Key words: Macaca fascicularis, nutritional evolution", "author" : [ { "dropping-particle" : "", "family" : "Kaplan", "given" : "Jay R.", "non-dropping-particle" : "", "parse-names" : false, "suffix" : "" }, { "dropping-particle" : "", "family" : "Shively", "given" : "Carol A.", "non-dropping-particle" : "", "parse-names" : false, "suffix" : "" }, { "dropping-particle" : "", "family" : "Fontenot", "given" : "M. Babette", "non-dropping-particle" : "", "parse-names" : false, "suffix" : "" }, { "dropping-particle" : "", "family" : "Morgan", "given" : "Timothy M.", "non-dropping-particle" : "", "parse-names" : false, "suffix" : "" }, { "dropping-particle" : "", "family" : "Howell", "given" : "Susan M.", "non-dropping-particle" : "", "parse-names" : false, "suffix" : "" }, { "dropping-particle" : "", "family" : "Manuck", "given" : "Stephen B.", "non-dropping-particle" : "", "parse-names" : false, "suffix" : "" }, { "dropping-particle" : "", "family" : "Muldoon", "given" : "Matthew F.", "non-dropping-particle" : "", "parse-names" : false, "suffix" : "" }, { "dropping-particle" : "", "family" : "Mann", "given" : "J. John", "non-dropping-particle" : "", "parse-names" : false, "suffix" : "" } ], "container-title" : "Psychosomatic medicine", "id" : "ITEM-1", "issue" : "6", "issued" : { "date-parts" : [ [ "1994" ] ] }, "page" : "479-484", "title" : "Demonstration of an Association Among Dietary Cholesterol , Central Serotonergic Activity , and Social Behavior in Monkeys", "type" : "article-journal", "volume" : "56" }, "uris" : [ "http://www.mendeley.com/documents/?uuid=1d10592a-b112-4eb4-8d89-64b3b6ada1b9" ] } ], "mendeley" : { "formattedCitation" : "(83)", "plainTextFormattedCitation" : "(83)", "previouslyFormattedCitation" : "(83)"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83)</w:t>
            </w:r>
            <w:r w:rsidR="006147F3"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r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161/ATVBAHA.107.157685", "ISSN" : "1524-4636", "PMID" : "18239153", "abstract" : "Chronic systemic inflammation accompanies obesity and predicts development of cardiovascular disease. Dietary cholesterol has been shown to increase inflammation and atherosclerosis in LDL receptor-deficient (LDLR(-/-)) mice. This study was undertaken to determine whether dietary cholesterol and obesity have additive effects on inflammation and atherosclerosis.", "author" : [ { "dropping-particle" : "", "family" : "Subramanian", "given" : "Savitha", "non-dropping-particle" : "", "parse-names" : false, "suffix" : "" }, { "dropping-particle" : "", "family" : "Han", "given" : "Chang Yeop", "non-dropping-particle" : "", "parse-names" : false, "suffix" : "" }, { "dropping-particle" : "", "family" : "Chiba", "given" : "Tsuyoshi", "non-dropping-particle" : "", "parse-names" : false, "suffix" : "" }, { "dropping-particle" : "", "family" : "McMillen", "given" : "Timothy S", "non-dropping-particle" : "", "parse-names" : false, "suffix" : "" }, { "dropping-particle" : "", "family" : "Wang", "given" : "Shari a", "non-dropping-particle" : "", "parse-names" : false, "suffix" : "" }, { "dropping-particle" : "", "family" : "Haw", "given" : "Antonio", "non-dropping-particle" : "", "parse-names" : false, "suffix" : "" }, { "dropping-particle" : "", "family" : "Kirk", "given" : "Elizabeth a", "non-dropping-particle" : "", "parse-names" : false, "suffix" : "" }, { "dropping-particle" : "", "family" : "O'Brien", "given" : "Kevin D", "non-dropping-particle" : "", "parse-names" : false, "suffix" : "" }, { "dropping-particle" : "", "family" : "Chait", "given" : "Alan", "non-dropping-particle" : "", "parse-names" : false, "suffix" : "" } ], "container-title" : "Arteriosclerosis, thrombosis, and vascular biology", "id" : "ITEM-1", "issue" : "4", "issued" : { "date-parts" : [ [ "2008", "4" ] ] }, "page" : "685-91", "title" : "Dietary cholesterol worsens adipose tissue macrophage accumulation and atherosclerosis in obese LDL receptor-deficient mice.", "type" : "article-journal", "volume" : "28" }, "uris" : [ "http://www.mendeley.com/documents/?uuid=e21a0d98-bb09-45ce-96d3-2d44c9f25712" ] } ], "mendeley" : { "formattedCitation" : "(84)", "plainTextFormattedCitation" : "(84)", "previouslyFormattedCitation" : "(84)"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84)</w:t>
            </w:r>
            <w:r w:rsidR="006147F3"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gr0</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We report here on the social behavior of 30 adult male cynomolgus monkeys, maintained in social groups of five animals each and assigned for 22 months to one of two dietary conditions: a) \"luxury\"\u2014relatively high fat, high cholesterol (43% calories from fat, 0.34 mg cholesterol/ Calorie of diet); or b) \"prudent\"\u2014relatively low fat, low cholesterol (30% calories from fat, 0.05 mg cholesterol/Calorie of diet). The dietary manipulation resulted in higher total serum cholesterol (TSC) and lower high density lipoprotein cholesterol (HDLC) concentrations in luxury diet animals than in their prudent diet counterparts (p's &lt; 0.05). Additionally, we monitored the occurrence of 21 behavioral acts frequently exhibited by this species in captivity. Of these behaviors, only contact aggression differed between dietary conditions (p &lt; 0.03), with prudent diet monkeys initiating more aggression than luxury diet animals. These results are consistent with studies linking relatively low serum cholesterol concentrations to violent or antisocial behavior in psychiatric and criminal populations and could be relevant to understanding the significant increase in violence-related mortality observed among people assigned to cholesterol-lowering treatment in clinical trials", "author" : [ { "dropping-particle" : "", "family" : "Kaplan", "given" : "Jay R.", "non-dropping-particle" : "", "parse-names" : false, "suffix" : "" }, { "dropping-particle" : "", "family" : "Manuck", "given" : "Stephen B.", "non-dropping-particle" : "", "parse-names" : false, "suffix" : "" }, { "dropping-particle" : "", "family" : "Shively", "given" : "Carol", "non-dropping-particle" : "", "parse-names" : false, "suffix" : "" } ], "container-title" : "Psychosomatic medicine", "id" : "ITEM-1", "issue" : "6", "issued" : { "date-parts" : [ [ "1991" ] ] }, "page" : "634-642", "title" : "The Effects of Fat and Cholesterol on Social Behavior in Monkeys", "type" : "article-journal", "volume" : "53" }, "uris" : [ "http://www.mendeley.com/documents/?uuid=8809b8dc-8f11-47c5-bb08-645683a03c35" ] }, { "id" : "ITEM-2", "itemData" : { "abstract" : "Epidemiologic studies link plasma cholesterol reduction to increased mortality rates as a result of suicide, violence, and accidents. Deficient central serotonergic activity is similarly associated with violence and suicidal behavior. We investigated the relationship among dietary and plasma cholesterol, social behavior, and the serotonin system as a possible explanation for these findings. Juvenile cynomolgus monkeys (eight female and nine male) were fed a diet high in fat and either high or low in cholesterol. We then evaluated their behavior over an 8-month period. Plasma lipids and cerebrospinal fluid metabolites of serotonin, norepinephrine, and dopamine were assessed on two occasions, at 4 and 5.5 months after the initiation of behavioral observations. Animals that consumed a low-cholesterol diet were more aggressive, less affiliative, and had lower cerebrospinal fluid concentrations of 5-hydroxyindoleacetic acid than did their highcholesterol counterparts (p &lt; .05 for each). The association among dietary cholesterol, serotonergic activity, and social behavior was consistent with data from other species and experiments and suggested that dietary lipids can influence brain neurochemistry and behavior; this phenomenon could be relevant to our understanding of the increase in suicide and violence-related death observed in cholesterol-lowering trials. Key words: Macaca fascicularis, nutritional evolution", "author" : [ { "dropping-particle" : "", "family" : "Kaplan", "given" : "Jay R.", "non-dropping-particle" : "", "parse-names" : false, "suffix" : "" }, { "dropping-particle" : "", "family" : "Shively", "given" : "Carol A.", "non-dropping-particle" : "", "parse-names" : false, "suffix" : "" }, { "dropping-particle" : "", "family" : "Fontenot", "given" : "M. Babette", "non-dropping-particle" : "", "parse-names" : false, "suffix" : "" }, { "dropping-particle" : "", "family" : "Morgan", "given" : "Timothy M.", "non-dropping-particle" : "", "parse-names" : false, "suffix" : "" }, { "dropping-particle" : "", "family" : "Howell", "given" : "Susan M.", "non-dropping-particle" : "", "parse-names" : false, "suffix" : "" }, { "dropping-particle" : "", "family" : "Manuck", "given" : "Stephen B.", "non-dropping-particle" : "", "parse-names" : false, "suffix" : "" }, { "dropping-particle" : "", "family" : "Muldoon", "given" : "Matthew F.", "non-dropping-particle" : "", "parse-names" : false, "suffix" : "" }, { "dropping-particle" : "", "family" : "Mann", "given" : "J. John", "non-dropping-particle" : "", "parse-names" : false, "suffix" : "" } ], "container-title" : "Psychosomatic medicine", "id" : "ITEM-2", "issue" : "6", "issued" : { "date-parts" : [ [ "1994" ] ] }, "page" : "479-484", "title" : "Demonstration of an Association Among Dietary Cholesterol , Central Serotonergic Activity , and Social Behavior in Monkeys", "type" : "article-journal", "volume" : "56" }, "uris" : [ "http://www.mendeley.com/documents/?uuid=1d10592a-b112-4eb4-8d89-64b3b6ada1b9" ] } ], "mendeley" : { "formattedCitation" : "(83,85)", "plainTextFormattedCitation" : "(83,85)", "previouslyFormattedCitation" : "(83,85)"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83,85)</w:t>
            </w:r>
            <w:r w:rsidR="006147F3" w:rsidRPr="00274D27">
              <w:rPr>
                <w:rFonts w:ascii="Times New Roman" w:eastAsia="Times New Roman" w:hAnsi="Times New Roman" w:cs="Times New Roman"/>
                <w:color w:val="000000"/>
                <w:szCs w:val="22"/>
                <w:lang w:eastAsia="en-IN"/>
              </w:rPr>
              <w:fldChar w:fldCharType="end"/>
            </w:r>
          </w:p>
        </w:tc>
        <w:tc>
          <w:tcPr>
            <w:tcW w:w="3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cfn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PURPOSE: In our initial study of the potential effects of cholesterol-lowering interventions on cognitive functioning, treatment with lovastatin as compared with placebo caused performance decrements on several neuropsychological tests, whereas scores on other tests were unaffected. The current study was designed to confirm and extend those findings. METHODS: The study comprised 308 hypercholesterolemic adults between 35 and 70 years of age. Employing a randomized double-blind design, we assigned participants to daily treatment with placebo, 10 mg of simvastatin, or 40 mg of simvastatin for 6 months. A neuropsychological test battery was administered to assess cognitive functioning at baseline and at the end of the treatment period. RESULTS: A total of 283 subjects completed the study: 94 subjects on placebo, 96 taking 10 mg of simvastatin, and 93 taking 40 mg of simvastatin. Compared with placebo, decremental effects of simvastatin treatment were found on tests previously observed to be sensitive to statins (P = 0.008; difference in summary z scores = 0.18; 95% confidence interval [CI]: 0.07 to 0.29) and on tests not previously administered (P = 0.04; difference in summary z scores = 0.17; 95% CI: 0.05 to 0.29), but not on tests previously observed to be insensitive to statins (P = 0.84; difference in summary z scores = 0.02; 95% CI: -0.07 to 0.10). For the three tests specifically affected by simvastatin, effects on cognitive performance were small, manifest only as failure to improve during the 6 months of treatment (compared with placebo), and were confounded by baseline differences on one test. CONCLUSION: This study provides partial support for minor decrements in cognitive functioning with statins. Whether such effects have any long-term sequelae or occur with other cholesterol-lowering interventions is not known.", "author" : [ { "dropping-particle" : "", "family" : "Muldoon", "given" : "MF", "non-dropping-particle" : "", "parse-names" : false, "suffix" : "" }, { "dropping-particle" : "", "family" : "Ryan", "given" : "CM", "non-dropping-particle" : "", "parse-names" : false, "suffix" : "" }, { "dropping-particle" : "", "family" : "Sereika", "given" : "SM", "non-dropping-particle" : "", "parse-names" : false, "suffix" : "" }, { "dropping-particle" : "", "family" : "Flory", "given" : "JD", "non-dropping-particle" : "", "parse-names" : false, "suffix" : "" }, { "dropping-particle" : "", "family" : "Manuck", "given" : "SB", "non-dropping-particle" : "", "parse-names" : false, "suffix" : "" } ], "container-title" : "American Journal of Medicine", "id" : "ITEM-1", "issue" : "11", "issued" : { "date-parts" : [ [ "2004" ] ] }, "page" : "823-29", "title" : "Randomized trial of the effects of simvastatin on cognitive functioning in hypercholesterolemic adults.", "type" : "article-journal", "volume" : "117" }, "uris" : [ "http://www.mendeley.com/documents/?uuid=ec11fe2d-8345-45e0-a85c-3f4f6476a37d" ] } ], "mendeley" : { "formattedCitation" : "(86)", "plainTextFormattedCitation" : "(86)", "previouslyFormattedCitation" : "(86)"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86)</w:t>
            </w:r>
            <w:r w:rsidR="006147F3" w:rsidRPr="00274D27">
              <w:rPr>
                <w:rFonts w:ascii="Times New Roman" w:eastAsia="Times New Roman" w:hAnsi="Times New Roman" w:cs="Times New Roman"/>
                <w:color w:val="000000"/>
                <w:szCs w:val="22"/>
                <w:lang w:eastAsia="en-IN"/>
              </w:rPr>
              <w:fldChar w:fldCharType="end"/>
            </w:r>
          </w:p>
        </w:tc>
        <w:tc>
          <w:tcPr>
            <w:tcW w:w="36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36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30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35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8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6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2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34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0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r>
      <w:tr w:rsidR="00270297" w:rsidRPr="00274D27" w:rsidTr="00540BBB">
        <w:trPr>
          <w:trHeight w:val="12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lastRenderedPageBreak/>
              <w:t>Cocaine and Amphetamine Regulated Transcript (CART)</w:t>
            </w:r>
          </w:p>
        </w:tc>
        <w:tc>
          <w:tcPr>
            <w:tcW w:w="200" w:type="pct"/>
            <w:tcBorders>
              <w:top w:val="nil"/>
              <w:left w:val="nil"/>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car</w:t>
            </w:r>
          </w:p>
        </w:tc>
        <w:tc>
          <w:tcPr>
            <w:tcW w:w="31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fdi0</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Cart (cocaine- and amphetamine-regulated transcript) was first identified to be a major brain mRNA up-regulated by cocaine and amphetamine. The CART protein has been established as a satiety factor closely associated with the action of leptin. To assess CART\u2019s role as an anorexigenic signal, we have generated CART-deficientmicebygenetargeting.Onahighfatdiet,CARTdeficient and female heterozygous mice, but not male heterozygous mice, showed statistically significant increases in weekly food consumption, body weight, and fat mass compared with their wild-type littermates. Furthermore, CART-deficient and female heterozygous mice were significantly heavier when fed a high fat diet than on a regular chow diet at 17 wk of age and at the 14th wk of the feeding studies. However, wild-type or male heterozygous mice showed no weight variations attributable to caloric contents of the diet at that age. Contrary to the obese phenotypes shown in MC4R-, proopiomelanocortin-, or leptindeficient mice, our results showed that CART deficiency predisposed mice to become obese on a calorically dense diet. The results also show that CART may not be a major anorectic signal compared with proopiomelanocortin or leptin in the regulation of energy homeostasis", "author" : [ { "dropping-particle" : "", "family" : "Asnicar", "given" : "Mark A", "non-dropping-particle" : "", "parse-names" : false, "suffix" : "" }, { "dropping-particle" : "", "family" : "Smith", "given" : "Dennis P", "non-dropping-particle" : "", "parse-names" : false, "suffix" : "" }, { "dropping-particle" : "", "family" : "Yang", "given" : "Derek D", "non-dropping-particle" : "", "parse-names" : false, "suffix" : "" }, { "dropping-particle" : "", "family" : "Heiman", "given" : "Mark L", "non-dropping-particle" : "", "parse-names" : false, "suffix" : "" }, { "dropping-particle" : "", "family" : "Fox", "given" : "Niles", "non-dropping-particle" : "", "parse-names" : false, "suffix" : "" }, { "dropping-particle" : "", "family" : "Chen", "given" : "Yun-fei", "non-dropping-particle" : "", "parse-names" : false, "suffix" : "" }, { "dropping-particle" : "", "family" : "Hsiung", "given" : "Hansen M", "non-dropping-particle" : "", "parse-names" : false, "suffix" : "" }, { "dropping-particle" : "", "family" : "KO\u00a8 STER", "given" : "Anja", "non-dropping-particle" : "", "parse-names" : false, "suffix" : "" } ], "container-title" : "Endocrinology", "id" : "ITEM-1", "issue" : "10", "issued" : { "date-parts" : [ [ "2001" ] ] }, "page" : "4394-4400", "title" : "Absence of Cocaine- and Amphetamine-Regulated Transcript Results in Obesity in Mice Fed a High Caloric Diet", "type" : "article-journal", "volume" : "142" }, "uris" : [ "http://www.mendeley.com/documents/?uuid=50b8e15e-6466-4826-809f-fed0aa2ca973" ] }, { "id" : "ITEM-2", "itemData" : { "abstract" : "The mammalian hypothalamus strongly in\ufb02uences ingestive behaviour through several different signalling molecules and receptor systems 1\u20134 . Here we show that CART (cocaine- and amphetamine-regulated transcript), a brain-located peptide 5\u20138 , is a satiety factor and is closely associated with the actions of two important regulators of food intake, leptin and neuropeptide Y. Food-deprived animals show a pronounced decrease in expression of CART messenger RNA in the arcuate nucleus. In animal models of obesity with disrupted leptin signalling, CARTmRNA is almost absent from the arcuate nucleus. Peripheral administration of leptin to obese mice stimulates CART mRNA expression. When injected intracerebroventricularly into rats, recombinant CART peptide inhibits both normal and starvation-induced feeding, and completely blocks the feeding response induced by neuropeptide Y. An antiserum against CART increases feeding in normal rats, indicating that CART may be an endogenous inhibitor of food intake in normal animals.", "author" : [ { "dropping-particle" : "", "family" : "Kristensen", "given" : "Peter", "non-dropping-particle" : "", "parse-names" : false, "suffix" : "" }, { "dropping-particle" : "", "family" : "Judge", "given" : "Martin E.", "non-dropping-particle" : "", "parse-names" : false, "suffix" : "" }, { "dropping-particle" : "", "family" : "Thim", "given" : "Lars", "non-dropping-particle" : "", "parse-names" : false, "suffix" : "" }, { "dropping-particle" : "", "family" : "Ribel", "given" : "Ulla", "non-dropping-particle" : "", "parse-names" : false, "suffix" : "" }, { "dropping-particle" : "", "family" : "Christjansen", "given" : "Kennet N.", "non-dropping-particle" : "", "parse-names" : false, "suffix" : "" }, { "dropping-particle" : "", "family" : "Wulff", "given" : "Birgitte S.", "non-dropping-particle" : "", "parse-names" : false, "suffix" : "" }, { "dropping-particle" : "", "family" : "Clausen", "given" : "Jes T.", "non-dropping-particle" : "", "parse-names" : false, "suffix" : "" }, { "dropping-particle" : "", "family" : "Jensen", "given" : "Per B.", "non-dropping-particle" : "", "parse-names" : false, "suffix" : "" }, { "dropping-particle" : "", "family" : "Madsen", "given" : "Ole D.", "non-dropping-particle" : "", "parse-names" : false, "suffix" : "" }, { "dropping-particle" : "", "family" : "Vrang", "given" : "Niels", "non-dropping-particle" : "", "parse-names" : false, "suffix" : "" }, { "dropping-particle" : "", "family" : "Hastrup", "given" : "Sven", "non-dropping-particle" : "", "parse-names" : false, "suffix" : "" }, { "dropping-particle" : "", "family" : "Larsen", "given" : "Philip J.", "non-dropping-particle" : "", "parse-names" : false, "suffix" : "" } ], "container-title" : "Nature", "id" : "ITEM-2", "issue" : "May", "issued" : { "date-parts" : [ [ "1998" ] ] }, "page" : "72-76", "title" : "Hypothalamic CART is a new anorectic peptide regulated by leptin", "type" : "article-journal", "volume" : "393" }, "uris" : [ "http://www.mendeley.com/documents/?uuid=b211a25d-e820-4fb5-9124-4cb3cd1787a1" ] } ], "mendeley" : { "formattedCitation" : "(87,88)", "plainTextFormattedCitation" : "(87,88)", "previouslyFormattedCitation" : "(87,88)"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87,88)</w:t>
            </w:r>
            <w:r w:rsidR="006147F3"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42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0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5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600"/>
          <w:jc w:val="center"/>
        </w:trPr>
        <w:tc>
          <w:tcPr>
            <w:tcW w:w="387"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Cognitive Functions</w:t>
            </w:r>
          </w:p>
        </w:tc>
        <w:tc>
          <w:tcPr>
            <w:tcW w:w="200"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cfn</w:t>
            </w:r>
            <w:proofErr w:type="spellEnd"/>
          </w:p>
        </w:tc>
        <w:tc>
          <w:tcPr>
            <w:tcW w:w="31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szCs w:val="22"/>
                <w:lang w:eastAsia="en-IN"/>
              </w:rPr>
            </w:pPr>
            <w:r w:rsidRPr="00274D27">
              <w:rPr>
                <w:rFonts w:ascii="Times New Roman" w:eastAsia="Times New Roman" w:hAnsi="Times New Roman" w:cs="Times New Roman"/>
                <w:szCs w:val="22"/>
                <w:lang w:eastAsia="en-IN"/>
              </w:rPr>
              <w:t>bgl0*</w:t>
            </w:r>
          </w:p>
        </w:tc>
        <w:tc>
          <w:tcPr>
            <w:tcW w:w="32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szCs w:val="22"/>
                <w:lang w:eastAsia="en-IN"/>
              </w:rPr>
            </w:pPr>
            <w:r w:rsidRPr="00274D27">
              <w:rPr>
                <w:rFonts w:ascii="Times New Roman" w:eastAsia="Times New Roman" w:hAnsi="Times New Roman" w:cs="Times New Roman"/>
                <w:szCs w:val="22"/>
                <w:lang w:eastAsia="en-IN"/>
              </w:rPr>
              <w:t>dip1*</w:t>
            </w:r>
          </w:p>
        </w:tc>
        <w:tc>
          <w:tcPr>
            <w:tcW w:w="4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300"/>
          <w:jc w:val="center"/>
        </w:trPr>
        <w:tc>
          <w:tcPr>
            <w:tcW w:w="387"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Cortico</w:t>
            </w:r>
            <w:proofErr w:type="spellEnd"/>
            <w:r w:rsidRPr="00274D27">
              <w:rPr>
                <w:rFonts w:ascii="Times New Roman" w:eastAsia="Times New Roman" w:hAnsi="Times New Roman" w:cs="Times New Roman"/>
                <w:color w:val="000000"/>
                <w:szCs w:val="22"/>
                <w:lang w:eastAsia="en-IN"/>
              </w:rPr>
              <w:t>-Releasing Hormone (CRH)</w:t>
            </w:r>
          </w:p>
        </w:tc>
        <w:tc>
          <w:tcPr>
            <w:tcW w:w="200" w:type="pct"/>
            <w:tcBorders>
              <w:top w:val="single" w:sz="4" w:space="0" w:color="auto"/>
              <w:left w:val="nil"/>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crh</w:t>
            </w:r>
            <w:proofErr w:type="spellEnd"/>
          </w:p>
        </w:tc>
        <w:tc>
          <w:tcPr>
            <w:tcW w:w="315" w:type="pct"/>
            <w:tcBorders>
              <w:top w:val="single" w:sz="4" w:space="0" w:color="auto"/>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fdi0</w:t>
            </w:r>
            <w:r w:rsidR="007D1720"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Acute effects of \u00c2\u00a1ntracerebroventricularly administered corticotropin-releasing hormone (CRH) on deprivation-induced food intake, whole-body oxygen con sumption, brown adipose tissue metabolism, and several locomotive behaviors were examined in 6- to 7-wk-old female genetically obese (ob/ob) and lean mice. Cor ticotropin-releasing hormone depressed food intake in a dose-dependent manner, with a tendency for greater suppression of intake in intact ob/ob mice than in lean mice. Adrenalectomy abolished this tendency for CRH to be more potent in ob/ob mice than in lean mice. Cor ticotropin-releasing hormone also lowered the oxygen consumption of ob/ob and lean mice, without affecting brown adipose tissue metabolism as assessed by meas urement of GDP binding to brown adipose tissue mitochondria. Grooming activity was lowered in CRHinjected mice. The CRH-induced lowering of oxygen con sumption and grooming activity in mice contrasts with CRH-induced elevations of oxygen consumption and grooming in rats, suggesting species-specific responses to this peptide. Because effects of CRH were similar in adrenalectomized ob/ob and lean mice, it is unlikely that obesity-producing abnormalities in ob/ob mice are related to abnormal CRH action mechanisms. However, potential abnormalities in CRH synthesis and/or release cannot be excluded.", "author" : [ { "dropping-particle" : "", "family" : "Drescher", "given" : "Virginia Shade", "non-dropping-particle" : "", "parse-names" : false, "suffix" : "" }, { "dropping-particle" : "", "family" : "Chen", "given" : "Hsiao-ling", "non-dropping-particle" : "", "parse-names" : false, "suffix" : "" }, { "dropping-particle" : "", "family" : "Romsos", "given" : "Dale R", "non-dropping-particle" : "", "parse-names" : false, "suffix" : "" } ], "container-title" : "Journal of nutrition", "id" : "ITEM-1", "issue" : "November 1993", "issued" : { "date-parts" : [ [ "1994" ] ] }, "page" : "524-530", "title" : "Corticotropin-Releasing Hormone Decreases Feeding , Oxygen Consumption and Activity of Genetically Obese ( ob / ob ) and Lean Mice", "type" : "article-journal", "volume" : "124" }, "uris" : [ "http://www.mendeley.com/documents/?uuid=86c6cc88-8094-4ff5-96a2-16d62156e823" ] } ], "mendeley" : { "formattedCitation" : "(89)", "plainTextFormattedCitation" : "(89)", "previouslyFormattedCitation" : "(89)" }, "properties" : { "noteIndex" : 0 }, "schema" : "https://github.com/citation-style-language/schema/raw/master/csl-citation.json" }</w:instrText>
            </w:r>
            <w:r w:rsidR="007D1720"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89)</w:t>
            </w:r>
            <w:r w:rsidR="007D1720" w:rsidRPr="00274D27">
              <w:rPr>
                <w:rFonts w:ascii="Times New Roman" w:eastAsia="Times New Roman" w:hAnsi="Times New Roman" w:cs="Times New Roman"/>
                <w:color w:val="000000"/>
                <w:szCs w:val="22"/>
                <w:lang w:eastAsia="en-IN"/>
              </w:rPr>
              <w:fldChar w:fldCharType="end"/>
            </w:r>
          </w:p>
        </w:tc>
        <w:tc>
          <w:tcPr>
            <w:tcW w:w="320" w:type="pct"/>
            <w:tcBorders>
              <w:top w:val="single" w:sz="4" w:space="0" w:color="auto"/>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cts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Corticosterone-releasing hormone (CRH) and arginine vasopressin (AVP) are crucial components of the hypothalamic-pituitary-adrenal axis that stimulates the release of adrenocorticotropic hormone from the pituitary and mediate the stress response. CRH binds to two subtypes of CRH receptors (CRH-R1 and CRH-R2) that are present in both central and peripheral tissues. We used the CRH-R1-specific antagonist, antalarmin (ANT), the CRH-R1 and CRH-R2 peptide antagonist, astressin (AST), and the CRH-R2-specific peptide antagonist, astressin2b (AST2b), to determine which CRH receptor is involved in the nicotine-stimulated secretion of corticosterone. Male C57BL/6 mice were administered ANT (20 mg/kg, i.p.), AST (0.3 mg/kg, i.p.), AST2b (0.3 mg/kg, i.p.) or vehicle prior to administration of nicotine (1.0 mg/kg, s.c.), CRH (10 \u03bcg/kg, s.c.), AVP (10 \u03bcg/kg, s.c.) or saline (s.c.), killed 15 min later and trunk blood collected and assayed for corticosterone plasma levels. We found that CRH enhanced corticosterone release, and this response was blocked by both AST and ANT. Nicotine also increased corticosterone secretion, but this effect persisted in the presence of either CRH antagonist. Furthermore, AST but not ANT or AST2b decreased corticosterone levels associated with stress of handling and injection. We also assessed the role of AVP V(1b) -specific receptor antagonist, SSR149415 alone and in combination with AST and AST2b. Although the AVP antagonist did not alter basal or nicotine-stimulated corticosterone secretion, it attenuated the AVP-induced stimulation of corticosterone and its combination with AST but not AST2b completely abolished nicotine-mediated stimulation of corticosterone secretion. Our results demonstrate that the nicotine-induced stimulation of the hypothalamic-pituitary-adrenal axis is mediated by both the CRH-R and the AVP V(1b) receptor and when the CRH receptor is blocked, nicotine may utilize the AVP V(1b) receptor to mediate secretion of corticosterone. These results argue in favor of the development of specific antagonists that block both AVP and CRH receptors to decrease the pleasurable component of nicotine, which may be mediated by corticosterone.", "author" : [ { "dropping-particle" : "", "family" : "Lutfy", "given" : "K", "non-dropping-particle" : "", "parse-names" : false, "suffix" : "" }, { "dropping-particle" : "", "family" : "Aimiuwu", "given" : "O", "non-dropping-particle" : "", "parse-names" : false, "suffix" : "" }, { "dropping-particle" : "", "family" : "Mangubat", "given" : "M", "non-dropping-particle" : "", "parse-names" : false, "suffix" : "" }, { "dropping-particle" : "", "family" : "Shin", "given" : "CS", "non-dropping-particle" : "", "parse-names" : false, "suffix" : "" }, { "dropping-particle" : "", "family" : "Nerio", "given" : "N", "non-dropping-particle" : "", "parse-names" : false, "suffix" : "" }, { "dropping-particle" : "", "family" : "Gomez", "given" : "R", "non-dropping-particle" : "", "parse-names" : false, "suffix" : "" }, { "dropping-particle" : "", "family" : "Liu", "given" : "Y", "non-dropping-particle" : "", "parse-names" : false, "suffix" : "" }, { "dropping-particle" : "", "family" : "Friedman", "given" : "TC", "non-dropping-particle" : "", "parse-names" : false, "suffix" : "" } ], "container-title" : "Journal of neurochemistry", "id" : "ITEM-1", "issue" : "6", "issued" : { "date-parts" : [ [ "2012" ] ] }, "page" : "1108-16", "title" : "Nicotine stimulates secretion of corticosterone via both CRH and AVP receptors.", "type" : "article-journal", "volume" : "120" }, "uris" : [ "http://www.mendeley.com/documents/?uuid=31322c46-468c-4f85-b903-2e8f91bc33a5" ] }, { "id" : "ITEM-2", "itemData" : { "abstract" : "Corticotropin-releasing hormone (CRH) acute ip administration (10 micrograms) significantly increased the blood concentration of corticosterone (B) in hypophysectomized rats, without inducing any rise in the level of circulating ACTH. CRH (10(-6) M) did not affect B production by isolated rat adrenocortical cells, but notably enhanced that by adrenal slices including both cortex and medulla. This last effect of CRH was blocked by corticotropin inhibiting peptide (CIP), at a concentration (10(-6) M) which was found to completely annul B response of adrenal slices to ACTH (10(-8) M). In light of many findings indicating that adrenal medulla contains and releases CRH and numerous POMC-derived peptides, the hypothesis is advanced that an intra-adrenal CRH/ACTH mechanism may be operative in the control of adrenocortical steroid-hormone secretion.", "author" : [ { "dropping-particle" : "", "family" : "Andreis", "given" : "PG", "non-dropping-particle" : "", "parse-names" : false, "suffix" : "" }, { "dropping-particle" : "", "family" : "Neri", "given" : "G", "non-dropping-particle" : "", "parse-names" : false, "suffix" : "" }, { "dropping-particle" : "", "family" : "Nussdorfer", "given" : "GG", "non-dropping-particle" : "", "parse-names" : false, "suffix" : "" } ], "container-title" : "Endocrinology", "id" : "ITEM-2", "issue" : "2", "issued" : { "date-parts" : [ [ "1991" ] ] }, "page" : "1198-200", "title" : "Corticotropin-releasing hormone (CRH) directly stimulates corticosterone secretion by the rat adrenal gland.", "type" : "article-journal", "volume" : "128" }, "uris" : [ "http://www.mendeley.com/documents/?uuid=0e374dae-d907-43e4-8417-9b4587ef570a" ] }, { "id" : "ITEM-3", "itemData" : { "DOI" : "10.1016/j.psyneuen.2009.09.017.CRH-stimulated", "abstract" : "Background\u2014There is considerable anecdotal and some scientific evidence that stress triggers eating behavior, but underlying physiological mechanisms remain uncertain. The hypothalamicpituitary-adrenal (HPA) axis is a key mediator of physiological stress responses and may play a role in the link between stress and food intake. Cortisol responses to laboratory stressors predict consumption but it is unclear whether such responses mark a vulnerability to stress-related eating or whether cortisol directly stimulates eating in humans. Methods\u2014We infused healthy adults with corticotropin-releasing hormone (CRH) at a dose that is subjectively undetectable but elicits a robust endogenous cortisol response, and measured subsequent intake of snack foods, allowing analysis of HPA reactivity effects on food intake without the complex psychological effects of a stress paradigm. Results\u2014CRH elevated cortisol levels relative to placebo but did not impact subjective anxious distress. Subjects ate more following CRH than following placebo and peak cortisol response to CRH was strongly related to both caloric intake and total consumption. Conclusions\u2014These data show that HPA axis reactivity to pharmacological stimulation predicts subsequent food intake and suggest that cortisol itself may directly stimulate food consumption in humans. Understanding the physiological mechanisms that underlie stress-related eating may prove useful in efforts to attack the public health crises created by obesity.", "author" : [ { "dropping-particle" : "", "family" : "George", "given" : "Sophie A.", "non-dropping-particle" : "", "parse-names" : false, "suffix" : "" }, { "dropping-particle" : "", "family" : "Khan", "given" : "Samir", "non-dropping-particle" : "", "parse-names" : false, "suffix" : "" }, { "dropping-particle" : "", "family" : "Briggs", "given" : "Hedieh", "non-dropping-particle" : "", "parse-names" : false, "suffix" : "" }, { "dropping-particle" : "", "family" : "Abelson", "given" : "James L.", "non-dropping-particle" : "", "parse-names" : false, "suffix" : "" } ], "container-title" : "Psychoneuroendocrinology", "id" : "ITEM-3", "issue" : "4", "issued" : { "date-parts" : [ [ "2010" ] ] }, "note" : "Haven't shown levels of food intake with increasing CRF concentrations", "page" : "607-612", "title" : "CRH-stimulated cortisol release and food intake in healthy, nonobese adults", "type" : "article-journal", "volume" : "35" }, "uris" : [ "http://www.mendeley.com/documents/?uuid=992b9806-5953-481c-9774-1bc316718ca5" ] }, { "id" : "ITEM-4", "itemData" : { "DOI" : "10.1152/ajpendo.00519.2004", "ISSN" : "0193-1849", "PMID" : "15572653", "abstract" : "The response to systemic stress is organized along the hypothalamic-pituitary-adrenal axis (HPA), whereas the response to a peripheral stress (solar radiation) is mediated by epidermal melanocytes (cells of neural crest origin) responsible for the pigmentary reaction. Melanocytes express proopiomelanocortin (POMC), corticotropin-releasing hormone (CRH), and CRH receptor-1 (CRH-R1) and can produce corticosterone. In the present study, incubation of normal epidermal melanocytes with CRH was found to trigger a functional cascade structured hierarchically and arranged along the same algorithm as in the HPA axis: CRH activation of CRH-R1 stimulated cAMP accumulation and increased POMC gene expression and production of ACTH. CRH and ACTH also enhanced production of cortisol and corticosterone, and cortisol production was also stimulated by progesterone. The chemical identity of the cortisol was confirmed by liquid chromatography-mass spectrometry (LC/MS2) with [corrected] mass spectrometry-mass spectrometry analyses. POMC gene silencing abolished the stimulatory effect of CRH on corticosteroid synthesis, indicating that this is indirect and mediated via production of ACTH. Thus the melanocyte response to CRH is highly organized along the same functional hierarchy as the HPA axis. This pattern demonstrates the fractal nature of the response to stress with similar activation sequence at the single-cell and whole body levels.", "author" : [ { "dropping-particle" : "", "family" : "Slominski", "given" : "Andrzej", "non-dropping-particle" : "", "parse-names" : false, "suffix" : "" }, { "dropping-particle" : "", "family" : "Zbytek", "given" : "Blazej", "non-dropping-particle" : "", "parse-names" : false, "suffix" : "" }, { "dropping-particle" : "", "family" : "Szczesniewski", "given" : "Andrzej", "non-dropping-particle" : "", "parse-names" : false, "suffix" : "" }, { "dropping-particle" : "", "family" : "Semak", "given" : "Igor", "non-dropping-particle" : "", "parse-names" : false, "suffix" : "" }, { "dropping-particle" : "", "family" : "Kaminski", "given" : "Jan", "non-dropping-particle" : "", "parse-names" : false, "suffix" : "" }, { "dropping-particle" : "", "family" : "Sweatman", "given" : "Trevor", "non-dropping-particle" : "", "parse-names" : false, "suffix" : "" }, { "dropping-particle" : "", "family" : "Wortsman", "given" : "Jacobo", "non-dropping-particle" : "", "parse-names" : false, "suffix" : "" } ], "container-title" : "American journal of physiology. Endocrinology and metabolism", "id" : "ITEM-4", "issue" : "4", "issued" : { "date-parts" : [ [ "2005", "4" ] ] }, "page" : "E701-6", "title" : "CRH stimulation of corticosteroids production in melanocytes is mediated by ACTH.", "type" : "article-journal", "volume" : "288" }, "uris" : [ "http://www.mendeley.com/documents/?uuid=f2f4b9f5-5297-44c7-96c6-e6777717cc8c" ] }, { "id" : "ITEM-5", "itemData" : { "DOI" : "10.1210/jc.2004-0865", "ISSN" : "0021-972X", "PMID" : "15494460", "abstract" : "Near term the human fetal adrenals (HFAs) initiate production of cortisol, which promotes organ maturation and acts to increase placental CRH biosynthesis. The objective of the present study was to determine whether CRH directly stimulates both cortisol production and expression of the steroidogenic enzymes in HFA-definitive zone cells. CRH stimulated the production of cortisol in a time- and dose-dependent manner, with an effective concentration of as low as 0.01 nm. In real-time RT-PCR experiments, CRH treatment increased the mRNA levels of steroidogenic acute regulatory protein and each of the enzymes needed to produce cortisol. CRH induced 3beta-hydroxysteroid dehydrogenase type II (HSD3B2) by 34-fold, 21-hydroxylase (CYP21) by 55-fold, and 11beta-hydroxylase by 41-fold. Induction of steroidogenic acute regulatory protein, cholesterol side chain cleavage (CYP11A), and 17alpha-hydroxylase (CYP17) mRNA by CRH was 6-, 4-, and 6-fold, respectively. We also demonstrated that submaximal concentrations of CRH (30 pm) and ACTH (30 pm) that are seen in fetal circulation were additive on cortisol biosynthesis and 3beta-hydroxysteroid dehydrogenase type II mRNA induction. We suggest that CRH may play an important role in the late gestational rise in cortisol secretion from the HFAs, which may serve to augment placental CRH production and therefore participate in the endocrine cascade that is involved in fetal organ maturation and potentially in the timing of human parturition.", "author" : [ { "dropping-particle" : "", "family" : "Sirianni", "given" : "Rosa", "non-dropping-particle" : "", "parse-names" : false, "suffix" : "" }, { "dropping-particle" : "", "family" : "Rehman", "given" : "Khurram S", "non-dropping-particle" : "", "parse-names" : false, "suffix" : "" }, { "dropping-particle" : "", "family" : "Carr", "given" : "Bruce R", "non-dropping-particle" : "", "parse-names" : false, "suffix" : "" }, { "dropping-particle" : "", "family" : "Parker", "given" : "C Richard", "non-dropping-particle" : "", "parse-names" : false, "suffix" : "" }, { "dropping-particle" : "", "family" : "Rainey", "given" : "William E", "non-dropping-particle" : "", "parse-names" : false, "suffix" : "" } ], "container-title" : "The Journal of clinical endocrinology and metabolism", "id" : "ITEM-5", "issue" : "1", "issued" : { "date-parts" : [ [ "2005", "1" ] ] }, "page" : "279-85", "title" : "Corticotropin-releasing hormone directly stimulates cortisol and the cortisol biosynthetic pathway in human fetal adrenal cells.", "type" : "article-journal", "volume" : "90" }, "uris" : [ "http://www.mendeley.com/documents/?uuid=d2a6819b-fc8a-4113-97a7-6c29093dd40f" ] }, { "id" : "ITEM-6", "itemData" : { "ISSN" : "0013-7227", "PMID" : "10433210", "abstract" : "To determine if CRH and glucocorticoids are respectively required for hypophagia and catabolism in malnutrition, we have subjected wild-type (WT) and CRH knockout (KO) mice to dietary protein deprivation. Compared with WT mice, CRH KO mice exhibited greater decreases in food intake and negligible change in plasma corticosterone after 7 days of protein-free diet. Restricting consumption of normal or protein-free diet for 9 days to the lower intake in protein-deprived CRH KO mice increased evening plasma corticosterone in WT but not KO mice. Restricted intake of protein-free diet increased morning corticosterone more in both genotypes than restricted intake of normal diet, although corticosterone levels were much lower in CRH KO mice. CRH deficiency attenuated body and thymus weight loss induced by restricted diets. Lower weight loss in CRH KO mice was associated with lower fractional loss of body water and protein. The remaining catabolic response in CRH KO mice did not correlate with morning plasma catecholamines or insulin. Corticosterone, but not the progestational appetite stimulant megestrol acetate, prevented hypophagia in CRH KO mice given protein-free diet. We conclude that differences in feeding and metabolic responses to protein deprivation between WT and CRH KO mice are primarily attributable to glucocorticoid insufficiency.", "author" : [ { "dropping-particle" : "", "family" : "Jacobson", "given" : "Lauren", "non-dropping-particle" : "", "parse-names" : false, "suffix" : "" } ], "container-title" : "Endocrinology", "id" : "ITEM-6", "issue" : "8", "issued" : { "date-parts" : [ [ "1999", "8" ] ] }, "page" : "3543-51", "title" : "Lower weight loss and food intake in protein-deprived, corticotropin releasing hormone-deficient mice correlate with glucocorticoid insufficiency.", "type" : "article-journal", "volume" : "140" }, "uris" : [ "http://www.mendeley.com/documents/?uuid=ebefeb1c-fa2c-4e52-bade-65773a66125e" ] } ], "mendeley" : { "formattedCitation" : "(90\u201395)", "plainTextFormattedCitation" : "(90\u201395)", "previouslyFormattedCitation" : "(90\u201395)"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90–95)</w:t>
            </w:r>
            <w:r w:rsidR="006147F3" w:rsidRPr="00274D27">
              <w:rPr>
                <w:rFonts w:ascii="Times New Roman" w:eastAsia="Times New Roman" w:hAnsi="Times New Roman" w:cs="Times New Roman"/>
                <w:color w:val="000000"/>
                <w:szCs w:val="22"/>
                <w:lang w:eastAsia="en-IN"/>
              </w:rPr>
              <w:fldChar w:fldCharType="end"/>
            </w:r>
          </w:p>
        </w:tc>
        <w:tc>
          <w:tcPr>
            <w:tcW w:w="428" w:type="pct"/>
            <w:tcBorders>
              <w:top w:val="single" w:sz="4" w:space="0" w:color="auto"/>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gr0</w:t>
            </w:r>
            <w:r w:rsidR="007D1720"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The brain corticotropin-releasing factor (CRF) system triggers a variety of neuroendocrine and behavioural responses to stress. Whether maternal behaviour and emotionality in lactation are modulated by CRF has rarely been investigated. In the present study, we measured CRF mRNA expression within the parvocellular part of the paraventricular nucleus in virgin and lactating Wistar rats bred for high (HAB) and low (LAB) anxiety-related behaviour or non-selected for anxiety (NAB). Further, we intracerebroventricularly infused synthetic CRF or the CRF receptor (CRF-R) antagonist D-Phe to manipulate CRF-R1/2 non-specifically in lactating HAB, LAB, and NAB dams, and monitored maternal care, maternal motivation, maternal aggression, and anxiety. The CRF mRNA expression in the parvocellular part of the paraventricular nucleus was higher in HAB vs. LAB rats independent of reproductive status. The lactation-specific decrease of CRF mRNA was confirmed in LAB and NAB dams but was absent in HAB dams. Intracerebroventricular CRF decreased maternal care under basal conditions in the home cage in all breeding lines and reduced attack behaviour in HAB and LAB dams during maternal defence. In contrast, D-Phe rescued maternal care after exposure to maternal defence in the home cage without influencing maternal aggression. Furthermore, D-Phe decreased and CRF tended to increase anxiety in HAB/NAB and LAB dams, respectively, suggesting an anxiogenic effect of CRF in lactating females. In conclusion, low CRF-R activation during lactation is an essential prerequisite for the adequate occurrence of maternal behaviour.", "author" : [ { "dropping-particle" : "", "family" : "Klampfl", "given" : "SM", "non-dropping-particle" : "", "parse-names" : false, "suffix" : "" }, { "dropping-particle" : "", "family" : "Neumann", "given" : "ID", "non-dropping-particle" : "", "parse-names" : false, "suffix" : "" }, { "dropping-particle" : "", "family" : "Bosch", "given" : "OJ", "non-dropping-particle" : "", "parse-names" : false, "suffix" : "" } ], "container-title" : "European Journal of Neoroscince", "id" : "ITEM-1", "issued" : { "date-parts" : [ [ "2013" ] ] }, "title" : "Reduced brain corticotropin-releasing factor receptor activation is required for adequate maternal care and maternal aggression in lactating rats.", "type" : "article-journal" }, "uris" : [ "http://www.mendeley.com/documents/?uuid=ca033e25-0576-45a0-802c-9ebbefeaf03b" ] }, { "id" : "ITEM-2", "itemData" : { "DOI" : "10.1037/0735-7044.118.4.805", "ISSN" : "0735-7044", "PMID" : "15301606", "abstract" : "Lactating females that fiercely protect offspring exhibit decreased fear and anxiety. The authors tested whether decreased corticotropin-releasing factor (CRF), an activator of fear and anxiety, plays a functional role in maternal aggression. Intracerebroventricular (icv) injections of CRF (1.0 and 0.2 microg, but not 0.02 microg) significantly inhibited maternal aggression but not other maternal behaviors. The CRF antagonist D-Phe-CRF(12-41) had no effect. Maternal aggression and icv CRF (0.2 microg) induced Fos in 11 of the same regions, including the lateral and medial septum, the bed nucleus of the stria terminalis, the medial and central amygdala, the periaqueductal gray, the dorsal raphe, and the locus coeruleus. These findings suggest that decreased CRF is necessary for maternal aggression and may act by altering brain activity in response to an intruder.", "author" : [ { "dropping-particle" : "", "family" : "Gammie", "given" : "Stephen C", "non-dropping-particle" : "", "parse-names" : false, "suffix" : "" }, { "dropping-particle" : "", "family" : "Negron", "given" : "Alejandro", "non-dropping-particle" : "", "parse-names" : false, "suffix" : "" }, { "dropping-particle" : "", "family" : "Newman", "given" : "Sarah M", "non-dropping-particle" : "", "parse-names" : false, "suffix" : "" }, { "dropping-particle" : "", "family" : "Rhodes", "given" : "Justin S", "non-dropping-particle" : "", "parse-names" : false, "suffix" : "" } ], "container-title" : "Behavioral neuroscience", "id" : "ITEM-2", "issue" : "4", "issued" : { "date-parts" : [ [ "2004", "8" ] ] }, "page" : "805-14", "title" : "Corticotropin-releasing factor inhibits maternal aggression in mice.", "type" : "article-journal", "volume" : "118" }, "uris" : [ "http://www.mendeley.com/documents/?uuid=048879bd-91bd-4bb7-a28f-c944f380d744" ] } ], "mendeley" : { "formattedCitation" : "(96,97)", "plainTextFormattedCitation" : "(96,97)", "previouslyFormattedCitation" : "(96,97)" }, "properties" : { "noteIndex" : 0 }, "schema" : "https://github.com/citation-style-language/schema/raw/master/csl-citation.json" }</w:instrText>
            </w:r>
            <w:r w:rsidR="007D1720"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96,97)</w:t>
            </w:r>
            <w:r w:rsidR="007D1720" w:rsidRPr="00274D27">
              <w:rPr>
                <w:rFonts w:ascii="Times New Roman" w:eastAsia="Times New Roman" w:hAnsi="Times New Roman" w:cs="Times New Roman"/>
                <w:color w:val="000000"/>
                <w:szCs w:val="22"/>
                <w:lang w:eastAsia="en-IN"/>
              </w:rPr>
              <w:fldChar w:fldCharType="end"/>
            </w:r>
          </w:p>
        </w:tc>
        <w:tc>
          <w:tcPr>
            <w:tcW w:w="368" w:type="pct"/>
            <w:tcBorders>
              <w:top w:val="single" w:sz="4" w:space="0" w:color="auto"/>
              <w:left w:val="nil"/>
              <w:bottom w:val="single" w:sz="4" w:space="0" w:color="auto"/>
              <w:right w:val="single" w:sz="4" w:space="0" w:color="auto"/>
            </w:tcBorders>
            <w:shd w:val="clear" w:color="auto" w:fill="auto"/>
            <w:noWrap/>
            <w:vAlign w:val="center"/>
            <w:hideMark/>
          </w:tcPr>
          <w:p w:rsidR="00250E9C" w:rsidRPr="00274D27" w:rsidRDefault="00250E9C" w:rsidP="00830AC5">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s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677/JOE-07-0645", "ISSN" : "1479-6805", "PMID" : "18434353", "abstract" : "Arginine vasopressin (AVP) and corticotropin-releasing hormone (CRH) have both been implicated in modulating insulin secretion from pancreatic beta-cells. In the present study, we investigated the insulin-secreting activities of AVP and CRH in wild-type and AVP VIb receptor knockout mice. Both neuropeptides stimulated insulin secretion from isolated mouse pancreatic islets. The response of islets to CRH was increased fourfold by concomitant incubation with a subthreshold dose of AVP that alone did not stimulate insulin secretion. Activation of the endogenously expressed M3 receptor by the cholinergic agonist carbachol also potentiated CRH-induced insulin secretion, indicating that the phenomenon may be pathway specific (i.e. Ca2+-phospholipase C) rather than agonist specific. The protein kinase C (PKC) inhibitors Ro-31-8425 and bisindolylmaleimide I attenuated the potentiating effect of AVP on CRH-stimulated insulin secretion and blocked AVP-stimulated insulin secretion. A possible interaction between the PKC and protein kinase A pathways was also investigated. The phorbol ester phorbol myristate acetate (PMA) stimulated insulin secretion, while the addition of both PMA and CRH enhanced insulin secretion over that measured with either PMA or CRH alone. Additionally, no AVP potentiation of CRH-stimulated insulin secretion was observed upon incubation in Ca2+-free Krebs-Ringer buffer. Taken together, the present study suggests a possible synergism between AVP and CRH to release insulin from pancreatic beta-cells that relies at least in part on activation of the PKC signaling pathway and is dependent on extracellular Ca2+. This is the first example of a possible interplay between the AVP and CRH systems outside of the hypothalamic-pituitary-adrenal axis.", "author" : [ { "dropping-particle" : "", "family" : "O'Carroll", "given" : "Anne-Marie", "non-dropping-particle" : "", "parse-names" : false, "suffix" : "" }, { "dropping-particle" : "", "family" : "Howell", "given" : "Gillian M", "non-dropping-particle" : "", "parse-names" : false, "suffix" : "" }, { "dropping-particle" : "", "family" : "Roberts", "given" : "Emma M", "non-dropping-particle" : "", "parse-names" : false, "suffix" : "" }, { "dropping-particle" : "", "family" : "Lolait", "given" : "Stephen J", "non-dropping-particle" : "", "parse-names" : false, "suffix" : "" } ], "container-title" : "The Journal of endocrinology", "id" : "ITEM-1", "issue" : "2", "issued" : { "date-parts" : [ [ "2008", "5" ] ] }, "page" : "231-9", "title" : "Vasopressin potentiates corticotropin-releasing hormone-induced insulin release from mouse pancreatic beta-cells.", "type" : "article-journal", "volume" : "197" }, "uris" : [ "http://www.mendeley.com/documents/?uuid=820c3275-0547-4238-aefe-119fb7c791ca" ] } ], "mendeley" : { "formattedCitation" : "(56)", "plainTextFormattedCitation" : "(56)", "previouslyFormattedCitation" : "(56)"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56)</w:t>
            </w:r>
            <w:r w:rsidR="006147F3" w:rsidRPr="00274D27">
              <w:rPr>
                <w:rFonts w:ascii="Times New Roman" w:eastAsia="Times New Roman" w:hAnsi="Times New Roman" w:cs="Times New Roman"/>
                <w:color w:val="000000"/>
                <w:szCs w:val="22"/>
                <w:lang w:eastAsia="en-IN"/>
              </w:rPr>
              <w:fldChar w:fldCharType="end"/>
            </w:r>
          </w:p>
        </w:tc>
        <w:tc>
          <w:tcPr>
            <w:tcW w:w="360" w:type="pct"/>
            <w:tcBorders>
              <w:top w:val="single" w:sz="4" w:space="0" w:color="auto"/>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edp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Although a number of investigators have shown that release of ACTH is accompanied by the release of Beta-endorphin (\u03b2-End) and Beta-lipotropin (\u03b2-LPH), the proportion of the latter two peptides released with stress or by CRF is unclear. To evaluate directly the release of \u03b2-End versus \u03b2-LPH from the anterior lobe, we used molecular sieving of plasma and subsequent radioimmunoassay to measure release of both \u03b2-End and \u03b2-LPH into plasma after thirty minutes of inescapable intermittent footshock. We found a substantial increase in circulating \u03b2-End which appears to be of anterior lobe origin. The \u03b2-End does not appear to represent peripheral conversion of \u03b2-LPH to \u03b2-End since the ratio of \u03b2-LPH:\u03b2-End released remained constant between five and thirty minutes of stress, and the rate of disappearance of \u03b2-LPH is slower than the rate of disappearance of \u03b2-End following the termination of stress. Further confirmation of these findings was obtained by examining the POMC derived peptides released by pituitary cell suspensions in the presence and absence of oCRF. While unstimulated release consisted of equal proportions of \u03b2-End and \u03b2-LPH, stimulation of the anterior lobe cell suspensions with oCRF resulted in the release of two-fold more \u03b2-End than \u03b2-LPH.", "author" : [ { "dropping-particle" : "", "family" : "Young", "given" : "Elizabeth A.", "non-dropping-particle" : "", "parse-names" : false, "suffix" : "" }, { "dropping-particle" : "", "family" : "Lewis", "given" : "James", "non-dropping-particle" : "", "parse-names" : false, "suffix" : "" }, { "dropping-particle" : "", "family" : "Akil", "given" : "Huda", "non-dropping-particle" : "", "parse-names" : false, "suffix" : "" } ], "container-title" : "Peptides", "id" : "ITEM-1", "issue" : "4", "issued" : { "date-parts" : [ [ "1986" ] ] }, "page" : "603-7", "title" : "The preferential release of beta-endorphin from the anterior pituitary lobe by Corticotropin Releasing Factor (CRF)", "type" : "article-journal", "volume" : "7" }, "uris" : [ "http://www.mendeley.com/documents/?uuid=80501780-a0cf-46d8-8678-038fdff876a8" ] }, { "id" : "ITEM-2", "itemData" : { "ISSN" : "0027-8424", "PMID" : "2538829", "abstract" : "Previous work has shown that corticotropin releasing factor, vasoactive intestinal peptide, phorbol ester, and forskolin cause the secretion of adrenocorticotropic hormone and beta-endorphin from the AtT-20 mouse pituitary cell line. Human recombinant interleukin 1 alpha and 1 beta also stimulated adrenocorticotropic hormone and beta-endorphin secretion from AtT-20 cells in a time- and dose-related manner. The effect appeared only after pretreatment with interleukin 1 (IL-1) for at least 18 hr and was maximum at 24 hr. After pretreatment of the cells over a period of time with IL-1, the secretion induced by corticotropin releasing factor and vasoactive intestinal peptide was increased in more than an additive manner. The enhancement of corticotropin releasing factor-induced beta-endorphin release produced by IL-1 was apparent after 12 hr and reached a maximum at 24 hr. IL-1 did not affect forskolin-induced cAMP generation but enhanced the effect of forskolin on beta-endorphin secretion. This suggests that IL-1 does not induce adenylate cyclase and that forskolin causes the secretion of beta-endorphin by a mechanism independent of cAMP. IL-1 enhanced phorbol ester-induced beta-endorphin secretion. After prolonged treatment with phorbol ester (an activator of protein kinase C), the secretion induced by phorbol ester was abolished as well as the enhancement induced by IL-1. However, prolonged treatment with phorbol ester had no effect on IL-1-induced beta-endorphin secretion. These observations suggest that IL-1 enhances peptide-generated secretion of beta-endorphin by inducing protein kinase C.", "author" : [ { "dropping-particle" : "", "family" : "F\u0103g\u0103ra\u015fan", "given" : "Mirela O.", "non-dropping-particle" : "", "parse-names" : false, "suffix" : "" }, { "dropping-particle" : "", "family" : "Eskay", "given" : "Robert", "non-dropping-particle" : "", "parse-names" : false, "suffix" : "" }, { "dropping-particle" : "", "family" : "Axelrod", "given" : "Julius", "non-dropping-particle" : "", "parse-names" : false, "suffix" : "" } ], "container-title" : "Proceedings of the National Academy of Sciences of the United States of America", "id" : "ITEM-2", "issue" : "6", "issued" : { "date-parts" : [ [ "1989", "3" ] ] }, "page" : "2070-3", "title" : "Interleukin 1 potentiates the secretion of beta-endorphin induced by secretagogues in a mouse pituitary cell line (AtT-20).", "type" : "article-journal", "volume" : "86" }, "uris" : [ "http://www.mendeley.com/documents/?uuid=0fc8737a-0b4d-46cb-961f-fd07bf385bd7" ] } ], "mendeley" : { "formattedCitation" : "(98,99)", "plainTextFormattedCitation" : "(98,99)", "previouslyFormattedCitation" : "(98,99)"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98,99)</w:t>
            </w:r>
            <w:r w:rsidR="006147F3" w:rsidRPr="00274D27">
              <w:rPr>
                <w:rFonts w:ascii="Times New Roman" w:eastAsia="Times New Roman" w:hAnsi="Times New Roman" w:cs="Times New Roman"/>
                <w:color w:val="000000"/>
                <w:szCs w:val="22"/>
                <w:lang w:eastAsia="en-IN"/>
              </w:rPr>
              <w:fldChar w:fldCharType="end"/>
            </w:r>
          </w:p>
        </w:tc>
        <w:tc>
          <w:tcPr>
            <w:tcW w:w="365" w:type="pct"/>
            <w:tcBorders>
              <w:top w:val="single" w:sz="4" w:space="0" w:color="auto"/>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08" w:type="pct"/>
            <w:tcBorders>
              <w:top w:val="single" w:sz="4" w:space="0" w:color="auto"/>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356" w:type="pct"/>
            <w:tcBorders>
              <w:top w:val="single" w:sz="4" w:space="0" w:color="auto"/>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88" w:type="pct"/>
            <w:tcBorders>
              <w:top w:val="single" w:sz="4" w:space="0" w:color="auto"/>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63" w:type="pct"/>
            <w:tcBorders>
              <w:top w:val="single" w:sz="4" w:space="0" w:color="auto"/>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26" w:type="pct"/>
            <w:tcBorders>
              <w:top w:val="single" w:sz="4" w:space="0" w:color="auto"/>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68" w:type="pct"/>
            <w:tcBorders>
              <w:top w:val="single" w:sz="4" w:space="0" w:color="auto"/>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343" w:type="pct"/>
            <w:tcBorders>
              <w:top w:val="single" w:sz="4" w:space="0" w:color="auto"/>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r>
      <w:tr w:rsidR="00270297" w:rsidRPr="00274D27" w:rsidTr="00540BBB">
        <w:trPr>
          <w:trHeight w:val="300"/>
          <w:jc w:val="center"/>
        </w:trPr>
        <w:tc>
          <w:tcPr>
            <w:tcW w:w="387"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Cortic</w:t>
            </w:r>
            <w:r w:rsidRPr="00274D27">
              <w:rPr>
                <w:rFonts w:ascii="Times New Roman" w:eastAsia="Times New Roman" w:hAnsi="Times New Roman" w:cs="Times New Roman"/>
                <w:color w:val="000000"/>
                <w:szCs w:val="22"/>
                <w:lang w:eastAsia="en-IN"/>
              </w:rPr>
              <w:lastRenderedPageBreak/>
              <w:t>osteroids</w:t>
            </w:r>
          </w:p>
        </w:tc>
        <w:tc>
          <w:tcPr>
            <w:tcW w:w="200" w:type="pct"/>
            <w:tcBorders>
              <w:top w:val="single" w:sz="4" w:space="0" w:color="auto"/>
              <w:left w:val="nil"/>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lastRenderedPageBreak/>
              <w:t>ct</w:t>
            </w:r>
            <w:r w:rsidRPr="00274D27">
              <w:rPr>
                <w:rFonts w:ascii="Times New Roman" w:eastAsia="Times New Roman" w:hAnsi="Times New Roman" w:cs="Times New Roman"/>
                <w:color w:val="000000"/>
                <w:szCs w:val="22"/>
                <w:lang w:eastAsia="en-IN"/>
              </w:rPr>
              <w:lastRenderedPageBreak/>
              <w:t>s</w:t>
            </w:r>
            <w:proofErr w:type="spellEnd"/>
          </w:p>
        </w:tc>
        <w:tc>
          <w:tcPr>
            <w:tcW w:w="315" w:type="pct"/>
            <w:tcBorders>
              <w:top w:val="single" w:sz="4" w:space="0" w:color="auto"/>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lastRenderedPageBreak/>
              <w:t>tri0</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1" ] ] }, "page" : "C198-209", "title" : "Adipogenic and lipolytic effects of chronic glucocorticoid exposure.", "type" : "article-journal", "volume" : "300" }, "uris" : [ "http://www.mendeley.com/documents/?uuid=3df8fd36-2f88-4030-b30d-e311059a8e34" ] }, { "id" : "ITEM-2", "itemData" : { "DOI" : "10.1152/ajpendo.00544.2001",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2", "issue" : "1", "issued" : { "date-parts" : [ [ "2002", "7" ] ] }, "page" : "E172-7", "title" : "Effects of cortisol on lipolysis and regional interstitial glycerol levels in humans.", "type" : "article-journal", "volume" : "283" }, "uris" : [ "http://www.mendeley.com/documents/?uuid=33f3ecab-8049-412c-a73a-7699df048c9a" ] } ], "mendeley" : { "formattedCitation" : "(100,101)", "plainTextFormattedCitation" : "(100,101)", "previouslyFormattedCitation" : "(100,101)"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10</w:t>
            </w:r>
            <w:r w:rsidR="00096AD0" w:rsidRPr="00096AD0">
              <w:rPr>
                <w:rFonts w:ascii="Times New Roman" w:eastAsia="Times New Roman" w:hAnsi="Times New Roman" w:cs="Times New Roman"/>
                <w:noProof/>
                <w:color w:val="000000"/>
                <w:szCs w:val="22"/>
                <w:lang w:eastAsia="en-IN"/>
              </w:rPr>
              <w:lastRenderedPageBreak/>
              <w:t>0,101)</w:t>
            </w:r>
            <w:r w:rsidR="006147F3" w:rsidRPr="00274D27">
              <w:rPr>
                <w:rFonts w:ascii="Times New Roman" w:eastAsia="Times New Roman" w:hAnsi="Times New Roman" w:cs="Times New Roman"/>
                <w:color w:val="000000"/>
                <w:szCs w:val="22"/>
                <w:lang w:eastAsia="en-IN"/>
              </w:rPr>
              <w:fldChar w:fldCharType="end"/>
            </w:r>
          </w:p>
        </w:tc>
        <w:tc>
          <w:tcPr>
            <w:tcW w:w="320" w:type="pct"/>
            <w:tcBorders>
              <w:top w:val="single" w:sz="4" w:space="0" w:color="auto"/>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lastRenderedPageBreak/>
              <w:t>gng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ISSN" : "0270-7306", "PMID" : "3422101", "abstract" : "Chimeric genes were constructed by fusion of various regions of the 5'-flanking sequence from the phosphoenolpyruvate carboxykinase (GTP) (PEPCK) gene to the chloramphenicol acetyltransferase-coding sequence and to simian virus 40 splice and polyadenylation sequences. These were used to demonstrate that two glucocorticoid regulatory elements (GREs) combine to confer glucocorticoid responsiveness upon the PEPCK gene in H4IIE hepatoma cells. Both elements, a distal one whose 5' boundary is located between -1264 and -1111 base pairs and a proximal one located between -468 and -420 base pairs relative to the transcription initiation site, act independently, in various positions and orientations, and upon the heterologous thymidine kinase promoter. Each element accounts for half of the maximal response of the chimeric genes. Therefore, two widely separated enhancerlike elements contribute equally to the response of the PEPCK gene to glucocorticoid hormones. Neither of the PEPCK GREs contains the TGTTCT consensus sequence associated with most other GREs.", "author" : [ { "dropping-particle" : "", "family" : "Petersen", "given" : "Dan D.", "non-dropping-particle" : "", "parse-names" : false, "suffix" : "" }, { "dropping-particle" : "", "family" : "Magnuson", "given" : "Mark A.", "non-dropping-particle" : "", "parse-names" : false, "suffix" : "" }, { "dropping-particle" : "", "family" : "Granner", "given" : "Daryl K.", "non-dropping-particle" : "", "parse-names" : false, "suffix" : "" } ], "container-title" : "Molecular and cellular biology", "id" : "ITEM-1", "issue" : "1", "issued" : { "date-parts" : [ [ "1988", "1" ] ] }, "page" : "96-104", "title" : "Location and characterization of two widely separated glucocorticoid response elements in the phosphoenolpyruvate carboxykinase gene.", "type" : "article-journal", "volume" : "8" }, "uris" : [ "http://www.mendeley.com/documents/?uuid=9ddcf126-3dd8-4c69-b985-15541956c430" ] }, { "id" : "ITEM-2", "itemData" : { "abstract" : "The expression of a luciferase reporter gene under the control of the human glucose 6-phosphatase gene promoter was stimulated by both dexamethasone and dibutyryl cAMP in H4IIE hepatoma cells. A cis-active element located between nucleotides \u00ae161 and \u00ae152 in the glucose 6-phosphatase gene promoter was identi\u00aeed and found to be necessary for both basal reporter-gene expression and induction of expression by both dibutyryl cAMP and dexamethasone. Nucleotides \u00ae161 to \u00ae152 were functionally replaced by the consensus sequence for a cAMP response element. An antibody against the cAMP response element-binding protein caused a supershift in gel-electrophoretic-mobility-shift assays using an oligonucleotide probe representing the glucose 6- phosphatase gene promoter from nucleotides \u00ae161 to \u00ae152. These results strongly indicate that in H4IIE cells the glucose 6- phosphatase gene-promoter sequence from \u00ae161 to \u00ae152 is a cAMP response element which is important for the regulation of transcription of the glucose 6-phosphatase gene by both cAMP and glucocorticoids.", "author" : [ { "dropping-particle" : "", "family" : "Schmoll", "given" : "Dieter", "non-dropping-particle" : "", "parse-names" : false, "suffix" : "" }, { "dropping-particle" : "", "family" : "Wasner", "given" : "Christina", "non-dropping-particle" : "", "parse-names" : false, "suffix" : "" }, { "dropping-particle" : "", "family" : "Hinds", "given" : "Carolyn J.", "non-dropping-particle" : "", "parse-names" : false, "suffix" : "" }, { "dropping-particle" : "", "family" : "Allan", "given" : "Bernard B.", "non-dropping-particle" : "", "parse-names" : false, "suffix" : "" }, { "dropping-particle" : "", "family" : "Walther", "given" : "Reinhard", "non-dropping-particle" : "", "parse-names" : false, "suffix" : "" }, { "dropping-particle" : "", "family" : "Burchell", "given" : "Ann", "non-dropping-particle" : "", "parse-names" : false, "suffix" : "" } ], "container-title" : "Biochemical journal", "id" : "ITEM-2", "issued" : { "date-parts" : [ [ "1999" ] ] }, "page" : "457-463", "title" : "Identi\ufb01cation of a cAMP response element within the glucose-6-phosphatase hydrolytic subunit gene promoter which is involved in the transcriptional regulation by cAMP and glucocorticoids in H4IIE hepatoma cells", "type" : "article-journal", "volume" : "338" }, "uris" : [ "http://www.mendeley.com/documents/?uuid=3444ef55-0456-465d-b387-c886d21b29df" ] }, { "id" : "ITEM-3", "itemData" : { "ISBN" : "6153227236", "ISSN" : "0021-9258", "PMID" : "10026211", "abstract" : "The cyclic AMP response element (CRE) of the rat phosphoenolpyruvate carboxykinase (PEPCK) gene promoter is required for a complete glucocorticoid response. Proteins known to bind the PEPCK CRE include the CRE-binding protein (CREB) and members of the CCAAT/enhancer-binding protein (C/EBP) family. We took two different approaches to determine which of these proteins provides the accessory factor activity for the glucocorticoid response from the PEPCK CRE. The first strategy involved replacing the CRE of the PEPCK promoter/chloramphenicol acetyltransferase reporter plasmid (pPL32) with a consensus C/EBP-binding sequence. This construct, termed pDeltaCREC/EBP, binds C/EBPalpha and beta but not CREB, yet it confers a nearly complete glucocorticoid response when transiently transfected into H4IIE rat hepatoma cells. These results suggest that one of the C/EBP family members may be the accessory factor. The second strategy involved co-transfecting H4IIE cells with a pPL32 mutant, in which the CRE was replaced with a GAL4-binding sequence (pDeltaCREGAL4), and various GAL4 DNA-binding domain (DBD) fusion protein expression vectors. Although chimeric proteins consisting of the GAL4 DBD fused to either CREB or C/EBPalpha are able to confer an increase in basal transcription, they do not facilitate the glucocorticoid response. In contrast, a fusion protein consisting of the GAL4 DBD and amino acids 1-118 of C/EBPbeta provides a significant glucocorticoid response. Additional GAL4 fusion studies were done to map the minimal domain of C/EBPbeta needed for accessory factor activity to the glucocorticoid response. Chimeric proteins containing amino acid regions 1-84, 52-118, or 85-118 of C/EBPbeta fused to the GAL4 DBD do not mediate a glucocorticoid response. We conclude that the amino terminus of C/EBPbeta contains a multicomponent domain necessary to confer accessory factor activity to the glucocorticoid response from the CRE of the PEPCK gene promoter.", "author" : [ { "dropping-particle" : "", "family" : "Yamada", "given" : "K", "non-dropping-particle" : "", "parse-names" : false, "suffix" : "" }, { "dropping-particle" : "", "family" : "Duong", "given" : "D T", "non-dropping-particle" : "", "parse-names" : false, "suffix" : "" }, { "dropping-particle" : "", "family" : "Scott", "given" : "D K", "non-dropping-particle" : "", "parse-names" : false, "suffix" : "" }, { "dropping-particle" : "", "family" : "Wang", "given" : "J C", "non-dropping-particle" : "", "parse-names" : false, "suffix" : "" }, { "dropping-particle" : "", "family" : "Granner", "given" : "D K", "non-dropping-particle" : "", "parse-names" : false, "suffix" : "" } ], "container-title" : "The Journal of biological chemistry", "id" : "ITEM-3", "issue" : "9", "issued" : { "date-parts" : [ [ "1999", "2", "26" ] ] }, "page" : "5880-87", "title" : "CCAAT/enhancer-binding protein beta is an accessory factor for the glucocorticoid response from the cAMP response element in the rat phosphoenolpyruvate carboxykinase gene promoter.", "type" : "article-journal", "volume" : "274" }, "uris" : [ "http://www.mendeley.com/documents/?uuid=53856a05-aac3-4d18-a112-51d36d9c1eb5" ] } ], "mendeley" : { "formattedCitation" : "(102\u2013104)", "plainTextFormattedCitation" : "(102\u2013104)", "previouslyFormattedCitation" : "(102\u2013104)"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1</w:t>
            </w:r>
            <w:r w:rsidR="00096AD0" w:rsidRPr="00096AD0">
              <w:rPr>
                <w:rFonts w:ascii="Times New Roman" w:eastAsia="Times New Roman" w:hAnsi="Times New Roman" w:cs="Times New Roman"/>
                <w:noProof/>
                <w:color w:val="000000"/>
                <w:szCs w:val="22"/>
                <w:lang w:eastAsia="en-IN"/>
              </w:rPr>
              <w:lastRenderedPageBreak/>
              <w:t>02–104)</w:t>
            </w:r>
            <w:r w:rsidR="006147F3" w:rsidRPr="00274D27">
              <w:rPr>
                <w:rFonts w:ascii="Times New Roman" w:eastAsia="Times New Roman" w:hAnsi="Times New Roman" w:cs="Times New Roman"/>
                <w:color w:val="000000"/>
                <w:szCs w:val="22"/>
                <w:lang w:eastAsia="en-IN"/>
              </w:rPr>
              <w:fldChar w:fldCharType="end"/>
            </w:r>
          </w:p>
        </w:tc>
        <w:tc>
          <w:tcPr>
            <w:tcW w:w="428" w:type="pct"/>
            <w:tcBorders>
              <w:top w:val="single" w:sz="4" w:space="0" w:color="auto"/>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lastRenderedPageBreak/>
              <w:t>ina0</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Fat feeding produces whole-body insulin resistance and decreased glucose uptake in muscle tissue of rats. To examine the effect of glucocorticoid blockade on the insulin resistance caused by high-fat feeding, four groups of rats were fed diets high in starch (70% of calories) or fat (59% of calories) for 4 weeks with or without the antiglucocorticoid RU486 (69.8 mumol.kg-1.day-1) in the food. Whole-body insulin action was assessed by the euglycemic clamp technique at an upper physiological insulin level with bolus 2-[3H]deoxyglucose to determine individual tissue insulin-stimulated glucose uptake. Whole-body glucose utilization (clamp glucose infusion rate [GIR]) was decreased by high-fat feeding (GIR 68.3 +/- 12.2 vs. 182.6 +/- 12.8 mumol.kg-1.min-1 for the starch-fed group; P &lt; 0.001). Addition of RU486 to the diet significantly improved (GIR 133.9 +/- 12.8 mumol.kg-1.min-1; P &lt; 0.01), but did not fully reverse, the insulin resistance caused by fat feeding. RU486 was without effect in the starch-fed rats. In skeletal muscles, RU486 ameliorated 62 and 68% of the insulin resistance produced by fat feeding in red quadriceps and extensor digitorum longus hindlimb muscles, respectively, but had no effect in heart or white adipose tissue. These results suggest that glucocorticoids play, in a tissue-specific manner, a role in the maintenance and/or production of insulin resistance produced by high-fat feeding.", "author" : [ { "dropping-particle" : "", "family" : "Kusunoki", "given" : "M", "non-dropping-particle" : "", "parse-names" : false, "suffix" : "" }, { "dropping-particle" : "", "family" : "Cooney", "given" : "GJ", "non-dropping-particle" : "", "parse-names" : false, "suffix" : "" }, { "dropping-particle" : "", "family" : "Hara", "given" : "T", "non-dropping-particle" : "", "parse-names" : false, "suffix" : "" }, { "dropping-particle" : "", "family" : "Storlien", "given" : "LH", "non-dropping-particle" : "", "parse-names" : false, "suffix" : "" } ], "container-title" : "Diabetes", "id" : "ITEM-1", "issue" : "6", "issued" : { "date-parts" : [ [ "1995" ] ] }, "page" : "718-20", "title" : "Amelioration of high-fat feeding-induced insulin resistance in skeletal muscle with the antiglucocorticoid RU486.", "type" : "article-journal", "volume" : "44" }, "uris" : [ "http://www.mendeley.com/documents/?uuid=57fea1c7-2689-45f0-8aba-dbccfb71f418" ] }, { "id" : "ITEM-2", "itemData" : { "abstract" : "Lean (Fa/?) and obese (fa/fa) Zucker rats were adrenalectomized (ADX) in order to assess the contribution of adrenal hormones to insulin resistance of the obese Zucker rat. Glucose utilization was measured using an insulin suppression test. Sham-operated obese rats gained almost twice as much weight as sham-operated lean littermates. However, body weight gain of ADX animals was comparable in both genotypes. It was significantly less than that of the respective sham-operated controls. Body weight differences can be accounted for almost entirely by a marked loss of adipose tissue. Although insulin resistance may be attributable to obesity in part, steroid hormones are thought to be directly antagonistic to insulin for glucose metabolism. Adrenalectomy resulted in a decrease in serum glucose concentrations for both lean and obese Zucker rats compared with their respective sham-operated groups. Serum insulin concentration of lean ADX rats was 23% of sham-operated controls; in obese ADX rats, it was 9% of controls. Elevated levels of steady state serum glucose (SSSG) levels in sham-operated obese rats demonstrate a marked resistance to insulin induced glucose uptake compared with sham-operated lean animals. Adrenalectomy caused a marked improvement in insulin sensitivity of obese rats. The hyperglycemic SSSG levels of the obese rats were reduced 2.5 times by ADX. These results indicate that insulin resistance of Zucker obese rats can be ameliorated by ADX, suggesting adrenal hormones contribute to insulin resistance in these animals.", "author" : [ { "dropping-particle" : "", "family" : "Freedman", "given" : "MR", "non-dropping-particle" : "", "parse-names" : false, "suffix" : "" }, { "dropping-particle" : "", "family" : "Stern", "given" : "JS", "non-dropping-particle" : "", "parse-names" : false, "suffix" : "" }, { "dropping-particle" : "", "family" : "Reaven", "given" : "GM", "non-dropping-particle" : "", "parse-names" : false, "suffix" : "" }, { "dropping-particle" : "", "family" : "Mondon", "given" : "CE", "non-dropping-particle" : "", "parse-names" : false, "suffix" : "" } ], "container-title" : "Hormone and metabolic research", "id" : "ITEM-2", "issue" : "5", "issued" : { "date-parts" : [ [ "1986" ] ] }, "page" : "296-8", "title" : "Effect of adrenalectomy on in vivo glucose metabolism in insulin resistant Zucker obese rats.", "type" : "article-journal", "volume" : "18" }, "uris" : [ "http://www.mendeley.com/documents/?uuid=0f8d0a46-2083-4beb-8715-12d93546a028" ] }, { "id" : "ITEM-3", "itemData" : { "DOI" : "10.1007/s00125-005-1886-0", "ISBN" : "0012500518", "ISSN" : "0012-186X", "PMID" : "16078016", "abstract" : "Aims/hypothesis: Treatment with glucocorticoids, especially at high doses, induces insulin resistance. The aims of the present study were to identify the potential defects in insulin signalling that contribute to dexamethasone-induced insulin resistance in skeletal muscles, and to investigate whether the glycogen synthase-3 (GSK-3) inhibitor CHIR-637 could restore insulin-stimulated glucose metabolism. Materials and methods: Skeletal muscles were made insulin-resistant by treating male Wistar rats with dexamethasone, a glucocorticoid analogue, for 12 days. Insulin-stimulated glucose uptake, glycogen synthesis and insulin signalling were studied in skeletal muscles in vitro. Results: Dexamethasone treatment decreased the ability of insulin to stimulate glucose uptake, glycogen synthesis and glycogen synthase fractional activity. In addition, the dephosphorylation of glycogen synthase by insulin was blocked. These defects were paralleled by reduced insulin-stimulated protein kinase B (PKB) and GSK-3 phosphorylation. While expression of PKB, GSK-3 and glycogen synthase was not reduced by dexamethasone treatment, expression of the p85\u03b1 subunit of phosphatidylinositol 3-kinase (PI 3-kinase) was increased. Inhibition of GSK-3 by CHIR-637 increased glycogen synthase fractional activity in soleus muscle from normal and dexamethasone-treated rats, although the effect was more pronounced in control rats. CHIR-637 did not improve insulin-stimulated glucose uptake in muscles from dexamethasone-treated rats. Conclusions/interpretation: We demonstrated that chronic dexamethasone treatment impairs insulin-stimulated PKB and GSK-3 phosphorylation, which may contribute to insulin resistance in skeletal muscles. Acute pharmacological inhibition of GSK-3 activated glycogen synthase in muscles from dexamethasone-treated rats, but GSK-3 inhibition did not restore insulinstimulated glucose uptake.", "author" : [ { "dropping-particle" : "", "family" : "Ruzzin", "given" : "J", "non-dropping-particle" : "", "parse-names" : false, "suffix" : "" }, { "dropping-particle" : "", "family" : "Wagman", "given" : "a S", "non-dropping-particle" : "", "parse-names" : false, "suffix" : "" }, { "dropping-particle" : "", "family" : "Jensen", "given" : "J", "non-dropping-particle" : "", "parse-names" : false, "suffix" : "" } ], "container-title" : "Diabetologia", "id" : "ITEM-3", "issue" : "10", "issued" : { "date-parts" : [ [ "2005", "10" ] ] }, "page" : "2119-30", "title" : "Glucocorticoid-induced insulin resistance in skeletal muscles: defects in insulin signalling and the effects of a selective glycogen synthase kinase-3 inhibitor.", "type" : "article-journal", "volume" : "48" }, "uris" : [ "http://www.mendeley.com/documents/?uuid=b6f7b219-383c-42ca-9753-f75d5bc9ec9c" ] }, { "id" : "ITEM-4", "itemData" : { "DOI" : "10.1126/science.1066285", "ISSN" : "0036-8075", "PMID" : "11739957", "abstract" : "The adverse metabolic consequences of obesity are best predicted by the quantity of visceral fat. Excess glucocorticoids produce visceral obesity and diabetes, but circulating glucocorticoid levels are normal in typical obesity. Glucocorticoids can be produced locally from inactive 11-keto forms through the enzyme 11beta hydroxysteroid dehydrogenase type 1 (11beta HSD-1). We created transgenic mice overexpressing 11beta HSD-1 selectively in adipose tissue to an extent similar to that found in adipose tissue from obese humans. These mice had increased adipose levels of corticosterone and developed visceral obesity that was exaggerated by a high-fat diet. The mice also exhibited pronounced insulin-resistant diabetes, hyperlipidemia, and, surprisingly, hyperphagia despite hyperleptinemia. Increased adipocyte 11beta HSD-1 activity may be a common molecular etiology for visceral obesity and the metabolic syndrome.", "author" : [ { "dropping-particle" : "", "family" : "Masuzaki", "given" : "Hiroaki", "non-dropping-particle" : "", "parse-names" : false, "suffix" : "" }, { "dropping-particle" : "", "family" : "Paterson", "given" : "Janice", "non-dropping-particle" : "", "parse-names" : false, "suffix" : "" }, { "dropping-particle" : "", "family" : "Shinyama", "given" : "Hiroshi", "non-dropping-particle" : "", "parse-names" : false, "suffix" : "" }, { "dropping-particle" : "", "family" : "Morton", "given" : "Nicholas M.", "non-dropping-particle" : "", "parse-names" : false, "suffix" : "" }, { "dropping-particle" : "", "family" : "Mullins", "given" : "John J.", "non-dropping-particle" : "", "parse-names" : false, "suffix" : "" }, { "dropping-particle" : "", "family" : "Seckl", "given" : "Jonathan R.", "non-dropping-particle" : "", "parse-names" : false, "suffix" : "" }, { "dropping-particle" : "", "family" : "Flier", "given" : "Jeffrey S.", "non-dropping-particle" : "", "parse-names" : false, "suffix" : "" } ], "container-title" : "Science", "id" : "ITEM-4", "issue" : "5549", "issued" : { "date-parts" : [ [ "2001", "12", "7" ] ] }, "page" : "2166-70", "title" : "A transgenic model of visceral obesity and the metabolic syndrome.", "type" : "article-journal", "volume" : "294" }, "uris" : [ "http://www.mendeley.com/documents/?uuid=f6fdfb47-4759-498c-a18b-9024d51b42e9" ] }, { "id" : "ITEM-5", "itemData" : { "DOI" : "10.1097/01.ASN.0000145435.80005.1E", "ISSN" : "1046-6673", "PMID" : "15579527", "abstract" : "Cardiovascular disease is a prevalent and serious complication after solid organ transplantation. Treatment with glucocorticoids is associated with increased risk for diabetes mellitus, insulin resistance, weight gain, hypercholesterolemia, and hypertension, all shown to be independent risk factors for cardiovascular disease. We sought to test the hypothesis that tapering of prednisolone (TAP) the first year after renal transplantation improves insulin sensitivity (IS), and to assess the effect of complete steroid withdrawal (SW) on IS in patients on a cyclosporine-based immunosuppressive regimen. All patients (n = 57) completed two consecutive hyperinsulinemic euglycemic glucose clamp procedures, a TAP group (n = 34) and a control group (n = 12) at 3 and 12 mo after transplantation, and a SW group (n = 11) before and 5 mo after SW. The IS index (ISI) was calculated as the glucose disposal rate divided by mean serum insulin the last 60 min of the clamp. In the TAP group, the mean (range) daily prednisolone was reduced from 16 (10 to 30) to 9 (5 to 12.5) mg accompanied by an average increased ISI of 24% (P = 0.008). In contrast, no significant change in ISI was observed in the control group (0%, P = 0.988). In the SW group, withdrawal of 5 mg prednisolone did not influence mean ISI significantly (-8%, P = 0.206). Lowering daily prednisolone toward 5 mg/d has beneficial effects on insulin action after renal transplantation, but withdrawal of 5 mg prednisolone may not influence IS significantly.", "author" : [ { "dropping-particle" : "", "family" : "Midtvedt", "given" : "Karsten", "non-dropping-particle" : "", "parse-names" : false, "suffix" : "" }, { "dropping-particle" : "", "family" : "Hjelmesaeth", "given" : "J\u00f8ran", "non-dropping-particle" : "", "parse-names" : false, "suffix" : "" }, { "dropping-particle" : "", "family" : "Hartmann", "given" : "Anders", "non-dropping-particle" : "", "parse-names" : false, "suffix" : "" }, { "dropping-particle" : "", "family" : "Lund", "given" : "Kirsten", "non-dropping-particle" : "", "parse-names" : false, "suffix" : "" }, { "dropping-particle" : "", "family" : "Paulsen", "given" : "Dag", "non-dropping-particle" : "", "parse-names" : false, "suffix" : "" }, { "dropping-particle" : "", "family" : "Egeland", "given" : "Thore", "non-dropping-particle" : "", "parse-names" : false, "suffix" : "" }, { "dropping-particle" : "", "family" : "Jenssen", "given" : "Trond", "non-dropping-particle" : "", "parse-names" : false, "suffix" : "" } ], "container-title" : "Journal of the American Society of Nephrology : JASN", "id" : "ITEM-5", "issue" : "12", "issued" : { "date-parts" : [ [ "2004", "12" ] ] }, "page" : "3233-9", "title" : "Insulin resistance after renal transplantation: The effect of steroid dose reduction and withdrawal.", "type" : "article-journal", "volume" : "15" }, "uris" : [ "http://www.mendeley.com/documents/?uuid=97689318-b250-4031-9967-188688a63b65" ] }, { "id" : "ITEM-6", "itemData" : { "ISSN" : "0918-8959", "PMID" : "14709842", "abstract" : "ACTH-independent macronodular adrenal hyperplasia (AIMAH) is a rare cause of Cushing's syndrome. Bilateral adrenalectomy is considered to be a standard therapy for AIMAH, although lifetime replacement of glucocorticoids is necessary after the procedure. This paper describes a subject with AIMAH who underwent unilateral adrenalectomy of the predominantly enlarged gland and subsequently displayed an improvement in insulin resistance and diabetes mellitus, the cardinal symptoms before the operation, concomitant with alleviation of abnormal cortisol secretion. The patient was a 61-year-old man with a body mass index of 25.6 kg/m2. He was diagnosed as having diabetes mellitus, hypertension, and hyperlipidemia at 50 years of age. Eight years after diagnosis, bilateral enlargement of the adrenal glands was revealed by chance upon computed tomography of the abdomen. Typical manifestations of Cushing's syndrome were not demonstrated. Basal levels of serum and urinary cortisol had not increased, although the serum cortisol level displayed no circadian rhythm and no response to the administration of dexamethasone. Despite sulfonylurea treatment, the patient's HbA1C level was as high as 7.6% (normal range 4.3-5.8%). Fasting insulin concentration was increased to 42.6 microU/ml, and the homeostasis model insulin resistance index (HOMA-R) was calculated to be 15.5 (with a normal range of less than 2.5), indicating severe insulin resistance. Unilateral adrenalectomy of the predominantly enlarged gland revealed that the resected gland consisted of multiple nodules of various sizes. Based on endocrinological, radiological, and pathological findings, a diagnosis of AIMAH was made. Ten months after the unilateral adrenalectomy, cortisol circadian rhythms were restored, and serum cortisol concentration was suppressed in response to the administration of low doses of dexamethasone, suggesting an improvement in the cortisol secretory pattern. Levels of HbA1C, fasting insulin, and HOMA-R decreased to 5.7%, 12.7 microU/ml, and 2.2, respectively. An improvement in hyperlipidemia was also observed. Insulin resistance and glucose intolerance are recognized as features of mild hypercortisolism. In the present case, unilateral adrenalectomy was effective in ameliorating insulin resistance and improving glycemic control. Unilateral adrenalectomy might be an alternative therapy for improvement of glucose and lipid metabolism in subjects with AIMAH.", "author" : [ { "dropping-particle" : "", "family" : "Ogura", "given" : "Manabu", "non-dropping-particle" : "", "parse-names" : false, "suffix" : "" }, { "dropping-particle" : "", "family" : "Kusaka", "given" : "Ikuyo", "non-dropping-particle" : "", "parse-names" : false, "suffix" : "" }, { "dropping-particle" : "", "family" : "Nagasaka", "given" : "Shoichiro", "non-dropping-particle" : "", "parse-names" : false, "suffix" : "" }, { "dropping-particle" : "", "family" : "Yatagai", "given" : "Toshimitsu", "non-dropping-particle" : "", "parse-names" : false, "suffix" : "" }, { "dropping-particle" : "", "family" : "Shinozaki", "given" : "Satoshi", "non-dropping-particle" : "", "parse-names" : false, "suffix" : "" }, { "dropping-particle" : "", "family" : "Itabashi", "given" : "Naoki", "non-dropping-particle" : "", "parse-names" : false, "suffix" : "" }, { "dropping-particle" : "", "family" : "Nakamura", "given" : "Tomoatsu", "non-dropping-particle" : "", "parse-names" : false, "suffix" : "" }, { "dropping-particle" : "", "family" : "Yokoyama", "given" : "Mizue", "non-dropping-particle" : "", "parse-names" : false, "suffix" : "" }, { "dropping-particle" : "", "family" : "Ishikawa", "given" : "San-E", "non-dropping-particle" : "", "parse-names" : false, "suffix" : "" }, { "dropping-particle" : "", "family" : "Ishibashi", "given" : "Shun", "non-dropping-particle" : "", "parse-names" : false, "suffix" : "" } ], "container-title" : "Endocrine journal", "id" : "ITEM-6", "issue" : "6", "issued" : { "date-parts" : [ [ "2003", "12" ] ] }, "page" : "715-21", "title" : "Unilateral adrenalectomy improves insulin resistance and diabetes mellitus in a patient with ACTH-independent macronodular adrenal hyperplasia.", "type" : "article-journal", "volume" : "50" }, "uris" : [ "http://www.mendeley.com/documents/?uuid=5364a16d-b222-471c-aafd-bab4cc59c0fc" ] }, { "id" : "ITEM-7", "itemData" : { "DOI" : "10.1210/jc.2007-0445", "ISSN" : "0021-972X", "PMID" : "17609300", "abstract" : "CONTEXT: Cortisol is an important catabolic hormone, but little is known about the metabolic effects of acute cortisol deficiency. OBJECTIVE: The objective of the study was to test whether clinical symptoms of weight loss, fatigue, and hypoglycemia could be explained by altered energy expenditure, protein metabolism, and insulin sensitivity during cortisol withdrawal in adrenocortical failure. DESIGN, PARTICIPANTS, AND INTERVENTION: We studied seven women after 24-h cortisol withdrawal and during replacement control during a 3-h basal period and a 3-h glucose clamp. RESULTS: Cortisol withdrawal generated cortisol levels close to zero, a 10% decrease in basal energy expenditure, increased TSH and T(3) levels, and increased glucose oxidation. Whole-body glucose and phenylalanine turnover were unaltered, but forearm phenylalanine turnover was increased. During the clamp glucose, infusion rates rose by 70%, glucose oxidation rates increased, and endogenous glucose production decreased. Urinary urea excretion decreased by 40% over the 6-h study period. CONCLUSIONS: Cortisol withdrawal increased insulin sensitivity in terms of increased glucose oxidation and decreased endogenous glucose production; this may induce hypoglycemia in adrenocortical failure. Energy expenditure and urea loss decreased, indicating that weight and muscle loss in Addison's disease is caused by other mechanisms, such as decreased appetite. Increased muscle protein breakdown may amplify the loss of muscle protein.", "author" : [ { "dropping-particle" : "", "family" : "Christiansen", "given" : "Jens Juel", "non-dropping-particle" : "", "parse-names" : false, "suffix" : "" }, { "dropping-particle" : "", "family" : "Djurhuus", "given" : "Christian B", "non-dropping-particle" : "", "parse-names" : false, "suffix" : "" }, { "dropping-particle" : "", "family" : "Gravholt", "given" : "Claus H", "non-dropping-particle" : "", "parse-names" : false, "suffix" : "" }, { "dropping-particle" : "", "family" : "Iversen", "given" : "Per", "non-dropping-particle" : "", "parse-names" : false, "suffix" : "" }, { "dropping-particle" : "", "family" : "Christiansen", "given" : "Jens Sandahl", "non-dropping-particle" : "", "parse-names" : false, "suffix" : "" }, { "dropping-particle" : "", "family" : "Schmitz", "given" : "Ole", "non-dropping-particle" : "", "parse-names" : false, "suffix" : "" }, { "dropping-particle" : "", "family" : "Weeke", "given" : "J\u00f8rgen", "non-dropping-particle" : "", "parse-names" : false, "suffix" : "" }, { "dropping-particle" : "", "family" : "J\u00f8rgensen", "given" : "Jens Otto Lunde", "non-dropping-particle" : "", "parse-names" : false, "suffix" : "" }, { "dropping-particle" : "", "family" : "M\u00f8ller", "given" : "Niels", "non-dropping-particle" : "", "parse-names" : false, "suffix" : "" } ], "container-title" : "The Journal of Clinical Endocrinology and Metabolism", "id" : "ITEM-7", "issue" : "9", "issued" : { "date-parts" : [ [ "2007", "9" ] ] }, "page" : "3553-9", "title" : "Effects of cortisol on carbohydrate, lipid, and protein metabolism: Studies of acute cortisol withdrawal in adrenocortical failure.", "type" : "article-journal", "volume" : "92" }, "uris" : [ "http://www.mendeley.com/documents/?uuid=d1bd8055-f8dd-4087-9c7a-2b6a3a61962d" ] }, { "id" : "ITEM-8", "itemData" : { "abstract" : "The present studies were undertaken to assess the mechanisms responsible for cortisol-induced insulin resistance in man. The insulin dose-response characteristics for suppression of glucose production and stimulation of glucose utilization and their relationship to monocyte and erythrocyte insulin receptor binding were determined in six normal volunteers after 24-h infusion of cortisol and 24-h infusion of saline. The infusion of cortisol (2 microgram kg-1 min-1) increased the plasma cortisol concentration approximately 4-fold (37 +/- 3 vs. 14 +/- 1 microgram/dl; P less than 0.01) to values observed during moderately severe stress in man. This hypercortisolemia increased postabsorptive plasma glucose (126 +/- 2 vs. 97 +/- 2 mg/dl; P less than 0.01) and plasma insulin (16 +/- 2 vs. 10 +/- 2 microU/ml; P less than 0.01) concentrations and rates of glucose production (2.4 +/- 0.1 vs. 2.1 +/- -0.1 mg kg-1 min-1; P less than 0.01) and utilization (2.5 +/- 0.1 vs. 2.1 +/- 0.1 mg kg-1 min -1; P less than 0.01). Insulin dose-response curves for both suppression of glucose production (half-maximal response at 81 +/- 19 vs. 31 +/ 5 microU/ml; P less than 0.05) and stimulation of glucose utilization (half-maximal response at 104 +/- 9 vs. 64 +/- 7 microU/ml; P less than 0.01) were shifted to the right, with preservation of normal maximal responses to insulin. Neither monocyte nor erythrocyte insulin binding was decreased. However, except at near-maximal insulin receptor occupancy, the action of insulin on glucose production and utilization per number of monocyte and erythrocyte insulin receptors occupied was decreased. These results indicate that the cortisol-induced insulin resistance in man is due to the decrease in both hepatic and extrahepatic sensitivity to insulin. Assuming that insulin binding to monocytes and erythrocytes reflects insulin binding in insulin-sensitive tissues, this decrease in insulin action can be explained on the basis of a postreceptor defect.", "author" : [ { "dropping-particle" : "", "family" : "Rizza", "given" : "RA", "non-dropping-particle" : "", "parse-names" : false, "suffix" : "" }, { "dropping-particle" : "", "family" : "Mandarino", "given" : "LJ", "non-dropping-particle" : "", "parse-names" : false, "suffix" : "" }, { "dropping-particle" : "", "family" : "Gerich", "given" : "JE", "non-dropping-particle" : "", "parse-names" : false, "suffix" : "" } ], "container-title" : "Journal of Clinical Endocrinology &amp; Metabolism", "id" : "ITEM-8", "issue" : "1", "issued" : { "date-parts" : [ [ "1982" ] ] }, "page" : "131-8", "title" : "Cortisol-induced insulin resistance in man: impaired suppression of glucose production and stimulation of glucose utilization due to a postreceptor detect of insulin action.", "type" : "article-journal", "volume" : "54" }, "uris" : [ "http://www.mendeley.com/documents/?uuid=bc1dd1fd-13bd-48d4-a878-22ea165392ec" ] } ], "mendeley" : { "formattedCitation" : "(105\u2013112)", "plainTextFormattedCitation" : "(105\u2013112)", "previouslyFormattedCitation" : "(105\u2013112)"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105–</w:t>
            </w:r>
            <w:r w:rsidR="00096AD0" w:rsidRPr="00096AD0">
              <w:rPr>
                <w:rFonts w:ascii="Times New Roman" w:eastAsia="Times New Roman" w:hAnsi="Times New Roman" w:cs="Times New Roman"/>
                <w:noProof/>
                <w:color w:val="000000"/>
                <w:szCs w:val="22"/>
                <w:lang w:eastAsia="en-IN"/>
              </w:rPr>
              <w:lastRenderedPageBreak/>
              <w:t>112)</w:t>
            </w:r>
            <w:r w:rsidR="006147F3" w:rsidRPr="00274D27">
              <w:rPr>
                <w:rFonts w:ascii="Times New Roman" w:eastAsia="Times New Roman" w:hAnsi="Times New Roman" w:cs="Times New Roman"/>
                <w:color w:val="000000"/>
                <w:szCs w:val="22"/>
                <w:lang w:eastAsia="en-IN"/>
              </w:rPr>
              <w:fldChar w:fldCharType="end"/>
            </w:r>
          </w:p>
        </w:tc>
        <w:tc>
          <w:tcPr>
            <w:tcW w:w="368" w:type="pct"/>
            <w:tcBorders>
              <w:top w:val="single" w:sz="4" w:space="0" w:color="auto"/>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lastRenderedPageBreak/>
              <w:t>agr0</w:t>
            </w:r>
            <w:r w:rsidR="004C166D"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Two experiments were conducted- to examine directly the effects of corticosterone on submissiveness in mice. A repeated testing paradigm was used in both of these studies, in order to begin to identify whether corticosterone's effects on submissiveness are of the \"baseline\" or the \"feedback\" variety. Experiment 1 examined the dose-response relationship between levels of corticosterone administered over a three week period and levels of submissiveness. This study showed that only a very high dosage (350 p.g/day) increased submissiveness during an initial test, but that lower dosages increased submissiveness during a second submission test. Thus, the combination of corticosterone treatment and a prior experience of defeat is a more powerful facilitator of submissiveness than is either a prior defeat alone or corticosterone treatment alone. Experiment 2 examined the effects on submissiveness of a single treatment with corticosterone either before an initial test, before a second submission test, before both tests, or before neither test. This study showed that corticosterone did not affect submissiveness during the test which followed its application, but corticosterone treatment before the first test did increase submissiveness as measured during the second test. Thus, again, coupling corticosterone treatment with an initial experience of defeat increased future submissiveness. The findings of these two experiments show, first, that the duration of corticosterone treatment is not important to its effects on submissiveness. Second, these findings suggest that corticosterone affects submissiveness in what has been called a feedback way and may not operate at all on submissiveness in a baseline way. Submission", "author" : [ { "dropping-particle" : "", "family" : "Leshner", "given" : "Alan I.", "non-dropping-particle" : "", "parse-names" : false, "suffix" : "" }, { "dropping-particle" : "", "family" : "Korn", "given" : "Stephen J.", "non-dropping-particle" : "", "parse-names" : false, "suffix" : "" }, { "dropping-particle" : "", "family" : "Mixon", "given" : "James F.", "non-dropping-particle" : "", "parse-names" : false, "suffix" : "" }, { "dropping-particle" : "", "family" : "Rosenthal", "given" : "Caren", "non-dropping-particle" : "", "parse-names" : false, "suffix" : "" }, { "dropping-particle" : "", "family" : "Besser", "given" : "Andrew K.", "non-dropping-particle" : "", "parse-names" : false, "suffix" : "" } ], "container-title" : "Physiology &amp; Behavior", "id" : "ITEM-1", "issued" : { "date-parts" : [ [ "1980" ] ] }, "page" : "283-288", "title" : "Effects of Corticosterone on Submissiveness in Mice : Some Temporal and Theoretical", "type" : "article-journal", "volume" : "24" }, "uris" : [ "http://www.mendeley.com/documents/?uuid=a7064da2-35cb-40db-9acc-21c7c750a192" ] } ], "mendeley" : { "formattedCitation" : "(113)", "plainTextFormattedCitation" : "(113)", "previouslyFormattedCitation" : "(113)" }, "properties" : { "noteIndex" : 0 }, "schema" : "https://github.com/citation-style-language/schema/raw/master/csl-citation.json" }</w:instrText>
            </w:r>
            <w:r w:rsidR="004C166D"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11</w:t>
            </w:r>
            <w:r w:rsidR="00096AD0" w:rsidRPr="00096AD0">
              <w:rPr>
                <w:rFonts w:ascii="Times New Roman" w:eastAsia="Times New Roman" w:hAnsi="Times New Roman" w:cs="Times New Roman"/>
                <w:noProof/>
                <w:color w:val="000000"/>
                <w:szCs w:val="22"/>
                <w:lang w:eastAsia="en-IN"/>
              </w:rPr>
              <w:lastRenderedPageBreak/>
              <w:t>3)</w:t>
            </w:r>
            <w:r w:rsidR="004C166D" w:rsidRPr="00274D27">
              <w:rPr>
                <w:rFonts w:ascii="Times New Roman" w:eastAsia="Times New Roman" w:hAnsi="Times New Roman" w:cs="Times New Roman"/>
                <w:color w:val="000000"/>
                <w:szCs w:val="22"/>
                <w:lang w:eastAsia="en-IN"/>
              </w:rPr>
              <w:fldChar w:fldCharType="end"/>
            </w:r>
          </w:p>
        </w:tc>
        <w:tc>
          <w:tcPr>
            <w:tcW w:w="360" w:type="pct"/>
            <w:tcBorders>
              <w:top w:val="single" w:sz="4" w:space="0" w:color="auto"/>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lastRenderedPageBreak/>
              <w:t>inr0</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BACKGROUND: Although both inhaled and oral corticosteroids have anti-inflammatory effects causing improvement in clinical symptoms and spirometry in the treatment of asthma, the role of corticosteroids in the management of chronic obstructive pulmonary disease (COPD) is controversial. OBJECTIVE: To evaluate the effects of inhaled corticosteroids on sputum neutrophilia in clinically stable COPD patients. METHODS: In total, 18 patients were enrolled in the study. During 2 months, 9 patients in group A inhaled fluticasone propionate (FP) 500 microg 3 times daily. In group B 9 patients received placebo. All of the patients continued to inhale both salbutamol and ipratropium bromide. In 9 patients, sustained-released theophylline was also administered. Blood samples, spirometric tests, blood gas analyses, and either spontaneous or induced sputum cultures were evaluated on entry into the study, after a 2 months of treatment and following the 6-week washout period. RESULTS: After the 2-month FP treatment, no significant changes in the number of peripheral blood neutrophils, blood gas and spirometry data were observed in both groups. In group A, the total cell number and the number of neutrophils decreased from a mean of 3. 4 +/- 1.3 x 10(6) cells/g and 0.6 +/- 0.3 x 10(6) neutrophils/g on entry into study to 1.9 +/- 0.6 x 10(6) cells/g and 0.02 +/- 0.01 x 10(6) neutrophils/g after 8-week treatment with FP, returning to 3.3 +/- 1.1 x 10(6) cells/g and 0.5 +/- 0.3 x 10(6) neutrophils/g following the washout period. The percentages of neutrophils were 55. 6 and 77.9% in groups A and B after 2 months of FP treatment. There was no significant change in group B values during the study. CONCLUSION: These data suggest that neutrophilic inflammation in sputum may be decreased by inhaled corticosteroids in clinically stable COPD patients.", "author" : [ { "dropping-particle" : "", "family" : "Yildiz", "given" : "F", "non-dropping-particle" : "", "parse-names" : false, "suffix" : "" }, { "dropping-particle" : "", "family" : "Kaur", "given" : "A C", "non-dropping-particle" : "", "parse-names" : false, "suffix" : "" }, { "dropping-particle" : "", "family" : "A.", "given" : "Ilgazl\u0131", "non-dropping-particle" : "", "parse-names" : false, "suffix" : "" }, { "dropping-particle" : "", "family" : "\u00c7elikog\u02c7lu", "given" : "M.", "non-dropping-particle" : "", "parse-names" : false, "suffix" : "" }, { "dropping-particle" : "", "family" : "\u00d6zkara", "given" : "S. Ka\u00e7ar", "non-dropping-particle" : "", "parse-names" : false, "suffix" : "" }, { "dropping-particle" : "", "family" : "Paksoy", "given" : "N.", "non-dropping-particle" : "", "parse-names" : false, "suffix" : "" }, { "dropping-particle" : "", "family" : "\u00d6zkarakas\u00b8", "given" : "O.", "non-dropping-particle" : "", "parse-names" : false, "suffix" : "" }, { "dropping-particle" : "", "family" : "A", "given" : "", "non-dropping-particle" : "", "parse-names" : false, "suffix" : "" } ], "container-title" : "Respiration", "id" : "ITEM-1", "issue" : "1", "issued" : { "date-parts" : [ [ "2000" ] ] }, "page" : "71-76", "title" : "Inhaled Corticosteroids May Reduce Neutrophilic Inflammation in Patients with Stable Chronic Obstructive Pulmonary Disease", "type" : "article-journal", "volume" : "67" }, "uris" : [ "http://www.mendeley.com/documents/?uuid=0008f360-7ed5-498d-92ef-6d40e78db006" ] }, { "id" : "ITEM-2", "itemData" : { "DOI" : "10.1183/09031936.03.00093703", "ISSN" : "0903-1936", "abstract" : "This study examined inflammatory responses from primary cultured human bronchial epithelial cells in chronic obstructive pulmonary disease (COPD) and the clinical factors modulating them. Epithelial cells from bronchoscopic biopsies from 14 patients with COPD ((mean +/- SD) age 74.6 +/- 5.7 yrs, forced expiratory volume in one second (FEV1) 1.21 +/- 0.36 L, FEV1 %, predicted 51.1 +/- 15.8%, 51.5 +/- 24.0 pack-yrs of smoking, inhaled steroid dosage 1237.5 +/- 671.0 microg x day(-1), Medical Research Council (MRC) dyspnoea score 3.18 +/- 1.33) and eight current/exsmokers with normal pulmonary function (age 60.4 +/- 13.5 yrs, FEV1 2.66 +/- 1.27 L, FEV1 % pred 89.6 +/- 17.7%, 49 +/- 44 pack-yrs of smoking, MRC dyspnoea score 1 +/- 0) were grown in primary culture and exposed to 50 ng x mL(-1) tumour necrosis factor-alpha. Stimulated COPD cells produced significantly more interleukin (IL)-6 at 24 and 48 h, and IL-8 at 6 and 24 h than unstimulated COPD cells. This response was not seen in cells from current/exsmokers. IL-6 and IL-8 production was lower in COPD patients taking inhaled steroids. Following an inflammatory stimulus, bronchial epithelial cells in chronic obstructive pulmonary disease show a significant cytokine response not seen in smokers with normal pulmonary function and this may be modified by inhaled steroid therapy.", "author" : [ { "dropping-particle" : "", "family" : "Patel", "given" : "I.S.", "non-dropping-particle" : "", "parse-names" : false, "suffix" : "" }, { "dropping-particle" : "", "family" : "Roberts", "given" : "N.J.", "non-dropping-particle" : "", "parse-names" : false, "suffix" : "" }, { "dropping-particle" : "", "family" : "Lloyd-Owen", "given" : "S.J.", "non-dropping-particle" : "", "parse-names" : false, "suffix" : "" }, { "dropping-particle" : "", "family" : "Sapsford", "given" : "R.J.", "non-dropping-particle" : "", "parse-names" : false, "suffix" : "" }, { "dropping-particle" : "", "family" : "Wedzicha", "given" : "J.a.", "non-dropping-particle" : "", "parse-names" : false, "suffix" : "" } ], "container-title" : "European Respiratory Journal", "id" : "ITEM-2", "issue" : "1", "issued" : { "date-parts" : [ [ "2003", "7", "1" ] ] }, "page" : "94-99", "title" : "Airway epithelial inflammatory responses and clinical parameters in COPD", "type" : "article-journal", "volume" : "22" }, "uris" : [ "http://www.mendeley.com/documents/?uuid=7fcf2a5e-d08a-4602-b027-dbdd2108df75" ] }, { "id" : "ITEM-3", "itemData" : { "DOI" : "10.1136/thx.2005.042200", "ISSN" : "0040-6376", "PMID" : "16143583", "abstract" : "Background: Patients with chronic obstructive pulmonary disease (COPD) have raised serum levels of C reactive protein (CRP). This may be related directly to COPD and its associated systemic inflammation or secondary to other factors such as concomitant ischaemic heart disease (IHD) or smoking status. The aim of this study was to evaluate IHD and smoking as potential causes of raised CRP levels in COPD and to test the association between inhaled corticosteroid (ICS) use and serum CRP levels. Methods: Cross sectional analyses comparing cohorts of 88 patients with COPD, 33 smokers (S), and 38 non-smoker (NS) controls were performed. Clinical assessments included a complete medical history, pulmonary function, 6 minute walk test (6MWT), cardiopulmonary exercise test, and high sensitivity serum CRP measurements. Results: Serum CRP levels were significantly higher in patients with COPD (5.03 (1.51) mg/l) than in controls (adjusted odds ratio 9.51; 95% confidence interval 2.97 to 30.45) but were similar in the two control groups (S: 2.02 (1.04) mg/l; NS: 2.24 (1.04) mg/l). There was no clinical or exercise evidence of unstable IHD in any of the subjects. CRP levels were lower in COPD patients treated with ICS than in those not treated (3.7 (3.0) mg/l v 6.3 (3.6) mg/l); this association was confirmed in an adjusted regression model (p,0.05). Conclusion: CRP levels are raised in COPD patients without clinically relevant IHD and independent of cigarette smoking, and reduced in patients with COPD using ICS. CRP may be a systemic marker of the inflammatory process that occurs in patients with COPD.", "author" : [ { "dropping-particle" : "", "family" : "Pinto-Plata", "given" : "V M", "non-dropping-particle" : "", "parse-names" : false, "suffix" : "" }, { "dropping-particle" : "", "family" : "M\u00fcllerova", "given" : "H", "non-dropping-particle" : "", "parse-names" : false, "suffix" : "" }, { "dropping-particle" : "", "family" : "Toso", "given" : "J F", "non-dropping-particle" : "", "parse-names" : false, "suffix" : "" }, { "dropping-particle" : "", "family" : "Feudjo-Tepie", "given" : "M", "non-dropping-particle" : "", "parse-names" : false, "suffix" : "" }, { "dropping-particle" : "", "family" : "Soriano", "given" : "J B", "non-dropping-particle" : "", "parse-names" : false, "suffix" : "" }, { "dropping-particle" : "", "family" : "Vessey", "given" : "R S", "non-dropping-particle" : "", "parse-names" : false, "suffix" : "" }, { "dropping-particle" : "", "family" : "Celli", "given" : "B R", "non-dropping-particle" : "", "parse-names" : false, "suffix" : "" } ], "container-title" : "Thorax", "id" : "ITEM-3", "issue" : "1", "issued" : { "date-parts" : [ [ "2006", "1" ] ] }, "page" : "23-8", "title" : "C-reactive protein in patients with COPD, control smokers and non-smokers.", "type" : "article-journal", "volume" : "61" }, "uris" : [ "http://www.mendeley.com/documents/?uuid=8ba9ae6e-3a8a-42ac-a518-cc3dbdde8859" ] }, { "id" : "ITEM-4", "itemData" : { "ISSN" : "0040-6376", "PMID" : "9797758", "abstract" : "BACKGROUND Airways inflammation is a feature of chronic obstructive pulmonary disease (COPD), but the role of corticosteroids in the management of clinically stable patients has yet to be established. A randomised controlled study was carried out to investigate the effect of high dose inhaled beclomethasone dipropionate (BDP) administered for two months to patients with stable, smoking related COPD. Sputum induction was used to evaluate bronchial inflammation response. METHODS 34 patients (20 men and 14 women) were examined on three separate occasions. At the initial clinical assessment (visit 0), spirometry and blood gas analysis were performed. On visit 1 (within one week of visit 0) sputum induction was performed and each patient was randomised to receive either BDP 500 \u03bcg three times daily (treated group) or nothing (control group). After two months (visit 2), all patients underwent repeat clinical assessment, spirometry, and sputum induction. RESULTS There were no differences in sputum cell counts between the groups at baseline. After two months of treatment, induced sputum samples from patients in the treated group showed a reduction in both neutrophils (\u221227%) and total cells (\u221242%) with respect to baseline, while the control group did not (neutrophils +9%, total cells +7%). Macrophages increased in the treated group but not in the control group. The mean final value of sputum neutrophils was 52% in the treated group and 73.3% in the control group (95% confidence interval (CI) \u221227.2 to \u221215.4). The mean final value of sputum macrophages was 35.8% in treated group and 19.3% in control group (95% CI 10.3 to 22.8). The differences between the treated and control groups for neutrophils (\u221221.3%), macrophages (+16.5%), and total cells (\u221265%) were significant. Spirometry and blood gas data did not change from baseline in either patient group. CONCLUSIONS A two month course of treatment with high dose inhaled BDP reduces significantly neutrophil cell counts in patients with clinically stable, smoking related COPD. Further studies on the effectiveness of inhaled steroids in COPD are needed to confirm the clinical importance of this observation.", "author" : [ { "dropping-particle" : "", "family" : "Confalonieri", "given" : "M", "non-dropping-particle" : "", "parse-names" : false, "suffix" : "" }, { "dropping-particle" : "", "family" : "Mainardi", "given" : "E", "non-dropping-particle" : "", "parse-names" : false, "suffix" : "" }, { "dropping-particle" : "", "family" : "Porta", "given" : "R", "non-dropping-particle" : "Della", "parse-names" : false, "suffix" : "" }, { "dropping-particle" : "", "family" : "Bernorio", "given" : "S", "non-dropping-particle" : "", "parse-names" : false, "suffix" : "" }, { "dropping-particle" : "", "family" : "Gandola", "given" : "L", "non-dropping-particle" : "", "parse-names" : false, "suffix" : "" }, { "dropping-particle" : "", "family" : "Begh\u00e8", "given" : "B", "non-dropping-particle" : "", "parse-names" : false, "suffix" : "" }, { "dropping-particle" : "", "family" : "Spanevello", "given" : "A", "non-dropping-particle" : "", "parse-names" : false, "suffix" : "" } ], "container-title" : "Thorax", "id" : "ITEM-4", "issue" : "7", "issued" : { "date-parts" : [ [ "1998", "7" ] ] }, "page" : "583-5", "title" : "Inhaled corticosteroids reduce neutrophilic bronchial inflammation in patients with chronic obstructive pulmonary disease.", "type" : "article-journal", "volume" : "53" }, "uris" : [ "http://www.mendeley.com/documents/?uuid=8818dc17-fc8f-4d2b-97df-c7e75fff1028" ] } ], "mendeley" : { "formattedCitation" : "(114\u2013117)", "plainTextFormattedCitation" : "(114\u2013117)", "previouslyFormattedCitation" : "(114\u2013117)"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114</w:t>
            </w:r>
            <w:r w:rsidR="00096AD0" w:rsidRPr="00096AD0">
              <w:rPr>
                <w:rFonts w:ascii="Times New Roman" w:eastAsia="Times New Roman" w:hAnsi="Times New Roman" w:cs="Times New Roman"/>
                <w:noProof/>
                <w:color w:val="000000"/>
                <w:szCs w:val="22"/>
                <w:lang w:eastAsia="en-IN"/>
              </w:rPr>
              <w:lastRenderedPageBreak/>
              <w:t>–117)</w:t>
            </w:r>
            <w:r w:rsidR="006147F3" w:rsidRPr="00274D27">
              <w:rPr>
                <w:rFonts w:ascii="Times New Roman" w:eastAsia="Times New Roman" w:hAnsi="Times New Roman" w:cs="Times New Roman"/>
                <w:color w:val="000000"/>
                <w:szCs w:val="22"/>
                <w:lang w:eastAsia="en-IN"/>
              </w:rPr>
              <w:fldChar w:fldCharType="end"/>
            </w:r>
          </w:p>
        </w:tc>
        <w:tc>
          <w:tcPr>
            <w:tcW w:w="365" w:type="pct"/>
            <w:tcBorders>
              <w:top w:val="single" w:sz="4" w:space="0" w:color="auto"/>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lastRenderedPageBreak/>
              <w:t>ffa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1" ] ] }, "page" : "C198-209", "title" : "Adipogenic and lipolytic effects of chronic glucocorticoid exposure.", "type" : "article-journal", "volume" : "300" }, "uris" : [ "http://www.mendeley.com/documents/?uuid=3df8fd36-2f88-4030-b30d-e311059a8e34" ] }, { "id" : "ITEM-2", "itemData" : { "DOI" : "10.1152/ajpendo.00544.2001",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2", "issue" : "1", "issued" : { "date-parts" : [ [ "2002", "7" ] ] }, "page" : "E172-7", "title" : "Effects of cortisol on lipolysis and regional interstitial glycerol levels in humans.", "type" : "article-journal", "volume" : "283" }, "uris" : [ "http://www.mendeley.com/documents/?uuid=33f3ecab-8049-412c-a73a-7699df048c9a" ] } ], "mendeley" : { "formattedCitation" : "(100,101)", "plainTextFormattedCitation" : "(100,101)", "previouslyFormattedCitation" : "(100,101)"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100,1</w:t>
            </w:r>
            <w:r w:rsidR="00096AD0" w:rsidRPr="00096AD0">
              <w:rPr>
                <w:rFonts w:ascii="Times New Roman" w:eastAsia="Times New Roman" w:hAnsi="Times New Roman" w:cs="Times New Roman"/>
                <w:noProof/>
                <w:color w:val="000000"/>
                <w:szCs w:val="22"/>
                <w:lang w:eastAsia="en-IN"/>
              </w:rPr>
              <w:lastRenderedPageBreak/>
              <w:t>01)</w:t>
            </w:r>
            <w:r w:rsidR="006147F3" w:rsidRPr="00274D27">
              <w:rPr>
                <w:rFonts w:ascii="Times New Roman" w:eastAsia="Times New Roman" w:hAnsi="Times New Roman" w:cs="Times New Roman"/>
                <w:color w:val="000000"/>
                <w:szCs w:val="22"/>
                <w:lang w:eastAsia="en-IN"/>
              </w:rPr>
              <w:fldChar w:fldCharType="end"/>
            </w:r>
          </w:p>
        </w:tc>
        <w:tc>
          <w:tcPr>
            <w:tcW w:w="308" w:type="pct"/>
            <w:tcBorders>
              <w:top w:val="single" w:sz="4" w:space="0" w:color="auto"/>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lastRenderedPageBreak/>
              <w:t>ins0</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172/JCI119743", "ISSN" : "0021-9738", "PMID" : "9329975", "abstract" : "Abnormalities contributing to the pathogenesis of non-insulin-dependent diabetes mellitus include impaired beta cell function, peripheral insulin resistance, and increased hepatic glucose production. Glucocorticoids are diabetogenic hormones because they decrease glucose uptake and increase hepatic glucose production. In addition, they may directly inhibit insulin release. To evaluate that possible role of glucocorticoids in beta cell function independent of their other effects, transgenic mice with an increased glucocorticoid sensitivity restricted to their beta cells were generated by overexpressing the glucocorticoid receptor (GR) under the control of the insulin promoter. Intravenous glucose tolerance tests showed that the GR transgenic mice had normal fasting and postabsorptive blood glucose levels but exhibited a reduced glucose tolerance compared with their control littermates. Measurement of plasma insulin levels 5 min after intravenous glucose load demonstrated a dramatic decrease in acute insulin response in the GR transgenic mice. These results show that glucocorticoids directly inhibit insulin release in vivo and identify the pancreatic beta cell as an important target for the diabetogenic action of glucocorticoids.", "author" : [ { "dropping-particle" : "", "family" : "Delaunay", "given" : "Franck", "non-dropping-particle" : "", "parse-names" : false, "suffix" : "" }, { "dropping-particle" : "", "family" : "Khan", "given" : "Akhtar", "non-dropping-particle" : "", "parse-names" : false, "suffix" : "" }, { "dropping-particle" : "", "family" : "Cintra", "given" : "Antonio", "non-dropping-particle" : "", "parse-names" : false, "suffix" : "" }, { "dropping-particle" : "", "family" : "Davani", "given" : "Behrous", "non-dropping-particle" : "", "parse-names" : false, "suffix" : "" }, { "dropping-particle" : "", "family" : "Ling", "given" : "Zong-Chao", "non-dropping-particle" : "", "parse-names" : false, "suffix" : "" }, { "dropping-particle" : "", "family" : "Andersson", "given" : "Arne", "non-dropping-particle" : "", "parse-names" : false, "suffix" : "" }, { "dropping-particle" : "", "family" : "\u00d6stenson", "given" : "Claes-G\u00f6ran", "non-dropping-particle" : "", "parse-names" : false, "suffix" : "" }, { "dropping-particle" : "", "family" : "Gustafsson", "given" : "Jan-\u00c5ke", "non-dropping-particle" : "", "parse-names" : false, "suffix" : "" }, { "dropping-particle" : "", "family" : "Efendic", "given" : "Suad", "non-dropping-particle" : "", "parse-names" : false, "suffix" : "" }, { "dropping-particle" : "", "family" : "Okret", "given" : "Sam", "non-dropping-particle" : "", "parse-names" : false, "suffix" : "" } ], "container-title" : "The Journal of clinical investigation", "id" : "ITEM-1", "issue" : "8", "issued" : { "date-parts" : [ [ "1997", "10", "15" ] ] }, "page" : "2094-8", "title" : "Pancreatic beta cells are important targets for the diabetogenic effects of glucocorticoids.", "type" : "article-journal", "volume" : "100" }, "uris" : [ "http://www.mendeley.com/documents/?uuid=6a5e48b6-c39c-4c30-abc6-850ff5e6e4a9" ] }, { "id" : "ITEM-2", "itemData" : { "DOI" : "10.1172/JCI119175", "ISSN" : "0021-9738", "PMID" : "9022074", "abstract" : "The direct effects of glucocorticoids on pancreatic beta cell function were studied with normal mouse islets. Dexamethasone inhibited insulin secretion from cultured islets in a concentration-dependent manner: maximum of approximately 75% at 250 nM and IC50 at approximately 20 nM dexamethasone. This inhibition was of slow onset (0, 20, and 40% after 1, 2, and 3 h) and only slowly reversible. It was prevented by a blocker of nuclear glucocorticoid receptors, by pertussis toxin, by a phorbol ester, and by dibutyryl cAMP, but was unaffected by an increase in the fuel content of the culture medium. Dexamethasone treatment did not affect islet cAMP levels but slightly reduced inositol phosphate formation. After 18 h of culture with or without 1 microM dexamethasone, the islets were perifused and stimulated by a rise in the glucose concentration from 3 to 15 mM. Both phases of insulin secretion were similarly decreased in dexamethasone-treated islets as compared with control islets. This inhibition could not be ascribed to a lowering of insulin stores (higher in dexamethasone-treated islets), to an alteration of glucose metabolism (glucose oxidation and NAD(P)H changes were unaffected), or to a lesser rise of cytoplasmic Ca2+ in beta cells (only the frequency of the oscillations was modified). Dexamethasone also inhibited insulin secretion induced by arginine, tolbutamide, or high K+. In this case also the inhibition was observed despite a normal rise of cytoplasmic Ca2+. In conclusion, dexamethasone inhibits insulin secretion through a genomic action in beta cells that leads to a decrease in the efficacy of cytoplasmic Ca2+ on the exocytotic process.", "author" : [ { "dropping-particle" : "", "family" : "Lambillotte", "given" : "C\u00e9cile", "non-dropping-particle" : "", "parse-names" : false, "suffix" : "" }, { "dropping-particle" : "", "family" : "Gilon", "given" : "Patrick", "non-dropping-particle" : "", "parse-names" : false, "suffix" : "" }, { "dropping-particle" : "", "family" : "Henquin", "given" : "Jean-Claude", "non-dropping-particle" : "", "parse-names" : false, "suffix" : "" } ], "container-title" : "The Journal of clinical investigation", "id" : "ITEM-2", "issue" : "3", "issued" : { "date-parts" : [ [ "1997", "2", "1" ] ] }, "page" : "414-23", "title" : "Direct glucocorticoid inhibition of insulin secretion. An in vitro study of dexamethasone effects in mouse islets.", "type" : "article-journal", "volume" : "99" }, "uris" : [ "http://www.mendeley.com/documents/?uuid=f6608329-09d3-446d-b617-62537fd5bf2d" ] } ], "mendeley" : { "formattedCitation" : "(118,119)", "plainTextFormattedCitation" : "(118,119)", "previouslyFormattedCitation" : "(118,119)"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1</w:t>
            </w:r>
            <w:r w:rsidR="00096AD0" w:rsidRPr="00096AD0">
              <w:rPr>
                <w:rFonts w:ascii="Times New Roman" w:eastAsia="Times New Roman" w:hAnsi="Times New Roman" w:cs="Times New Roman"/>
                <w:noProof/>
                <w:color w:val="000000"/>
                <w:szCs w:val="22"/>
                <w:lang w:eastAsia="en-IN"/>
              </w:rPr>
              <w:lastRenderedPageBreak/>
              <w:t>18,119)</w:t>
            </w:r>
            <w:r w:rsidR="006147F3" w:rsidRPr="00274D27">
              <w:rPr>
                <w:rFonts w:ascii="Times New Roman" w:eastAsia="Times New Roman" w:hAnsi="Times New Roman" w:cs="Times New Roman"/>
                <w:color w:val="000000"/>
                <w:szCs w:val="22"/>
                <w:lang w:eastAsia="en-IN"/>
              </w:rPr>
              <w:fldChar w:fldCharType="end"/>
            </w:r>
          </w:p>
        </w:tc>
        <w:tc>
          <w:tcPr>
            <w:tcW w:w="356" w:type="pct"/>
            <w:tcBorders>
              <w:top w:val="single" w:sz="4" w:space="0" w:color="auto"/>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lastRenderedPageBreak/>
              <w:t> </w:t>
            </w:r>
          </w:p>
        </w:tc>
        <w:tc>
          <w:tcPr>
            <w:tcW w:w="288" w:type="pct"/>
            <w:tcBorders>
              <w:top w:val="single" w:sz="4" w:space="0" w:color="auto"/>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single" w:sz="4" w:space="0" w:color="auto"/>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single" w:sz="4" w:space="0" w:color="auto"/>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single" w:sz="4" w:space="0" w:color="auto"/>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single" w:sz="4" w:space="0" w:color="auto"/>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lastRenderedPageBreak/>
              <w:t>Cytokines</w:t>
            </w:r>
          </w:p>
        </w:tc>
        <w:tc>
          <w:tcPr>
            <w:tcW w:w="200" w:type="pct"/>
            <w:tcBorders>
              <w:top w:val="nil"/>
              <w:left w:val="nil"/>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ctk</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edp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ISSN" : "0027-8424", "PMID" : "2538829", "abstract" : "Previous work has shown that corticotropin releasing factor, vasoactive intestinal peptide, phorbol ester, and forskolin cause the secretion of adrenocorticotropic hormone and beta-endorphin from the AtT-20 mouse pituitary cell line. Human recombinant interleukin 1 alpha and 1 beta also stimulated adrenocorticotropic hormone and beta-endorphin secretion from AtT-20 cells in a time- and dose-related manner. The effect appeared only after pretreatment with interleukin 1 (IL-1) for at least 18 hr and was maximum at 24 hr. After pretreatment of the cells over a period of time with IL-1, the secretion induced by corticotropin releasing factor and vasoactive intestinal peptide was increased in more than an additive manner. The enhancement of corticotropin releasing factor-induced beta-endorphin release produced by IL-1 was apparent after 12 hr and reached a maximum at 24 hr. IL-1 did not affect forskolin-induced cAMP generation but enhanced the effect of forskolin on beta-endorphin secretion. This suggests that IL-1 does not induce adenylate cyclase and that forskolin causes the secretion of beta-endorphin by a mechanism independent of cAMP. IL-1 enhanced phorbol ester-induced beta-endorphin secretion. After prolonged treatment with phorbol ester (an activator of protein kinase C), the secretion induced by phorbol ester was abolished as well as the enhancement induced by IL-1. However, prolonged treatment with phorbol ester had no effect on IL-1-induced beta-endorphin secretion. These observations suggest that IL-1 enhances peptide-generated secretion of beta-endorphin by inducing protein kinase C.", "author" : [ { "dropping-particle" : "", "family" : "F\u0103g\u0103ra\u015fan", "given" : "Mirela O.", "non-dropping-particle" : "", "parse-names" : false, "suffix" : "" }, { "dropping-particle" : "", "family" : "Eskay", "given" : "Robert", "non-dropping-particle" : "", "parse-names" : false, "suffix" : "" }, { "dropping-particle" : "", "family" : "Axelrod", "given" : "Julius", "non-dropping-particle" : "", "parse-names" : false, "suffix" : "" } ], "container-title" : "Proceedings of the National Academy of Sciences of the United States of America", "id" : "ITEM-1", "issue" : "6", "issued" : { "date-parts" : [ [ "1989", "3" ] ] }, "page" : "2070-3", "title" : "Interleukin 1 potentiates the secretion of beta-endorphin induced by secretagogues in a mouse pituitary cell line (AtT-20).", "type" : "article-journal", "volume" : "86" }, "uris" : [ "http://www.mendeley.com/documents/?uuid=0fc8737a-0b4d-46cb-961f-fd07bf385bd7" ] }, { "id" : "ITEM-2", "itemData" : { "ISSN" : "0027-8424", "PMID" : "2157204", "abstract" : "Previous work has shown that prolonged pretreatment of a mouse anterior pituitary cell line, AtT-20 cells, with the cytokine interleukin 1 (IL-1) stimulates beta-endorphin release and potentiates the secretion induced by many secretagogues. Desensitization of protein kinase C (PKC) by pretreatment with phorbol ester [phorbol 12-tetradecanoate 13-acetate (TPA)] for 8 hr abolished the secretion induced by TPA as well as the enhancement of TPA-induced beta-endorphin release produced by IL-1. Desensitization of PKC only partly abolished the potentiating effects of IL-1 on corticotropin-releasing factor-induced beta-endorphin secretion. In contrast, IL-1-induced beta-endorphin release was independent of PKC. We observed that treatment of AtT-20 cells with IL-1 markedly phosphorylated 19-, 20-, and 60-kDa proteins within minutes, presumably by early activation of protein kinases. Prolonged treatment with TPA, which was shown to desensitize an 87-kDa protein (a substrate for PKC), had no effect on IL-1-induced phosphorylation of 20-, 60-, and 87-kDa proteins, indicating that the phosphorylation of these proteins does not involve PKC. IL-1 does not generate cAMP in AtT-20 cells, suggesting that a cAMP-dependent protein kinase is also not involved. Prolonged treatment with IL-1 abolishes the capacity of cytokine to induce the phosphorylation of 20- and 60-kDa proteins. The presence of IL-1 was required initially only for a short time to induce late secretion in AtT-20 cells. These observations indicate that once IL-1 generates an early signal, its presence is no longer necessary for the subsequent secretion of beta-endorphin.", "author" : [ { "dropping-particle" : "", "family" : "F\u0103g\u0103r\u0103\u015fan", "given" : "Mirela O.", "non-dropping-particle" : "", "parse-names" : false, "suffix" : "" }, { "dropping-particle" : "", "family" : "Bishop", "given" : "John F.", "non-dropping-particle" : "", "parse-names" : false, "suffix" : "" }, { "dropping-particle" : "", "family" : "Rinaudo", "given" : "Mario S.", "non-dropping-particle" : "", "parse-names" : false, "suffix" : "" }, { "dropping-particle" : "", "family" : "Axelrod", "given" : "Julius", "non-dropping-particle" : "", "parse-names" : false, "suffix" : "" } ], "container-title" : "Proceedings of the National Academy of Sciences of the United States of America", "id" : "ITEM-2", "issue" : "7", "issued" : { "date-parts" : [ [ "1990", "4" ] ] }, "page" : "2555-9", "title" : "Interleukin 1 induces early protein phosphorylation and requires only a short exposure for late induced secretion of beta-endorphin in a mouse pituitary cell line.", "type" : "article-journal", "volume" : "87" }, "uris" : [ "http://www.mendeley.com/documents/?uuid=4a39f4cc-ad05-46ee-bc07-85232bf20074" ] } ], "mendeley" : { "formattedCitation" : "(99,120)", "plainTextFormattedCitation" : "(99,120)", "previouslyFormattedCitation" : "(99,120)"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99,120)</w:t>
            </w:r>
            <w:r w:rsidR="006147F3"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crh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Intraperitoneal administration of human recombinant interleukin-1 (IL-1) to rats can increase blood levels of corticosterone and adrenocorticotropic hormone (ACTH). The route by which IL-1 affects pituitary-adrenal activity is unknown. That the IL-1-induced pituitary-adrenal activation involves an increased secretion of corticotropin-releasing factor (CRF) is indicated by three lines of evidence. First, immunoneutralization of CRF markedly attenuated the IL-1-induced increase of ACTH blood levels. Second, after blockade of fast axonal transport in hypothalamic neurons by colchicine, IL-1 administration decreased the CRF immunostaining in the median eminence, indicating an enhanced release of CRF in response to IL-1. Third, IL-1 did not stimulate ACTH release from primary cultures of anterior pituitary cells. These data further support the notion of the existence of an immunoregulatory feedback circuit between the immune system and the brain.", "author" : [ { "dropping-particle" : "", "family" : "Berkenbosch", "given" : "F", "non-dropping-particle" : "", "parse-names" : false, "suffix" : "" }, { "dropping-particle" : "", "family" : "Oers", "given" : "J", "non-dropping-particle" : "van", "parse-names" : false, "suffix" : "" }, { "dropping-particle" : "", "family" : "Rey", "given" : "A", "non-dropping-particle" : "del", "parse-names" : false, "suffix" : "" }, { "dropping-particle" : "", "family" : "Tilders", "given" : "F", "non-dropping-particle" : "", "parse-names" : false, "suffix" : "" }, { "dropping-particle" : "", "family" : "Besedovsky", "given" : "H", "non-dropping-particle" : "", "parse-names" : false, "suffix" : "" } ], "container-title" : "Science", "id" : "ITEM-1", "issue" : "4826", "issued" : { "date-parts" : [ [ "1987" ] ] }, "page" : "524-6", "title" : "Corticotropin-releasing factor-producing neurons in the rat activated by interleukin-1.", "type" : "article-journal", "volume" : "238" }, "uris" : [ "http://www.mendeley.com/documents/?uuid=5ee66e33-67fe-4166-9b3e-c80549efefbe" ] }, { "id" : "ITEM-2", "itemData" : { "abstract" : "There is now evidence that the immune system, during times of infectious challenge, can stimulate the secretion of glucocorticoids, the adrenal steroids that mediate important aspects of the response to stress. Specifically, secretion of interleukin-1 (IL-1), a monocyte lymphokine secreted after infection, appears at least in part responsible for this effect. Glucocorticoids are secreted in response to a neuroendocrine cascade involving, first, the brain, then the pituitary, and finally the adrenal gland. In this report, human IL-1 is shown to activate the adrenocortical axis at the level of the brain, stimulating the release of the controlling hormone corticotropin-releasing factor (CRF) from the hypothalamus. Infusion of IL-1 induced a significant secretion of CRF into the circulation exiting the hypothalamus, whereas immunoneutralization of CRF blocked the stimulatory effect of IL-1 on glucocorticoid secretion. IL-1 appeared to have no acute direct stimulatory effects on the pituitary or adrenal components of this system. Furthermore, IL-1 did not cause a nonspecific release of other hypothalamic hormones. Thus, the lymphokine acts in a specific manner to activate the adrenocortical axis at the level of the brain; this effect appears to be unrelated to the known pyrogenic effects of IL-1 within the hypothalamus.", "author" : [ { "dropping-particle" : "", "family" : "Sapolsky", "given" : "R", "non-dropping-particle" : "", "parse-names" : false, "suffix" : "" }, { "dropping-particle" : "", "family" : "Rivier", "given" : "C", "non-dropping-particle" : "", "parse-names" : false, "suffix" : "" }, { "dropping-particle" : "", "family" : "Yamamoto", "given" : "G", "non-dropping-particle" : "", "parse-names" : false, "suffix" : "" }, { "dropping-particle" : "", "family" : "Plotsky", "given" : "P", "non-dropping-particle" : "", "parse-names" : false, "suffix" : "" }, { "dropping-particle" : "", "family" : "Vale", "given" : "W", "non-dropping-particle" : "", "parse-names" : false, "suffix" : "" } ], "container-title" : "Science", "id" : "ITEM-2", "issue" : "4826", "issued" : { "date-parts" : [ [ "1987" ] ] }, "page" : "522-4", "title" : "Interleukin-1 stimulates the secretion of hypothalamic corticotropin-releasing factor.", "type" : "article-journal", "volume" : "238" }, "uris" : [ "http://www.mendeley.com/documents/?uuid=e72a995b-4e64-41ee-b46e-be391bdadc00" ] }, { "id" : "ITEM-3", "itemData" : { "abstract" : "While interleukin-1 (IL-1), a monocyte-derived polypeptide, clearly stimulates the hypothalamo-pituitary-adrenal (HPA) axis, its precise site of action is controversial. In these studies, the possibility of a hypothalamic and/or a pituitary site of action was investigated in vitro, using incubated rat hypothalami and perifused dispersed pituitary cells. Both forms of IL-1, IL-1 alpha and IL-1 beta, produced a dose-dependent stimulation of CRF-41 release from incubated rat hypothalami in the dose range of 1-100 U/ml (p less than 0.01). However, concentrations of both interleukins of 1-1,000 U/ml given as 10-min infusions had no effect on ACTH release from dispersed pituitary cells. Moreover, IL-1 beta, used in the concentration range of 1-100 U/ml, was unable to potentiate CRF-41-induced ACTH release. These data therefore provide evidence that at least the acute stimulatory effects of IL-1 on the HPA axis are predominantly mediated via a direct stimulation of hypothalamic CRF-41, suggesting that the hypothalamus may provide an interface between the neuroendocrine and immune axes.", "author" : [ { "dropping-particle" : "", "family" : "Tsagarakis", "given" : "S", "non-dropping-particle" : "", "parse-names" : false, "suffix" : "" }, { "dropping-particle" : "", "family" : "Gillies", "given" : "G", "non-dropping-particle" : "", "parse-names" : false, "suffix" : "" }, { "dropping-particle" : "", "family" : "Rees", "given" : "LH", "non-dropping-particle" : "", "parse-names" : false, "suffix" : "" }, { "dropping-particle" : "", "family" : "Besser", "given" : "M", "non-dropping-particle" : "", "parse-names" : false, "suffix" : "" }, { "dropping-particle" : "", "family" : "Grossman", "given" : "A", "non-dropping-particle" : "", "parse-names" : false, "suffix" : "" } ], "container-title" : "neuroendocrinology", "id" : "ITEM-3", "issue" : "1", "issued" : { "date-parts" : [ [ "1989" ] ] }, "page" : "98-101", "title" : "Interleukin-1 directly stimulates the release of corticotrophin releasing factor from rat hypothalamus.", "type" : "article-journal", "volume" : "49" }, "uris" : [ "http://www.mendeley.com/documents/?uuid=5f511819-d2ef-4916-9313-59460facf70d" ] } ], "mendeley" : { "formattedCitation" : "(121\u2013123)", "plainTextFormattedCitation" : "(121\u2013123)", "previouslyFormattedCitation" : "(121\u2013123)"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121–123)</w:t>
            </w:r>
            <w:r w:rsidR="006147F3"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lep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ISSN" : "0022-1007", "PMID" : "8996253", "abstract" : "Several inflammatory cytokines, most notably tumor necrosis factor (TNF) and IL-1, induce anorexia and loss of lean body mass, common manifestations of acute and chronic inflammatory conditions. In C57BL/6 female mice, the administration of TNF, IL-1, and, to a lesser extent, leukemia inhibitory factor (LIF), produced a prompt and dose-dependent increase in serum leptin levels and leptin mRNA expression in fat. IL-10, IL-4, ciliary neurotrophic factor, and IL-2, cytokines not known to induce anorexia or decrease food intake, had no effect on leptin gene expression or serum leptin levels. After administration of Escherichia coli lipopolysaccharide (LPS), leptin gene expression and leptin levels were increased. These findings suggest that leptin levels may be one mechanism by which anorexia is induced during acute inflammatory conditions.", "author" : [ { "dropping-particle" : "", "family" : "Sarraf", "given" : "Pasha", "non-dropping-particle" : "", "parse-names" : false, "suffix" : "" }, { "dropping-particle" : "", "family" : "Frederich", "given" : "Robert C", "non-dropping-particle" : "", "parse-names" : false, "suffix" : "" }, { "dropping-particle" : "", "family" : "Turner", "given" : "Ewa M", "non-dropping-particle" : "", "parse-names" : false, "suffix" : "" }, { "dropping-particle" : "", "family" : "Ma", "given" : "Grace", "non-dropping-particle" : "", "parse-names" : false, "suffix" : "" }, { "dropping-particle" : "", "family" : "Jaskowiak", "given" : "Nora T", "non-dropping-particle" : "", "parse-names" : false, "suffix" : "" }, { "dropping-particle" : "", "family" : "Rivet III", "given" : "Dennis J", "non-dropping-particle" : "", "parse-names" : false, "suffix" : "" }, { "dropping-particle" : "", "family" : "Flier", "given" : "Jeffrey S", "non-dropping-particle" : "", "parse-names" : false, "suffix" : "" }, { "dropping-particle" : "", "family" : "Lowell", "given" : "Bradford B", "non-dropping-particle" : "", "parse-names" : false, "suffix" : "" }, { "dropping-particle" : "", "family" : "Fraker", "given" : "Douglas L", "non-dropping-particle" : "", "parse-names" : false, "suffix" : "" }, { "dropping-particle" : "", "family" : "Alexander", "given" : "H Richard", "non-dropping-particle" : "", "parse-names" : false, "suffix" : "" } ], "container-title" : "The Journal of experimental medicine", "id" : "ITEM-1", "issue" : "1", "issued" : { "date-parts" : [ [ "1997", "1", "6" ] ] }, "page" : "171-5", "title" : "Multiple cytokines and acute inflammation raise mouse leptin levels: Potential role in inflammatory anorexia.", "type" : "article-journal", "volume" : "185" }, "uris" : [ "http://www.mendeley.com/documents/?uuid=a89f34df-8d9d-4361-9340-9c14c9dc7bbf" ] }, { "id" : "ITEM-2", "itemData" : { "abstract" : "The expression of leptin, the ob gene product, is increased in adipose tissue in response to feeding and energy repletion, while leptin expression decreases during fasting. Infusion of leptin decreases food intake. Because adipose tissue gene expression is regulated by cytokines induced during infection and because infection is associated with anorexia, we tested whether induction of leptin might occur during the host response to infection. Administration of endotoxin (LPS), a model for gram negative infections, induces profound anorexia and weight loss in hamsters. In fasted animals, LPS increased the expression of leptin mRNA in adipose tissue to levels similar to fed control animals. There is a strong inverse correlation between mRNA levels of leptin and subsequent food intake. TNF and IL-1, mediators of the host response to LPS, also induced anorexia and increased levels of leptin mRNA in adipose tissue. As assessed by immunoprecipitation and Western blotting, circulating leptin protein is regulated by LPS and cytokines in parallel to regulation of adipose tissue leptin mRNA. Induction of leptin during the host response to infection may contribute to the anorexia of infection.", "author" : [ { "dropping-particle" : "", "family" : "Grunfeld", "given" : "Carl", "non-dropping-particle" : "", "parse-names" : false, "suffix" : "" }, { "dropping-particle" : "", "family" : "Zhao", "given" : "Connie", "non-dropping-particle" : "", "parse-names" : false, "suffix" : "" }, { "dropping-particle" : "", "family" : "Fuller", "given" : "John", "non-dropping-particle" : "", "parse-names" : false, "suffix" : "" }, { "dropping-particle" : "", "family" : "Pollock", "given" : "Allan", "non-dropping-particle" : "", "parse-names" : false, "suffix" : "" }, { "dropping-particle" : "", "family" : "Moser", "given" : "Arthur", "non-dropping-particle" : "", "parse-names" : false, "suffix" : "" }, { "dropping-particle" : "", "family" : "Friedman", "given" : "Jeffrey", "non-dropping-particle" : "", "parse-names" : false, "suffix" : "" }, { "dropping-particle" : "", "family" : "Feingold", "given" : "Kenneth R", "non-dropping-particle" : "", "parse-names" : false, "suffix" : "" } ], "container-title" : "Journal of Clinical Investigation", "id" : "ITEM-2", "issue" : "9", "issued" : { "date-parts" : [ [ "1996" ] ] }, "page" : "2152-7", "title" : "Endotoxin and Cytokines Induce Expression of Leptin, the ob Gene Product, in Hamsters: A Role for Leptin in the Anorexia of Infection", "type" : "article-journal", "volume" : "997" }, "uris" : [ "http://www.mendeley.com/documents/?uuid=55020591-ef1d-4052-b03a-eb04794b176d" ] } ], "mendeley" : { "formattedCitation" : "(124,125)", "plainTextFormattedCitation" : "(124,125)", "previouslyFormattedCitation" : "(124,125)"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124,125)</w:t>
            </w:r>
            <w:r w:rsidR="006147F3" w:rsidRPr="00274D27">
              <w:rPr>
                <w:rFonts w:ascii="Times New Roman" w:eastAsia="Times New Roman" w:hAnsi="Times New Roman" w:cs="Times New Roman"/>
                <w:color w:val="000000"/>
                <w:szCs w:val="22"/>
                <w:lang w:eastAsia="en-IN"/>
              </w:rPr>
              <w:fldChar w:fldCharType="end"/>
            </w:r>
          </w:p>
        </w:tc>
        <w:tc>
          <w:tcPr>
            <w:tcW w:w="3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szCs w:val="22"/>
                <w:lang w:eastAsia="en-IN"/>
              </w:rPr>
            </w:pPr>
            <w:r w:rsidRPr="00274D27">
              <w:rPr>
                <w:rFonts w:ascii="Times New Roman" w:eastAsia="Times New Roman" w:hAnsi="Times New Roman" w:cs="Times New Roman"/>
                <w:szCs w:val="22"/>
                <w:lang w:eastAsia="en-IN"/>
              </w:rPr>
              <w:t>inr1*</w:t>
            </w:r>
          </w:p>
        </w:tc>
        <w:tc>
          <w:tcPr>
            <w:tcW w:w="36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oxy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Simultaneous microdialysis in the brain and blood was used to monitor the release of vasopressin and oxytocin within the hypothalamic supraoptic (SON) and paraventricular (PVN) nuclei and into the systemic circulation of urethane-anaesthetized male rats before and after central administration of interleukin-1 beta (IL-1 beta). Following intracerebroventricular infusion of the cytokine (200 ng/5 microliters), the content of vasopressin (up to 278% compared to vehicle-treated control, P &lt; 0.01 compared to vehicle-treated control and preinfusion baseline) but not oxytocin (up to 148%, not significant) in 30-min blood microdialysates was found to be increased. This peripheral release was accompanied by a transient rise in vasopressin (up to 163%, P &lt; 0.05) and oxytocin (up to 182%, P &lt; 0.05) release within the SON, the peak typically occurring during the first and second 30-min collection intervals after IL-1 beta respectively. In contrast, in the simultaneously microdialysed PVN, both vasopressin and oxytocin failed to respond to intracerebroventricular IL-1 beta. In another series of experiments, IL-1 beta was directly infused (20 ng/0.5 microliters) into either the SON or PVN during microdialysis of the corresponding nucleus. The cytokine caused a significant and immediate rise in intra-SON release of both vasopressin (up to 225%, P &lt; 0.01) and oxytocin (up to 178%, P &lt; 0.05). Again, in the PVN, nonapeptide release, although tending to be stimulated in response to intranuclear IL-1 beta, failed to reach statistical significance. The cytokine-induced central and peripheral release pattern appeared to be independent of the rise in body temperature observed after IL-1 beta administration.", "author" : [ { "dropping-particle" : "", "family" : "Landgraf", "given" : "R", "non-dropping-particle" : "", "parse-names" : false, "suffix" : "" }, { "dropping-particle" : "", "family" : "Neumann", "given" : "I", "non-dropping-particle" : "", "parse-names" : false, "suffix" : "" }, { "dropping-particle" : "", "family" : "Holsboer", "given" : "F", "non-dropping-particle" : "", "parse-names" : false, "suffix" : "" }, { "dropping-particle" : "", "family" : "Pittman", "given" : "QJ", "non-dropping-particle" : "", "parse-names" : false, "suffix" : "" } ], "container-title" : "European Journal of Neuroscience", "id" : "ITEM-1", "issue" : "4", "issued" : { "date-parts" : [ [ "1995" ] ] }, "page" : "592-8", "title" : "Interleukin-1 beta stimulates both central and peripheral release of vasopressin and oxytocin in the rat.", "type" : "article-journal", "volume" : "7" }, "uris" : [ "http://www.mendeley.com/documents/?uuid=33e649ad-c1a9-4ed4-8554-b01c3fa45cfc" ] } ], "mendeley" : { "formattedCitation" : "(126)", "plainTextFormattedCitation" : "(126)", "previouslyFormattedCitation" : "(126)"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126)</w:t>
            </w:r>
            <w:r w:rsidR="006147F3" w:rsidRPr="00274D27">
              <w:rPr>
                <w:rFonts w:ascii="Times New Roman" w:eastAsia="Times New Roman" w:hAnsi="Times New Roman" w:cs="Times New Roman"/>
                <w:color w:val="000000"/>
                <w:szCs w:val="22"/>
                <w:lang w:eastAsia="en-IN"/>
              </w:rPr>
              <w:fldChar w:fldCharType="end"/>
            </w:r>
          </w:p>
        </w:tc>
        <w:tc>
          <w:tcPr>
            <w:tcW w:w="36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vp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Simultaneous microdialysis in the brain and blood was used to monitor the release of vasopressin and oxytocin within the hypothalamic supraoptic (SON) and paraventricular (PVN) nuclei and into the systemic circulation of urethane-anaesthetized male rats before and after central administration of interleukin-1 beta (IL-1 beta). Following intracerebroventricular infusion of the cytokine (200 ng/5 microliters), the content of vasopressin (up to 278% compared to vehicle-treated control, P &lt; 0.01 compared to vehicle-treated control and preinfusion baseline) but not oxytocin (up to 148%, not significant) in 30-min blood microdialysates was found to be increased. This peripheral release was accompanied by a transient rise in vasopressin (up to 163%, P &lt; 0.05) and oxytocin (up to 182%, P &lt; 0.05) release within the SON, the peak typically occurring during the first and second 30-min collection intervals after IL-1 beta respectively. In contrast, in the simultaneously microdialysed PVN, both vasopressin and oxytocin failed to respond to intracerebroventricular IL-1 beta. In another series of experiments, IL-1 beta was directly infused (20 ng/0.5 microliters) into either the SON or PVN during microdialysis of the corresponding nucleus. The cytokine caused a significant and immediate rise in intra-SON release of both vasopressin (up to 225%, P &lt; 0.01) and oxytocin (up to 178%, P &lt; 0.05). Again, in the PVN, nonapeptide release, although tending to be stimulated in response to intranuclear IL-1 beta, failed to reach statistical significance. The cytokine-induced central and peripheral release pattern appeared to be independent of the rise in body temperature observed after IL-1 beta administration.", "author" : [ { "dropping-particle" : "", "family" : "Landgraf", "given" : "R", "non-dropping-particle" : "", "parse-names" : false, "suffix" : "" }, { "dropping-particle" : "", "family" : "Neumann", "given" : "I", "non-dropping-particle" : "", "parse-names" : false, "suffix" : "" }, { "dropping-particle" : "", "family" : "Holsboer", "given" : "F", "non-dropping-particle" : "", "parse-names" : false, "suffix" : "" }, { "dropping-particle" : "", "family" : "Pittman", "given" : "QJ", "non-dropping-particle" : "", "parse-names" : false, "suffix" : "" } ], "container-title" : "European Journal of Neuroscience", "id" : "ITEM-1", "issue" : "4", "issued" : { "date-parts" : [ [ "1995" ] ] }, "page" : "592-8", "title" : "Interleukin-1 beta stimulates both central and peripheral release of vasopressin and oxytocin in the rat.", "type" : "article-journal", "volume" : "7" }, "uris" : [ "http://www.mendeley.com/documents/?uuid=33e649ad-c1a9-4ed4-8554-b01c3fa45cfc" ] } ], "mendeley" : { "formattedCitation" : "(126)", "plainTextFormattedCitation" : "(126)", "previouslyFormattedCitation" : "(126)"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126)</w:t>
            </w:r>
            <w:r w:rsidR="006147F3" w:rsidRPr="00274D27">
              <w:rPr>
                <w:rFonts w:ascii="Times New Roman" w:eastAsia="Times New Roman" w:hAnsi="Times New Roman" w:cs="Times New Roman"/>
                <w:color w:val="000000"/>
                <w:szCs w:val="22"/>
                <w:lang w:eastAsia="en-IN"/>
              </w:rPr>
              <w:fldChar w:fldCharType="end"/>
            </w:r>
          </w:p>
        </w:tc>
        <w:tc>
          <w:tcPr>
            <w:tcW w:w="30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a0</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3324/haematol.2011.054916", "ISSN" : "1592-8721", "PMID" : "22491740", "abstract" : "BACKGROUND: In normal platelets, insulin inhibits agonist-induced Ca(2+) mobilization by raising cyclic AMP. Platelet from patients with type 2 diabetes are resistant to insulin and show increased Ca(2+) mobilization, aggregation and procoagulant activity. We searched for the cause of this insulin resistance. DESIGN AND METHODS: Platelets, the megakaryocytic cell line CHRF-288-11 and primary megakaryocytes were incubated with adipokines and with plasma from individuals with a disturbed adipokine profile. Thrombin-induced Ca(2+) mobilization and signaling through the insulin receptor and insulin receptor substrate 1 were measured. Abnormalities induced by adipokines were compared with abnormalities found in platelets from patients with type 2 diabetes. RESULTS: Resistin, leptin, plasminogen activator inhibitor-1 and retinol binding protein 4 left platelets unchanged but induced insulin resistance in CHRF-288-11 cells. Interleukin-6, tumor necrosis factor-\u03b1 and visfatin had no effect. These results were confirmed in primary megakaryocytes. Contact with adipokines for 2 hours disturbed insulin receptor substrate 1 Ser(307)-phosphorylation, while contact for 72 hours caused insulin receptor substrate 1 degradation. Plasma with a disturbed adipokine profile also made CHRF-288-11 cells insulin-resistant. Platelets from patients with type 2 diabetes showed decreased insulin receptor substrate 1 expression. CONCLUSIONS: Adipokines resistin, leptin, plasminogen activator-1 and retinol binding protein 4 disturb insulin receptor substrate 1 activity and expression in megakaryocytes. This might be a cause of the insulin resistance observed in platelets from patients with type 2 diabetes.", "author" : [ { "dropping-particle" : "", "family" : "Gerrits", "given" : "Anja J", "non-dropping-particle" : "", "parse-names" : false, "suffix" : "" }, { "dropping-particle" : "", "family" : "Gitz", "given" : "Eelo", "non-dropping-particle" : "", "parse-names" : false, "suffix" : "" }, { "dropping-particle" : "", "family" : "Koekman", "given" : "Cornelis a", "non-dropping-particle" : "", "parse-names" : false, "suffix" : "" }, { "dropping-particle" : "", "family" : "Visseren", "given" : "Frank L", "non-dropping-particle" : "", "parse-names" : false, "suffix" : "" }, { "dropping-particle" : "", "family" : "Haeften", "given" : "Timon W", "non-dropping-particle" : "van", "parse-names" : false, "suffix" : "" }, { "dropping-particle" : "", "family" : "Akkerman", "given" : "Jan Willem N", "non-dropping-particle" : "", "parse-names" : false, "suffix" : "" } ], "container-title" : "Haematologica", "id" : "ITEM-1", "issue" : "8", "issued" : { "date-parts" : [ [ "2012", "8" ] ] }, "page" : "1149-57", "title" : "Induction of insulin resistance by the adipokines resistin , leptin , plasminogen activator inhibitor-1 and retinol binding protein 4 in human megakaryocytes", "type" : "article-journal", "volume" : "97" }, "uris" : [ "http://www.mendeley.com/documents/?uuid=810df379-f3fa-4ff6-854a-0db2ff0dd08d" ] }, { "id" : "ITEM-2", "itemData" : { "abstract" : "OBJECTIVE: To report a rare case of diabetes caused by type B insulin resistance due to development of insulin receptor autoantibodies during treatment of hepatitis C with interferon-alpha and ribavirin. METHODS: Clinical and laboratory findings in the case are presented. The literature on type B insulin resistance and interferon-induced autoimmunity is reviewed. RESULTS: A 55-year-old African American man with hepatitis C was treated with interferon and ribavirin. Eight months later, he presented with rapid onset of hyperglycemia, profound weakness, and weight loss. Severe hyperglycemia persisted despite insulin infusion rates as high as 125 U/h. The presence of insulin receptor autoantibodies was confirmed by immunoprecipitation of recombinant human insulin receptor with patient serum. Assays for autoantibodies to islet cell antigens and glutamic acid decarboxylase were negative. The interferon and ribavirin were discontinued. His insulin requirement spontaneously declined to low levels over a 6-month period. Two years after discharge of the patient, insulin receptor autoantibodies could no longer be demonstrated in his serum. He remains euglycemic and is no longer taking insulin. CONCLUSION: This case demonstrates that type B insulin resistance can occur as a complication of interferon-alpha therapy. To our knowledge, this is the first reported case in the United States of type B insulin resistance with development of insulin receptor autoantibodies during treatment with interferon-alpha.", "author" : [ { "dropping-particle" : "", "family" : "Daniel", "given" : "Amanda L", "non-dropping-particle" : "", "parse-names" : false, "suffix" : "" }, { "dropping-particle" : "", "family" : "Houlihan", "given" : "Josetta L", "non-dropping-particle" : "", "parse-names" : false, "suffix" : "" }, { "dropping-particle" : "", "family" : "Janice S", "given" : "Blum", "non-dropping-particle" : "", "parse-names" : false, "suffix" : "" }, { "dropping-particle" : "", "family" : "Walsh", "given" : "James P", "non-dropping-particle" : "", "parse-names" : false, "suffix" : "" } ], "container-title" : "Endocrine Practice", "id" : "ITEM-2", "issue" : "2", "issued" : { "date-parts" : [ [ "2010" ] ] }, "page" : "153-157", "title" : "Type B Insulin Resistance Developing during Interferon alpha Therapy", "type" : "article-journal", "volume" : "15" }, "uris" : [ "http://www.mendeley.com/documents/?uuid=ed5856b5-44d1-4b33-889b-4616e74fc670" ] } ], "mendeley" : { "formattedCitation" : "(127,128)", "plainTextFormattedCitation" : "(127,128)", "previouslyFormattedCitation" : "(127,128)"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127,128)</w:t>
            </w:r>
            <w:r w:rsidR="006147F3" w:rsidRPr="00274D27">
              <w:rPr>
                <w:rFonts w:ascii="Times New Roman" w:eastAsia="Times New Roman" w:hAnsi="Times New Roman" w:cs="Times New Roman"/>
                <w:color w:val="000000"/>
                <w:szCs w:val="22"/>
                <w:lang w:eastAsia="en-IN"/>
              </w:rPr>
              <w:fldChar w:fldCharType="end"/>
            </w:r>
          </w:p>
        </w:tc>
        <w:tc>
          <w:tcPr>
            <w:tcW w:w="35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klt0</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681/ASN.2010101073", "ISBN" : "2010101073", "ISSN" : "1533-3450", "PMID" : "21719790", "abstract" : "Proinflammatory cytokines contribute to renal injury, but the downstream effectors within kidney cells are not well understood. One candidate effector is Klotho, a protein expressed by renal cells that has antiaging properties; Klotho-deficient mice have an accelerated aging-like phenotype, including vascular injury and renal injury. Whether proinflammatory cytokines, such as TNF and TNF-like weak inducer of apoptosis (TWEAK), modulate Klotho is unknown. In mice, exogenous administration of TWEAK decreased expression of Klotho in the kidney. In the setting of acute kidney injury induced by folic acid, the blockade or absence of TWEAK abrogated the injury-related decrease in renal and plasma Klotho levels. TWEAK, TNF\u03b1, and siRNA-mediated knockdown of I\u03baB\u03b1 all activated NF\u03baB and reduced Klotho expression in the MCT tubular cell line. Furthermore, inhibition of NF\u03baB with parthenolide prevented TWEAK- or TNF\u03b1-induced downregulation of Klotho. Inhibition of histone deacetylase reversed TWEAK-induced downregulation of Klotho, and chromatin immunoprecipitation showed that TWEAK promotes RelA binding to the Klotho promoter, inducing its deacetylation. In conclusion, inflammatory cytokines, such as TWEAK and TNF\u03b1, downregulate Klotho expression through an NF\u03baB-dependent mechanism. These results may partially explain the relationship between inflammation and diseases characterized by accelerated aging of organs, including CKD.", "author" : [ { "dropping-particle" : "", "family" : "Moreno", "given" : "Juan A", "non-dropping-particle" : "", "parse-names" : false, "suffix" : "" }, { "dropping-particle" : "", "family" : "Izquierdo", "given" : "Maria C", "non-dropping-particle" : "", "parse-names" : false, "suffix" : "" }, { "dropping-particle" : "", "family" : "Sanchez-Ni\u00f1o", "given" : "Maria D", "non-dropping-particle" : "", "parse-names" : false, "suffix" : "" }, { "dropping-particle" : "", "family" : "Su\u00e1rez-Alvarez", "given" : "Beatriz", "non-dropping-particle" : "", "parse-names" : false, "suffix" : "" }, { "dropping-particle" : "", "family" : "Lopez-Larrea", "given" : "Carlos", "non-dropping-particle" : "", "parse-names" : false, "suffix" : "" }, { "dropping-particle" : "", "family" : "Jakubowski", "given" : "Aniela", "non-dropping-particle" : "", "parse-names" : false, "suffix" : "" }, { "dropping-particle" : "", "family" : "Blanco", "given" : "Julia", "non-dropping-particle" : "", "parse-names" : false, "suffix" : "" }, { "dropping-particle" : "", "family" : "Ramirez", "given" : "Rafael", "non-dropping-particle" : "", "parse-names" : false, "suffix" : "" }, { "dropping-particle" : "", "family" : "Selgas", "given" : "Rafael", "non-dropping-particle" : "", "parse-names" : false, "suffix" : "" }, { "dropping-particle" : "", "family" : "Ruiz-Ortega", "given" : "Marta", "non-dropping-particle" : "", "parse-names" : false, "suffix" : "" }, { "dropping-particle" : "", "family" : "Egido", "given" : "Jesus", "non-dropping-particle" : "", "parse-names" : false, "suffix" : "" }, { "dropping-particle" : "", "family" : "Ortiz", "given" : "Alberto", "non-dropping-particle" : "", "parse-names" : false, "suffix" : "" }, { "dropping-particle" : "", "family" : "Sanz", "given" : "Ana B", "non-dropping-particle" : "", "parse-names" : false, "suffix" : "" } ], "container-title" : "Journal of the American Society of Nephrology : JASN", "id" : "ITEM-1", "issue" : "7", "issued" : { "date-parts" : [ [ "2011", "7" ] ] }, "page" : "1315-25", "title" : "The inflammatory cytokines TWEAK and TNF\u03b1 reduce renal klotho expression through NF\u03baB.", "type" : "article-journal", "volume" : "22" }, "uris" : [ "http://www.mendeley.com/documents/?uuid=04aac8b9-40ef-44ac-9673-5bf274c8cbad" ] } ], "mendeley" : { "formattedCitation" : "(129)", "plainTextFormattedCitation" : "(129)", "previouslyFormattedCitation" : "(129)"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129)</w:t>
            </w:r>
            <w:r w:rsidR="006147F3" w:rsidRPr="00274D27">
              <w:rPr>
                <w:rFonts w:ascii="Times New Roman" w:eastAsia="Times New Roman" w:hAnsi="Times New Roman" w:cs="Times New Roman"/>
                <w:color w:val="000000"/>
                <w:szCs w:val="22"/>
                <w:lang w:eastAsia="en-IN"/>
              </w:rPr>
              <w:fldChar w:fldCharType="end"/>
            </w:r>
          </w:p>
        </w:tc>
        <w:tc>
          <w:tcPr>
            <w:tcW w:w="28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et1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We examined the effect of human recombinant interleukin 1 (IL-1) on the production of endothelin-1 by cultured porcine endothelial cells. The induction of endothelin-1 mRNA began within 1 hr of exposure to IL-1, showed twin peaks at 4 and 24 hr, and declined thereafter. Enzyme-linked immunosorbent assay revealed that the amount of endothelin-1 peptide in conditioned media was also increased by IL-1 in a dose- and time-dependent manner. Our results suggested that IL-1, a macrophage-derived cytokine, may affect the contraction and proliferation of vascular smooth muscle cells by stimulating the production of endothelin by endothelial cells.", "author" : [ { "dropping-particle" : "", "family" : "Yoshizumi", "given" : "M", "non-dropping-particle" : "", "parse-names" : false, "suffix" : "" }, { "dropping-particle" : "", "family" : "Kurihara", "given" : "H", "non-dropping-particle" : "", "parse-names" : false, "suffix" : "" }, { "dropping-particle" : "", "family" : "Morita", "given" : "T", "non-dropping-particle" : "", "parse-names" : false, "suffix" : "" }, { "dropping-particle" : "", "family" : "Yamashita", "given" : "T", "non-dropping-particle" : "", "parse-names" : false, "suffix" : "" }, { "dropping-particle" : "", "family" : "Oh-hashi", "given" : "Y", "non-dropping-particle" : "", "parse-names" : false, "suffix" : "" }, { "dropping-particle" : "", "family" : "Sugiyama", "given" : "T", "non-dropping-particle" : "", "parse-names" : false, "suffix" : "" }, { "dropping-particle" : "", "family" : "Takaku", "given" : "F", "non-dropping-particle" : "", "parse-names" : false, "suffix" : "" }, { "dropping-particle" : "", "family" : "Yanagisawa", "given" : "M", "non-dropping-particle" : "", "parse-names" : false, "suffix" : "" }, { "dropping-particle" : "", "family" : "Masaki", "given" : "T", "non-dropping-particle" : "", "parse-names" : false, "suffix" : "" }, { "dropping-particle" : "", "family" : "Yazaki", "given" : "Y", "non-dropping-particle" : "", "parse-names" : false, "suffix" : "" } ], "container-title" : "Biochemical and Biophysical Research Communications", "id" : "ITEM-1", "issue" : "1", "issued" : { "date-parts" : [ [ "1990" ] ] }, "page" : "324-9", "title" : "Interleukin 1 increases the production of endothelin-1 by cultured endothelial cells.", "type" : "article-journal", "volume" : "166" }, "uris" : [ "http://www.mendeley.com/documents/?uuid=755573c3-c647-45d1-9aff-5ae3f8045698" ] } ], "mendeley" : { "formattedCitation" : "(130)", "plainTextFormattedCitation" : "(130)", "previouslyFormattedCitation" : "(130)"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130)</w:t>
            </w:r>
            <w:r w:rsidR="006147F3" w:rsidRPr="00274D27">
              <w:rPr>
                <w:rFonts w:ascii="Times New Roman" w:eastAsia="Times New Roman" w:hAnsi="Times New Roman" w:cs="Times New Roman"/>
                <w:color w:val="000000"/>
                <w:szCs w:val="22"/>
                <w:lang w:eastAsia="en-IN"/>
              </w:rPr>
              <w:fldChar w:fldCharType="end"/>
            </w:r>
          </w:p>
        </w:tc>
        <w:tc>
          <w:tcPr>
            <w:tcW w:w="26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250E9C" w:rsidRPr="00274D27" w:rsidRDefault="00250E9C" w:rsidP="00096370">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xml:space="preserve">Diplomat </w:t>
            </w:r>
            <w:proofErr w:type="spellStart"/>
            <w:r w:rsidRPr="00274D27">
              <w:rPr>
                <w:rFonts w:ascii="Times New Roman" w:eastAsia="Times New Roman" w:hAnsi="Times New Roman" w:cs="Times New Roman"/>
                <w:color w:val="000000"/>
                <w:szCs w:val="22"/>
                <w:lang w:eastAsia="en-IN"/>
              </w:rPr>
              <w:t>Behaviour</w:t>
            </w:r>
            <w:proofErr w:type="spellEnd"/>
            <w:r w:rsidR="00096370" w:rsidRPr="00274D27">
              <w:rPr>
                <w:rFonts w:ascii="Times New Roman" w:hAnsi="Times New Roman" w:cs="Times New Roman"/>
                <w:szCs w:val="22"/>
                <w:vertAlign w:val="superscript"/>
              </w:rPr>
              <w:t>##</w:t>
            </w:r>
          </w:p>
        </w:tc>
        <w:tc>
          <w:tcPr>
            <w:tcW w:w="200" w:type="pct"/>
            <w:tcBorders>
              <w:top w:val="nil"/>
              <w:left w:val="nil"/>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dip</w:t>
            </w:r>
          </w:p>
        </w:tc>
        <w:tc>
          <w:tcPr>
            <w:tcW w:w="31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s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16/j.yhbeh.2008.11.005", "ISSN" : "0018-506X", "abstract" : "C-peptide of insulin presents a promising new tool for behavioral ecologists that allows for regular, non-invasive assessment of energetic condition in wild animals. C-peptide is produced on an equimolar basis with insulin, thus is indicative of the body's response to available glucose and, with repeated measurement, provides a biomarker of energy balance. As yet, few studies have validated the efficacy of C-peptide for monitoring energy balance in wild animals. Here, we assess seasonal and interindividual variation in urinary C-peptide concentrations of East African chimpanzees (Pan troglodytes schweinfurthii). We assayed 519 urine samples from 13 adult male chimpanzees in the Kanyawara community of Kibale National Park, Uganda. C-peptide levels were significantly predicted by the total amount of fruit and the amount of preferred fruit in the diet. However, chimpanzees had very low C-peptide titers during an epidemic of severe respiratory illness, despite highly favorable feeding conditions. Kanyawara males had significantly lower C-peptide levels than males at Ngogo, a nearby chimpanzee community occupying a more productive habitat. Among Kanyawara males, low-ranking males had consistently higher C-peptide levels than dominant males. While counterintuitive, this result supports previous findings of costs associated with dominance in male chimpanzees. Our preliminary investigations demonstrate that C-peptide has wide applications in field research, providing an accessible tool for evaluating seasonal and individual variation in energetic condition, as well as the costs of processes such as immune function and reproduction.", "author" : [ { "dropping-particle" : "", "family" : "Emery", "given" : "Melissa", "non-dropping-particle" : "", "parse-names" : false, "suffix" : "" }, { "dropping-particle" : "", "family" : "Muller", "given" : "Martin N", "non-dropping-particle" : "", "parse-names" : false, "suffix" : "" }, { "dropping-particle" : "", "family" : "Wrangham", "given" : "Richard W", "non-dropping-particle" : "", "parse-names" : false, "suffix" : "" }, { "dropping-particle" : "", "family" : "Lwanga", "given" : "Jeremiah S", "non-dropping-particle" : "", "parse-names" : false, "suffix" : "" }, { "dropping-particle" : "", "family" : "Potts", "given" : "Kevin B", "non-dropping-particle" : "", "parse-names" : false, "suffix" : "" } ], "container-title" : "Hormones and Behavior", "id" : "ITEM-1", "issue" : "2", "issued" : { "date-parts" : [ [ "2009" ] ] }, "page" : "299-305", "publisher" : "Elsevier Inc.", "title" : "Urinary C-peptide tracks seasonal and individual variation in energy balance in wild chimpanzees", "type" : "article-journal", "volume" : "55" }, "uris" : [ "http://www.mendeley.com/documents/?uuid=27a02598-62de-465c-a69c-81db78727bbf" ] } ], "mendeley" : { "formattedCitation" : "(131)", "plainTextFormattedCitation" : "(131)", "previouslyFormattedCitation" : "(131)"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131)</w:t>
            </w:r>
            <w:r w:rsidR="006147F3"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42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0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5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Dopamine</w:t>
            </w:r>
          </w:p>
        </w:tc>
        <w:tc>
          <w:tcPr>
            <w:tcW w:w="200" w:type="pct"/>
            <w:tcBorders>
              <w:top w:val="nil"/>
              <w:left w:val="nil"/>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dop</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nep0</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A significant increase in shock-induced aggression occurs in the rat 4 days after an intraventricular injection of 90 micrograms of 6-hydroxydopa. Both fluorescent histology and biochemical assay demonstrate that brain norepinephrine is reduced by 90 micrograms of 6-hydroxydopa, while brain dopamine remains unaltered. This suggests that one form of aggressive behavior (shock-induced aggression) is modulated through a central noradrenergic system.", "author" : [ { "dropping-particle" : "", "family" : "Thoa", "given" : "NB", "non-dropping-particle" : "", "parse-names" : false, "suffix" : "" }, { "dropping-particle" : "", "family" : "Eichelman", "given" : "B", "non-dropping-particle" : "", "parse-names" : false, "suffix" : "" }, { "dropping-particle" : "", "family" : "Richardson", "given" : "JS", "non-dropping-particle" : "", "parse-names" : false, "suffix" : "" }, { "dropping-particle" : "", "family" : "Jacobowitz", "given" : "D", "non-dropping-particle" : "", "parse-names" : false, "suffix" : "" } ], "container-title" : "Science", "id" : "ITEM-1", "issue" : "4056", "issued" : { "date-parts" : [ [ "1972" ] ] }, "page" : "75-7", "title" : "6-Hydroxydopa depletion of brain norepinephrine and the function of aggressive behavior.", "type" : "article-journal", "volume" : "178" }, "uris" : [ "http://www.mendeley.com/documents/?uuid=015fc3e5-efbd-4926-b1ae-4f6d9f037a3e" ] } ], "mendeley" : { "formattedCitation" : "(132)", "plainTextFormattedCitation" : "(132)", "previouslyFormattedCitation" : "(132)"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132)</w:t>
            </w:r>
            <w:r w:rsidR="006147F3"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gr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A significant increase in shock-induced aggression occurs in the rat 4 days after an intraventricular injection of 90 micrograms of 6-hydroxydopa. Both fluorescent histology and biochemical assay demonstrate that brain norepinephrine is reduced by 90 micrograms of 6-hydroxydopa, while brain dopamine remains unaltered. This suggests that one form of aggressive behavior (shock-induced aggression) is modulated through a central noradrenergic system.", "author" : [ { "dropping-particle" : "", "family" : "Thoa", "given" : "NB", "non-dropping-particle" : "", "parse-names" : false, "suffix" : "" }, { "dropping-particle" : "", "family" : "Eichelman", "given" : "B", "non-dropping-particle" : "", "parse-names" : false, "suffix" : "" }, { "dropping-particle" : "", "family" : "Richardson", "given" : "JS", "non-dropping-particle" : "", "parse-names" : false, "suffix" : "" }, { "dropping-particle" : "", "family" : "Jacobowitz", "given" : "D", "non-dropping-particle" : "", "parse-names" : false, "suffix" : "" } ], "container-title" : "Science", "id" : "ITEM-1", "issue" : "4056", "issued" : { "date-parts" : [ [ "1972" ] ] }, "page" : "75-7", "title" : "6-Hydroxydopa depletion of brain norepinephrine and the function of aggressive behavior.", "type" : "article-journal", "volume" : "178" }, "uris" : [ "http://www.mendeley.com/documents/?uuid=015fc3e5-efbd-4926-b1ae-4f6d9f037a3e" ] }, { "id" : "ITEM-2", "itemData" : { "abstract" : "The effect of dopamine (DA) agonists (apomorphine, quinpirole) and three antidepressants (selegiline, nomifensine, imipramine), given in a single dose, on the electric footshock-induced fighting behavior was investigated in the control and chronically stressed rats. It was found that 48 h after the last session of chronic stress (various stressors applied for 16 days) the number of shock-induced fighting attacks was reduced by 50-70% in comparison with the control value. The drugs (except for imipramine), given in a single dose, 48 h after the last session of chronic stress, increased the number of fighting attacks and restored it to the control or above the control value. The same drugs at doses used, changed neither the intensity of fighting in the control (unstressed) rats nor the exploratory activity in both groups of animals. It is concluded that the short-lasting dopaminergic activation facilitates the aggressiveness reduced by chronic stress and that this effect does not depend on the locomotor activity level.", "author" : [ { "dropping-particle" : "", "family" : "Ossowska", "given" : "G", "non-dropping-particle" : "", "parse-names" : false, "suffix" : "" }, { "dropping-particle" : "", "family" : "Klenk-Majewska", "given" : "B", "non-dropping-particle" : "", "parse-names" : false, "suffix" : "" }, { "dropping-particle" : "", "family" : "Zebrowska-Lupina", "given" : "I", "non-dropping-particle" : "", "parse-names" : false, "suffix" : "" } ], "container-title" : "Polish Journal of Pharmacology", "id" : "ITEM-2", "issue" : "4", "issued" : { "date-parts" : [ [ "1996" ] ] }, "page" : "403-8", "title" : "Acute effect of dopamine agonists and some antidepressants in stress-induced deficit of fighting behavior", "type" : "article-journal", "volume" : "48" }, "uris" : [ "http://www.mendeley.com/documents/?uuid=666f06b2-89cf-47ce-ae12-ec933ddd6e98" ] } ], "mendeley" : { "formattedCitation" : "(132,133)", "plainTextFormattedCitation" : "(132,133)", "previouslyFormattedCitation" : "(132,133)"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132,133)</w:t>
            </w:r>
            <w:r w:rsidR="006147F3"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ost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ISSN" : "8756-3282", "PMID" : "10617152", "abstract" : "Dopamine (DA) has been reported to have effects on calcium and phosphorus metabolism. The dopamine transporter (DAT) is believed to control the temporal and spatial activity of released DA by rapid uptake of the neurotransmitter into presynaptic terminals. We have evaluated the histologic and biomechanical properties of the skeleton in mice homozygous for deletion of the DA transporter gene (DAT) to help delineate the role of DA in bone biology. We have demonstrated that DAT-/-mice have reduced bone mass and strength. DAT-/- animals had shorter femur length and dry weight. Ash calcium content of the femur was 32% lower in the DAT-/- mice than in the wild-type animals. Cancellous bone volume in the proximal tibial metaphysis was significantly lower in the DAT-/- animals (p &lt; 0.04). There was a 32% reduction in trabecular thickness (p = NS). For the vertebrae, cancellous bone volume was again lower in the DAT-/- animals compared with wild-type as a consequence of increased trabecular spacing (p &lt; 0.05) and reduced trabecular number (p &lt; 0.05). Cortical thickness and bone area in the femoral diaphysis were reduced in the DAT-/-animals. The ultimate bending load (femoral strength) for the DAT-/- mice was 30% lower than the wild-type mice (p = 0.004). Thus, deletion of the DAT gene results in deficiencies in skeletal structure and integrity.", "author" : [ { "dropping-particle" : "", "family" : "Bliziotes", "given" : "M", "non-dropping-particle" : "", "parse-names" : false, "suffix" : "" }, { "dropping-particle" : "", "family" : "McLoughlin", "given" : "S", "non-dropping-particle" : "", "parse-names" : false, "suffix" : "" }, { "dropping-particle" : "", "family" : "Gunness", "given" : "M", "non-dropping-particle" : "", "parse-names" : false, "suffix" : "" }, { "dropping-particle" : "", "family" : "Fumagalli", "given" : "F", "non-dropping-particle" : "", "parse-names" : false, "suffix" : "" }, { "dropping-particle" : "", "family" : "Jones", "given" : "S R", "non-dropping-particle" : "", "parse-names" : false, "suffix" : "" }, { "dropping-particle" : "", "family" : "Caron", "given" : "M G", "non-dropping-particle" : "", "parse-names" : false, "suffix" : "" } ], "container-title" : "Bone", "id" : "ITEM-1", "issue" : "1", "issued" : { "date-parts" : [ [ "2000", "1" ] ] }, "page" : "15-9", "title" : "Bone histomorphometric and biomechanical abnormalities in mice homozygous for deletion of the dopamine transporter gene.", "type" : "article-journal", "volume" : "26" }, "uris" : [ "http://www.mendeley.com/documents/?uuid=7a27e4bd-f095-4435-87a5-677f2ff4f939" ] } ], "mendeley" : { "formattedCitation" : "(134)", "plainTextFormattedCitation" : "(134)", "previouslyFormattedCitation" : "(134)"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134)</w:t>
            </w:r>
            <w:r w:rsidR="006147F3" w:rsidRPr="00274D27">
              <w:rPr>
                <w:rFonts w:ascii="Times New Roman" w:eastAsia="Times New Roman" w:hAnsi="Times New Roman" w:cs="Times New Roman"/>
                <w:color w:val="000000"/>
                <w:szCs w:val="22"/>
                <w:lang w:eastAsia="en-IN"/>
              </w:rPr>
              <w:fldChar w:fldCharType="end"/>
            </w:r>
          </w:p>
        </w:tc>
        <w:tc>
          <w:tcPr>
            <w:tcW w:w="3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ocl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Osteocalcin (OC) concentration, a specific index of bone formation, was measured in 29 female patients with microprolactinoma (serum prolactin, PRL: 105 +/- 10.9 ng/ml; mean +/- SE). Mean OC levels were significantly lower than in controls (1.7 +/- 0.2 vs 5.1 +/- 0.3 ng/ml; p less than 0.001), being below the normal range in 28 out of 29 patients. All patients were treated with dopaminergic agents (dihydroergocriptine, bromocriptine or cabergoline). After treatment mean serum PRL levels were significantly reduced (12 +/- 3.1 ng/ml; p less than 0.001), a full normalization being obtained in 26 patients. There were no significant differences in both basal and after treatment PRL levels among patients treated with different drugs, although a greater PRL decrease was induced by cabergoline. Serum OC levels significantly increased after 12 month therapy (4.7 +/- 0.6 ng/ml, p less than 0.001), a normal concentration being reached in 14 of 29 cases. During treatment there were no significant differences in serum estradiol and PRL concentrations between patients who normalized or not their OC levels, while the reduction in PRL levels with respect to baseline was more pronounced in the former group. The absolute increase in OC levels positively correlated with serum PRL decrements (p less than 0.01). It is noteworthy that serum OC normalized in 1/10 patients during dihydroergocriptine, 3/8 during bromocriptine and 10/11 during cabergoline. Four patients, previously treated with dihydroergocriptine and bromocriptine without normalizing OC and PRL levels, underwent a second course of therapy with cabergoline and then normalized OC concentrations.", "author" : [ { "dropping-particle" : "", "family" : "Sartorio", "given" : "A", "non-dropping-particle" : "", "parse-names" : false, "suffix" : "" }, { "dropping-particle" : "", "family" : "Conti", "given" : "A", "non-dropping-particle" : "", "parse-names" : false, "suffix" : "" }, { "dropping-particle" : "", "family" : "Ambrosi", "given" : "B", "non-dropping-particle" : "", "parse-names" : false, "suffix" : "" }, { "dropping-particle" : "", "family" : "Muratori", "given" : "M", "non-dropping-particle" : "", "parse-names" : false, "suffix" : "" }, { "dropping-particle" : "", "family" : "Morabito", "given" : "F", "non-dropping-particle" : "", "parse-names" : false, "suffix" : "" }, { "dropping-particle" : "", "family" : "Faglia", "given" : "G", "non-dropping-particle" : "", "parse-names" : false, "suffix" : "" } ], "container-title" : "journal of endocrinological investigation", "id" : "ITEM-1", "issue" : "5", "issued" : { "date-parts" : [ [ "1990" ] ] }, "page" : "419-22", "title" : "Osteocalcin levels in patients with microprolactinoma before and during medical treatment.", "type" : "article-journal", "volume" : "13" }, "uris" : [ "http://www.mendeley.com/documents/?uuid=29673f0b-e241-4bb5-acad-267ddc85282d" ] } ], "mendeley" : { "formattedCitation" : "(135)", "plainTextFormattedCitation" : "(135)", "previouslyFormattedCitation" : "(135)"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135)</w:t>
            </w:r>
            <w:r w:rsidR="006147F3" w:rsidRPr="00274D27">
              <w:rPr>
                <w:rFonts w:ascii="Times New Roman" w:eastAsia="Times New Roman" w:hAnsi="Times New Roman" w:cs="Times New Roman"/>
                <w:color w:val="000000"/>
                <w:szCs w:val="22"/>
                <w:lang w:eastAsia="en-IN"/>
              </w:rPr>
              <w:fldChar w:fldCharType="end"/>
            </w:r>
          </w:p>
        </w:tc>
        <w:tc>
          <w:tcPr>
            <w:tcW w:w="36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a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155/2011/928523", "ISSN" : "1687-5303", "PMID" : "21603181", "abstract" : "High fat feeding induces a variety of obese and lean phenotypes in inbred rodents. Compared to Diet Resistant (DR) rodents, Diet Induced Obese (DIO) rodents are insulin resistant and have a reduced dopamine receptor D2 (DRD2) mediated tone. We hypothesized that this differing dopaminergic tone contributes to the distinct metabolic profiles of these animals. C57Bl6 mice were classified as DIO or DR based on their weight gain during 10 weeks of high fat feeding. Subsequently DIO mice were treated with the DRD2 agonist bromocriptine and DR mice with the DRD2 antagonist haloperidol for 2 weeks. Compared to DR mice, the bodyweight of DIO mice was higher and their insulin sensitivity decreased. Haloperidol treatment reduced the voluntary activity and energy expenditure of DR mice and induced insulin resistance in these mice. Conversely, bromocriptine treatment tended to reduce bodyweight and voluntary activity, and reinforce insulin action in DIO mice. These results show that DRD2 activation partly redirects high fat diet induced metabolic anomalies in obesity-prone mice. Conversely, blocking DRD2 induces an adverse metabolic profile in mice that are inherently resistant to the deleterious effects of high fat food. This suggests that dopaminergic neurotransmission is involved in the control of metabolic phenotype.", "author" : [ { "dropping-particle" : "", "family" : "Leeuw van Weenen", "given" : "J E", "non-dropping-particle" : "de", "parse-names" : false, "suffix" : "" }, { "dropping-particle" : "", "family" : "Parlevliet", "given" : "E T", "non-dropping-particle" : "", "parse-names" : false, "suffix" : "" }, { "dropping-particle" : "", "family" : "Schr\u00f6der-van der Elst", "given" : "J P", "non-dropping-particle" : "", "parse-names" : false, "suffix" : "" }, { "dropping-particle" : "", "family" : "Berg", "given" : "S A", "non-dropping-particle" : "van den", "parse-names" : false, "suffix" : "" }, { "dropping-particle" : "", "family" : "Willems van Dijk", "given" : "K", "non-dropping-particle" : "", "parse-names" : false, "suffix" : "" }, { "dropping-particle" : "", "family" : "Romijn", "given" : "J A", "non-dropping-particle" : "", "parse-names" : false, "suffix" : "" }, { "dropping-particle" : "", "family" : "Pijl", "given" : "H", "non-dropping-particle" : "", "parse-names" : false, "suffix" : "" } ], "container-title" : "Experimental diabetes research", "id" : "ITEM-1", "issued" : { "date-parts" : [ [ "2011", "1" ] ] }, "page" : "928523", "title" : "Pharmacological modulation of dopamine receptor D2-mediated transmission alters the metabolic phenotype of diet induced obese and diet resistant C57Bl6 mice.", "type" : "article-journal", "volume" : "2011" }, "uris" : [ "http://www.mendeley.com/documents/?uuid=5e7bac98-3cfe-4e8b-addd-b9cd659b8772" ] } ], "mendeley" : { "formattedCitation" : "(136)", "plainTextFormattedCitation" : "(136)", "previouslyFormattedCitation" : "(136)"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136)</w:t>
            </w:r>
            <w:r w:rsidR="006147F3" w:rsidRPr="00274D27">
              <w:rPr>
                <w:rFonts w:ascii="Times New Roman" w:eastAsia="Times New Roman" w:hAnsi="Times New Roman" w:cs="Times New Roman"/>
                <w:color w:val="000000"/>
                <w:szCs w:val="22"/>
                <w:lang w:eastAsia="en-IN"/>
              </w:rPr>
              <w:fldChar w:fldCharType="end"/>
            </w:r>
          </w:p>
        </w:tc>
        <w:tc>
          <w:tcPr>
            <w:tcW w:w="36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s0</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It has been postulated that dopaminergic activities comprise a major functional component of a central regulatory system for metabolism which can be manipulated by dopamine modulating drugs. The present study is aimed at delineating the role and importance of pharmacological dopaminergic activation in the regulation of metabolism during obesity and diabetes. We treated C57BL/6J ob/ob mice for 2 weeks with bromocriptine (dopamine D2 agonist), SKF38393 (dopamine D1 agonist), both drugs combined or vehicle and monitored the effects of such treatment on body composition, food consumption, and serum metabolites. Bromocriptine and SKF38393 individually produced moderate improvements in obesity, hyperglycemia, and hyperinsulinemia. However, a combination of bromocriptine plus SKF38393 resulted in major reductions in body weight (7.5 g), body fat (40%), food consumption (42%), and serum concentrations of glucose (59%), triglyceride (37%), free fatty acid (45%) and insulin (49%) while increasing protein mass (8%). These results indicate that regulatory components of metabolism in the ob/ob mouse are modulated by and/or are comprised of dopaminergic activities. Importantly, dopaminergic D1/D2 receptor coactivation maximizes this dopaminergic response (i.e., improvement of metabolic abnormalities) in these mice.", "author" : [ { "dropping-particle" : "", "family" : "Cincotta", "given" : "AH", "non-dropping-particle" : "", "parse-names" : false, "suffix" : "" }, { "dropping-particle" : "", "family" : "Tozzo", "given" : "E", "non-dropping-particle" : "", "parse-names" : false, "suffix" : "" }, { "dropping-particle" : "", "family" : "Scislowski", "given" : "PW", "non-dropping-particle" : "", "parse-names" : false, "suffix" : "" } ], "container-title" : "Life Sciences", "id" : "ITEM-1", "issue" : "10", "issued" : { "date-parts" : [ [ "1997" ] ] }, "page" : "951-6", "title" : "Bromocriptine/SKF38393 treatment ameliorates obesity and associated metabolic dysfunctions in obese (ob/ob) mice.", "type" : "article-journal", "volume" : "61" }, "uris" : [ "http://www.mendeley.com/documents/?uuid=e350b201-4dd4-4c37-a99a-5add24343ff9" ] }, { "id" : "ITEM-2", "itemData" : { "DOI" : "10.1074/jbc.M505560200", "ISBN" : "4122379555", "ISSN" : "0021-9258", "PMID" : "16129680", "abstract" : "Dopamine signaling is mediated by five cloned receptors, grouped into D1-like (D1 and D5) and D2-like (D2, D3 and D4) families. We identified by reverse transcription-PCR the presence of dopamine receptors from both families in INS-1E insulin-secreting cells as well as in rodent and human isolated islets. D2 receptor expression was confirmed by immunodetection revealing localization on insulin secretory granules of INS-1E and primary rodent and human beta cells. We then tested potential effects mediated by the identified receptors on beta cell function. Dopamine (10 microM) and the D2-like receptor agonist quinpirole (5 microM) inhibited glucose-stimulated insulin secretion tested in several models, i.e. INS-1E beta cells, fluorescence-activated cell-sorted primary rat beta cells, and pancreatic islets of rat, mouse, and human origin. Insulin exocytosis is controlled by metabolism coupled to cytosolic calcium changes. Measurements of glucose-induced mitochondrial hyperpolarization and ATP generation showed that dopamine and D2-like agonists did not inhibit glucose metabolism. On the other hand, dopamine decreased cell membrane depolarization as well as cytosolic calcium increases evoked by glucose stimulation in INS-1E beta cells. These results show for the first time that dopamine receptors are expressed in pancreatic beta cells. Dopamine inhibited glucose-stimulated insulin secretion, an effect that could be ascribed to D2-like receptors. Regarding the molecular mechanisms implicated in dopamine-mediated inhibition of insulin release, our results point to distal steps in metabolism-secretion coupling. Thus, the role played by dopamine in glucose homeostasis might involve dopamine receptors, expressed in pancreatic beta cells, modulating insulin release.", "author" : [ { "dropping-particle" : "", "family" : "Rub\u00ed", "given" : "Blanca", "non-dropping-particle" : "", "parse-names" : false, "suffix" : "" }, { "dropping-particle" : "", "family" : "Ljubicic", "given" : "Sanda", "non-dropping-particle" : "", "parse-names" : false, "suffix" : "" }, { "dropping-particle" : "", "family" : "Pournourmohammadi", "given" : "Shirin", "non-dropping-particle" : "", "parse-names" : false, "suffix" : "" }, { "dropping-particle" : "", "family" : "Carobbio", "given" : "Stefania", "non-dropping-particle" : "", "parse-names" : false, "suffix" : "" }, { "dropping-particle" : "", "family" : "Armanet", "given" : "Mathieu", "non-dropping-particle" : "", "parse-names" : false, "suffix" : "" }, { "dropping-particle" : "", "family" : "Bartley", "given" : "Clarissa", "non-dropping-particle" : "", "parse-names" : false, "suffix" : "" }, { "dropping-particle" : "", "family" : "Maechler", "given" : "Pierre", "non-dropping-particle" : "", "parse-names" : false, "suffix" : "" } ], "container-title" : "The Journal of biological chemistry", "id" : "ITEM-2", "issue" : "44", "issued" : { "date-parts" : [ [ "2005", "11", "4" ] ] }, "page" : "36824-32", "title" : "Dopamine D2-like receptors are expressed in pancreatic beta cells and mediate inhibition of insulin secretion.", "type" : "article-journal", "volume" : "280" }, "uris" : [ "http://www.mendeley.com/documents/?uuid=f3d4ce30-e78c-45ad-a6fc-760d06588857" ] } ], "mendeley" : { "formattedCitation" : "(137,138)", "plainTextFormattedCitation" : "(137,138)", "previouslyFormattedCitation" : "(137,138)"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137,138)</w:t>
            </w:r>
            <w:r w:rsidR="006147F3" w:rsidRPr="00274D27">
              <w:rPr>
                <w:rFonts w:ascii="Times New Roman" w:eastAsia="Times New Roman" w:hAnsi="Times New Roman" w:cs="Times New Roman"/>
                <w:color w:val="000000"/>
                <w:szCs w:val="22"/>
                <w:lang w:eastAsia="en-IN"/>
              </w:rPr>
              <w:fldChar w:fldCharType="end"/>
            </w:r>
          </w:p>
        </w:tc>
        <w:tc>
          <w:tcPr>
            <w:tcW w:w="30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fdi0</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It has been postulated that dopaminergic activities comprise a major functional component of a central regulatory system for metabolism which can be manipulated by dopamine modulating drugs. The present study is aimed at delineating the role and importance of pharmacological dopaminergic activation in the regulation of metabolism during obesity and diabetes. We treated C57BL/6J ob/ob mice for 2 weeks with bromocriptine (dopamine D2 agonist), SKF38393 (dopamine D1 agonist), both drugs combined or vehicle and monitored the effects of such treatment on body composition, food consumption, and serum metabolites. Bromocriptine and SKF38393 individually produced moderate improvements in obesity, hyperglycemia, and hyperinsulinemia. However, a combination of bromocriptine plus SKF38393 resulted in major reductions in body weight (7.5 g), body fat (40%), food consumption (42%), and serum concentrations of glucose (59%), triglyceride (37%), free fatty acid (45%) and insulin (49%) while increasing protein mass (8%). These results indicate that regulatory components of metabolism in the ob/ob mouse are modulated by and/or are comprised of dopaminergic activities. Importantly, dopaminergic D1/D2 receptor coactivation maximizes this dopaminergic response (i.e., improvement of metabolic abnormalities) in these mice.", "author" : [ { "dropping-particle" : "", "family" : "Cincotta", "given" : "AH", "non-dropping-particle" : "", "parse-names" : false, "suffix" : "" }, { "dropping-particle" : "", "family" : "Tozzo", "given" : "E", "non-dropping-particle" : "", "parse-names" : false, "suffix" : "" }, { "dropping-particle" : "", "family" : "Scislowski", "given" : "PW", "non-dropping-particle" : "", "parse-names" : false, "suffix" : "" } ], "container-title" : "Life Sciences", "id" : "ITEM-1", "issue" : "10", "issued" : { "date-parts" : [ [ "1997" ] ] }, "page" : "951-6", "title" : "Bromocriptine/SKF38393 treatment ameliorates obesity and associated metabolic dysfunctions in obese (ob/ob) mice.", "type" : "article-journal", "volume" : "61" }, "uris" : [ "http://www.mendeley.com/documents/?uuid=e350b201-4dd4-4c37-a99a-5add24343ff9" ] }, { "id" : "ITEM-2", "itemData" : { "DOI" : "10.1159/000170586.Bromocriptine", "abstract" : "Background\u2014The dopamine (DA) D2 receptor (D2R) agonist bromocriptine (BC) decreases body fat in animal and human models and increases lean muscle mass, improves glucose intolerance and insulin resistance, and reduces triglycerides and free fatty acids. We have previously shown a negative correlation between D2R and body weight in obese individuals and in rodents, and that chronic food restriction increases D2R binding in genetically obese rats. The purpose of this study was to assess whether the antiobesity and metabolic effects of BC are related to changes in midbrain DA and D2R activity by measuring D2R and DA transporter (DAT) binding in a genetic (leptin-receptor-deficient) and environmental (diet-induced) rodent obesity model. Methods\u2014Obese (fa/fa) (leptin-receptor-deficient), lean (FA/FA) Zucker rats and rats with dietinduced obesity (DIO) were treated with 10 mg/kg BC for 4 weeks. Body weight, food intake, locomotor activity and blood glucose levels were measured along with D2R- and DAT-binding levels using in vitro receptor autoradiography. Results\u2014BC decreased food intake and body fat and increased locomotor activity in both the (fa/ fa) and DIO rats. Furthermore, BC increased D2R binding in (fa/fa) but not in DIO rats. Finally, BC increased DAT binding in DIO rats but not in the (fa/fa) rats. Conclusion\u2014These observations are all consistent with the existence of unique leptin-DA interactions and the hypothesis that there is hyposensitivity of the DA system in obesity.", "author" : [ { "dropping-particle" : "", "family" : "Davis", "given" : "Lisa M.", "non-dropping-particle" : "", "parse-names" : false, "suffix" : "" }, { "dropping-particle" : "", "family" : "Michaelides", "given" : "Michael", "non-dropping-particle" : "", "parse-names" : false, "suffix" : "" }, { "dropping-particle" : "", "family" : "Cheskin", "given" : "Lawrence J.", "non-dropping-particle" : "", "parse-names" : false, "suffix" : "" }, { "dropping-particle" : "", "family" : "Moran", "given" : "Timothy H.", "non-dropping-particle" : "", "parse-names" : false, "suffix" : "" }, { "dropping-particle" : "", "family" : "Aja", "given" : "Susan", "non-dropping-particle" : "", "parse-names" : false, "suffix" : "" }, { "dropping-particle" : "", "family" : "Watkins", "given" : "Paul A.", "non-dropping-particle" : "", "parse-names" : false, "suffix" : "" }, { "dropping-particle" : "", "family" : "Pei", "given" : "Zhengtong", "non-dropping-particle" : "", "parse-names" : false, "suffix" : "" }, { "dropping-particle" : "", "family" : "Contoreggi", "given" : "Carlo", "non-dropping-particle" : "", "parse-names" : false, "suffix" : "" }, { "dropping-particle" : "", "family" : "McCullough", "given" : "Karen", "non-dropping-particle" : "", "parse-names" : false, "suffix" : "" }, { "dropping-particle" : "", "family" : "Hope", "given" : "Bruce", "non-dropping-particle" : "", "parse-names" : false, "suffix" : "" }, { "dropping-particle" : "", "family" : "Wang", "given" : "Gene Jack", "non-dropping-particle" : "", "parse-names" : false, "suffix" : "" }, { "dropping-particle" : "", "family" : "Volkowb", "given" : "Nora D.", "non-dropping-particle" : "", "parse-names" : false, "suffix" : "" }, { "dropping-particle" : "", "family" : "Thanos", "given" : "Panayotis K.", "non-dropping-particle" : "", "parse-names" : false, "suffix" : "" } ], "container-title" : "neuroendocrinology", "id" : "ITEM-2", "issue" : "2", "issued" : { "date-parts" : [ [ "2009" ] ] }, "page" : "152-162", "title" : "Bromocriptine Administration Reduces Hyperphagia and Adiposity and Differentially Affects Dopamine D2 Receptor and Transporter Binding in Leptin-Receptor-Deficient Zucker Rats and Rats with Diet-Induced Obesity", "type" : "article-journal", "volume" : "89" }, "uris" : [ "http://www.mendeley.com/documents/?uuid=6bee3ea5-fc74-4589-b912-986773d13fda" ] } ], "mendeley" : { "formattedCitation" : "(137,139)", "plainTextFormattedCitation" : "(137,139)", "previouslyFormattedCitation" : "(137,139)"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137,139)</w:t>
            </w:r>
            <w:r w:rsidR="006147F3" w:rsidRPr="00274D27">
              <w:rPr>
                <w:rFonts w:ascii="Times New Roman" w:eastAsia="Times New Roman" w:hAnsi="Times New Roman" w:cs="Times New Roman"/>
                <w:color w:val="000000"/>
                <w:szCs w:val="22"/>
                <w:lang w:eastAsia="en-IN"/>
              </w:rPr>
              <w:fldChar w:fldCharType="end"/>
            </w:r>
          </w:p>
        </w:tc>
        <w:tc>
          <w:tcPr>
            <w:tcW w:w="35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msl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152/jn.00230.2011", "ISSN" : "1522-1598", "PMID" : "21653722", "abstract" : "The dopamine system plays an integral role in motor physiology. Dopamine controls movement by modulation of higher-order motor centers (e.g., basal ganglia) but may also regulate movement by directly controlling motoneuron function. Even though dopamine cells synapse onto motoneurons, which themselves express dopamine receptors, it is unknown whether dopamine modulates skeletal muscle activity. Therefore, we aimed to determine whether changes in dopaminergic neurotransmission at a somatic motor pool affect motor outflow to skeletal muscles. We used microinjection, neuropharmacology, electrophysiology, and histology to determine whether manipulation of D(1)- and D(2)-like receptors on trigeminal motoneurons affects masseter and/or tensor palatini muscle tone in anesthetized rats. We found that apomorphine (a dopamine analog) activated trigeminal motoneurons and triggered a potent increase in both masseter and tensor palatini tone. This excitatory effect is mediated by D(1)-like receptors because specific D(1)-like receptor activation strengthened muscle tone and blockade of these receptors prevented dopamine-driven activation of motoneurons. Blockade of D(1)-like receptors alone had no detectable effect on basal masseter/tensor palatini tone, indicating the absence of a functional dopamine drive onto trigeminal motoneurons, at least during isoflurane anesthesia. Finally, we showed that D(2)-like receptors do not affect either trigeminal motoneuron function or masseter/tensor palatini muscle tone. Our results provide the first demonstration that dopamine can directly control movement by manipulating somatic motoneuron behavior and skeletal muscle tone.", "author" : [ { "dropping-particle" : "", "family" : "Schwarz", "given" : "Peter B", "non-dropping-particle" : "", "parse-names" : false, "suffix" : "" }, { "dropping-particle" : "", "family" : "Peever", "given" : "John H", "non-dropping-particle" : "", "parse-names" : false, "suffix" : "" } ], "container-title" : "Journal of neurophysiology", "id" : "ITEM-1", "issue" : "3", "issued" : { "date-parts" : [ [ "2011", "9" ] ] }, "page" : "1299-309", "title" : "Dopamine triggers skeletal muscle tone by activating D1-like receptors on somatic motoneurons.", "type" : "article-journal", "volume" : "106" }, "uris" : [ "http://www.mendeley.com/documents/?uuid=28ff9f6b-a868-4293-8b5e-77036dc568e3" ] } ], "mendeley" : { "formattedCitation" : "(140)", "plainTextFormattedCitation" : "(140)", "previouslyFormattedCitation" : "(140)"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140)</w:t>
            </w:r>
            <w:r w:rsidR="006147F3" w:rsidRPr="00274D27">
              <w:rPr>
                <w:rFonts w:ascii="Times New Roman" w:eastAsia="Times New Roman" w:hAnsi="Times New Roman" w:cs="Times New Roman"/>
                <w:color w:val="000000"/>
                <w:szCs w:val="22"/>
                <w:lang w:eastAsia="en-IN"/>
              </w:rPr>
              <w:fldChar w:fldCharType="end"/>
            </w:r>
          </w:p>
        </w:tc>
        <w:tc>
          <w:tcPr>
            <w:tcW w:w="28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lep0</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371/journal.pone.0025537", "ISSN" : "1932-6203", "PMID" : "21966540", "abstract" : "Introduction: Dopamine (DA) binds to five receptors (DAR), classified by their ability to increase (D1R-like) or decrease (D2R-like) cAMP. In humans, most DA circulates as dopamine sulfate (DA-S), which can be de-conjugated to bioactive DA by arylsulfatase A (ARSA). The objective was to examine expression of DAR and ARSA in human adipose tissue and determine whether DA regulates prolactin (PRL) and adipokine expression and release. Methods DAR were analyzed by RT-PCR and Western blotting in explants, primary adipocytes and two human adipocyte cell lines, LS14 and SW872. ARSA expression and activity were determined by qPCR and enzymatic assay. PRL expression and release were determined by luciferase reporter and Nb2 bioassay. Analysis of cAMP, cGMP, leptin, adiponectin and interleukin 6 (IL-6) was done by ELISA. Activation of MAPK and PI3 kinase/Akt was determined by Western blotting. Results DAR are variably expressed at the mRNA and protein levels in adipose tissue and adipocytes during adipogenesis. ARSA activity in adipocyte increases after differentiation. DA at nM concentrations suppresses cAMP, stimulates cGMP, and activates MAPK in adipocytes. Acting via D2R-like receptors, DA and DA-S inhibit PRL gene expression and release. Acting via D1R/D5R receptors, DA suppresses leptin and stimulates adiponectin and IL-6 release. Conclusions This is the first report that human adipocytes express functional DAR and ARSA, suggesting a regulatory role for peripheral DA in adipose functions. We speculate that the propensity of some DAR-activating antipsychotics to increase weight and alter metabolic homeostasis is due, in part, to their direct action on adipose tissue.", "author" : [ { "dropping-particle" : "", "family" : "Borcherding", "given" : "Dana C", "non-dropping-particle" : "", "parse-names" : false, "suffix" : "" }, { "dropping-particle" : "", "family" : "Hugo", "given" : "Eric R", "non-dropping-particle" : "", "parse-names" : false, "suffix" : "" }, { "dropping-particle" : "", "family" : "Idelman", "given" : "Gila", "non-dropping-particle" : "", "parse-names" : false, "suffix" : "" }, { "dropping-particle" : "", "family" : "Silva", "given" : "Anuradha", "non-dropping-particle" : "De", "parse-names" : false, "suffix" : "" }, { "dropping-particle" : "", "family" : "Richtand", "given" : "Nathan W", "non-dropping-particle" : "", "parse-names" : false, "suffix" : "" }, { "dropping-particle" : "", "family" : "Loftus", "given" : "Jean", "non-dropping-particle" : "", "parse-names" : false, "suffix" : "" }, { "dropping-particle" : "", "family" : "Ben-Jonathan", "given" : "Nira", "non-dropping-particle" : "", "parse-names" : false, "suffix" : "" } ], "container-title" : "PloS one", "id" : "ITEM-1", "issue" : "9", "issued" : { "date-parts" : [ [ "2011", "1" ] ] }, "page" : "e25537", "title" : "Dopamine receptors in human adipocytes: expression and functions.", "type" : "article-journal", "volume" : "6" }, "uris" : [ "http://www.mendeley.com/documents/?uuid=7b58e5f7-d72d-443d-83bb-837947c58dd8" ] } ], "mendeley" : { "formattedCitation" : "(141)", "plainTextFormattedCitation" : "(141)", "previouslyFormattedCitation" : "(141)"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141)</w:t>
            </w:r>
            <w:r w:rsidR="006147F3" w:rsidRPr="00274D27">
              <w:rPr>
                <w:rFonts w:ascii="Times New Roman" w:eastAsia="Times New Roman" w:hAnsi="Times New Roman" w:cs="Times New Roman"/>
                <w:color w:val="000000"/>
                <w:szCs w:val="22"/>
                <w:lang w:eastAsia="en-IN"/>
              </w:rPr>
              <w:fldChar w:fldCharType="end"/>
            </w:r>
          </w:p>
        </w:tc>
        <w:tc>
          <w:tcPr>
            <w:tcW w:w="26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l6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371/journal.pone.0025537", "ISSN" : "1932-6203", "PMID" : "21966540", "abstract" : "Introduction: Dopamine (DA) binds to five receptors (DAR), classified by their ability to increase (D1R-like) or decrease (D2R-like) cAMP. In humans, most DA circulates as dopamine sulfate (DA-S), which can be de-conjugated to bioactive DA by arylsulfatase A (ARSA). The objective was to examine expression of DAR and ARSA in human adipose tissue and determine whether DA regulates prolactin (PRL) and adipokine expression and release. Methods DAR were analyzed by RT-PCR and Western blotting in explants, primary adipocytes and two human adipocyte cell lines, LS14 and SW872. ARSA expression and activity were determined by qPCR and enzymatic assay. PRL expression and release were determined by luciferase reporter and Nb2 bioassay. Analysis of cAMP, cGMP, leptin, adiponectin and interleukin 6 (IL-6) was done by ELISA. Activation of MAPK and PI3 kinase/Akt was determined by Western blotting. Results DAR are variably expressed at the mRNA and protein levels in adipose tissue and adipocytes during adipogenesis. ARSA activity in adipocyte increases after differentiation. DA at nM concentrations suppresses cAMP, stimulates cGMP, and activates MAPK in adipocytes. Acting via D2R-like receptors, DA and DA-S inhibit PRL gene expression and release. Acting via D1R/D5R receptors, DA suppresses leptin and stimulates adiponectin and IL-6 release. Conclusions This is the first report that human adipocytes express functional DAR and ARSA, suggesting a regulatory role for peripheral DA in adipose functions. We speculate that the propensity of some DAR-activating antipsychotics to increase weight and alter metabolic homeostasis is due, in part, to their direct action on adipose tissue.", "author" : [ { "dropping-particle" : "", "family" : "Borcherding", "given" : "Dana C", "non-dropping-particle" : "", "parse-names" : false, "suffix" : "" }, { "dropping-particle" : "", "family" : "Hugo", "given" : "Eric R", "non-dropping-particle" : "", "parse-names" : false, "suffix" : "" }, { "dropping-particle" : "", "family" : "Idelman", "given" : "Gila", "non-dropping-particle" : "", "parse-names" : false, "suffix" : "" }, { "dropping-particle" : "", "family" : "Silva", "given" : "Anuradha", "non-dropping-particle" : "De", "parse-names" : false, "suffix" : "" }, { "dropping-particle" : "", "family" : "Richtand", "given" : "Nathan W", "non-dropping-particle" : "", "parse-names" : false, "suffix" : "" }, { "dropping-particle" : "", "family" : "Loftus", "given" : "Jean", "non-dropping-particle" : "", "parse-names" : false, "suffix" : "" }, { "dropping-particle" : "", "family" : "Ben-Jonathan", "given" : "Nira", "non-dropping-particle" : "", "parse-names" : false, "suffix" : "" } ], "container-title" : "PloS one", "id" : "ITEM-1", "issue" : "9", "issued" : { "date-parts" : [ [ "2011", "1" ] ] }, "page" : "e25537", "title" : "Dopamine receptors in human adipocytes: expression and functions.", "type" : "article-journal", "volume" : "6" }, "uris" : [ "http://www.mendeley.com/documents/?uuid=7b58e5f7-d72d-443d-83bb-837947c58dd8" ] } ], "mendeley" : { "formattedCitation" : "(141)", "plainTextFormattedCitation" : "(141)", "previouslyFormattedCitation" : "(141)"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141)</w:t>
            </w:r>
            <w:r w:rsidR="006147F3" w:rsidRPr="00274D27">
              <w:rPr>
                <w:rFonts w:ascii="Times New Roman" w:eastAsia="Times New Roman" w:hAnsi="Times New Roman" w:cs="Times New Roman"/>
                <w:color w:val="000000"/>
                <w:szCs w:val="22"/>
                <w:lang w:eastAsia="en-IN"/>
              </w:rPr>
              <w:fldChar w:fldCharType="end"/>
            </w:r>
          </w:p>
        </w:tc>
        <w:tc>
          <w:tcPr>
            <w:tcW w:w="22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nd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371/journal.pone.0025537", "ISSN" : "1932-6203", "PMID" : "21966540", "abstract" : "Introduction: Dopamine (DA) binds to five receptors (DAR), classified by their ability to increase (D1R-like) or decrease (D2R-like) cAMP. In humans, most DA circulates as dopamine sulfate (DA-S), which can be de-conjugated to bioactive DA by arylsulfatase A (ARSA). The objective was to examine expression of DAR and ARSA in human adipose tissue and determine whether DA regulates prolactin (PRL) and adipokine expression and release. Methods DAR were analyzed by RT-PCR and Western blotting in explants, primary adipocytes and two human adipocyte cell lines, LS14 and SW872. ARSA expression and activity were determined by qPCR and enzymatic assay. PRL expression and release were determined by luciferase reporter and Nb2 bioassay. Analysis of cAMP, cGMP, leptin, adiponectin and interleukin 6 (IL-6) was done by ELISA. Activation of MAPK and PI3 kinase/Akt was determined by Western blotting. Results DAR are variably expressed at the mRNA and protein levels in adipose tissue and adipocytes during adipogenesis. ARSA activity in adipocyte increases after differentiation. DA at nM concentrations suppresses cAMP, stimulates cGMP, and activates MAPK in adipocytes. Acting via D2R-like receptors, DA and DA-S inhibit PRL gene expression and release. Acting via D1R/D5R receptors, DA suppresses leptin and stimulates adiponectin and IL-6 release. Conclusions This is the first report that human adipocytes express functional DAR and ARSA, suggesting a regulatory role for peripheral DA in adipose functions. We speculate that the propensity of some DAR-activating antipsychotics to increase weight and alter metabolic homeostasis is due, in part, to their direct action on adipose tissue.", "author" : [ { "dropping-particle" : "", "family" : "Borcherding", "given" : "Dana C", "non-dropping-particle" : "", "parse-names" : false, "suffix" : "" }, { "dropping-particle" : "", "family" : "Hugo", "given" : "Eric R", "non-dropping-particle" : "", "parse-names" : false, "suffix" : "" }, { "dropping-particle" : "", "family" : "Idelman", "given" : "Gila", "non-dropping-particle" : "", "parse-names" : false, "suffix" : "" }, { "dropping-particle" : "", "family" : "Silva", "given" : "Anuradha", "non-dropping-particle" : "De", "parse-names" : false, "suffix" : "" }, { "dropping-particle" : "", "family" : "Richtand", "given" : "Nathan W", "non-dropping-particle" : "", "parse-names" : false, "suffix" : "" }, { "dropping-particle" : "", "family" : "Loftus", "given" : "Jean", "non-dropping-particle" : "", "parse-names" : false, "suffix" : "" }, { "dropping-particle" : "", "family" : "Ben-Jonathan", "given" : "Nira", "non-dropping-particle" : "", "parse-names" : false, "suffix" : "" } ], "container-title" : "PloS one", "id" : "ITEM-1", "issue" : "9", "issued" : { "date-parts" : [ [ "2011", "1" ] ] }, "page" : "e25537", "title" : "Dopamine receptors in human adipocytes: expression and functions.", "type" : "article-journal", "volume" : "6" }, "uris" : [ "http://www.mendeley.com/documents/?uuid=7b58e5f7-d72d-443d-83bb-837947c58dd8" ] } ], "mendeley" : { "formattedCitation" : "(141)", "plainTextFormattedCitation" : "(141)", "previouslyFormattedCitation" : "(141)"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141)</w:t>
            </w:r>
            <w:r w:rsidR="006147F3" w:rsidRPr="00274D27">
              <w:rPr>
                <w:rFonts w:ascii="Times New Roman" w:eastAsia="Times New Roman" w:hAnsi="Times New Roman" w:cs="Times New Roman"/>
                <w:color w:val="000000"/>
                <w:szCs w:val="22"/>
                <w:lang w:eastAsia="en-IN"/>
              </w:rPr>
              <w:fldChar w:fldCharType="end"/>
            </w:r>
          </w:p>
        </w:tc>
        <w:tc>
          <w:tcPr>
            <w:tcW w:w="2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ffa0</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It has been postulated that dopaminergic activities comprise a major functional component of a central regulatory system for metabolism which can be manipulated by dopamine modulating drugs. The present study is aimed at delineating the role and importance of pharmacological dopaminergic activation in the regulation of metabolism during obesity and diabetes. We treated C57BL/6J ob/ob mice for 2 weeks with bromocriptine (dopamine D2 agonist), SKF38393 (dopamine D1 agonist), both drugs combined or vehicle and monitored the effects of such treatment on body composition, food consumption, and serum metabolites. Bromocriptine and SKF38393 individually produced moderate improvements in obesity, hyperglycemia, and hyperinsulinemia. However, a combination of bromocriptine plus SKF38393 resulted in major reductions in body weight (7.5 g), body fat (40%), food consumption (42%), and serum concentrations of glucose (59%), triglyceride (37%), free fatty acid (45%) and insulin (49%) while increasing protein mass (8%). These results indicate that regulatory components of metabolism in the ob/ob mouse are modulated by and/or are comprised of dopaminergic activities. Importantly, dopaminergic D1/D2 receptor coactivation maximizes this dopaminergic response (i.e., improvement of metabolic abnormalities) in these mice.", "author" : [ { "dropping-particle" : "", "family" : "Cincotta", "given" : "AH", "non-dropping-particle" : "", "parse-names" : false, "suffix" : "" }, { "dropping-particle" : "", "family" : "Tozzo", "given" : "E", "non-dropping-particle" : "", "parse-names" : false, "suffix" : "" }, { "dropping-particle" : "", "family" : "Scislowski", "given" : "PW", "non-dropping-particle" : "", "parse-names" : false, "suffix" : "" } ], "container-title" : "Life Sciences", "id" : "ITEM-1", "issue" : "10", "issued" : { "date-parts" : [ [ "1997" ] ] }, "page" : "951-6", "title" : "Bromocriptine/SKF38393 treatment ameliorates obesity and associated metabolic dysfunctions in obese (ob/ob) mice.", "type" : "article-journal", "volume" : "61" }, "uris" : [ "http://www.mendeley.com/documents/?uuid=e350b201-4dd4-4c37-a99a-5add24343ff9" ] } ], "mendeley" : { "formattedCitation" : "(137)", "plainTextFormattedCitation" : "(137)", "previouslyFormattedCitation" : "(137)"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137)</w:t>
            </w:r>
            <w:r w:rsidR="006147F3" w:rsidRPr="00274D27">
              <w:rPr>
                <w:rFonts w:ascii="Times New Roman" w:eastAsia="Times New Roman" w:hAnsi="Times New Roman" w:cs="Times New Roman"/>
                <w:color w:val="000000"/>
                <w:szCs w:val="22"/>
                <w:lang w:eastAsia="en-IN"/>
              </w:rPr>
              <w:fldChar w:fldCharType="end"/>
            </w:r>
          </w:p>
        </w:tc>
        <w:tc>
          <w:tcPr>
            <w:tcW w:w="34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tri0</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It has been postulated that dopaminergic activities comprise a major functional component of a central regulatory system for metabolism which can be manipulated by dopamine modulating drugs. The present study is aimed at delineating the role and importance of pharmacological dopaminergic activation in the regulation of metabolism during obesity and diabetes. We treated C57BL/6J ob/ob mice for 2 weeks with bromocriptine (dopamine D2 agonist), SKF38393 (dopamine D1 agonist), both drugs combined or vehicle and monitored the effects of such treatment on body composition, food consumption, and serum metabolites. Bromocriptine and SKF38393 individually produced moderate improvements in obesity, hyperglycemia, and hyperinsulinemia. However, a combination of bromocriptine plus SKF38393 resulted in major reductions in body weight (7.5 g), body fat (40%), food consumption (42%), and serum concentrations of glucose (59%), triglyceride (37%), free fatty acid (45%) and insulin (49%) while increasing protein mass (8%). These results indicate that regulatory components of metabolism in the ob/ob mouse are modulated by and/or are comprised of dopaminergic activities. Importantly, dopaminergic D1/D2 receptor coactivation maximizes this dopaminergic response (i.e., improvement of metabolic abnormalities) in these mice.", "author" : [ { "dropping-particle" : "", "family" : "Cincotta", "given" : "AH", "non-dropping-particle" : "", "parse-names" : false, "suffix" : "" }, { "dropping-particle" : "", "family" : "Tozzo", "given" : "E", "non-dropping-particle" : "", "parse-names" : false, "suffix" : "" }, { "dropping-particle" : "", "family" : "Scislowski", "given" : "PW", "non-dropping-particle" : "", "parse-names" : false, "suffix" : "" } ], "container-title" : "Life Sciences", "id" : "ITEM-1", "issue" : "10", "issued" : { "date-parts" : [ [ "1997" ] ] }, "page" : "951-6", "title" : "Bromocriptine/SKF38393 treatment ameliorates obesity and associated metabolic dysfunctions in obese (ob/ob) mice.", "type" : "article-journal", "volume" : "61" }, "uris" : [ "http://www.mendeley.com/documents/?uuid=e350b201-4dd4-4c37-a99a-5add24343ff9" ] } ], "mendeley" : { "formattedCitation" : "(137)", "plainTextFormattedCitation" : "(137)", "previouslyFormattedCitation" : "(137)"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137)</w:t>
            </w:r>
            <w:r w:rsidR="006147F3" w:rsidRPr="00274D27">
              <w:rPr>
                <w:rFonts w:ascii="Times New Roman" w:eastAsia="Times New Roman" w:hAnsi="Times New Roman" w:cs="Times New Roman"/>
                <w:color w:val="000000"/>
                <w:szCs w:val="22"/>
                <w:lang w:eastAsia="en-IN"/>
              </w:rPr>
              <w:fldChar w:fldCharType="end"/>
            </w:r>
          </w:p>
        </w:tc>
        <w:tc>
          <w:tcPr>
            <w:tcW w:w="20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pgl0</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It has been postulated that dopaminergic activities comprise a major functional component of a central regulatory system for metabolism which can be manipulated by dopamine modulating drugs. The present study is aimed at delineating the role and importance of pharmacological dopaminergic activation in the regulation of metabolism during obesity and diabetes. We treated C57BL/6J ob/ob mice for 2 weeks with bromocriptine (dopamine D2 agonist), SKF38393 (dopamine D1 agonist), both drugs combined or vehicle and monitored the effects of such treatment on body composition, food consumption, and serum metabolites. Bromocriptine and SKF38393 individually produced moderate improvements in obesity, hyperglycemia, and hyperinsulinemia. However, a combination of bromocriptine plus SKF38393 resulted in major reductions in body weight (7.5 g), body fat (40%), food consumption (42%), and serum concentrations of glucose (59%), triglyceride (37%), free fatty acid (45%) and insulin (49%) while increasing protein mass (8%). These results indicate that regulatory components of metabolism in the ob/ob mouse are modulated by and/or are comprised of dopaminergic activities. Importantly, dopaminergic D1/D2 receptor coactivation maximizes this dopaminergic response (i.e., improvement of metabolic abnormalities) in these mice.", "author" : [ { "dropping-particle" : "", "family" : "Cincotta", "given" : "AH", "non-dropping-particle" : "", "parse-names" : false, "suffix" : "" }, { "dropping-particle" : "", "family" : "Tozzo", "given" : "E", "non-dropping-particle" : "", "parse-names" : false, "suffix" : "" }, { "dropping-particle" : "", "family" : "Scislowski", "given" : "PW", "non-dropping-particle" : "", "parse-names" : false, "suffix" : "" } ], "container-title" : "Life Sciences", "id" : "ITEM-1", "issue" : "10", "issued" : { "date-parts" : [ [ "1997" ] ] }, "page" : "951-6", "title" : "Bromocriptine/SKF38393 treatment ameliorates obesity and associated metabolic dysfunctions in obese (ob/ob) mice.", "type" : "article-journal", "volume" : "61" }, "uris" : [ "http://www.mendeley.com/documents/?uuid=e350b201-4dd4-4c37-a99a-5add24343ff9" ] } ], "mendeley" : { "formattedCitation" : "(137)", "plainTextFormattedCitation" : "(137)", "previouslyFormattedCitation" : "(137)"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137)</w:t>
            </w:r>
            <w:r w:rsidR="006147F3" w:rsidRPr="00274D27">
              <w:rPr>
                <w:rFonts w:ascii="Times New Roman" w:eastAsia="Times New Roman" w:hAnsi="Times New Roman" w:cs="Times New Roman"/>
                <w:color w:val="000000"/>
                <w:szCs w:val="22"/>
                <w:lang w:eastAsia="en-IN"/>
              </w:rPr>
              <w:fldChar w:fldCharType="end"/>
            </w: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Endorphins</w:t>
            </w:r>
          </w:p>
        </w:tc>
        <w:tc>
          <w:tcPr>
            <w:tcW w:w="200" w:type="pct"/>
            <w:tcBorders>
              <w:top w:val="nil"/>
              <w:left w:val="nil"/>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edp</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bdn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Systemic administration of \u03b4-opioid receptor (DOR) agonists decreases immobility in the forced swim test (FST) and increases brain-derived neurotrophic factor (BDNF) mRNA expression in rats, indicating that DOR agonists may have antidepressant-like effects. The aim of this study was to investigate the effects of central administration of endogenous opioid peptides on behavior in the FST and on brain BDNF mRNA expression in rats. Effects of endogenous opioids were compared with those produced by intracerebroventricular administration of a selective non-peptidic DOR agonist (+)BW373U86. Antidepressant-like effects were measured by decreased immobility in the FST. BDNF mRNA expression was determined by in situ hybridization. Centrally administered (+) BW373U86 decreased immobility and increased BDNF mRNA expression in the frontal cortex through a DOR-mediated mechanism, because these effects were blocked by the DOR antagonist naltrindole, but not by the \u03bc-opioid receptor (MOR) antagonist naltrexone (NTX) or the \u03ba-opioid receptor antagonist nor-binaltorphimine. Of all the endogenous opioids tested, only leuand metenkephalin produced behavioral effects like those of (+)BW373U86 in the FST. Unlike (+) BW373U86, the enkephalins upregulated BDNF mRNA expression in the hippocampus through DOR- and MOR-mediated mechanisms. \u03b2-Endorphin, endomorphin-1 and endomorphin-2 significantly increased BDNF mRNA levels in the frontal cortex, hippocampus and amygdala without reducing immobility; and most of these effects were reversed by NTX. This study is the first to provide evidence that endogenous opioids can upregulate BDNF mRNA expression through the DOR and MOR, and that leu- and met-enkephalin have similar pharmacological profiles to synthetic DOR agonists in producing antidepressant-like effects.", "author" : [ { "dropping-particle" : "", "family" : "Zhang", "given" : "Huina", "non-dropping-particle" : "", "parse-names" : false, "suffix" : "" }, { "dropping-particle" : "", "family" : "Torregrossa", "given" : "Mary M", "non-dropping-particle" : "", "parse-names" : false, "suffix" : "" }, { "dropping-particle" : "", "family" : "Jutkiewicz", "given" : "Emily M", "non-dropping-particle" : "", "parse-names" : false, "suffix" : "" }, { "dropping-particle" : "", "family" : "Shi", "given" : "Yong-gong", "non-dropping-particle" : "", "parse-names" : false, "suffix" : "" }, { "dropping-particle" : "", "family" : "Rice", "given" : "Kenner C.", "non-dropping-particle" : "", "parse-names" : false, "suffix" : "" }, { "dropping-particle" : "", "family" : "Woods", "given" : "James H", "non-dropping-particle" : "", "parse-names" : false, "suffix" : "" }, { "dropping-particle" : "", "family" : "Watson", "given" : "Stanley J", "non-dropping-particle" : "", "parse-names" : false, "suffix" : "" }, { "dropping-particle" : "", "family" : "Ko", "given" : "M C Holden", "non-dropping-particle" : "", "parse-names" : false, "suffix" : "" } ], "container-title" : "European Journal of Neuroscience", "id" : "ITEM-1", "issue" : "4", "issued" : { "date-parts" : [ [ "2006" ] ] }, "page" : "984-994", "title" : "Endogenous opioids upregulate brain-derived neurotrophic factor mRNA through \u03b4- and \u03bc-opioid receptors independent of antidepressant-like effects", "type" : "article-journal", "volume" : "23" }, "uris" : [ "http://www.mendeley.com/documents/?uuid=137a6f72-e22f-4c58-a0df-4de23f1b2098" ] } ], "mendeley" : { "formattedCitation" : "(142)", "plainTextFormattedCitation" : "(142)", "previouslyFormattedCitation" : "(142)"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142)</w:t>
            </w:r>
            <w:r w:rsidR="006147F3"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a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In an attempt to probe the effect of beta-endorphin on insulin resistance, we used Wistar rats that were fed fructose-rich chow to induce insulin resistance. Insulin action on glucose disposal rate (GDR) was measured using the hyperinsulinemic euglycemic clamp technique, in which glucose (variable), insulin (40 mU/kg/min), and beta-endorphin (6 ng/kg/min) or vehicle were initiated simultaneously and continued for 120 min. A marked reduction in insulin-stimulated GDR was observed in fructose-fed rats compared to normal control rats. Infusion of beta-endorphin reversed the value of GDR, which was inhibited by naloxone and naloxonazine each at doses sufficient to block opioid mu-receptors. Opioid mu-receptors may therefore be activated by beta-endorphin to improve insulin resistance. Next, soleus muscle was isolated to investigate the effect of beta-endorphin on insulin signals. Insulin resistance in rats induced by excess fructose was associated with the impaired insulin receptor (IR), tyrosine autophosphorylation, and insulin receptor substrate (IRS)-1 protein content in addition to the significant decrease in IRS-1 tyrosine phosphorylation in soleus muscle. This impaired glucose transportation was also due to signaling defects that included an attenuated p85 regulatory subunit of phosphatidylinositol 3-kinase (PI3-kinase) and Akt serine phosphorylation. However, IR protein levels were not markedly changed in rats with insulin resistance. beta-endorphin infusion reversed the fructose-induced decrement in the insulin-signaling cascade with increased GDR. Apart from IR protein levels, infusion of beta-endorphin reversed the decrease in protein expression for the IRS-1, p85 regulatory subunit of PI3-kinase, and Akt serine phosphorylation in soleus muscle in fructose-fed rats. The decrease in insulin-stimulated protein expression of glucose transporter subtype 4 (GLUT 4) in fructose-fed rats returned to near-normal levels after beta-endorphin infusion. Infusion of beta-endorphin may improve insulin resistance by modulating the insulin-signaling pathway to reverse insulin responsiveness.", "author" : [ { "dropping-particle" : "", "family" : "Su", "given" : "CF", "non-dropping-particle" : "", "parse-names" : false, "suffix" : "" }, { "dropping-particle" : "", "family" : "Chang", "given" : "YY", "non-dropping-particle" : "", "parse-names" : false, "suffix" : "" }, { "dropping-particle" : "", "family" : "Pai", "given" : "HH", "non-dropping-particle" : "", "parse-names" : false, "suffix" : "" }, { "dropping-particle" : "", "family" : "Liu", "given" : "IM", "non-dropping-particle" : "", "parse-names" : false, "suffix" : "" }, { "dropping-particle" : "", "family" : "Lo", "given" : "CY", "non-dropping-particle" : "", "parse-names" : false, "suffix" : "" }, { "dropping-particle" : "", "family" : "Cheng", "given" : "JT", "non-dropping-particle" : "", "parse-names" : false, "suffix" : "" } ], "container-title" : "Hormone and metabolic research", "id" : "ITEM-1", "issue" : "8", "issued" : { "date-parts" : [ [ "2004" ] ] }, "page" : "571-7", "title" : "Infusion of beta-endorphin improves insulin resistance in fructose-fed rats.", "type" : "article-journal", "volume" : "36" }, "uris" : [ "http://www.mendeley.com/documents/?uuid=13b33770-918d-4ae3-a31b-4c3fe4d8f8f6" ] } ], "mendeley" : { "formattedCitation" : "(143)", "plainTextFormattedCitation" : "(143)", "previouslyFormattedCitation" : "(143)"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143)</w:t>
            </w:r>
            <w:r w:rsidR="006147F3"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gr0</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Animals from two substrains of AB mice, i.e., ABH/Md and ABG/Md, differ in the occurrence of aggressive behavior. After maturation, male ABH mice regularly exhibited abnormal aggressive behavior making group-housing impossible. In contrast, ABG ani- mals never showed such behavioral patterns. To elucidate the role of opioid mechanisms, we tested the reaction of these ani- mals to morphine in the hot plate test. Moreover, specific DAMGO binding was measured. It was shown that mice from con- trol groups differed significantly in reaction to the thermal stimulus. ABH mice had significantly longer reaction times. With increasing doses of morphine this difference disappeared, suggesting different levels of basal activity in endogenous opioid systems. This is underlined by significantly lower DAMGO binding in aggressive ABH mice. The results suggest that differ- ences in endogenous opioid systems may account for differences in aggressiveness.", "author" : [ { "dropping-particle" : "", "family" : "Becker", "given" : "Axel", "non-dropping-particle" : "", "parse-names" : false, "suffix" : "" }, { "dropping-particle" : "", "family" : "Schr\u00f6der", "given" : "Helmut", "non-dropping-particle" : "", "parse-names" : false, "suffix" : "" }, { "dropping-particle" : "", "family" : "Brosz", "given" : "Mathias", "non-dropping-particle" : "", "parse-names" : false, "suffix" : "" }, { "dropping-particle" : "", "family" : "Grecksch", "given" : "Gisela", "non-dropping-particle" : "", "parse-names" : false, "suffix" : "" }, { "dropping-particle" : "", "family" : "Schneider-Stock", "given" : "Regine", "non-dropping-particle" : "", "parse-names" : false, "suffix" : "" } ], "container-title" : "Pharmacology Biochemistry and Behaviour", "id" : "ITEM-1", "issue" : "3", "issued" : { "date-parts" : [ [ "1997" ] ] }, "page" : "763-766", "title" : "Differences Between Two Substrains of AB Mice in the Opioid System", "type" : "article-journal", "volume" : "58" }, "uris" : [ "http://www.mendeley.com/documents/?uuid=d36b113e-19ec-4ea9-ac0b-1e33dfda26d6" ] } ], "mendeley" : { "formattedCitation" : "(144)", "plainTextFormattedCitation" : "(144)", "previouslyFormattedCitation" : "(144)"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144)</w:t>
            </w:r>
            <w:r w:rsidR="006147F3" w:rsidRPr="00274D27">
              <w:rPr>
                <w:rFonts w:ascii="Times New Roman" w:eastAsia="Times New Roman" w:hAnsi="Times New Roman" w:cs="Times New Roman"/>
                <w:color w:val="000000"/>
                <w:szCs w:val="22"/>
                <w:lang w:eastAsia="en-IN"/>
              </w:rPr>
              <w:fldChar w:fldCharType="end"/>
            </w:r>
          </w:p>
        </w:tc>
        <w:tc>
          <w:tcPr>
            <w:tcW w:w="368" w:type="pct"/>
            <w:tcBorders>
              <w:top w:val="nil"/>
              <w:left w:val="nil"/>
              <w:bottom w:val="single" w:sz="4" w:space="0" w:color="auto"/>
              <w:right w:val="single" w:sz="4" w:space="0" w:color="auto"/>
            </w:tcBorders>
            <w:shd w:val="clear" w:color="auto" w:fill="auto"/>
            <w:noWrap/>
            <w:vAlign w:val="center"/>
            <w:hideMark/>
          </w:tcPr>
          <w:p w:rsidR="00250E9C" w:rsidRPr="00274D27" w:rsidRDefault="00F10715" w:rsidP="001C2632">
            <w:pPr>
              <w:spacing w:after="0" w:line="360" w:lineRule="auto"/>
              <w:rPr>
                <w:rFonts w:ascii="Times New Roman" w:eastAsia="Times New Roman" w:hAnsi="Times New Roman" w:cs="Times New Roman"/>
                <w:color w:val="000000"/>
                <w:szCs w:val="22"/>
                <w:lang w:eastAsia="en-IN"/>
              </w:rPr>
            </w:pPr>
            <w:r>
              <w:rPr>
                <w:rFonts w:ascii="Times New Roman" w:eastAsia="Times New Roman" w:hAnsi="Times New Roman" w:cs="Times New Roman"/>
                <w:color w:val="000000"/>
                <w:szCs w:val="22"/>
                <w:lang w:eastAsia="en-IN"/>
              </w:rPr>
              <w:t>fdi1/0</w:t>
            </w:r>
            <w:r w:rsidR="001C2632">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210/en.2012-1166", "abstract" : "Proopiomelanocortin (POMC) is posttranslationally processed to several peptides including \u03b1-MSH, a primary regulator of energy balance that inhibits food intake and stimulates energy expenditure. However, another POMC-derived peptide, \u03b2-endorphin (\u03b2-EP), has been shown to stimulate food intake. In this study we examined the effects of intracerebroventricular (icv) \u03b2-EP on food intake and its ability to antagonize the negative effects of \u03b1-MSH on energy balance in male rats. A single icv injection of \u03b2-EP stimulated food intake over a 2- to 6-h period during both the light and dark cycles. This effect was, however, not sustained with chronic icv \u03b2-EP infusion. In the next study, a subthreshold dose of \u03b2-EP was injected together with Nle(4), d-Phe(7) (NDP)-MSH after a 16-h fast, and the negative effects of NDP-MSH on refeeding and body weight gain were partially reversed. Finally, peptide interactions were studied in a chronic icv infusion model. Weight gain and food intake were significantly suppressed in the NDP-MSH group during the entire study. A subthreshold dose of \u03b2-EP antagonized these suppressive effects on food intake and weight gain for the first 3 d. However on d 4-7, \u03b2-EP no longer blocked these effects. Of note, the stimulatory effect of \u03b2-EP on feeding and its ability to antagonize MSH were specific for \u03b2-EP(1-31) and were not observed with \u03b2-EP(1-27). This study highlights the importance of understanding how the balance between \u03b1-MSH and \u03b2-EP is maintained and the potential role of differential POMC processing in regulating energy balance.", "author" : [ { "dropping-particle" : "", "family" : "Dutia", "given" : "Roxanne", "non-dropping-particle" : "", "parse-names" : false, "suffix" : "" }, { "dropping-particle" : "", "family" : "Meece", "given" : "Kana", "non-dropping-particle" : "", "parse-names" : false, "suffix" : "" }, { "dropping-particle" : "", "family" : "Dighe", "given" : "Shveta", "non-dropping-particle" : "", "parse-names" : false, "suffix" : "" }, { "dropping-particle" : "", "family" : "Kim", "given" : "Andrea J", "non-dropping-particle" : "", "parse-names" : false, "suffix" : "" }, { "dropping-particle" : "", "family" : "Wardlaw", "given" : "Sharon L", "non-dropping-particle" : "", "parse-names" : false, "suffix" : "" } ], "container-title" : "Endocrinology", "id" : "ITEM-1", "issue" : "9", "issued" : { "date-parts" : [ [ "2012" ] ] }, "note" : "This paper also has another link - msh - fdi0", "page" : "4246-4255", "title" : "\u03b2-Endorphin antagonizes the effects of \u03b1-MSH on food intake and body weight", "type" : "article-journal", "volume" : "153" }, "uris" : [ "http://www.mendeley.com/documents/?uuid=f2d2db92-2da3-478a-97c9-663720daceab" ] }, { "id" : "ITEM-2", "itemData" : { "abstract" : "B-Endorphin (B-END), met-enkepalin (M-ENK), and D\ue5f8Ala2\ue5f8N\ue5f8Me5-met-enkephalinamide were administered intracerebroventricularly to rats and effects on the ingestion of a liquid diet were examined. B-END significantly increased food intake in a half-hour test at a dose of 200 ng/rat. Lower or higher doses did not affect food intake. Neither M-ENK or the synthetic enkephalin analog affected ingestion of the liquid diet. These findings demonstrate rapid action of an endorphin on food intake administered at a lower dose than has previously been reported and suggest a specificity for B-END in the endorphinergically mediated hyperphagic response.", "author" : [ { "dropping-particle" : "", "family" : "McKay", "given" : "LD", "non-dropping-particle" : "", "parse-names" : false, "suffix" : "" }, { "dropping-particle" : "", "family" : "Kenney", "given" : "NJ", "non-dropping-particle" : "", "parse-names" : false, "suffix" : "" }, { "dropping-particle" : "", "family" : "Edens", "given" : "NK", "non-dropping-particle" : "", "parse-names" : false, "suffix" : "" }, { "dropping-particle" : "", "family" : "Williams", "given" : "RH", "non-dropping-particle" : "", "parse-names" : false, "suffix" : "" }, { "dropping-particle" : "", "family" : "Woods", "given" : "SC", "non-dropping-particle" : "", "parse-names" : false, "suffix" : "" } ], "container-title" : "Life Sciences", "id" : "ITEM-2", "issue" : "14", "issued" : { "date-parts" : [ [ "1981" ] ] }, "page" : "1429-34", "title" : "Intracerebroventricular beta-endorphin increases food intake of rats", "type" : "article-journal", "volume" : "29" }, "uris" : [ "http://www.mendeley.com/documents/?uuid=3afbd8c7-2e5b-408d-9f04-6c27b43056f2" ] }, { "id" : "ITEM-3", "itemData" : { "abstract" : "Opioid peptides in the brain are postulated to mediate the hunger component of the control of food intake and regulation of body weight and concentrations are increased in the pituitaties of genetically obese rodents. However, systemic increases in opioids have been associated with satiety. Thus a chronic decrease in systemic concentrations of the opioid \u03b2-endorphin induced by autoimmunization was predicted to increase food intake and body weight. Zucker obese (n=20, 568\u00b113 g) and lean (n=20, 299\u00b116 g) rats were autoimmunized against bovine serum albumin (BSA) or BSA conjugated to \u03b2-endorphin (BSA-BE). Eight weeks after immunization serum from BSA-BE rats bound at least 7 times the circulating concentration of \u03b2-endorphin. Food intakes were greater in BSA-BE obese (31.7 vs. 30.4 g/day, p&lt;0.001) and lean rats (21.4 vs. 21.0 g/day, p&lt;0.007) during weeks 5\u20138 and only obese rats, weeks 9\u201312 (31.8 vs. 30.3 g/day, p&lt;0.009). Body weight gains were greater for BSA-BE than BSA obese rats during weeks 1\u20134 (1.34 vs. 0.92 g/day, p&lt;0.05) and 9\u201312 (0.95 vs. 0.43 g/day, p&lt;0.01). At 8 weeks the plasma concentrations of \u201cfree\u201d \u03b2-endorphin were decreased 78% (34 vs. 154 pmol/l, p&lt;0.001) and \u201ctotal\u201d (\u201cfree\u201d plus antibody-bound) \u03b2-endorphin were increased (427 vs. 101 pmol/l, p&lt;0.001). These results suggest that systemic concentrations of \u03b2-endorphin may play an important role in the control of food intake and regulation of energy balance.", "author" : [ { "dropping-particle" : "", "family" : "McLaughlin", "given" : "Carol L.", "non-dropping-particle" : "", "parse-names" : false, "suffix" : "" }, { "dropping-particle" : "", "family" : "Baile", "given" : "Clifton A.", "non-dropping-particle" : "", "parse-names" : false, "suffix" : "" } ], "container-title" : "Physiology and Behavior", "id" : "ITEM-3", "issue" : "3", "issued" : { "date-parts" : [ [ "1985" ] ] }, "page" : "365-370", "title" : "Autoimmunization against \u03b2-endorphin increases food intakes and body weights of obese rats", "type" : "article-journal", "volume" : "35" }, "uris" : [ "http://www.mendeley.com/documents/?uuid=f9be2049-6b0a-4cd9-ac16-2b72d595ba50" ] } ], "mendeley" : { "formattedCitation" : "(50,145,146)", "plainTextFormattedCitation" : "(50,145,146)", "previouslyFormattedCitation" : "(50,145,146)" }, "properties" : { "noteIndex" : 0 }, "schema" : "https://github.com/citation-style-language/schema/raw/master/csl-citation.json" }</w:instrText>
            </w:r>
            <w:r w:rsidR="001C2632">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50,145,146)</w:t>
            </w:r>
            <w:r w:rsidR="001C2632">
              <w:rPr>
                <w:rFonts w:ascii="Times New Roman" w:eastAsia="Times New Roman" w:hAnsi="Times New Roman" w:cs="Times New Roman"/>
                <w:color w:val="000000"/>
                <w:szCs w:val="22"/>
                <w:lang w:eastAsia="en-IN"/>
              </w:rPr>
              <w:fldChar w:fldCharType="end"/>
            </w:r>
          </w:p>
        </w:tc>
        <w:tc>
          <w:tcPr>
            <w:tcW w:w="36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0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5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8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6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2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34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0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Endothelin-1</w:t>
            </w:r>
          </w:p>
        </w:tc>
        <w:tc>
          <w:tcPr>
            <w:tcW w:w="200" w:type="pct"/>
            <w:tcBorders>
              <w:top w:val="nil"/>
              <w:left w:val="nil"/>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et1</w:t>
            </w:r>
          </w:p>
        </w:tc>
        <w:tc>
          <w:tcPr>
            <w:tcW w:w="31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ghr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16/j.domaniend.2009.07.007", "ISSN" : "1879-0054", "PMID" : "19733462", "abstract" : "The purpose of this study was to evaluate whether circulating ghrelin and growth hormone (GH) concentrations in cattle are regulated by endothelin-1 (ET-1), endothelin-3 (ET-3), and secretin. Six Holstein steers (242+/-1 d old, 280.5+/-4.4 kg body weight [BW]; mean+/-SEM) were allocated randomly in an incomplete Latin square design to receive each of 4 treatment compounds (vehicle, ET-1, ET-3, and secretin) with 1-d intervals between successive treatments. The treatment compounds were injected intravenously via a catheter inserted into the external jugular vein of each steer. Blood was sampled from the indwelling catheter at -30, -15, 0, 5, 10, 15, 20, 30, 45, 60, 90, 120, 150, and 180 min. Plasma ghrelin and GH responses to the treatment compounds were measured by a double-antibody radioimmunoassay system. Data were analyzed by using a MIXED procedure of SAS, version 9.1. Plasma acyl ghrelin, total ghrelin, and GH concentrations were increased by both ET-1 and ET-3 injection (ET-1 injection: 311+/-15 pg/mL vs 245+/-15 pg/mL, 2.4+/-0.2 ng/mL vs 1.61+/-0.05 ng/mL, 4.73+/-0.92 ng/mL vs 1.17+/-0.09 ng/mL for acyl ghrelin, total ghrelin, and GH, respectively; ET-3 injection: 337+/-27 pg/mL vs 245+/-15 pg/mL, 2.6+/-0.1 ng/mL vs 1.61+/-0.05 ng/mL, 5.56+/-0.97 ng/mL vs 1.17+/-0.09 ng/mL for acyl ghrelin, total ghrelin, and GH, respectively; P&lt;0.01). Ghrelin and GH concentrations were not changed by secretin injection throughout the experimental periods. These results indicate that ET-1 and ET-3 stimulate ghrelin and GH secretion in cattle and demonstrate for the first time that endogenous ghrelin released in response to endothelin injection stimulates GH secretion in vivo in cattle.", "author" : [ { "dropping-particle" : "", "family" : "ThanThan", "given" : "S", "non-dropping-particle" : "", "parse-names" : false, "suffix" : "" }, { "dropping-particle" : "", "family" : "Mekaru", "given" : "C", "non-dropping-particle" : "", "parse-names" : false, "suffix" : "" }, { "dropping-particle" : "", "family" : "Seki", "given" : "N", "non-dropping-particle" : "", "parse-names" : false, "suffix" : "" }, { "dropping-particle" : "", "family" : "Hidaka", "given" : "K", "non-dropping-particle" : "", "parse-names" : false, "suffix" : "" }, { "dropping-particle" : "", "family" : "A Ueno", "given" : "", "non-dropping-particle" : "", "parse-names" : false, "suffix" : "" }, { "dropping-particle" : "", "family" : "ThidarMyint", "given" : "H", "non-dropping-particle" : "", "parse-names" : false, "suffix" : "" }, { "dropping-particle" : "", "family" : "Kuwayama", "given" : "H", "non-dropping-particle" : "", "parse-names" : false, "suffix" : "" } ], "container-title" : "Domestic animal endocrinology", "id" : "ITEM-1", "issue" : "1", "issued" : { "date-parts" : [ [ "2010", "1" ] ] }, "page" : "1-12", "title" : "Endogenous ghrelin released in response to endothelin stimulates growth hormone secretion in cattle.", "type" : "article-journal", "volume" : "38" }, "uris" : [ "http://www.mendeley.com/documents/?uuid=88bcb96d-8182-45ca-9508-d05c5443ddfb" ] }, { "id" : "ITEM-2", "itemData" : { "DOI" : "10.1016/j.peptides.2010.02.005", "ISSN" : "1873-5169", "PMID" : "20156503", "abstract" : "The present study was designed to determine the dose-dependent effects of endothelin-3 (ET-3) on the secretion of ghrelin and growth hormone (GH) and characterize the receptors involved in these effects. Eight Holstein steers were randomly assigned to receive intravenous bolus injections of vehicle (0.1% bovine serum albumin in saline), bovine ET-3 (0.1, 0.4, 0.7 and 1.0microg/kg), IRL1620 (selective ET(B) receptor agonist, 2.0microg/kg), [d-Lys(3)]-GHRP-6 (GH secretagogue receptor type 1a [GHS-R1a] antagonist, 20.0microg/kg) and bovine ET-3 (1.0microg/kg) combined with [d-Lys(3)]-GHRP-6 (20.0microg/kg), respectively. Blood samples were collected at -30, -15, 0, 5, 10, 15, 20, 25, 30, 35, 40, 50 and 60min relative to injection time. Concentrations of acyl ghrelin, total ghrelin (acyl and des-acyl ghrelin) and GH in plasma were analyzed by a double antibody radioimmunoassay system. Concentrations of acyl and total ghrelin were significantly increased by ET-3 in a dose-dependent manner. Concentrations of GH were markedly elevated by administration of 0.4, 0.7 and 1.0microg/kg of ET-3, and the effect of 0.7microg/kg was greater than that of 1.0microg/kg. The minimum effective dose of ET-3 in the secretion of ghrelin and GH was 0.4microg/kg. IRL 1620 mimicked the effects of ET-3 on the secretion of ghrelin and GH in plasma. ET-3-induced elevation of plasma GH was blocked by [d-Lys(3)]-GHRP-6. These results indicate that ET-3 dose-dependently stimulates ghrelin release, and ET(B) receptors involve in these processes. Moreover, this study shows that endogenous ghrelin response to ET-3 increases GH secretion through GHS-R1a.", "author" : [ { "dropping-particle" : "", "family" : "Zhao", "given" : "Hongqiong", "non-dropping-particle" : "", "parse-names" : false, "suffix" : "" }, { "dropping-particle" : "", "family" : "Thanthan", "given" : "Sint", "non-dropping-particle" : "", "parse-names" : false, "suffix" : "" }, { "dropping-particle" : "", "family" : "Yannaing", "given" : "Swe", "non-dropping-particle" : "", "parse-names" : false, "suffix" : "" }, { "dropping-particle" : "", "family" : "Kuwayama", "given" : "Hideto", "non-dropping-particle" : "", "parse-names" : false, "suffix" : "" } ], "container-title" : "Peptides", "id" : "ITEM-2", "issue" : "5", "issued" : { "date-parts" : [ [ "2010", "5" ] ] }, "page" : "938-43", "publisher" : "Elsevier Inc.", "title" : "Involvement of endothelin B receptors in the endothelin-3-induced increase of ghrelin and growth hormone in Holstein steers.", "type" : "article-journal", "volume" : "31" }, "uris" : [ "http://www.mendeley.com/documents/?uuid=97197cde-4905-4e38-8569-305738c178c3" ] } ], "mendeley" : { "formattedCitation" : "(147,148)", "plainTextFormattedCitation" : "(147,148)", "previouslyFormattedCitation" : "(147,148)"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147,148)</w:t>
            </w:r>
            <w:r w:rsidR="006147F3"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a0</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We determined whether chronic endothelin-1 (ET-1) treatment could lead to in vivo insulin resistance. Like insulin, ET-1 acutely stimulated glucose transport in isolated soleus muscle strips of WKY rats. ET-1 pretreatment (1 h) decreased insulin-stimulated glucose transport in muscle strips (-23%). Both ET-1-mediated effects were generated through ET(A) receptors, because a specific ET(A) receptor antagonist (BQ610) blocked these effects of ET-1. Osmotic minipumps were used to treat normal rats with ET-1 for 5 days. Subsequent hyperinsulinemic-euglycemic clamps showed that ET-1 treatment led to an approximately 30% decrease in insulin-stimulated glucose disposal rates in male and female rats. In addition, ex vivo study of soleus muscle strips showed decreased glucose transport into muscle from ET-1-treated animals. With respect to insulin signaling, chronic in vivo ET-1 treatment led to a 30-40% decrease in IRS-I protein content, IRS-I-associated p110(alpha), and AKT activation. In summary, 1) in vitro ET-1 pretreatment leads to decreased insulin-stimulated glucose transport in skeletal muscle strips; 2) chronic ET-1 administration in vivo leads to whole-body insulin resistance, with decreased skeletal muscle glucose transport and impaired insulin signaling; and 3) elevated ET-1 levels may be a cause of insulin resistance in certain pathophysiologic states.", "author" : [ { "dropping-particle" : "", "family" : "Wilkes", "given" : "Jason J", "non-dropping-particle" : "", "parse-names" : false, "suffix" : "" }, { "dropping-particle" : "", "family" : "Hevener", "given" : "Andrea", "non-dropping-particle" : "", "parse-names" : false, "suffix" : "" }, { "dropping-particle" : "", "family" : "Olefsky", "given" : "Jerrold", "non-dropping-particle" : "", "parse-names" : false, "suffix" : "" } ], "container-title" : "Diabetes", "id" : "ITEM-1", "issue" : "8", "issued" : { "date-parts" : [ [ "2003" ] ] }, "page" : "1904-9", "title" : "Chronic endothelin-1 treatment leads to insulin resistance in vivo", "type" : "article-journal", "volume" : "52" }, "uris" : [ "http://www.mendeley.com/documents/?uuid=c9c9e45f-c1b3-4394-a3ae-91ccc47c8a8d" ] }, { "id" : "ITEM-2", "itemData" : { "abstract" : "In states of insulin resistance, increased plasma levels of endothelin-1 and a disturbed vascular reactivity have been reported. In order to investigate the effects of endothelin-1 on peripheral insulin sensitivity and the vasoactive interactions between insulin and endothelin-1, six healthy subjects were studied on two different occasions with the euglycaemic hyperinsulinaemic clamp technique combined with an intravenous infusion of either endothelin-1 (4 pmol kg-1 min-1) or 0.9% sodium chloride. During the endothelin-1 infusion, arterial plasma endothelin-1 levels rose 10-fold. The endothelin-1 infusion reduced insulin sensitivity as demonstrated by a 31 +/- 7% decrease in whole-body glucose uptake (P &lt; 0.05) and a 26 +/- 11% fall in leg glucose uptake (P &lt; 0.05) compared with the control protocol. During the state of hyperinsulinaemia, exogenous endothelin-1 increased mean arterial blood pressure by 8 +/- 1% (P &lt; 0.05) and decreased splanchnic and renal blood flow by 30 +/- 6% (P &lt; 0.001) and 20 +/- 4% (P &lt; 0.001), respectively. However, the endothelin-1 infusion did not lower skeletal muscle blood flow measured as leg and forearm blood flow. In summary, exogenous endothelin-1 induced insulin resistance in healthy humans by reducing insulin-dependent glucose uptake in skeletal muscle without decreasing skeletal muscle blood flow. Furthermore, endothelin-1 also preserved its vasoactive potency in the presence of hyperinsulinaemia.", "author" : [ { "dropping-particle" : "", "family" : "Ottosson-Seeberger", "given" : "A", "non-dropping-particle" : "", "parse-names" : false, "suffix" : "" }, { "dropping-particle" : "", "family" : "Lundberg", "given" : "JM", "non-dropping-particle" : "", "parse-names" : false, "suffix" : "" }, { "dropping-particle" : "", "family" : "Alvestrand", "given" : "A", "non-dropping-particle" : "", "parse-names" : false, "suffix" : "" }, { "dropping-particle" : "", "family" : "Ahlborg", "given" : "G", "non-dropping-particle" : "", "parse-names" : false, "suffix" : "" } ], "container-title" : "Acta Physiologica Scandinavica", "id" : "ITEM-2", "issue" : "2", "issued" : { "date-parts" : [ [ "1997" ] ] }, "page" : "211-20", "title" : "Exogenous endothelin-1 causes peripheral insulin resistance in healthy humans.", "type" : "article-journal", "volume" : "161" }, "uris" : [ "http://www.mendeley.com/documents/?uuid=4999d471-cba9-4048-9084-ca4bd69a43d1" ] }, { "id" : "ITEM-3", "itemData" : { "DOI" : "10.1006/bbrc.1996.1571", "ISSN" : "0006-291X", "PMID" : "8885996", "abstract" : "Since endothelin-1 (ET-1) might regulate insulin secretion and glucose metabolism, we carried out experiments to study the effect of ET-1 in conscious rats by injecting ET-1 (0.5 or 1.0 microgram/100 g body weight, i.p.) and examining the plasma glucose (PG) and insulin (PI) concentrations and PG/PI ratios continuously for 3 hours after the injection. Compared to the saline controls, ET-1 increased PG and PG/ P1 ratios in a dose-dependent manner. Oral glucose tolerance test (OGTT) performed at 30 min after the injection showed that PG levels stayed significantly higher in rats preinjected with ET-1 than rats with saline injection, although the change in PI levels was not different. Simultaneous infusion of glucose and insulin to somatostatin-primed rats with ET-1 or saline injection resulted in significantly higher steady state plasma glucose (SSPG) levels and SSPG/PI ratios in rats injected with ET-1 than control rats with saline. These results unequivocally indicated that intraperitoneally administered ET-1 induces insulin resistance in conscious rats.", "author" : [ { "dropping-particle" : "", "family" : "Juan", "given" : "Chi-Chang", "non-dropping-particle" : "", "parse-names" : false, "suffix" : "" }, { "dropping-particle" : "", "family" : "Fang", "given" : "Victor S", "non-dropping-particle" : "", "parse-names" : false, "suffix" : "" }, { "dropping-particle" : "", "family" : "Huang", "given" : "Yan-Jiun", "non-dropping-particle" : "", "parse-names" : false, "suffix" : "" }, { "dropping-particle" : "", "family" : "Kwok", "given" : "Ching-Fai", "non-dropping-particle" : "", "parse-names" : false, "suffix" : "" }, { "dropping-particle" : "", "family" : "Hsu", "given" : "Yung-Pei", "non-dropping-particle" : "", "parse-names" : false, "suffix" : "" }, { "dropping-particle" : "", "family" : "Ho", "given" : "Low-Tone", "non-dropping-particle" : "", "parse-names" : false, "suffix" : "" } ], "container-title" : "Biochemical and biophysical research communications", "id" : "ITEM-3", "issue" : "3", "issued" : { "date-parts" : [ [ "1996", "10", "23" ] ] }, "page" : "694-9", "title" : "Endothelin-1 induces insulin resistance in conscious rats.", "type" : "article-journal", "volume" : "227" }, "uris" : [ "http://www.mendeley.com/documents/?uuid=7fbc2dfa-789b-4e5a-80c9-3abd739e3cdc" ] } ], "mendeley" : { "formattedCitation" : "(149\u2013151)", "plainTextFormattedCitation" : "(149\u2013151)", "previouslyFormattedCitation" : "(149\u2013151)"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149–151)</w:t>
            </w:r>
            <w:r w:rsidR="006147F3"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gr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Endothelin (ET)-1 is a 21-amino acid peptide that induces a variety of biological activities, including vasoconstriction and cell proliferation, and its likely involvement in cardiovascular and other diseases has recently led to broad clinical trials of ET receptor antagonists. ET-1 is widely distributed in the central nervous system (CNS), where it is thought to regulate hormone and neurotransmitter release. Here we show that CNS responses to emotional and physical stressors are differentially affected in heterozygous ET-1-knockout mice, which exhibited diminished aggressive and autonomic responses toward intruders (emotional stressors) but responded to restraint-induced (physical) stress more intensely than wild-type mice. This suggests differing roles of ET-1 in the central pathways mediating responses to different types of stress. Hypothalamic levels of ET-1 and the catecholamine metabolite 3-methoxy-4-hydroxyphenylglycol (MHPG) were both increased in wild-type mice subjected to intruder stress, whereas MHPG levels were not significantly affected in ET-1-knockout mice. Furthermore, immunohistochemical analysis showed that ET-1 and tyrosine hydroxylase, an enzyme in the catecholamine synthesis pathway, were colocalized within certain neurons of the hypothalamus and amygdala. Our findings suggest that ET-1 modulates central coordination of stress responses in close association with catecholamine metabolism.", "author" : [ { "dropping-particle" : "", "family" : "Kurihara", "given" : "Yukiko", "non-dropping-particle" : "", "parse-names" : false, "suffix" : "" }, { "dropping-particle" : "", "family" : "Kurihara", "given" : "Hiroki", "non-dropping-particle" : "", "parse-names" : false, "suffix" : "" }, { "dropping-particle" : "", "family" : "Morita", "given" : "Hiroyuki", "non-dropping-particle" : "", "parse-names" : false, "suffix" : "" }, { "dropping-particle" : "", "family" : "Cao", "given" : "Wei-Hua", "non-dropping-particle" : "", "parse-names" : false, "suffix" : "" }, { "dropping-particle" : "", "family" : "Ling", "given" : "Guang-Yi", "non-dropping-particle" : "", "parse-names" : false, "suffix" : "" }, { "dropping-particle" : "", "family" : "Kumada", "given" : "Mamoru", "non-dropping-particle" : "", "parse-names" : false, "suffix" : "" }, { "dropping-particle" : "", "family" : "Kimura", "given" : "Sadao", "non-dropping-particle" : "", "parse-names" : false, "suffix" : "" }, { "dropping-particle" : "", "family" : "Nagai", "given" : "Ryozo", "non-dropping-particle" : "", "parse-names" : false, "suffix" : "" }, { "dropping-particle" : "", "family" : "Yazaki", "given" : "Yoshio", "non-dropping-particle" : "", "parse-names" : false, "suffix" : "" }, { "dropping-particle" : "", "family" : "Kuwaki", "given" : "Tomoyuki", "non-dropping-particle" : "", "parse-names" : false, "suffix" : "" } ], "container-title" : "American Journal of Physiology - Regulatory, Integrative and Comparative Physiology", "id" : "ITEM-1", "issue" : "2", "issued" : { "date-parts" : [ [ "2000" ] ] }, "page" : "R515-21", "title" : "Role of endothelin-1 in stress response in the central nervous system", "type" : "article-journal", "volume" : "279" }, "uris" : [ "http://www.mendeley.com/documents/?uuid=c97c4d1c-cf88-4d2d-88ed-50bbadc93c35" ] } ], "mendeley" : { "formattedCitation" : "(28)", "plainTextFormattedCitation" : "(28)", "previouslyFormattedCitation" : "(28)"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28)</w:t>
            </w:r>
            <w:r w:rsidR="006147F3" w:rsidRPr="00274D27">
              <w:rPr>
                <w:rFonts w:ascii="Times New Roman" w:eastAsia="Times New Roman" w:hAnsi="Times New Roman" w:cs="Times New Roman"/>
                <w:color w:val="000000"/>
                <w:szCs w:val="22"/>
                <w:lang w:eastAsia="en-IN"/>
              </w:rPr>
              <w:fldChar w:fldCharType="end"/>
            </w:r>
          </w:p>
        </w:tc>
        <w:tc>
          <w:tcPr>
            <w:tcW w:w="3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s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Endothelin-1 (ET-1), a potent endothelium-derived vasoconstrictor peptide, is secreted in response to insulin. Elevated circulating ET-1 levels have been found in patients with diabetes mellitus and vascular dysfunction. The question arises whether ET-1 acts as a direct modulator of insulin secretion. To test this, we studied the effects of ET-1 on isolated mouse islets of Langerhans. ET-1 (1 nmol/l-1 mumol/l) dose-dependently stimulated insulin secretion from islets incubated in the presence of 16.7 mmol/l glucose (p &lt; 0.05). The effect of ET-1 is glucose-dependent since no potentiation was found at 3.3 mmol/l glucose. Furthermore, ET-1 induced a large, transient increase in glucose-stimulated insulin secretion during islet perifusion in the presence (p &lt; 0.001), but not in the absence, of extracellular Ca2+. The rate of 45Ca(2+)-efflux from 45Ca(2+)-prelabelled islets was transiently stimulated by ET-1 during perifusion at 16.7 mmol/l glucose in the presence of extracellular Ca2+ (p &lt; 0.001). A short-lived increase in 45Ca(2+)-efflux was also observed in the absence of extracellular Ca2+ (p &lt; 0.05). It is suggested that the effects of ET-1 on insulin secretion are critically dependent on influx via Ca(2+)-channels. In addition, ET-1 transiently enhanced 86Rb(+)-efflux from 86Rb(+)-prelabelled islets both in the presence (p &lt; 0.001) and in the absence (p &lt; 0.001) of extracellular Ca2+ suggesting that ET-1 does not elicit insulin secretion by inhibition of the potassium permeability. Our study provides evidence that ET-1 stimulates insulin secretion via a direct effect on the islets of Langerhans.", "author" : [ { "dropping-particle" : "", "family" : "Gregersen", "given" : "S", "non-dropping-particle" : "", "parse-names" : false, "suffix" : "" }, { "dropping-particle" : "", "family" : "Thomsen", "given" : "JL", "non-dropping-particle" : "", "parse-names" : false, "suffix" : "" }, { "dropping-particle" : "", "family" : "Brock", "given" : "B", "non-dropping-particle" : "", "parse-names" : false, "suffix" : "" }, { "dropping-particle" : "", "family" : "Hermansen", "given" : "K", "non-dropping-particle" : "", "parse-names" : false, "suffix" : "" } ], "container-title" : "Diabetologia", "id" : "ITEM-1", "issue" : "9", "issued" : { "date-parts" : [ [ "1996" ] ] }, "page" : "1030-5", "title" : "Endothelin-1 stimulates insulin secretion by direct action on the islets of Langerhans in mice.", "type" : "article-journal", "volume" : "39" }, "uris" : [ "http://www.mendeley.com/documents/?uuid=14bd4000-67f7-4e6f-9e85-123144db7bcf" ] } ], "mendeley" : { "formattedCitation" : "(152)", "plainTextFormattedCitation" : "(152)", "previouslyFormattedCitation" : "(152)"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152)</w:t>
            </w:r>
            <w:r w:rsidR="006147F3" w:rsidRPr="00274D27">
              <w:rPr>
                <w:rFonts w:ascii="Times New Roman" w:eastAsia="Times New Roman" w:hAnsi="Times New Roman" w:cs="Times New Roman"/>
                <w:color w:val="000000"/>
                <w:szCs w:val="22"/>
                <w:lang w:eastAsia="en-IN"/>
              </w:rPr>
              <w:fldChar w:fldCharType="end"/>
            </w:r>
          </w:p>
        </w:tc>
        <w:tc>
          <w:tcPr>
            <w:tcW w:w="36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lep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74/jbc.M103478200", "ISSN" : "0021-9258", "PMID" : "11359784", "abstract" : "Leptin is an adipocyte-derived hormone that regulates body fat stores and feeding behavior. In an effort to identify endogenous diffusible modulators of leptin production, we found that endothelin-1 (ET-1) up-regulates leptin expression in adipocytes. ET-1 is as potent and efficacious as insulin in stimulating leptin production in two different adipocyte cell lines. Endothelins stimulate leptin production via the endothelin-A receptor (ET(A)), as judged by a potency rank order of ET-1 ET-3. We detected expression of ET(A) but not ET(B) in both cell lines by Northern blot analysis. In addition, the ET(A)-selective antagonist FR139317 inhibited ET-1-induced leptin expression more potently than did the ET(B)-selective antagonist BQ788. ET-1 and insulin positively interact with each other in increasing leptin production in adipocytes. In primary mouse white fat cells, we detected expression of both ET(A) and ET(B) by Northern blot and in situ hybridization analyses. We conclude that ET-1 stimulates leptin production via the ET(A) receptor in cultured adipocytes.", "author" : [ { "dropping-particle" : "", "family" : "Xiong", "given" : "Yumei", "non-dropping-particle" : "", "parse-names" : false, "suffix" : "" }, { "dropping-particle" : "", "family" : "Tanaka", "given" : "Hirokazu", "non-dropping-particle" : "", "parse-names" : false, "suffix" : "" }, { "dropping-particle" : "", "family" : "Richardson", "given" : "James A", "non-dropping-particle" : "", "parse-names" : false, "suffix" : "" }, { "dropping-particle" : "", "family" : "Williams", "given" : "S Clay", "non-dropping-particle" : "", "parse-names" : false, "suffix" : "" }, { "dropping-particle" : "", "family" : "Slaughter", "given" : "Clive A", "non-dropping-particle" : "", "parse-names" : false, "suffix" : "" }, { "dropping-particle" : "", "family" : "Nakamura", "given" : "Motonao", "non-dropping-particle" : "", "parse-names" : false, "suffix" : "" }, { "dropping-particle" : "", "family" : "Chen", "given" : "Jin-Long", "non-dropping-particle" : "", "parse-names" : false, "suffix" : "" }, { "dropping-particle" : "", "family" : "Yanagisawa", "given" : "Masashi", "non-dropping-particle" : "", "parse-names" : false, "suffix" : "" } ], "container-title" : "The Journal of biological chemistry", "id" : "ITEM-1", "issue" : "30", "issued" : { "date-parts" : [ [ "2001", "7", "27" ] ] }, "page" : "28471-7", "title" : "Endothelin-1 stimulates leptin production in adipocytes.", "type" : "article-journal", "volume" : "276" }, "uris" : [ "http://www.mendeley.com/documents/?uuid=7a0bf325-d910-4232-9c95-9591b5b6a4dd" ] } ], "mendeley" : { "formattedCitation" : "(153)", "plainTextFormattedCitation" : "(153)", "previouslyFormattedCitation" : "(153)"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153)</w:t>
            </w:r>
            <w:r w:rsidR="006147F3" w:rsidRPr="00274D27">
              <w:rPr>
                <w:rFonts w:ascii="Times New Roman" w:eastAsia="Times New Roman" w:hAnsi="Times New Roman" w:cs="Times New Roman"/>
                <w:color w:val="000000"/>
                <w:szCs w:val="22"/>
                <w:lang w:eastAsia="en-IN"/>
              </w:rPr>
              <w:fldChar w:fldCharType="end"/>
            </w:r>
          </w:p>
        </w:tc>
        <w:tc>
          <w:tcPr>
            <w:tcW w:w="36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vdl0</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An endothelium-derived 21-residue vasoconstrictor peptide, endothelin, has been isolated, and shown to be one of the most potent vasoconstrictors known. Cloning and sequencing of preproendothelin complementary DNA shows that mature endothelin is generated through an unusual proteolytic processing, and regional homologies to a group of neurotoxins suggest that endothelin is an endogenous modulator of voltage-dependent ion channels. Expression of the endothelin gene is regulated by several vasoactive agents, indicating the existence of a novel cardiovascular control system.", "author" : [ { "dropping-particle" : "", "family" : "Yanagisawa", "given" : "Masashi", "non-dropping-particle" : "", "parse-names" : false, "suffix" : "" }, { "dropping-particle" : "", "family" : "Kurihara", "given" : "Hiroki", "non-dropping-particle" : "", "parse-names" : false, "suffix" : "" }, { "dropping-particle" : "", "family" : "Kimura", "given" : "Sadao", "non-dropping-particle" : "", "parse-names" : false, "suffix" : "" }, { "dropping-particle" : "", "family" : "Tomobe", "given" : "Yoko", "non-dropping-particle" : "", "parse-names" : false, "suffix" : "" }, { "dropping-particle" : "", "family" : "Kobayashi", "given" : "Mieko", "non-dropping-particle" : "", "parse-names" : false, "suffix" : "" }, { "dropping-particle" : "", "family" : "Mitsui", "given" : "Youji", "non-dropping-particle" : "", "parse-names" : false, "suffix" : "" }, { "dropping-particle" : "", "family" : "Yazaki", "given" : "Yoshio", "non-dropping-particle" : "", "parse-names" : false, "suffix" : "" }, { "dropping-particle" : "", "family" : "Goto", "given" : "Katsutoshi", "non-dropping-particle" : "", "parse-names" : false, "suffix" : "" }, { "dropping-particle" : "", "family" : "Masaki", "given" : "Tomoh", "non-dropping-particle" : "", "parse-names" : false, "suffix" : "" } ], "container-title" : "Nature", "id" : "ITEM-1", "issue" : "6163", "issued" : { "date-parts" : [ [ "1988" ] ] }, "page" : "411-5", "title" : "A novel potent vasoconstrictor peptide produced by vascular endothelial cells", "type" : "article-journal", "volume" : "332" }, "uris" : [ "http://www.mendeley.com/documents/?uuid=a9f6c7e7-b769-463c-aa15-a76171884153" ] }, { "id" : "ITEM-2", "itemData" : { "ISSN" : "0007-1188", "PMID" : "2667681", "abstract" : "1. The effects of the recently discovered peptide endothelin and neuropeptide Y (NPY) on human epicardial coronary arteries were studied in vitro. 2. Endothelin induced a concentration-dependent, endothelium-independent, long-lasting vasoconstriction regardless of vessel size. NPY evoked contractions of small coronary arteries with a similar potency to that of endothelin, although to a significantly lower degree. Large coronary arteries did not respond to NPY. Endothelin did not relax coronary arteries precontracted with potassium. 3. The effect of endothelin was dependent on extracellular Ca2+ and, like NPY, significantly reduced by the Ca2+-antagonist nifiedipine. 4. In conclusion, endothelin is a potent human vasoconstrictor in vitro. It is suggested that endothelin may be involved in the regulation of coronary blood flow.", "author" : [ { "dropping-particle" : "", "family" : "Franco-Cereceda", "given" : "Anders", "non-dropping-particle" : "", "parse-names" : false, "suffix" : "" } ], "container-title" : "British journal of pharmacology", "id" : "ITEM-2", "issue" : "3", "issued" : { "date-parts" : [ [ "1989", "7" ] ] }, "page" : "968-72", "title" : "Endothelin- and neuropeptide Y-induced vasoconstriction of human epicardial coronary arteries in vitro.", "type" : "article-journal", "volume" : "97" }, "uris" : [ "http://www.mendeley.com/documents/?uuid=fdab0eea-9d25-4ffa-a0d4-790279d260fb" ] }, { "id" : "ITEM-3", "itemData" : { "abstract" : "Endothelin-1 (ET-1) is a recently discovered 21 amino acid peptide with potent vasoconstrictor properties. So far, its expression has been found only in porcine aorta, whereas its putative role as the endothelium-derived constricting factor (EDCF) would require it to be expressed and active in most vascular beds. We have used quantitative receptor autoradiography on pig, rat, and some human tissues to determine the distribution and localization of specific binding sites for ET-1. In some cases where binding sites were found, studies were performed to determine whether these are likely to be functional receptors. Binding sites for ET-1 have been found in heart (nerves greater than atria greater than ventricle greater than coronary arteries), kidney (glomeruli greater than papilla), adrenal (zona glomerulosa greater than medulla), cerebellum, spinal cord, gut, spleen, and lung. The binding of [125I]ET-1 was displaced at all these sites by unlabeled ET-1 but not by nitrendipine, apamin, and other vasoconstrictor peptides. ET-1 contracted strips of human coronary artery at an EC50 of 15 nM, with a maximal contraction 130% that of K+. A positive inotropic effect was found in strips of human atria (EC50 = 1 nM), which was not blocked by alpha- or beta-blockade. The widespread distribution of its binding sites suggests a more extensive role than control of vascular tone.", "author" : [ { "dropping-particle" : "", "family" : "Davenport", "given" : "AP", "non-dropping-particle" : "", "parse-names" : false, "suffix" : "" }, { "dropping-particle" : "", "family" : "Nunez", "given" : "DJ", "non-dropping-particle" : "", "parse-names" : false, "suffix" : "" }, { "dropping-particle" : "", "family" : "Hall", "given" : "JA", "non-dropping-particle" : "", "parse-names" : false, "suffix" : "" }, { "dropping-particle" : "", "family" : "Kaumann", "given" : "AJ", "non-dropping-particle" : "", "parse-names" : false, "suffix" : "" }, { "dropping-particle" : "", "family" : "Brown", "given" : "MJ", "non-dropping-particle" : "", "parse-names" : false, "suffix" : "" } ], "container-title" : "Journal of Cardiovascular Pharmacology", "id" : "ITEM-3", "issued" : { "date-parts" : [ [ "1989" ] ] }, "page" : "S166-70", "title" : "Autoradiographical localization of binding sites for porcine [125I]endothelin-1 in humans, pigs, and rats: functional relevance in humans.", "type" : "article-journal", "volume" : "13" }, "uris" : [ "http://www.mendeley.com/documents/?uuid=a0d4be54-2e24-4a02-a439-7c65dea14bb7" ] } ], "mendeley" : { "formattedCitation" : "(154\u2013156)", "plainTextFormattedCitation" : "(154\u2013156)", "previouslyFormattedCitation" : "(154\u2013156)"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154–156)</w:t>
            </w:r>
            <w:r w:rsidR="006147F3" w:rsidRPr="00274D27">
              <w:rPr>
                <w:rFonts w:ascii="Times New Roman" w:eastAsia="Times New Roman" w:hAnsi="Times New Roman" w:cs="Times New Roman"/>
                <w:color w:val="000000"/>
                <w:szCs w:val="22"/>
                <w:lang w:eastAsia="en-IN"/>
              </w:rPr>
              <w:fldChar w:fldCharType="end"/>
            </w:r>
          </w:p>
        </w:tc>
        <w:tc>
          <w:tcPr>
            <w:tcW w:w="30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5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8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6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2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34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0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r>
      <w:tr w:rsidR="00270297" w:rsidRPr="00274D27" w:rsidTr="00540BBB">
        <w:trPr>
          <w:trHeight w:val="6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Epidermal Growth Factor (EGF)</w:t>
            </w:r>
          </w:p>
        </w:tc>
        <w:tc>
          <w:tcPr>
            <w:tcW w:w="200" w:type="pct"/>
            <w:tcBorders>
              <w:top w:val="nil"/>
              <w:left w:val="nil"/>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egf</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btc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07/s00125-011-2153-1", "ISSN" : "1432-0428", "PMID" : "21509441", "abstract" : "Aims/hypothesis Epidermal growth factor receptor (EGFR) signalling is essential for the proper fetal development of pancreatic islets and in the postnatal formation of an adequate beta cell mass. In this study we investigated the role of EGFR signalling in the physiological states of beta cell mass expansion in adults during metabolic syndrome and pregnancy, as well as in regeneration after pancreatic duct ligation. Methods Heterozygous Pdx1-EGFR-dominant-negative (E1-DN) mice, which have a kinase-negative EGFR under the Pdx1 promoter, and wild-type mice were both subjected to a high-fat diet, pregnancy and pancreatic duct ligation. Results The beta cell mass of wild-type mice fed the highfat diet increased by 70% and the mice remained normoglycaemic; the E1-DN mice became diabetic and failed to show any compensatory beta cell mass expansion. Similarly, pregnant wild-type mice had four times more proliferating beta cells and a 75% increase in beta cell mass at mid-gestation, in contrast to the pregnant E1-DN mice, which did not show any significant beta cell compensation and were hyperglycaemic in an intraperitoneal glucose tolerance test. However, after pancreatic duct ligation, both the wild-type and E1-DN mice showed similar expression of Ngn3 (also known as Neurog3) and beta cell proliferation increased to a similar level in the ligated part of pancreas. Conclusions/interpretations EGFR signalling is essential in beta cell mass expansion during a high-fat diet and pregnancy where replication is the primary mechanism for compensatory beta cell mass expansion. In contrast, EGFR signalling appears not to be crucial to increased beta cell proliferation after pancreatic duct ligation.", "author" : [ { "dropping-particle" : "", "family" : "Hakonen", "given" : "E", "non-dropping-particle" : "", "parse-names" : false, "suffix" : "" }, { "dropping-particle" : "", "family" : "Ustinov", "given" : "J", "non-dropping-particle" : "", "parse-names" : false, "suffix" : "" }, { "dropping-particle" : "", "family" : "Mathijs", "given" : "I", "non-dropping-particle" : "", "parse-names" : false, "suffix" : "" }, { "dropping-particle" : "", "family" : "Palgi", "given" : "J", "non-dropping-particle" : "", "parse-names" : false, "suffix" : "" }, { "dropping-particle" : "", "family" : "Bouwens", "given" : "L", "non-dropping-particle" : "", "parse-names" : false, "suffix" : "" }, { "dropping-particle" : "", "family" : "Miettinen", "given" : "P J", "non-dropping-particle" : "", "parse-names" : false, "suffix" : "" }, { "dropping-particle" : "", "family" : "Otonkoski", "given" : "T", "non-dropping-particle" : "", "parse-names" : false, "suffix" : "" } ], "container-title" : "Diabetologia", "id" : "ITEM-1", "issue" : "7", "issued" : { "date-parts" : [ [ "2011", "7" ] ] }, "page" : "1735-43", "title" : "Epidermal growth factor (EGF)-receptor signalling is needed for murine beta cell mass expansion in response to high-fat diet and pregnancy but not after pancreatic duct ligation.", "type" : "article-journal", "volume" : "54" }, "uris" : [ "http://www.mendeley.com/documents/?uuid=fa0d5687-3bf1-47d5-ba73-864ef149109a" ] }, { "id" : "ITEM-2", "itemData" : { "abstract" : "Production of reactive oxygen species (ROS) during islet purification by enzymatic digestion as well as during warm and cold ischemia causes islet cell damage. Recent reports have shown that activated Akt, the downstream protein after phosphatidylinositol (PI) 3-kinase, is involved in cell survival by phosphorylating several proteins that mediate apoptosis. We analyzed the role of PI3-kinase/Akt pathway activation using insulin or epidermal growth factor (EGF) on islet beta cell survival during oxidative stress. Canine islets and murine beta cell line (BTC) were cultured in the presence of hydrogen peroxide (H2O2) for 12 to 20 hours. Viability and cell death were measured by MTT assay. Maximum cell damage was observed with as little as 100 \u03bcmol/L of H2O2. Pretreatment with 100 ng/mL of insulin significantly decreased cell damage. Meanwhile, the protective effect of insulin was partially blocked with an inhibitor of PI3-kinase, LY294002, suggesting the utilization of PI3-kinase/Akt signaling pathway for the observed cytoprotective effect. Similar to insulin, EGF also protected beta cells from oxidative stress. Our results suggest that PI3-kinase/Akt activation by insulin or EGF is beneficial for islet beta cell protection.", "author" : [ { "dropping-particle" : "", "family" : "Maeda", "given" : "H", "non-dropping-particle" : "", "parse-names" : false, "suffix" : "" }, { "dropping-particle" : "", "family" : "Gopalrao", "given" : "K Rajesh", "non-dropping-particle" : "", "parse-names" : false, "suffix" : "" }, { "dropping-particle" : "", "family" : "Suzuki", "given" : "R", "non-dropping-particle" : "", "parse-names" : false, "suffix" : "" }, { "dropping-particle" : "", "family" : "Sasaguri", "given" : "S", "non-dropping-particle" : "", "parse-names" : false, "suffix" : "" } ], "container-title" : "Transplantation Proceedings", "id" : "ITEM-2", "issue" : "4", "issued" : { "date-parts" : [ [ "2004" ] ] }, "page" : "1163-65", "title" : "Epidermal growth factor and insulin inhibit cell death in pancreatic beta cells by activation of PI3-kinase/AKT signaling pathway under oxidative stress", "type" : "article-journal", "volume" : "36" }, "uris" : [ "http://www.mendeley.com/documents/?uuid=ff490c34-7e7a-4f39-addc-784250354e71" ] } ], "mendeley" : { "formattedCitation" : "(157,158)", "plainTextFormattedCitation" : "(157,158)", "previouslyFormattedCitation" : "(157,158)"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157,158)</w:t>
            </w:r>
            <w:r w:rsidR="006147F3"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bdn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The response of cells localized in the brain subventricular zone (SVZ) to growth factor stimulation has been largely described for development and adult life, whereas no information on their behavior during aging is available. To address the question of whether the cells in the SVZ of old mice respond to the intracerebroventricular administration of epidermal growth factor (EGF) and nerve growth factor (NGF), we studied the distribution of proliferating cells and the effects on ChAT and brain-derived neurotrophic factor (BDNF) synthesis in forebrain and SVZ. It was found that the conjoint administration of EGF + NGF produced a major increase in ChAT expression in both forebrain and SVZ. The ChAT mRNA levels and the number of ChAT positive cells localized in the ventricular border and in the parenchyma of SVZ area were also increased significantly in the mice receiving EGF + NGF. Enhanced numbers of SVZ cells expressing proliferative markers were also discovered in EGF + NGF treated mice and some of these cells expressed cholinergic markers, as demonstrated by double immunostaining. In addition, EGF and NGF treatments significantly upregulate BDNF protein and mRNA levels in this brain region. The present study demonstrates that cells localized in SVZ of aged mouse brain retain the capacity to respond to EGF and NGF and that after stimulation with these two growth factors, the synthesis of ChAT and BDNF also increases. The implication that cells of the SVZ remain a reservoir of cholinergic and BDNF-positive neurons in aged brain opens a new perspective for understanding the role of growth factors during neurodegenerative disorders associated with aging.", "author" : [ { "dropping-particle" : "", "family" : "Tirassa", "given" : "P", "non-dropping-particle" : "", "parse-names" : false, "suffix" : "" }, { "dropping-particle" : "", "family" : "Triaca", "given" : "V", "non-dropping-particle" : "", "parse-names" : false, "suffix" : "" }, { "dropping-particle" : "", "family" : "Amendola", "given" : "T", "non-dropping-particle" : "", "parse-names" : false, "suffix" : "" }, { "dropping-particle" : "", "family" : "Fiore", "given" : "M", "non-dropping-particle" : "", "parse-names" : false, "suffix" : "" }, { "dropping-particle" : "", "family" : "Aloe", "given" : "L", "non-dropping-particle" : "", "parse-names" : false, "suffix" : "" } ], "container-title" : "Journal of Neuroscience Research", "id" : "ITEM-1", "issue" : "5", "issued" : { "date-parts" : [ [ "2003" ] ] }, "page" : "557-64", "title" : "EGF and NGF injected into the brain of old mice enhance BDNF and ChAT in proliferating subventricular zone.", "type" : "article-journal", "volume" : "72" }, "uris" : [ "http://www.mendeley.com/documents/?uuid=c947b013-e91c-4d6a-a2b1-32dcc8dfcabc" ] } ], "mendeley" : { "formattedCitation" : "(159)", "plainTextFormattedCitation" : "(159)", "previouslyFormattedCitation" : "(159)"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159)</w:t>
            </w:r>
            <w:r w:rsidR="006147F3"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a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74/jbc.M200575200", "ISSN" : "0021-9258", "PMID" : "12138086", "abstract" : "The ability of the growth factors epidermal growth factor (EGF), transforming growth factor alpha, and platelet-derived growth factor to exert insulin-like effects on glucose transport and lipolysis were examined in human and rat fat cells. No effects were found in rat fat cells, whereas EGF (EC(50) for glucose transport approximately 0.02 nm) and transforming growth factor alpha (EC(50) approximately 0.2 nm), but not platelet-derived growth factor, mimicked the effects of insulin (EC(50) approximately 0.2 nm) on both pathways. EGF receptors, but not EGF, were abundantly expressed in human fat cells as well as in human skeletal muscle. EGF increased the tyrosine phosphorylation of several proteins (the EGF receptor, insulin receptor substrate (IRS)-1, IRS-2, and Grb2-associated binder 1), whereas Shc and Gab2 were only weakly and inconsistently phosphorylated. p85, the regulatory subunit of phosphatidylinositol 3-kinase (PI 3-kinase), was also found to associate with all of these docking molecules, showing that EGF activated PI 3-kinase pools that were additional to those of insulin. EGF and/or insulin increased protein kinase B/Akt serine phosphorylation to a similar extent, whereas mitogen-activated protein kinase phosphorylation was more pronounced for EGF than for insulin. The impaired insulin-stimulated downstream signaling, measured as protein kinase B/Akt serine phosphorylation, in insulin-resistant cells (Type 2 diabetes) was improved by the addition of EGF. Thus, EGF receptors, but not EGF, are abundantly expressed in human fat cells and skeletal muscle. EGF mimics the effects of insulin on both the metabolic and mitogenic pathways but utilize in part different signaling pathways. Both insulin and EGF increase the tyrosine phosphorylation and activation of IRS-1 and IRS-2, whereas EGF is also capable of activating additional PI 3-kinase pools and, thus, can augment the downstream signaling of insulin in insulin-resistant states like Type 2 diabetes.", "author" : [ { "dropping-particle" : "", "family" : "Gogg", "given" : "Silvia", "non-dropping-particle" : "", "parse-names" : false, "suffix" : "" }, { "dropping-particle" : "", "family" : "Smith", "given" : "Ulf", "non-dropping-particle" : "", "parse-names" : false, "suffix" : "" } ], "container-title" : "The Journal of biological chemistry", "id" : "ITEM-1", "issue" : "39", "issued" : { "date-parts" : [ [ "2002", "9", "27" ] ] }, "page" : "36045-51", "title" : "Epidermal growth factor and transforming growth factor alpha mimic the effects of insulin in human fat cells and augment downstream signaling in insulin resistance.", "type" : "article-journal", "volume" : "277" }, "uris" : [ "http://www.mendeley.com/documents/?uuid=652bf33e-e8a2-4259-a448-906b561f2a2d" ] } ], "mendeley" : { "formattedCitation" : "(160)", "plainTextFormattedCitation" : "(160)", "previouslyFormattedCitation" : "(160)"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160)</w:t>
            </w:r>
            <w:r w:rsidR="006147F3" w:rsidRPr="00274D27">
              <w:rPr>
                <w:rFonts w:ascii="Times New Roman" w:eastAsia="Times New Roman" w:hAnsi="Times New Roman" w:cs="Times New Roman"/>
                <w:color w:val="000000"/>
                <w:szCs w:val="22"/>
                <w:lang w:eastAsia="en-IN"/>
              </w:rPr>
              <w:fldChar w:fldCharType="end"/>
            </w:r>
          </w:p>
        </w:tc>
        <w:tc>
          <w:tcPr>
            <w:tcW w:w="3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fty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Based on previous findings that epidermal growth factor (EGF), which plays an important role in maintenance of spermatogenesis, is deficient in diabetic mice, the significance of EGF deficiency in the pathogenesis of oligozoospermia in streptozotocin-induced diabetic mice was studied. EGF levels in the submandibular glands and plasma of diabetic mice were 0.61 +/- 0.07 micrograms/mg tissue and 0.25 +/- 0.02 ng/ml (mean +/- SE), respectively, whereas those of normal mice were 1.63 +/- 0.08 micrograms/mg tissue and 0.54 +/- 0.04 ng/ml, respectively. The epididymal sperm counts of diabetic mice, 4.7 +/- 0.14 x 10(5)/mg tissue, were significantly lower (P less than 0.01) than those of normal mice, 6.0 +/- 0.10 x 10(5)/mg tissue. Administration of EGF (5 micrograms/mouse/day) to diabetic mice significantly (P less than 0.01) increased their sperm counts to 5.5 +/- 0.16 x 10(5)/mg tissue without affecting plasma levels of testosterone and glucose. Furthermore, insulin treatment (1 U/mouse/day) of diabetic mice restored the submandibular gland, plasma EGF concentrations, and sperm counts to normal levels. The restorative effects of insulin on sperm production appeared to be mediated, at least in part, by EGF, because its effect was significantly (P less than 0.01) reduced by the concomitant administration of EGF antiserum. In addition, the plasma testosterone levels of diabetic mice, 67 +/- 14.3 ng/ml, were lower that those of normal mice, 122 +/- 19.1 ng/ml. Administration of testosterone (1 mg/mouse/day) normalized the submandibular gland and plasma EGF levels and significantly increased sperm counts in the epididymis. These results suggest that EGF deficiency is a possible cause for the pathogenesis of oligozoospermia in diabetic mice.", "author" : [ { "dropping-particle" : "", "family" : "Noguchi", "given" : "S", "non-dropping-particle" : "", "parse-names" : false, "suffix" : "" }, { "dropping-particle" : "", "family" : "Ohba", "given" : "Y", "non-dropping-particle" : "", "parse-names" : false, "suffix" : "" }, { "dropping-particle" : "", "family" : "Oka", "given" : "T", "non-dropping-particle" : "", "parse-names" : false, "suffix" : "" } ], "container-title" : "Endocrinology", "id" : "ITEM-1", "issue" : "5", "issued" : { "date-parts" : [ [ "1990" ] ] }, "page" : "2136-40", "title" : "Involvement of epidermal growth factor deficiency in pathogenesis of oligozoospermia in streptozotocin-induced diabetic mice.", "type" : "article-journal", "volume" : "127" }, "uris" : [ "http://www.mendeley.com/documents/?uuid=7142c6eb-1ccf-4026-9b71-b5b76e3f9c3a" ] }, { "id" : "ITEM-2", "itemData" : { "ISSN" : "0027-8424", "PMID" : "6385007", "abstract" : "Female virgin mice, whose submandibular glands were removed, underwent normal pregnancy and delivery. During the nursing period, however, a substantial number of pups born to and nursed by sialoadenectomized mothers died within 5 days of birth, whereas this did not occur among pups born to normal mothers. Cross-foster nursing experiments indicated that the cause of death of pups was to be found in sialoadenectomized mothers, not in the pups. The capacity of the sialoadenectomized mothers to nurse pups was much less than that of normal mothers, as shown by experiments involving alterations in the number of pups nursed by both sialoadenectomized and normal mothers. The mammary gland of lactating sialoadenectomized mice was smaller in size and produced less milk compared with that of normal mice. No apparent qualitative difference in milk proteins was found in the milk produced by the two groups of mothers. The decreased growth of the mammary gland of sialoadenectomized mice was also manifested during the second half of pregnancy, and mammary explants from those mice synthesized less casein in response to lactogenic stimuli, insulin, cortisol, and prolactin, in an organ culture system, when compared with mammary explants from normal pregnant mice. When epidermal growth factor, a polypeptide hormone that is synthesized and secreted by the submandibular gland, was injected daily at a dose of 5 micrograms into sialoadenectomized pregnant mice, the survival rate of the pups nursed by their mothers increased to the value obtained with normal mothers. The results were discussed in terms of a possible role of the submandibular gland and epidermal growth factor in the development of the mammary gland.", "author" : [ { "dropping-particle" : "", "family" : "Okamoto", "given" : "Shigeru", "non-dropping-particle" : "", "parse-names" : false, "suffix" : "" }, { "dropping-particle" : "", "family" : "Oka", "given" : "Takami", "non-dropping-particle" : "", "parse-names" : false, "suffix" : "" } ], "container-title" : "Proceedings of the National Academy of Sciences of the United States of America", "id" : "ITEM-2", "issue" : "19", "issued" : { "date-parts" : [ [ "1984", "10" ] ] }, "note" : "Though egf does not directly influence fertility, raising the young can be a proxy for fertility. Hence, egf - fty1.", "page" : "6059-63", "title" : "Evidence for physiological function of epidermal growth factor: pregestational sialoadenectomy of mice decreases milk production and increases offspring mortality during lactation period.", "type" : "article-journal", "volume" : "81" }, "uris" : [ "http://www.mendeley.com/documents/?uuid=f8ebc0fe-48ca-4283-abfc-68d3b34323f1" ] }, { "id" : "ITEM-3", "itemData" : { "abstract" : "Epidermal growth factor (EGF) levels in the submandibular glands and plasma are increased in pregnant and aged female mice. The possible role of EGF in fertility was studied in virgin and pregnant mice ranging in age from 10 to 90 weeks of age, employing sialoadenectomy, administration of EGF antibody and EGF replacement. The uterine weight in pregnant, 10-week-old, sialoadenectomized mice was significantly less than in normal mice and the administration of EGF antibody to these mice further decreased uterine weight, resulting in an increased rate of abortion. Replacement EGF treatment in the sialoadenectomized mice prevented these changes. Uterine weight was about 70 mg at 10 weeks of age, and significantly increased from 30 to 80 weeks when it reached a plateau level of 275 mg. These changes closely followed the increase in the concentration of EGF in the submandibular glands and plasma and coincided with the decline in fertility. In contrast, uterine weight in the sialoadenectomized mice decreased immediately after the operation and remained at about 50-60 mg throughout the experimental period. Pregnancy, as judged by implantation, was achieved in the sialoadenectomized mice at later ages than in the controls. These findings suggest that elevated EGF levels may have a dual function in the control of fertility via uterine growth, depending on the age of mice.", "author" : [ { "dropping-particle" : "", "family" : "Tsutsumi", "given" : "O", "non-dropping-particle" : "", "parse-names" : false, "suffix" : "" }, { "dropping-particle" : "", "family" : "Taketani", "given" : "Y", "non-dropping-particle" : "", "parse-names" : false, "suffix" : "" }, { "dropping-particle" : "", "family" : "Oka", "given" : "", "non-dropping-particle" : "", "parse-names" : false, "suffix" : "" } ], "container-title" : "Journal of Endocrinology", "id" : "ITEM-3", "issue" : "3", "issued" : { "date-parts" : [ [ "1993" ] ] }, "page" : "437-44", "title" : "The uterine growth-promoting action of epidermal growth factor and its function in the fertility of mice.", "type" : "article-journal", "volume" : "138" }, "uris" : [ "http://www.mendeley.com/documents/?uuid=cab36838-e478-453f-9bb9-e0891b10f59a" ] }, { "id" : "ITEM-4", "itemData" : { "abstract" : "A decline in fertility, defined as the number of implantation sites, was observed in mice as they aged; the decline started at 30 weeks of age and reached a nadir by 60 weeks when no implantation was detected. Epidermal growth factor (EGF) levels in the submandibular gland and plasma increased as the female mice aged, and sialoadenectomy (surgical removal of the submandibular glands) attenuated the rise in the plasma EGF level without affecting the overall health or survival of the animals. Uterine weight at 10-20 weeks of age was about 70 mg, and it significantly increased with age. This weight has increased more than 2-fold by 60 weeks. These changes closely followed the increase in the concentrations of EGF in the submandibular gland and the plasma. After sialoadenectomy, uterine weight decreased immediately and remained at about 50-60 mg throughout the experimental period. Interestingly, sialoadenectomized mice became pregnant at an older age than the controls. These findings suggest that elevated levels of EGF may have a physiological role in fertility decline in aging mice perhaps via uterine hypertrophy.", "author" : [ { "dropping-particle" : "", "family" : "Tsutsumi", "given" : "O", "non-dropping-particle" : "", "parse-names" : false, "suffix" : "" }, { "dropping-particle" : "", "family" : "Taketani", "given" : "Y", "non-dropping-particle" : "", "parse-names" : false, "suffix" : "" }, { "dropping-particle" : "", "family" : "Oka", "given" : "T", "non-dropping-particle" : "", "parse-names" : false, "suffix" : "" } ], "container-title" : "Hormone Research", "id" : "ITEM-4", "issued" : { "date-parts" : [ [ "1993" ] ] }, "page" : "32-6", "title" : "Evidence for the involvement of epidermal growth factor in fertility decline in aging female mice.", "type" : "article-journal", "volume" : "39" }, "uris" : [ "http://www.mendeley.com/documents/?uuid=03f6ac22-175a-4b68-b5ab-b1dc9c563d84" ] } ], "mendeley" : { "formattedCitation" : "(161\u2013164)", "plainTextFormattedCitation" : "(161\u2013164)", "previouslyFormattedCitation" : "(161\u2013164)"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161–164)</w:t>
            </w:r>
            <w:r w:rsidR="006147F3" w:rsidRPr="00274D27">
              <w:rPr>
                <w:rFonts w:ascii="Times New Roman" w:eastAsia="Times New Roman" w:hAnsi="Times New Roman" w:cs="Times New Roman"/>
                <w:color w:val="000000"/>
                <w:szCs w:val="22"/>
                <w:lang w:eastAsia="en-IN"/>
              </w:rPr>
              <w:fldChar w:fldCharType="end"/>
            </w:r>
          </w:p>
        </w:tc>
        <w:tc>
          <w:tcPr>
            <w:tcW w:w="36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noc0</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186/1744-8069-6-98", "ISSN" : "1744-8069", "abstract" : "BACKGROUND: Dorsal root ganglia (DRG)-neurons are commonly characterized immunocytochemically. Cells are mostly grouped by the experimenter's eye as \"marker-positive\" and \"marker-negative\" according to their immunofluorescence intensity. Classification criteria remain largely undefined. Overcoming this shortfall, we established a quantitative automated microscopy (QuAM) for a defined and multiparametric analysis of adherent heterogeneous primary neurons on a single cell base.The growth factors NGF, GDNF and EGF activate the MAP-kinase Erk1/2 via receptor tyrosine kinase signalling. NGF and GDNF are established factors in regeneration and sensitization of nociceptive neurons. If also the tissue regenerating growth factor, EGF, influences nociceptors is so far unknown. We asked, if EGF can act on nociceptors, and if QuAM can elucidate differences between NGF, GDNF and EGF induced Erk1/2 activation kinetics. Finally, we evaluated, if the investigation of one signalling component allows prediction of the behavioral response to a reagent not tested on nociceptors such as EGF. RESULTS: We established a software-based neuron identification, described quantitatively DRG-neuron heterogeneity and correlated measured sample sizes and corresponding assay sensitivity. Analysing more than 70,000 individual neurons we defined neuronal subgroups based on differential Erk1/2 activation status in sensory neurons. Baseline activity levels varied strongly already in untreated neurons. NGF and GDNF subgroup responsiveness correlated with their subgroup specificity on IB4(+)- and IB4(-)-neurons, respectively. We confirmed expression of EGF-receptors in all sensory neurons. EGF treatment induced STAT3 translocation into the nucleus. Nevertheless, we could not detect any EGF induced Erk1/2 phosphorylation. Accordingly, intradermal injection of EGF resulted in a fundamentally different outcome than NGF/GDNF. EGF did not induce mechanical hyperalgesia, but blocked PGE2-induced sensitization. CONCLUSIONS: QuAM is a suitable if not necessary tool to analyze activation of endogenous signalling in heterogeneous cultures. NGF, GDNF and EGF stimulation of DRG-neurons shows differential Erk1/2 activation responses and a corresponding differential behavioral phenotype. Thus, in addition to expression-markers also signalling-activity can be taken for functional subgroup differentiation and as predictor of behavioral outcome. The anti-nociceptive function of EGF is an intriguing result in\u2026", "author" : [ { "dropping-particle" : "", "family" : "Andres", "given" : "Christine", "non-dropping-particle" : "", "parse-names" : false, "suffix" : "" }, { "dropping-particle" : "", "family" : "Meyer", "given" : "Sonja", "non-dropping-particle" : "", "parse-names" : false, "suffix" : "" }, { "dropping-particle" : "", "family" : "Dina", "given" : "Olayinka A", "non-dropping-particle" : "", "parse-names" : false, "suffix" : "" }, { "dropping-particle" : "", "family" : "Levine", "given" : "Jon D", "non-dropping-particle" : "", "parse-names" : false, "suffix" : "" }, { "dropping-particle" : "", "family" : "Hucho", "given" : "Tim", "non-dropping-particle" : "", "parse-names" : false, "suffix" : "" } ], "container-title" : "Molecular Pain", "id" : "ITEM-1", "issue" : "1", "issued" : { "date-parts" : [ [ "2010" ] ] }, "page" : "98", "publisher" : "BioMed Central Ltd", "title" : "Quantitative automated microscopy ( QuAM ) elucidates growth factor specific signalling in pain sensitization", "type" : "article-journal", "volume" : "6" }, "uris" : [ "http://www.mendeley.com/documents/?uuid=c4694a09-a36c-4f55-9dd5-2dd550f0fe38" ] } ], "mendeley" : { "formattedCitation" : "(165)", "plainTextFormattedCitation" : "(165)", "previouslyFormattedCitation" : "(165)"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165)</w:t>
            </w:r>
            <w:r w:rsidR="006147F3" w:rsidRPr="00274D27">
              <w:rPr>
                <w:rFonts w:ascii="Times New Roman" w:eastAsia="Times New Roman" w:hAnsi="Times New Roman" w:cs="Times New Roman"/>
                <w:color w:val="000000"/>
                <w:szCs w:val="22"/>
                <w:lang w:eastAsia="en-IN"/>
              </w:rPr>
              <w:fldChar w:fldCharType="end"/>
            </w:r>
          </w:p>
        </w:tc>
        <w:tc>
          <w:tcPr>
            <w:tcW w:w="36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0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5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lastRenderedPageBreak/>
              <w:t>Erythropoeitin</w:t>
            </w:r>
            <w:proofErr w:type="spellEnd"/>
          </w:p>
        </w:tc>
        <w:tc>
          <w:tcPr>
            <w:tcW w:w="200" w:type="pct"/>
            <w:tcBorders>
              <w:top w:val="nil"/>
              <w:left w:val="nil"/>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epo</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ng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In this study, the extent of angiogenesis, evaluated as microvascular density, and the immunoreactivity of tumor cells to erythropoietin (Epo) and of endothelial cells to Epo receptor (EpoR) have been correlated in human glioma specimens, and the effect of anti-Epo antibody on glioma-induced angiogenesis in vivo in the chick embryo chorioallantoic membrane (CAM) has been investigated. Results show that: (1) Epo/EpoR expression correlates with angiogenesis, (2) in the CAM assay, tumor bioptic specimens induce a strong angiogenic response, comparable to that induced by VEGF, and (3) an anti-Epo antibody co-administered with tumor bioptic specimens significantly inhibits the angiogenic response. These findings suggest the presence of a loop in the Epo/EpoR system, i.e. Epo is secreted by glioma tumor cells and it affects glioma vascular endothelial cells via its receptor and promotes angiogenesis in a paracrine manner. Moreover, as demonstrated by in vivo experiments, Epo is responsible for the strong angiogenic response induced by human glioma bioptic specimens, because an anti-Epo antibody is able to significantly inhibit this response.", "author" : [ { "dropping-particle" : "", "family" : "Beatrice", "given" : "Nico", "non-dropping-particle" : "", "parse-names" : false, "suffix" : "" }, { "dropping-particle" : "", "family" : "Tiziana", "given" : "Annese", "non-dropping-particle" : "", "parse-names" : false, "suffix" : "" }, { "dropping-particle" : "", "family" : "Diego", "given" : "Guidolin", "non-dropping-particle" : "", "parse-names" : false, "suffix" : "" }, { "dropping-particle" : "", "family" : "Nicoletta", "given" : "Finato", "non-dropping-particle" : "", "parse-names" : false, "suffix" : "" }, { "dropping-particle" : "", "family" : "Enrico", "given" : "Crivellato", "non-dropping-particle" : "", "parse-names" : false, "suffix" : "" }, { "dropping-particle" : "", "family" : "Domenico", "given" : "Ribatti", "non-dropping-particle" : "", "parse-names" : false, "suffix" : "" } ], "container-title" : "Journal of neuro-oncology", "id" : "ITEM-1", "issue" : "1", "issued" : { "date-parts" : [ [ "2011" ] ] }, "page" : "51-8", "title" : "Epo is involved in angiogenesis in human glioma", "type" : "article-journal", "volume" : "102" }, "uris" : [ "http://www.mendeley.com/documents/?uuid=bef39c42-d9ed-4dea-ba7e-3223ecdc79d5" ] }, { "id" : "ITEM-2", "itemData" : { "DOI" : "10.1016/j.exphem.2007.01.044", "ISSN" : "0301-472X", "PMID" : "17379074", "abstract" : "OBJECTIVE: The ability of erythropoietin (EPO) to elicit a pro-angiogenic effect on human mesenchymal stem cells (hMSC) was tested. hMSC are currently under study as therapeutic delivery agents that target tumor vessels. Hypoxia favors the differentiation of hMSC towards a pro-angiogenic program. However, the classical angiogenic factors, vascular endothelial growth factor and basic fibroblast growth factor, are not fully capable of restoring this effect. The hypoxia-regulated factor, EPO, induces angiogenesis in endothelial cells. Here, EPO's pro-angiogenic effect on hMSC was analyzed. METHODS: hMSC were tested for EPO receptor expression by western blot, immunofluorescence, and flow cytometry assays. Downstream receptor signaling components JAK and STAT were measured by standard assays. Pro-angiogenesis effects mediated by EPO treatment of hMSC were measured by proliferation, cytokine, or pro-angiogenesis factor secretion, metalloprotease activation, migration, invasion, wound healing, and tubule formation assays. RESULTS: hMSC express the cognate EPO receptor and are capable of promoting angiogenesis following EPO treatment in all the angiogenesis assays tested. EPO-treated hMSC proliferate and secrete pro-angiogenesis factors more readily than untreated hMSC. EPO leads to increased hMSC chemotaxis, migration, and activation of matrix metalloprotease-2. This treatment causes greater recruitment of vessels as measured in an in vivo angiogenesis assay. CONCLUSION: EPO is capable of eliciting a pro-angiogenesis program in hMSC that instigates secretion of angiogenic factors and the subsequent recruitment of endothelium. This study defines a novel mechanism for tumor cell recruitment of blood vessels that is important to consider in the design of stem cell-based therapies.", "author" : [ { "dropping-particle" : "", "family" : "Zwezdaryk", "given" : "Kevin J", "non-dropping-particle" : "", "parse-names" : false, "suffix" : "" }, { "dropping-particle" : "", "family" : "Coffelt", "given" : "Seth B", "non-dropping-particle" : "", "parse-names" : false, "suffix" : "" }, { "dropping-particle" : "", "family" : "Figueroa", "given" : "Yanira G", "non-dropping-particle" : "", "parse-names" : false, "suffix" : "" }, { "dropping-particle" : "", "family" : "Liu", "given" : "Juliet", "non-dropping-particle" : "", "parse-names" : false, "suffix" : "" }, { "dropping-particle" : "", "family" : "Phinney", "given" : "Donald G", "non-dropping-particle" : "", "parse-names" : false, "suffix" : "" }, { "dropping-particle" : "", "family" : "LaMarca", "given" : "Heather L", "non-dropping-particle" : "", "parse-names" : false, "suffix" : "" }, { "dropping-particle" : "", "family" : "Florez", "given" : "Luisa", "non-dropping-particle" : "", "parse-names" : false, "suffix" : "" }, { "dropping-particle" : "", "family" : "Morris", "given" : "Cindy B", "non-dropping-particle" : "", "parse-names" : false, "suffix" : "" }, { "dropping-particle" : "", "family" : "Hoyle", "given" : "Gary W", "non-dropping-particle" : "", "parse-names" : false, "suffix" : "" }, { "dropping-particle" : "", "family" : "Scandurro", "given" : "Aline B", "non-dropping-particle" : "", "parse-names" : false, "suffix" : "" } ], "container-title" : "Experimental hematology", "id" : "ITEM-2", "issue" : "4", "issued" : { "date-parts" : [ [ "2007", "4" ] ] }, "page" : "640-52", "title" : "Erythropoietin, a hypoxia-regulated factor, elicits a pro-angiogenic program in human mesenchymal stem cells.", "type" : "article-journal", "volume" : "35" }, "uris" : [ "http://www.mendeley.com/documents/?uuid=c7ae8126-6fd1-4fbb-ae51-57d6baecfa05" ] } ], "mendeley" : { "formattedCitation" : "(166,167)", "plainTextFormattedCitation" : "(166,167)", "previouslyFormattedCitation" : "(166,167)"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166,167)</w:t>
            </w:r>
            <w:r w:rsidR="006147F3"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42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0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5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250E9C" w:rsidRPr="00274D27" w:rsidRDefault="00250E9C" w:rsidP="00096370">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Exercis</w:t>
            </w:r>
            <w:r w:rsidR="00595332" w:rsidRPr="00274D27">
              <w:rPr>
                <w:rFonts w:ascii="Times New Roman" w:eastAsia="Times New Roman" w:hAnsi="Times New Roman" w:cs="Times New Roman"/>
                <w:color w:val="000000"/>
                <w:szCs w:val="22"/>
                <w:lang w:eastAsia="en-IN"/>
              </w:rPr>
              <w:t>e</w:t>
            </w:r>
            <w:r w:rsidR="00096370" w:rsidRPr="00274D27">
              <w:rPr>
                <w:rFonts w:ascii="Times New Roman" w:hAnsi="Times New Roman" w:cs="Times New Roman"/>
                <w:szCs w:val="22"/>
                <w:vertAlign w:val="superscript"/>
              </w:rPr>
              <w:t>#</w:t>
            </w:r>
          </w:p>
        </w:tc>
        <w:tc>
          <w:tcPr>
            <w:tcW w:w="200" w:type="pct"/>
            <w:tcBorders>
              <w:top w:val="nil"/>
              <w:left w:val="nil"/>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exe</w:t>
            </w:r>
          </w:p>
        </w:tc>
        <w:tc>
          <w:tcPr>
            <w:tcW w:w="31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dp0</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2337/diabetes.46.7.1159", "ISBN" : "0012-1797 (Print)", "ISSN" : "00121797", "PMID" : "9200651", "abstract" : "The purpose of this study was to assess the effects of voluntary wheel running on the expression of leptin mRNA in rats that are either sensitive (OM) or resistant (S5B/Pl) to diet-induced obesity. Male OM and S5B/Pl rats had ad libitum access to standard rodent diet and water. At 3-5 weeks of age, animals of both strains were randomly assigned to either an exercise or sedentary control group. The exercise groups had 24-h access to a running wheel, and they trained for 7 weeks. During weeks 1-4, animals in both OM and S5B/Pl exercise groups progressively increased their running. During weeks 5-7, S5B/Pl exercisers tended to run more than did OM (approximately 60 vs. 45 km/week), but by the end of the study both groups had an equally greater heart weight (mg/g body weight) and planteris citrate synthase activity than their sedentary controls. Oral glucose tolerance tests performed during the last week of training revealed that compared with their appropriate controls, insulin sensitivity was enhanced (P &lt; 0.05) in OM but not in the S5B/Pl wheel-running groups. Inguinal, epididymal, and retroperitoneal fat pads weighed less in the running than in the nonrunning groups of both strains (P &lt; 0.01). Additionally, exercised animals had an increased percentage of smaller cells (40-60 microm; P &lt; 0.05) and a decreased percentage of larger cells (120-160 microm; P &lt; 0.05) in the epididymal fat depot. Epididymal leptin mRNA measured by Northern blot analysis was reduced in the exercise-trained rats of both strains (P &lt; 0.05). Furthermore, serum leptin was reduced in exercise-trained compared with the control animals of both strains. In comparison to S5B/Pl, control OM animals exhibited both a higher expression and higher circulating levels of leptin (P &lt; 0.05). While serum leptin levels were decreased and food intake was increased in the exercise-trained animals of both strains (P &lt; 0.05), the exact relationship between exercise, leptin, and food intake in this rat model of dietary obesity remains to be determined. Nonetheless, these results suggest that the expression and secretion of leptin can be influenced by exercise training and that these changes (i.e., reduced expression and secretion of protein) can occur independently of changes in whole-body insulin sensitivity and susceptibility to diet-induced obesity.", "author" : [ { "dropping-particle" : "", "family" : "Zachwieja", "given" : "Jeffrey J.", "non-dropping-particle" : "", "parse-names" : false, "suffix" : "" }, { "dropping-particle" : "", "family" : "Hendry", "given" : "Stephen L.", "non-dropping-particle" : "", "parse-names" : false, "suffix" : "" }, { "dropping-particle" : "", "family" : "Smith", "given" : "Steven R.", "non-dropping-particle" : "", "parse-names" : false, "suffix" : "" }, { "dropping-particle" : "", "family" : "Harris", "given" : "Ruth B S", "non-dropping-particle" : "", "parse-names" : false, "suffix" : "" } ], "container-title" : "Diabetes", "id" : "ITEM-1", "issue" : "7", "issued" : { "date-parts" : [ [ "1997" ] ] }, "page" : "1159-1166", "title" : "Voluntary wheel running decreases adipose tissue mass and expression of leptin inRNA in Osborne-Mendel rats", "type" : "article-journal", "volume" : "46" }, "uris" : [ "http://www.mendeley.com/documents/?uuid=aa374de4-64ce-4f79-b2f0-44cc30e316db" ] } ], "mendeley" : { "formattedCitation" : "(168)", "plainTextFormattedCitation" : "(168)", "previouslyFormattedCitation" : "(168)"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168)</w:t>
            </w:r>
            <w:r w:rsidR="006147F3"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r w:rsidR="00957A3C" w:rsidRPr="00274D27">
              <w:rPr>
                <w:rFonts w:ascii="Times New Roman" w:eastAsia="Times New Roman" w:hAnsi="Times New Roman" w:cs="Times New Roman"/>
                <w:color w:val="000000"/>
                <w:szCs w:val="22"/>
                <w:lang w:eastAsia="en-IN"/>
              </w:rPr>
              <w:t>il61</w:t>
            </w:r>
            <w:r w:rsidR="00957A3C"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111/j.1469-7793.2000.00237.x", "ISBN" : "0022-3751 (Print)\\r0022-3751 (Linking)", "ISSN" : "0022-3751", "PMID" : "11080265", "abstract" : "1. Plasma interleukin (IL)-6 concentration is increased with exercise and it has been demonstrated that contracting muscles can produce IL-The question addressed in the present study was whether the IL-6 production by contracting skeletal muscle is of such a magnitude that it can account for the IL-6 accumulating in the blood. 2. This was studied in six healthy males, who performed one-legged dynamic knee extensor exercise for 5 h at 25 W, which represented 40% of peak power output (Wmax). Arterial-femoral venous (a-fv) differences over the exercising and the resting leg were obtained before and every hour during the exercise. Leg blood flow was measured in parallel by the ultrasound Doppler technique. IL-6 was measured by enzyme-linked immunosorbent assay (ELISA). 3. Arterial plasma concentrations for IL-6 increased 19-fold compared to rest. The a-fv difference for IL-6 over the exercising leg followed the same pattern as did the net IL-6 release. Over the resting leg, there was no significant a-fv difference or net IL-6 release. The work was produced by 2.5 kg of active muscle, which means that during the last 2 h of exercise, the median IL-6 production was 6.8 ng min-1 (kg active muscle)-1 (range, 3.96-9.69 ng min-1 kg-1). 4. The net IL-6 release from the muscle over the last 2 h of exercise was 17-fold higher than the elevation in arterial IL-6 concentration and at 5 h of exercise the net release during 1 min was half of the IL-6 content in the plasma. This indicates a very high turnover of IL-6 during muscular exercise. We suggest that IL-6 produced by skeletal contracting muscle contributes to the maintenance of glucose homeostasis during prolonged exercise.", "author" : [ { "dropping-particle" : "", "family" : "Steensberg", "given" : "A", "non-dropping-particle" : "", "parse-names" : false, "suffix" : "" }, { "dropping-particle" : "", "family" : "Hall", "given" : "G", "non-dropping-particle" : "van", "parse-names" : false, "suffix" : "" }, { "dropping-particle" : "", "family" : "Osada", "given" : "T", "non-dropping-particle" : "", "parse-names" : false, "suffix" : "" }, { "dropping-particle" : "", "family" : "Sacchetti", "given" : "M", "non-dropping-particle" : "", "parse-names" : false, "suffix" : "" }, { "dropping-particle" : "", "family" : "Saltin", "given" : "B", "non-dropping-particle" : "", "parse-names" : false, "suffix" : "" }, { "dropping-particle" : "", "family" : "Klarlund Pedersen", "given" : "B", "non-dropping-particle" : "", "parse-names" : false, "suffix" : "" } ], "container-title" : "J Physiol", "id" : "ITEM-1", "issue" : "1", "issued" : { "date-parts" : [ [ "2000" ] ] }, "page" : "237-242", "title" : "Production of interleukin-6 in contracting human skeletal muscles can account for the exercise-induced increase in plasma interleukin-6", "type" : "article-journal", "volume" : "529" }, "uris" : [ "http://www.mendeley.com/documents/?uuid=6bbdfc71-7e8e-4806-9bfe-c5ec6920d674" ] } ], "mendeley" : { "formattedCitation" : "(169)", "plainTextFormattedCitation" : "(169)", "previouslyFormattedCitation" : "(169)" }, "properties" : { "noteIndex" : 0 }, "schema" : "https://github.com/citation-style-language/schema/raw/master/csl-citation.json" }</w:instrText>
            </w:r>
            <w:r w:rsidR="00957A3C"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169)</w:t>
            </w:r>
            <w:r w:rsidR="00957A3C"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3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36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36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30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35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8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6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2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34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0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250E9C" w:rsidRPr="00274D27" w:rsidRDefault="00250E9C" w:rsidP="00096370">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Fertility</w:t>
            </w:r>
            <w:r w:rsidR="00096370" w:rsidRPr="00274D27">
              <w:rPr>
                <w:rFonts w:ascii="Times New Roman" w:hAnsi="Times New Roman" w:cs="Times New Roman"/>
                <w:szCs w:val="22"/>
                <w:vertAlign w:val="superscript"/>
              </w:rPr>
              <w:t>+</w:t>
            </w:r>
          </w:p>
        </w:tc>
        <w:tc>
          <w:tcPr>
            <w:tcW w:w="200" w:type="pct"/>
            <w:tcBorders>
              <w:top w:val="nil"/>
              <w:left w:val="nil"/>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fty</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egf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The concentrations of epidermal growth factor (EGF) were measured by radioimmunoassay in the submandibular gland, plasma and urine of adult female C3H/HeN mice whilst virgin and during pregnancy, lactation and after lactation. During gestation there was a significant increase in the submandibular EGF concentration which was five to seven times higher than that found in virgin mice. The level of EGF in the gland remained high during the period of lactation and even several weeks after lactation. Plasma EGF levels were also increased during the periods of pregnancy, lactation and after lactation when compared with those of virgin mice. These increases were, however, apparent only between 24.00 and 08.00 h, because of circadian variations in circulating EGF. The level of plasma EGF was significantly (P less than 0.05) higher during the 24.00-08.00 h period than during the 12.00-20.00 h period in all stages examined. Concentrations of EGF in the urine of virgin, pregnant, lactating and primiparous mice remained relatively constant, and the levels were much higher than those in the plasma. Similar studies using sialoadenectomized pregnant and lactating mice indicated that the plasma levels of EGF were below the level of sensitivity of the assay (less than 16.5 pmol/l (less than 0.1 ng/ml] even during the 24.00-08.00 h period, whereas urinary EGF remained at high levels which were similar to those of normal pregnant and lactating mice. These results suggest that submandibular EGF contributes to the increase in plasma EGF which occurs after gestation, but is not the major source of the urinary EGF.", "author" : [ { "dropping-particle" : "", "family" : "Kurachi", "given" : "H", "non-dropping-particle" : "", "parse-names" : false, "suffix" : "" }, { "dropping-particle" : "", "family" : "Oka", "given" : "T", "non-dropping-particle" : "", "parse-names" : false, "suffix" : "" } ], "container-title" : "Journal of Endocrinology", "id" : "ITEM-1", "issue" : "2", "issued" : { "date-parts" : [ [ "1985" ] ] }, "page" : "197-202", "title" : "Changes in epidermal growth factor concentrations of submandibular gland, plasma and urine of normal and sialoadenectomized female mice during various reproductive stages", "type" : "article-journal", "volume" : "106" }, "uris" : [ "http://www.mendeley.com/documents/?uuid=f5b65557-80d3-4554-9a19-75b2513d70b6" ] } ], "mendeley" : { "formattedCitation" : "(170)", "plainTextFormattedCitation" : "(170)", "previouslyFormattedCitation" : "(170)"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170)</w:t>
            </w:r>
            <w:r w:rsidR="006147F3"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otg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Peripheral levels of estradiol, testosterone and progesterone were characterized during pregnancy in strains of mice which differ in prenatal survival following genetic selection. Strain variation in the secretory pattern of these hormones was minimal during the period that requires pituitary support of luteal function. In every line examined, a midpregnancy increase in circulating testoster- one occurred, followed by a second increase in testosterone late in gestation. Estradiol levels also increased during the latter half of pregnancy, except in a line selected for rapid growth. In general, progesterone levels increased from midpregnancy until shortly before parturition. Dramatic strain differences in hormone levels and their secretory pattern during the second half of pregnancy suggest that placental-ovarian function has changed in response to selection more than has pituitary control over ovarian steroidogenesis.", "author" : [ { "dropping-particle" : "", "family" : "Barkley", "given" : "M S", "non-dropping-particle" : "", "parse-names" : false, "suffix" : "" }, { "dropping-particle" : "", "family" : "Geschwind", "given" : "I I", "non-dropping-particle" : "", "parse-names" : false, "suffix" : "" }, { "dropping-particle" : "", "family" : "Bradford", "given" : "G E", "non-dropping-particle" : "", "parse-names" : false, "suffix" : "" } ], "container-title" : "Biology of Reproduction", "id" : "ITEM-1", "issued" : { "date-parts" : [ [ "1979" ] ] }, "page" : "733-738", "title" : "The Gestational and Progesterone Pattern Secretion of Estradiol , in Selected Testosterone Strains of Mice", "type" : "article-journal", "volume" : "20" }, "uris" : [ "http://www.mendeley.com/documents/?uuid=704d9240-ffcc-47b7-a211-f6ca892774f7" ] } ], "mendeley" : { "formattedCitation" : "(171)", "plainTextFormattedCitation" : "(171)", "previouslyFormattedCitation" : "(171)"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171)</w:t>
            </w:r>
            <w:r w:rsidR="006147F3"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oxy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The release of the nonapeptides oxytocin and vasopressin within the hypothalamic supraoptic and paraventricular nuclei was measured in 30-min microdialysates in conscious female rats in the last three days of pregnancy, during parturition, immediately after parturition and during suckling, all in the same rats, and in virgin controls. Nonapeptide release within the supraoptic and paraventricular nuclei was unchanged during late pregnancy compared to virgin rats, but intranuclear oxytocin and not vasopressin release was elevated during parturition (relative to late pregnancy, supraoptic nucleus: to 254%, paraventricular nucleus: to 300%; P &lt; 0.01) and during suckling also on days 8\u201310 of lactation (relative to pre-suckling, supraoptic nucleus: to 407%, paraventricular nucleus: to 275%; P &lt; 0.02). Suckling-induced release of oxytocin was significantly reduced using Ca2+-free, EDTA-containing (10\u22124 M) microdialysis fluid and further stimulated by high K+-(56 mM), veratridine-containing (50 \u03bcM) microdialysis fluid. The opioid antagonist naloxone whether given by subcutaneous injection (5 mg/kg) or directly into the supraoptic nucleus by microdialysis (5 \u00d7 10\u22126M) or microinjection (1.5 \u03bcl, 10\u22126M) did not further enhance oxytocin release within either the supraoptic or paraventricular nuclei during parturition. In contrast to the selective release of oxytocin within the supraoptic and paraventricular nuclei during parturition and suckling, direct osmotic stimulation of the nuclei by microdialysing hypertonic medium (artificial cerebrospinal fluid; 1 M NaCl) increased intranuclear release of both oxytocin and vasopressin which was further enhanced after replacement of hypertonic with isotonic fluid. This rebound phenomenon served to confirm the precise location of the microdialysis probe ante mortem and the ability of the nuclei to adequately respond to the osmotic stimulus at the end of the experiment. The study has shown that oxytocin is released in the supraoptic and paraventricular nuclei during parturition as well as in lactation unrestrained by endogenous opioids during parturition. This intranuclear release of oxytocin may act by local positive feedback stimulation of oxytocin neurons to excite further oxytocin release in the brain and into blood during both parturition and lactation.", "author" : [ { "dropping-particle" : "", "family" : "Neumann", "given" : "I.", "non-dropping-particle" : "", "parse-names" : false, "suffix" : "" }, { "dropping-particle" : "", "family" : "Russell", "given" : "J.A.", "non-dropping-particle" : "", "parse-names" : false, "suffix" : "" }, { "dropping-particle" : "", "family" : "Landgraf", "given" : "R.", "non-dropping-particle" : "", "parse-names" : false, "suffix" : "" } ], "container-title" : "Neuroscience", "id" : "ITEM-1", "issue" : "1", "issued" : { "date-parts" : [ [ "1993" ] ] }, "page" : "65-75", "title" : "Oxytocin and vasopressin release within the supraoptic and paraventricular nuclei of pregnant, parturient and lactating rats: A microdialysis study", "type" : "article-journal", "volume" : "53" }, "uris" : [ "http://www.mendeley.com/documents/?uuid=f9947af3-97a2-4a4f-8e51-bbc68be0781c" ] } ], "mendeley" : { "formattedCitation" : "(172)", "plainTextFormattedCitation" : "(172)", "previouslyFormattedCitation" : "(172)"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172)</w:t>
            </w:r>
            <w:r w:rsidR="006147F3" w:rsidRPr="00274D27">
              <w:rPr>
                <w:rFonts w:ascii="Times New Roman" w:eastAsia="Times New Roman" w:hAnsi="Times New Roman" w:cs="Times New Roman"/>
                <w:color w:val="000000"/>
                <w:szCs w:val="22"/>
                <w:lang w:eastAsia="en-IN"/>
              </w:rPr>
              <w:fldChar w:fldCharType="end"/>
            </w:r>
          </w:p>
        </w:tc>
        <w:tc>
          <w:tcPr>
            <w:tcW w:w="3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0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5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Food Intake</w:t>
            </w:r>
          </w:p>
        </w:tc>
        <w:tc>
          <w:tcPr>
            <w:tcW w:w="200" w:type="pct"/>
            <w:tcBorders>
              <w:top w:val="nil"/>
              <w:left w:val="nil"/>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fdi</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dp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ISSN" : "0091-7370", "PMID" : "11688849", "abstract" : "The objective of this study was to examine the effects of 10% food restriction on body weight, plasma cholecystokinin (CCK) levels, and exocrine pancreatic function in male Sprague-Dawley rats. A matched group of rats with unrestricted access to food served as controls. After ingesting the diets for 32 da, the rats were killed and blood obtained for plasma cholecystokinin, glucose, and insulin determinations. To evaluate pancreatic function, the pancreases were removed, weighed, and digested with collagenase to isolate pancreatic acini, which were incubated with maximal stimulating dose of CCK. The fraction of amylase that was released into the medium was measured. To explore the role of membrane receptors in exocrine pancreatic secretion, CCK receptor affinity and CCK receptor capacity were determined by radioligand binding assays in isolated, purified membranes from pancreatic acini. Compared to the control group, rats with 10% food restriction showed (a) reduced body weight gain, (b) increased pancreatic weight, (c) increased plasma CCK level, and (d) no significant changes in plasma glucose or insulin levels. The food-restricted group showed a reduction of pancreatic function, assessed by measuring amylase release in response to maximal CCK stimulation; the amylase release was diminished by 35% in the food-restricted group. In isolated acinar cell membranes from food-restricted rats, CCK receptor affinity and capacity were reduced by 23% and 16%, respectively, compared to controls. These results indicate that consumption of less food than normal affects pancreatic function by a mechanism that evidently involves CCK release and downregulation of CCK receptors. The data suggest that CCK plays an important physiological role in the adaptation to eating less food, and thereby to the lowering of body weight in rats and, possibly, in other animals.", "author" : [ { "dropping-particle" : "", "family" : "Chowdhury", "given" : "Parimal", "non-dropping-particle" : "", "parse-names" : false, "suffix" : "" }, { "dropping-particle" : "", "family" : "Rayford", "given" : "Phillip L.", "non-dropping-particle" : "", "parse-names" : false, "suffix" : "" } ], "container-title" : "Annals of clinical and laboratory science", "id" : "ITEM-1", "issue" : "4", "issued" : { "date-parts" : [ [ "2001", "10" ] ] }, "page" : "376-82", "title" : "Effect of food restriction on plasma cholecystokinin levels and exocrine pancreatic function in rats.", "type" : "article-journal", "volume" : "31" }, "uris" : [ "http://www.mendeley.com/documents/?uuid=9c9778fd-868f-44e0-a7fa-1371d3ca6307" ] } ], "mendeley" : { "formattedCitation" : "(173)", "plainTextFormattedCitation" : "(173)", "previouslyFormattedCitation" : "(173)"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173)</w:t>
            </w:r>
            <w:r w:rsidR="006147F3"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gr0</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93/beheco/arp071", "ISSN" : "1045-2249", "abstract" : "Both the rate and severity of sibling aggression are predicted to be higher when food availability is low. Although there is now good evidence that food availability influences sibling aggression in facultatively siblicidal species, where aggression commonly results in the death of a competitor, little is known about the proximate causes of aggression in nonsiblicidal species, where aggression rarely results in serious injury. Here, we investigated patterns of aggression between juvenile meerkats (Suricata suricatta), a species where littermate aggression is common, but never lethal. We show that the frequency of aggression between littermates increased when rainfall and helper number, both predictors of the amount of food available to pups, were low. Short-term feeding experiments demonstrated that reducing pup hunger by provisioning them before a foraging session significantly reduced their frequency of aggression in comparison to unfed controls. There was no evidence that offspring sex or weight influenced either the rate at which pups were aggressive, or which littermates they were aggressive to. These results suggest that food availability is an important factor affecting the severity of aggressive competition between offspring, even in the absence of lethal aggressive attacks.", "author" : [ { "dropping-particle" : "", "family" : "Hodge", "given" : "S.J.", "non-dropping-particle" : "", "parse-names" : false, "suffix" : "" }, { "dropping-particle" : "", "family" : "Thornton", "given" : "A.", "non-dropping-particle" : "", "parse-names" : false, "suffix" : "" }, { "dropping-particle" : "", "family" : "Flower", "given" : "T.P.", "non-dropping-particle" : "", "parse-names" : false, "suffix" : "" }, { "dropping-particle" : "", "family" : "Clutton-Brock", "given" : "T.H.", "non-dropping-particle" : "", "parse-names" : false, "suffix" : "" } ], "container-title" : "Behavioral Ecology", "id" : "ITEM-1", "issue" : "5", "issued" : { "date-parts" : [ [ "2009", "7", "17" ] ] }, "page" : "930-935", "title" : "Food limitation increases aggression in juvenile meerkats", "type" : "article-journal", "volume" : "20" }, "uris" : [ "http://www.mendeley.com/documents/?uuid=79dfbf67-d47a-4178-b04b-cc80d90283d7" ] } ], "mendeley" : { "formattedCitation" : "(174)", "plainTextFormattedCitation" : "(174)", "previouslyFormattedCitation" : "(174)"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174)</w:t>
            </w:r>
            <w:r w:rsidR="006147F3"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szCs w:val="22"/>
                <w:lang w:eastAsia="en-IN"/>
              </w:rPr>
            </w:pPr>
            <w:r w:rsidRPr="00274D27">
              <w:rPr>
                <w:rFonts w:ascii="Times New Roman" w:eastAsia="Times New Roman" w:hAnsi="Times New Roman" w:cs="Times New Roman"/>
                <w:szCs w:val="22"/>
                <w:lang w:eastAsia="en-IN"/>
              </w:rPr>
              <w:t>msl1*</w:t>
            </w:r>
          </w:p>
        </w:tc>
        <w:tc>
          <w:tcPr>
            <w:tcW w:w="3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szCs w:val="22"/>
                <w:lang w:eastAsia="en-IN"/>
              </w:rPr>
            </w:pPr>
            <w:r w:rsidRPr="00274D27">
              <w:rPr>
                <w:rFonts w:ascii="Times New Roman" w:eastAsia="Times New Roman" w:hAnsi="Times New Roman" w:cs="Times New Roman"/>
                <w:szCs w:val="22"/>
                <w:lang w:eastAsia="en-IN"/>
              </w:rPr>
              <w:t>ffa1*</w:t>
            </w:r>
          </w:p>
        </w:tc>
        <w:tc>
          <w:tcPr>
            <w:tcW w:w="36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szCs w:val="22"/>
                <w:lang w:eastAsia="en-IN"/>
              </w:rPr>
            </w:pPr>
            <w:r w:rsidRPr="00274D27">
              <w:rPr>
                <w:rFonts w:ascii="Times New Roman" w:eastAsia="Times New Roman" w:hAnsi="Times New Roman" w:cs="Times New Roman"/>
                <w:szCs w:val="22"/>
                <w:lang w:eastAsia="en-IN"/>
              </w:rPr>
              <w:t>ins1</w:t>
            </w:r>
            <w:r w:rsidR="006147F3" w:rsidRPr="00274D27">
              <w:rPr>
                <w:rFonts w:ascii="Times New Roman" w:eastAsia="Times New Roman" w:hAnsi="Times New Roman" w:cs="Times New Roman"/>
                <w:szCs w:val="22"/>
                <w:lang w:eastAsia="en-IN"/>
              </w:rPr>
              <w:fldChar w:fldCharType="begin" w:fldLock="1"/>
            </w:r>
            <w:r w:rsidR="001C2632">
              <w:rPr>
                <w:rFonts w:ascii="Times New Roman" w:eastAsia="Times New Roman" w:hAnsi="Times New Roman" w:cs="Times New Roman"/>
                <w:szCs w:val="22"/>
                <w:lang w:eastAsia="en-IN"/>
              </w:rPr>
              <w:instrText>ADDIN CSL_CITATION { "citationItems" : [ { "id" : "ITEM-1", "itemData" : { "abstract" : "Blood glucose and plasma insulin concentrations were measured in blood sampled via a cardiac catheter in freely moving rats. To obtain a rapid conditioned cephalic phase of insulin secretion, rats were habituated to one of two feeding schedules. Clock-activated opening of doors in front of the food hopper imposed a feeding schedule of either six meals per day or two meals per day. When the doors were opened in both conditions, insulin increased rapidly during the first minute of feeding in the middle of the light phase. However, when presented an empty food hopper immediately after door opening, only rats in the two meal per day condition showed raised insulin levels and not rats in the six meal per day condition. This response was abolished following pharmacological blockade of nicotinic receptors with hexamethonium and muscarinic receptors with atropine. The present study shows that rapid conditioned insulin secretion can be evoked within one minute by a meal-associated stimulus. These results further indicate that this conditioned insulin secretion is vagally mediated and that its occurrence is dependent on the nature of the feeding schedule.", "author" : [ { "dropping-particle" : "", "family" : "Strubbe", "given" : "JH", "non-dropping-particle" : "", "parse-names" : false, "suffix" : "" } ], "container-title" : "American Journal of Physiology", "id" : "ITEM-1", "issue" : "3.2", "issued" : { "date-parts" : [ [ "1992" ] ] }, "page" : "R615-8", "title" : "Parasympathetic involvement in rapid meal-associated conditioned insulin secretion in the rat.", "type" : "article-journal", "volume" : "262" }, "uris" : [ "http://www.mendeley.com/documents/?uuid=2e452358-d373-4da5-8812-53b0c3468d3a" ] } ], "mendeley" : { "formattedCitation" : "(175)", "plainTextFormattedCitation" : "(175)", "previouslyFormattedCitation" : "(175)" }, "properties" : { "noteIndex" : 0 }, "schema" : "https://github.com/citation-style-language/schema/raw/master/csl-citation.json" }</w:instrText>
            </w:r>
            <w:r w:rsidR="006147F3" w:rsidRPr="00274D27">
              <w:rPr>
                <w:rFonts w:ascii="Times New Roman" w:eastAsia="Times New Roman" w:hAnsi="Times New Roman" w:cs="Times New Roman"/>
                <w:szCs w:val="22"/>
                <w:lang w:eastAsia="en-IN"/>
              </w:rPr>
              <w:fldChar w:fldCharType="separate"/>
            </w:r>
            <w:r w:rsidR="001C2632" w:rsidRPr="001C2632">
              <w:rPr>
                <w:rFonts w:ascii="Times New Roman" w:eastAsia="Times New Roman" w:hAnsi="Times New Roman" w:cs="Times New Roman"/>
                <w:noProof/>
                <w:szCs w:val="22"/>
                <w:lang w:eastAsia="en-IN"/>
              </w:rPr>
              <w:t>(175)</w:t>
            </w:r>
            <w:r w:rsidR="006147F3" w:rsidRPr="00274D27">
              <w:rPr>
                <w:rFonts w:ascii="Times New Roman" w:eastAsia="Times New Roman" w:hAnsi="Times New Roman" w:cs="Times New Roman"/>
                <w:szCs w:val="22"/>
                <w:lang w:eastAsia="en-IN"/>
              </w:rPr>
              <w:fldChar w:fldCharType="end"/>
            </w:r>
          </w:p>
        </w:tc>
        <w:tc>
          <w:tcPr>
            <w:tcW w:w="36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szCs w:val="22"/>
                <w:lang w:eastAsia="en-IN"/>
              </w:rPr>
            </w:pPr>
            <w:r w:rsidRPr="00274D27">
              <w:rPr>
                <w:rFonts w:ascii="Times New Roman" w:eastAsia="Times New Roman" w:hAnsi="Times New Roman" w:cs="Times New Roman"/>
                <w:szCs w:val="22"/>
                <w:lang w:eastAsia="en-IN"/>
              </w:rPr>
              <w:t>pgl1*</w:t>
            </w:r>
          </w:p>
        </w:tc>
        <w:tc>
          <w:tcPr>
            <w:tcW w:w="30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5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8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6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2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34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c>
          <w:tcPr>
            <w:tcW w:w="20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Free Fatty Acids</w:t>
            </w:r>
          </w:p>
        </w:tc>
        <w:tc>
          <w:tcPr>
            <w:tcW w:w="200" w:type="pct"/>
            <w:tcBorders>
              <w:top w:val="nil"/>
              <w:left w:val="nil"/>
              <w:bottom w:val="single" w:sz="4" w:space="0" w:color="auto"/>
              <w:right w:val="single" w:sz="4" w:space="0" w:color="auto"/>
            </w:tcBorders>
            <w:shd w:val="clear" w:color="auto" w:fill="auto"/>
            <w:vAlign w:val="center"/>
            <w:hideMark/>
          </w:tcPr>
          <w:p w:rsidR="00250E9C" w:rsidRPr="00274D27" w:rsidRDefault="00250E9C"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ffa</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j0</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2337/db06-0840", "ISSN" : "0012-1797", "PMID" : "17327445", "abstract" : "Lipid oversupply plays a role in developing insulin resistance in skeletal muscle, decreasing expression of nuclear-encoded mitochondrial genes, and increasing extracellular matrix remodeling. To determine if a decrease in plasma lipid content reverses these abnormalities, insulin-resistant subjects with a family history of type 2 diabetes had euglycemic clamps and muscle biopsies before and after acipimox treatment to suppress free fatty acids. Free fatty acids fell from 0.584 +/- 0.041 to 0.252 +/- 0.053 mmol/l (P &lt; 0.001) and glucose disposal increased from 5.28 +/- 0.46 to 6.31 +/- 0.55 mg . kg(-1) . min(-1) (P &lt; 0.05) after acipimox; intramuscular fatty acyl CoA decreased from 10.3 +/- 1.9 to 4.54 +/- 0.82 pmol/mg muscle (P &lt; 0.01). Paradoxically, expression of PGC-1-and nuclear-encoded mitochondrial genes decreased after acipimox, and expression of collagens I and III alpha-subunits (82- and 21-fold increase, respectively, P &lt; 0.05), connective tissue growth factor (2.5-fold increase, P &lt; 0.001), and transforming growth factor-beta1 increased (2.95-fold increase, P &lt; 0.05). Therefore, a reduction in lipid supply does not completely reverse the molecular changes associated with lipid oversupply in muscle. Changes in expression of nuclear-encoded mitochondrial genes do not always correlate with changes in insulin sensitivity.", "author" : [ { "dropping-particle" : "", "family" : "Bajaj", "given" : "Mandeep", "non-dropping-particle" : "", "parse-names" : false, "suffix" : "" }, { "dropping-particle" : "", "family" : "Medina-Navarro", "given" : "Rafael", "non-dropping-particle" : "", "parse-names" : false, "suffix" : "" }, { "dropping-particle" : "", "family" : "Suraamornkul", "given" : "Swangjit", "non-dropping-particle" : "", "parse-names" : false, "suffix" : "" }, { "dropping-particle" : "", "family" : "Meyer", "given" : "Christian", "non-dropping-particle" : "", "parse-names" : false, "suffix" : "" }, { "dropping-particle" : "", "family" : "DeFronzo", "given" : "Ralph A", "non-dropping-particle" : "", "parse-names" : false, "suffix" : "" }, { "dropping-particle" : "", "family" : "Mandarino", "given" : "Lawrence J", "non-dropping-particle" : "", "parse-names" : false, "suffix" : "" } ], "container-title" : "Diabetes", "id" : "ITEM-1", "issue" : "3", "issued" : { "date-parts" : [ [ "2007", "3" ] ] }, "page" : "743-52", "title" : "Paradoxical changes in muscle gene expression in insulin-resistant subjects after sustained reduction in plasma free fatty acid concentration.", "type" : "article-journal", "volume" : "56" }, "uris" : [ "http://www.mendeley.com/documents/?uuid=d5da052c-b872-4752-b875-630064a509c1" ] } ], "mendeley" : { "formattedCitation" : "(176)", "plainTextFormattedCitation" : "(176)", "previouslyFormattedCitation" : "(176)"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176)</w:t>
            </w:r>
            <w:r w:rsidR="006147F3"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a0</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2337/dc11-1295", "ISSN" : "1935-5548", "PMID" : "22210566", "abstract" : "Insulin resistance and type 2 diabetes are associated with an increased risk of neurodegenerative diseases. Brain-derived neurotrophic factor (BDNF) regulates neuronal differentiation and synaptic plasticity, and its decreased levels are supposed to play a role in the pathogenesis of Alzheimer's disease and other disorders. The aim of the current study was to estimate the effects of hyperinsulinemia and serum free fatty acids (FFA) elevation on circulating BDNF concentration in humans.", "author" : [ { "dropping-particle" : "", "family" : "Karczewska-Kupczewska", "given" : "Monika", "non-dropping-particle" : "", "parse-names" : false, "suffix" : "" }, { "dropping-particle" : "", "family" : "Kowalska", "given" : "Irina", "non-dropping-particle" : "", "parse-names" : false, "suffix" : "" }, { "dropping-particle" : "", "family" : "Niko\u0142ajuk", "given" : "Agnieszka", "non-dropping-particle" : "", "parse-names" : false, "suffix" : "" }, { "dropping-particle" : "", "family" : "Adamska", "given" : "Agnieszka", "non-dropping-particle" : "", "parse-names" : false, "suffix" : "" }, { "dropping-particle" : "", "family" : "Zieli\u0144ska", "given" : "Magdalena", "non-dropping-particle" : "", "parse-names" : false, "suffix" : "" }, { "dropping-particle" : "", "family" : "Kami\u0144ska", "given" : "Natalia", "non-dropping-particle" : "", "parse-names" : false, "suffix" : "" }, { "dropping-particle" : "", "family" : "Otziomek", "given" : "El\u017cbieta", "non-dropping-particle" : "", "parse-names" : false, "suffix" : "" }, { "dropping-particle" : "", "family" : "G\u00f3rska", "given" : "Maria", "non-dropping-particle" : "", "parse-names" : false, "suffix" : "" }, { "dropping-particle" : "", "family" : "Str\u0105czkowski", "given" : "Marek", "non-dropping-particle" : "", "parse-names" : false, "suffix" : "" } ], "container-title" : "Diabetes care", "id" : "ITEM-1", "issue" : "2", "issued" : { "date-parts" : [ [ "2012", "2" ] ] }, "page" : "358-62", "title" : "Circulating brain-derived neurotrophic factor concentration is downregulated by intralipid/heparin infusion or high-fat meal in young healthy male subjects.", "type" : "article-journal", "volume" : "35" }, "uris" : [ "http://www.mendeley.com/documents/?uuid=aaf4d2f4-9e6b-4662-b8f9-396590ee1c9e" ] }, { "id" : "ITEM-2", "itemData" : { "DOI" : "10.1172/JCI5001", "ISSN" : "0021-9738", "PMID" : "9916137", "abstract" : "To examine the mechanism by which free fatty acids (FFA) induce insulin resistance in human skeletal muscle, glycogen, glucose-6-phosphate, and intracellular glucose concentrations were measured using carbon-13 and phosphorous-31 nuclear magnetic resonance spectroscopy in seven healthy subjects before and after a hyperinsulinemic-euglycemic clamp following a five-hour infusion of either lipid/heparin or glycerol/heparin. IRS-1-associated phosphatidylinositol 3-kinase (PI 3-kinase) activity was also measured in muscle biopsy samples obtained from seven additional subjects before and after an identical protocol. Rates of insulin stimulated whole-body glucose uptake. Glucose oxidation and muscle glycogen synthesis were 50%-60% lower following the lipid infusion compared with the glycerol infusion and were associated with a approximately 90% decrease in the increment in intramuscular glucose-6-phosphate concentration, implying diminished glucose transport or phosphorylation activity. To distinguish between these two possibilities, intracellular glucose concentration was measured and found to be significantly lower in the lipid infusion studies, implying that glucose transport is the rate-controlling step. Insulin stimulation, during the glycerol infusion, resulted in a fourfold increase in PI 3-kinase activity over basal that was abolished during the lipid infusion. Taken together, these data suggest that increased concentrations of plasma FFA induce insulin resistance in humans through inhibition of glucose transport activity; this may be a consequence of decreased IRS-1-associated PI 3-kinase activity.", "author" : [ { "dropping-particle" : "", "family" : "Dresner", "given" : "Alan", "non-dropping-particle" : "", "parse-names" : false, "suffix" : "" }, { "dropping-particle" : "", "family" : "Laurent", "given" : "Didier", "non-dropping-particle" : "", "parse-names" : false, "suffix" : "" }, { "dropping-particle" : "", "family" : "Marcucci", "given" : "Melissa", "non-dropping-particle" : "", "parse-names" : false, "suffix" : "" }, { "dropping-particle" : "", "family" : "Griffin", "given" : "Margaret E.", "non-dropping-particle" : "", "parse-names" : false, "suffix" : "" }, { "dropping-particle" : "", "family" : "Dufour", "given" : "Sylvie", "non-dropping-particle" : "", "parse-names" : false, "suffix" : "" }, { "dropping-particle" : "", "family" : "Cline", "given" : "Gary W.", "non-dropping-particle" : "", "parse-names" : false, "suffix" : "" }, { "dropping-particle" : "", "family" : "Slezak", "given" : "Lori A.", "non-dropping-particle" : "", "parse-names" : false, "suffix" : "" }, { "dropping-particle" : "", "family" : "Andersen", "given" : "Dana K.", "non-dropping-particle" : "", "parse-names" : false, "suffix" : "" }, { "dropping-particle" : "", "family" : "Hundal", "given" : "Ripudaman S.", "non-dropping-particle" : "", "parse-names" : false, "suffix" : "" }, { "dropping-particle" : "", "family" : "Rothman", "given" : "Douglas L.", "non-dropping-particle" : "", "parse-names" : false, "suffix" : "" }, { "dropping-particle" : "", "family" : "Petersen", "given" : "Kitt Falk", "non-dropping-particle" : "", "parse-names" : false, "suffix" : "" }, { "dropping-particle" : "", "family" : "Shulman", "given" : "Gerald I.", "non-dropping-particle" : "", "parse-names" : false, "suffix" : "" } ], "container-title" : "The Journal of clinical investigation", "id" : "ITEM-2", "issue" : "2", "issued" : { "date-parts" : [ [ "1999", "1" ] ] }, "page" : "253-59", "title" : "Effects of free fatty acids on glucose transport and IRS-1-associated phosphatidylinositol 3-kinase activity.", "type" : "article-journal", "volume" : "103" }, "uris" : [ "http://www.mendeley.com/documents/?uuid=85b1598f-af64-4399-8ad9-01d626efb0ce" ] }, { "id" : "ITEM-3", "itemData" : { "DOI" : "10.2337/db06-0840", "ISSN" : "0012-1797", "PMID" : "17327445", "abstract" : "Lipid oversupply plays a role in developing insulin resistance in skeletal muscle, decreasing expression of nuclear-encoded mitochondrial genes, and increasing extracellular matrix remodeling. To determine if a decrease in plasma lipid content reverses these abnormalities, insulin-resistant subjects with a family history of type 2 diabetes had euglycemic clamps and muscle biopsies before and after acipimox treatment to suppress free fatty acids. Free fatty acids fell from 0.584 +/- 0.041 to 0.252 +/- 0.053 mmol/l (P &lt; 0.001) and glucose disposal increased from 5.28 +/- 0.46 to 6.31 +/- 0.55 mg . kg(-1) . min(-1) (P &lt; 0.05) after acipimox; intramuscular fatty acyl CoA decreased from 10.3 +/- 1.9 to 4.54 +/- 0.82 pmol/mg muscle (P &lt; 0.01). Paradoxically, expression of PGC-1-and nuclear-encoded mitochondrial genes decreased after acipimox, and expression of collagens I and III alpha-subunits (82- and 21-fold increase, respectively, P &lt; 0.05), connective tissue growth factor (2.5-fold increase, P &lt; 0.001), and transforming growth factor-beta1 increased (2.95-fold increase, P &lt; 0.05). Therefore, a reduction in lipid supply does not completely reverse the molecular changes associated with lipid oversupply in muscle. Changes in expression of nuclear-encoded mitochondrial genes do not always correlate with changes in insulin sensitivity.", "author" : [ { "dropping-particle" : "", "family" : "Bajaj", "given" : "Mandeep", "non-dropping-particle" : "", "parse-names" : false, "suffix" : "" }, { "dropping-particle" : "", "family" : "Medina-Navarro", "given" : "Rafael", "non-dropping-particle" : "", "parse-names" : false, "suffix" : "" }, { "dropping-particle" : "", "family" : "Suraamornkul", "given" : "Swangjit", "non-dropping-particle" : "", "parse-names" : false, "suffix" : "" }, { "dropping-particle" : "", "family" : "Meyer", "given" : "Christian", "non-dropping-particle" : "", "parse-names" : false, "suffix" : "" }, { "dropping-particle" : "", "family" : "DeFronzo", "given" : "Ralph A", "non-dropping-particle" : "", "parse-names" : false, "suffix" : "" }, { "dropping-particle" : "", "family" : "Mandarino", "given" : "Lawrence J", "non-dropping-particle" : "", "parse-names" : false, "suffix" : "" } ], "container-title" : "Diabetes", "id" : "ITEM-3", "issue" : "3", "issued" : { "date-parts" : [ [ "2007", "3" ] ] }, "page" : "743-52", "title" : "Paradoxical changes in muscle gene expression in insulin-resistant subjects after sustained reduction in plasma free fatty acid concentration.", "type" : "article-journal", "volume" : "56" }, "uris" : [ "http://www.mendeley.com/documents/?uuid=d5da052c-b872-4752-b875-630064a509c1" ] }, { "id" : "ITEM-4", "itemData" : { "abstract" : "To examine the mechanism by which lipids cause insulin resistance in humans, skeletal muscle glycogen and glucose-6-phosphate concentrations were measured every 15 min by simultaneous 13C and 31P nuclear magnetic resonance spectroscopy in nine healthy subjects in the presence of low (0.18 +/- 0.02 mM [mean +/- SEM]; control) or high (1.93 +/- 0.04 mM; lipid infusion) plasma free fatty acid levels under euglycemic (approximately 5.2 mM) hyperinsulinemic (approximately 400 pM) clamp conditions for 6 h. During the initial 3.5 h of the clamp the rate of whole-body glucose uptake was not affected by lipid infusion, but it then decreased continuously to be approximately 46% of control values after 6 h (P &lt; 0.00001). Augmented lipid oxidation was accompanied by a approximately 40% reduction of oxidative glucose metabolism starting during the third hour of lipid infusion (P &lt; 0.05). Rates of muscle glycogen synthesis were similar during the first 3 h of lipid and control infusion, but thereafter decreased to approximately 50% of control values (4.0 +/- 1.0 vs. 9.3 +/- 1.6 mumol/[kg.min], P &lt; 0.05). Reduction of muscle glycogen synthesis by elevated plasma free fatty acids was preceded by a fall of muscle glucose-6-phosphate concentrations starting at approximately 1.5 h (195 +/- 25 vs. control: 237 +/- 26 mM; P &lt; 0.01). Therefore in contrast to the originally postulated mechanism in which free fatty acids were thought to inhibit insulin-stimulated glucose uptake in muscle through initial inhibition of pyruvate dehydrogenase these results demonstrate that free fatty acids induce insulin resistance in humans by initial inhibition of glucose transport/phosphorylation which is then followed by an approximately 50% reduction in both the rate of muscle glycogen synthesis and glucose oxidation.", "author" : [ { "dropping-particle" : "", "family" : "Roden", "given" : "Michael", "non-dropping-particle" : "", "parse-names" : false, "suffix" : "" }, { "dropping-particle" : "", "family" : "Price", "given" : "Thomas B", "non-dropping-particle" : "", "parse-names" : false, "suffix" : "" }, { "dropping-particle" : "", "family" : "Perseghin", "given" : "Gianluca", "non-dropping-particle" : "", "parse-names" : false, "suffix" : "" }, { "dropping-particle" : "", "family" : "Petersen", "given" : "Kitt Falk", "non-dropping-particle" : "", "parse-names" : false, "suffix" : "" }, { "dropping-particle" : "", "family" : "Rothman", "given" : "Douglas L", "non-dropping-particle" : "", "parse-names" : false, "suffix" : "" }, { "dropping-particle" : "", "family" : "Cline", "given" : "Gary W", "non-dropping-particle" : "", "parse-names" : false, "suffix" : "" }, { "dropping-particle" : "", "family" : "Shulman", "given" : "Gerald I", "non-dropping-particle" : "", "parse-names" : false, "suffix" : "" } ], "container-title" : "The Journal of Clinical Investigation", "id" : "ITEM-4", "issue" : "12", "issued" : { "date-parts" : [ [ "1996" ] ] }, "page" : "2859-2865", "title" : "Mechanism of Free Fatty Acid \u2013 induced Insulin Resistance in Humans", "type" : "article-journal", "volume" : "97" }, "uris" : [ "http://www.mendeley.com/documents/?uuid=1592cbf2-38f9-4331-a15f-d755b67e3d6f" ] } ], "mendeley" : { "formattedCitation" : "(176\u2013179)", "plainTextFormattedCitation" : "(176\u2013179)", "previouslyFormattedCitation" : "(176\u2013179)"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176–179)</w:t>
            </w:r>
            <w:r w:rsidR="006147F3"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bdn0</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2337/dc11-1295", "ISSN" : "1935-5548", "PMID" : "22210566", "abstract" : "Insulin resistance and type 2 diabetes are associated with an increased risk of neurodegenerative diseases. Brain-derived neurotrophic factor (BDNF) regulates neuronal differentiation and synaptic plasticity, and its decreased levels are supposed to play a role in the pathogenesis of Alzheimer's disease and other disorders. The aim of the current study was to estimate the effects of hyperinsulinemia and serum free fatty acids (FFA) elevation on circulating BDNF concentration in humans.", "author" : [ { "dropping-particle" : "", "family" : "Karczewska-Kupczewska", "given" : "Monika", "non-dropping-particle" : "", "parse-names" : false, "suffix" : "" }, { "dropping-particle" : "", "family" : "Kowalska", "given" : "Irina", "non-dropping-particle" : "", "parse-names" : false, "suffix" : "" }, { "dropping-particle" : "", "family" : "Niko\u0142ajuk", "given" : "Agnieszka", "non-dropping-particle" : "", "parse-names" : false, "suffix" : "" }, { "dropping-particle" : "", "family" : "Adamska", "given" : "Agnieszka", "non-dropping-particle" : "", "parse-names" : false, "suffix" : "" }, { "dropping-particle" : "", "family" : "Zieli\u0144ska", "given" : "Magdalena", "non-dropping-particle" : "", "parse-names" : false, "suffix" : "" }, { "dropping-particle" : "", "family" : "Kami\u0144ska", "given" : "Natalia", "non-dropping-particle" : "", "parse-names" : false, "suffix" : "" }, { "dropping-particle" : "", "family" : "Otziomek", "given" : "El\u017cbieta", "non-dropping-particle" : "", "parse-names" : false, "suffix" : "" }, { "dropping-particle" : "", "family" : "G\u00f3rska", "given" : "Maria", "non-dropping-particle" : "", "parse-names" : false, "suffix" : "" }, { "dropping-particle" : "", "family" : "Str\u0105czkowski", "given" : "Marek", "non-dropping-particle" : "", "parse-names" : false, "suffix" : "" } ], "container-title" : "Diabetes care", "id" : "ITEM-1", "issue" : "2", "issued" : { "date-parts" : [ [ "2012", "2" ] ] }, "page" : "358-62", "title" : "Circulating brain-derived neurotrophic factor concentration is downregulated by intralipid/heparin infusion or high-fat meal in young healthy male subjects.", "type" : "article-journal", "volume" : "35" }, "uris" : [ "http://www.mendeley.com/documents/?uuid=aaf4d2f4-9e6b-4662-b8f9-396590ee1c9e" ] } ], "mendeley" : { "formattedCitation" : "(177)", "plainTextFormattedCitation" : "(177)", "previouslyFormattedCitation" : "(177)"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177)</w:t>
            </w:r>
            <w:r w:rsidR="006147F3" w:rsidRPr="00274D27">
              <w:rPr>
                <w:rFonts w:ascii="Times New Roman" w:eastAsia="Times New Roman" w:hAnsi="Times New Roman" w:cs="Times New Roman"/>
                <w:color w:val="000000"/>
                <w:szCs w:val="22"/>
                <w:lang w:eastAsia="en-IN"/>
              </w:rPr>
              <w:fldChar w:fldCharType="end"/>
            </w:r>
          </w:p>
        </w:tc>
        <w:tc>
          <w:tcPr>
            <w:tcW w:w="3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gng1</w:t>
            </w:r>
            <w:r w:rsidR="006147F3"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ISSN" : "0012-1797", "PMID" : "11289046", "abstract" : "Effects of endogenously derived free fatty acids (FFAs) on rates of gluconeogenesis (GNG) (determined with 2H2O), glycogenolysis (GL), and endogenous glucose production (EGP) were studied in 18 type 2 diabetic patients and in 7 nondiabetic control subjects under three experimental conditions: 1) during an 8-h fast (from 16-24 h after the last meal), when plasma FFA levels increased slowly; 2) during 4 h (from 16-20 h) of nicotinic acid (NA) administration (fasting plus NA), when plasma FFAs decreased acutely; and 3) during 4 h (from 20-24 h) after discontinuation of NA (FFA rebound), when plasma FFAs increased acutely. During fasting, FFAs increased from 636 to 711 micromol/l in type 2 diabetic patients and from 462 to 573 micromol/l in control subjects (P &lt; 0.04), but GNG did not change in diabetic patients (6.9 vs. 6.5 micromol x kg(-1) x min(-1), P &gt; 0.05) or in control subjects (5.1 vs. 5.4 micromol x kg(-1) x min(-1), P &gt; 0.05). During fasting plus NA, FFAs decreased in diabetic patients and control subjects (from 593 to 193 and from 460 to 162 micromol/l, respectively); GNG decreased (from 6.1 to 4.2 and from 4.7 to 3.5 micromol x kg(-1) x min(-1)), whereas GL decreased in diabetic patients (from 5.3 to 4.4 micromol x kg(-1) x min(-1)) but increased in control subjects (from 5.4 to 7.2 micromol x kg(-1) min(-1)). During the FFA rebound, FFAs increased in diabetic patients and control subjects (from 193 to 1,239 and from 162 to 1,491 micromol/l, respectively); GNG increased (from 4.2 to 5.4 and from 3.4 to 5.3 micromol x kg(-1) x min(-1) respectively), and GL decreased (from 4.4 to 3.4 and from 7.3 to 4.3 micromol x kg(-1) x min(-1), respectively). In summary, during an extended overnight fast, increasing plasma FFA levels stimulated GNG, whereas decreasing FFA levels inhibited GNG in both diabetic and control subjects; 20 h after the last meal, approximately one-third of GNG in both diabetic and control subjects was dependent on FFAs; and autoregulation of EGP by GL in response to decreasing GNG was impaired in diabetic patients.", "author" : [ { "dropping-particle" : "", "family" : "Boden", "given" : "Guenther", "non-dropping-particle" : "", "parse-names" : false, "suffix" : "" }, { "dropping-particle" : "", "family" : "Chen", "given" : "Xinhua", "non-dropping-particle" : "", "parse-names" : false, "suffix" : "" }, { "dropping-particle" : "", "family" : "Capulong", "given" : "Edwin", "non-dropping-particle" : "", "parse-names" : false, "suffix" : "" }, { "dropping-particle" : "", "family" : "Mozzoli", "given" : "Maria", "non-dropping-particle" : "", "parse-names" : false, "suffix" : "" } ], "container-title" : "Diabetes", "id" : "ITEM-1", "issue" : "4", "issued" : { "date-parts" : [ [ "2001", "4" ] ] }, "note" : "FFA is a raw material for gng. Hence, ffa - gng1", "page" : "810-6", "title" : "Effects of free fatty acids on gluconeogenesis and autoregulation of glucose production in type 2 diabetes.", "type" : "article-journal", "volume" : "50" }, "uris" : [ "http://www.mendeley.com/documents/?uuid=b834d9c0-7138-48f9-8ffb-e77b33d3a582" ] } ], "mendeley" : { "formattedCitation" : "(180)", "plainTextFormattedCitation" : "(180)", "previouslyFormattedCitation" : "(180)" }, "properties" : { "noteIndex" : 0 }, "schema" : "https://github.com/citation-style-language/schema/raw/master/csl-citation.json" }</w:instrText>
            </w:r>
            <w:r w:rsidR="006147F3"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180)</w:t>
            </w:r>
            <w:r w:rsidR="006147F3" w:rsidRPr="00274D27">
              <w:rPr>
                <w:rFonts w:ascii="Times New Roman" w:eastAsia="Times New Roman" w:hAnsi="Times New Roman" w:cs="Times New Roman"/>
                <w:color w:val="000000"/>
                <w:szCs w:val="22"/>
                <w:lang w:eastAsia="en-IN"/>
              </w:rPr>
              <w:fldChar w:fldCharType="end"/>
            </w:r>
          </w:p>
        </w:tc>
        <w:tc>
          <w:tcPr>
            <w:tcW w:w="360"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5"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0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5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250E9C" w:rsidRPr="00274D27" w:rsidRDefault="00250E9C"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6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γ-</w:t>
            </w:r>
            <w:proofErr w:type="spellStart"/>
            <w:r w:rsidRPr="00274D27">
              <w:rPr>
                <w:rFonts w:ascii="Times New Roman" w:eastAsia="Times New Roman" w:hAnsi="Times New Roman" w:cs="Times New Roman"/>
                <w:color w:val="000000"/>
                <w:szCs w:val="22"/>
                <w:lang w:eastAsia="en-IN"/>
              </w:rPr>
              <w:t>Aminobutyric</w:t>
            </w:r>
            <w:proofErr w:type="spellEnd"/>
            <w:r w:rsidRPr="00274D27">
              <w:rPr>
                <w:rFonts w:ascii="Times New Roman" w:eastAsia="Times New Roman" w:hAnsi="Times New Roman" w:cs="Times New Roman"/>
                <w:color w:val="000000"/>
                <w:szCs w:val="22"/>
                <w:lang w:eastAsia="en-IN"/>
              </w:rPr>
              <w:t xml:space="preserve"> acid (GABA brain)</w:t>
            </w:r>
          </w:p>
        </w:tc>
        <w:tc>
          <w:tcPr>
            <w:tcW w:w="200" w:type="pct"/>
            <w:tcBorders>
              <w:top w:val="nil"/>
              <w:left w:val="nil"/>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gab</w:t>
            </w:r>
          </w:p>
        </w:tc>
        <w:tc>
          <w:tcPr>
            <w:tcW w:w="31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grh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210/en.2010-1191", "ISSN" : "1945-7170", "PMID" : "21285326", "abstract" : "It is well established that the GABA(A) receptor plays an important role in regulating the electrical excitability of GnRH neurons. Two different modes of GABA(A) receptor signaling exist: one mediated by synaptic receptors generating fast (phasic) postsynaptic currents and the other mediated by extrasynaptic receptors generating a persistent (tonic) current. Using GABA(A) receptor antagonists picrotoxin, bicuculline methiodide, and gabazine, which differentiate between phasic and tonic signaling, we found that \u223c50% of GnRH neurons exhibit an approximately 15-pA tonic GABA(A) receptor current in the acute brain slice preparation. The blockade of either neuronal (NO711) or glial (SNAP-5114) GABA transporter activity within the brain slice revealed the presence of tonic GABA signaling in \u223c90% of GnRH neurons. The GABA(A) receptor \u03b4 subunit is only found in extrasynaptic GABA(A) receptors. Using single-cell RT-PCR, GABA(A) receptor \u03b4 subunit mRNA was identified in GnRH neurons and the \u03b4 subunit-specific agonist 4,5,6,7-tetrahydroisoxazolo [5,4-c] pyridin-3-ol was found to activate inward currents in GnRH neurons. Perforated-patch clamp studies showed that 4,5,6,7-tetrahydroisoxazolo [5,4-c] pyridin-3-ol exerted the same depolarizing or hyperpolarizing effects as GABA on juvenile and adult GnRH neurons and that tonic GABA(A) receptor signaling regulates resting membrane potential. Together, these studies reveal the presence of a tonic GABA(A) receptor current in GnRH neurons that controls their excitability. The level of tonic current is dependent, in part, on neuronal and glial GABA transporter activity and mediated by extrasynaptic \u03b4 subunit-containing GABA(A) receptors.", "author" : [ { "dropping-particle" : "", "family" : "Bhattarai", "given" : "Janardhan P", "non-dropping-particle" : "", "parse-names" : false, "suffix" : "" }, { "dropping-particle" : "", "family" : "Park", "given" : "Seon Ah", "non-dropping-particle" : "", "parse-names" : false, "suffix" : "" }, { "dropping-particle" : "", "family" : "Park", "given" : "Jin Bong", "non-dropping-particle" : "", "parse-names" : false, "suffix" : "" }, { "dropping-particle" : "", "family" : "Lee", "given" : "So Yeong", "non-dropping-particle" : "", "parse-names" : false, "suffix" : "" }, { "dropping-particle" : "", "family" : "Herbison", "given" : "Allan E", "non-dropping-particle" : "", "parse-names" : false, "suffix" : "" }, { "dropping-particle" : "", "family" : "Ryu", "given" : "Pan Dong", "non-dropping-particle" : "", "parse-names" : false, "suffix" : "" }, { "dropping-particle" : "", "family" : "Han", "given" : "Seong Kyu", "non-dropping-particle" : "", "parse-names" : false, "suffix" : "" } ], "container-title" : "Endocrinology", "id" : "ITEM-1", "issue" : "4", "issued" : { "date-parts" : [ [ "2011", "4" ] ] }, "page" : "1551-61", "title" : "Tonic extrasynaptic GABA(A) receptor currents control gonadotropin-releasing hormone neuron excitability in the mouse.", "type" : "article-journal", "volume" : "152" }, "uris" : [ "http://www.mendeley.com/documents/?uuid=29d6e6ce-6267-4664-9c75-cbddf9ae2471" ] } ], "mendeley" : { "formattedCitation" : "(181)", "plainTextFormattedCitation" : "(181)", "previouslyFormattedCitation" : "(181)"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181)</w:t>
            </w:r>
            <w:r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gr1/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Dysregulation of the brain GABAergic system has been implicated in the pathophysiology of violence and aggression. As a key regulator of central GABAergic activity, dysfunction of the GABA transporter subtype 1 (GAT1) represents a potential mechanism mediating pathologic aggression. We provide evidence that GAT1-/- mice and GAT1+/- mice exhibit lower aggressive behavior both in home cage resident-intruder test and neutral arena resident-intruder test, compared to wild-type mice (GAT1+/+). The pharmacologic effects of the GAT1 inhibitor, tiagabine and the GABA(A) receptor antagonist, bicuculline have been assessed in GAT1+/+ mice: tiagabine inhibits attacks but bicuculline induces attacks. Compared to GAT1+/- and +/+ mice, the GAT1-/- mice displayed a normal circadian pattern of home cage activity, but more activity overall. Meanwhile, reduced testosterone concentration was found in GAT1-/- mice compared to GAT1+/+ mice but not in GAT1+/+ mice treated with tiagabine, suggesting that testosterone is not directly involved in GAT1 mediated aggressive behavior regulation. These results showed that GAT1 is an important target involved in the regulation of aggressive behavior in mice, and long-term dysfunction of GAT1 may also result in the alteration of testosterone secretion.", "author" : [ { "dropping-particle" : "", "family" : "Liu", "given" : "Guo-Xiang", "non-dropping-particle" : "", "parse-names" : false, "suffix" : "" }, { "dropping-particle" : "", "family" : "Liu", "given" : "Shuai", "non-dropping-particle" : "", "parse-names" : false, "suffix" : "" }, { "dropping-particle" : "", "family" : "Cai", "given" : "Guo-Qiang", "non-dropping-particle" : "", "parse-names" : false, "suffix" : "" }, { "dropping-particle" : "", "family" : "Sheng", "given" : "Zhe-Jing", "non-dropping-particle" : "", "parse-names" : false, "suffix" : "" }, { "dropping-particle" : "", "family" : "Cai", "given" : "You-Qing", "non-dropping-particle" : "", "parse-names" : false, "suffix" : "" }, { "dropping-particle" : "", "family" : "Jiang", "given" : "Jie", "non-dropping-particle" : "", "parse-names" : false, "suffix" : "" }, { "dropping-particle" : "", "family" : "Sun", "given" : "Xia", "non-dropping-particle" : "", "parse-names" : false, "suffix" : "" }, { "dropping-particle" : "", "family" : "Ma", "given" : "Sun-Kai", "non-dropping-particle" : "", "parse-names" : false, "suffix" : "" }, { "dropping-particle" : "", "family" : "Wang", "given" : "Long", "non-dropping-particle" : "", "parse-names" : false, "suffix" : "" }, { "dropping-particle" : "", "family" : "Wang", "given" : "Zhu-Gang", "non-dropping-particle" : "", "parse-names" : false, "suffix" : "" }, { "dropping-particle" : "", "family" : "Fei", "given" : "Jian", "non-dropping-particle" : "", "parse-names" : false, "suffix" : "" } ], "container-title" : "Journal of Neuroscience Research", "id" : "ITEM-1", "issue" : "3", "issued" : { "date-parts" : [ [ "2007" ] ] }, "page" : "649-55", "title" : "Reduced aggression in mice lacking GABA transporter subtype 1.", "type" : "article-journal", "volume" : "85" }, "uris" : [ "http://www.mendeley.com/documents/?uuid=fcea6ac1-7e58-4cb1-b552-9def70584299" ] }, { "id" : "ITEM-2", "itemData" : { "abstract" : "Rationale. Anticonvulsants are used as primary or adjunctive agents in the treatment of psychiatric disorders. gamma-Aminobutyric acid (GABA) ergic modulation has been shown to be important in impulsive aggression. We investigated the treatment of impulse control disorders with aggressive features in two patients with post-encephalitic epilepsy using the anticonvulsant tiagabine, a novel GABA reuptake inhibitor.Methods. The cases of two patients who were previously treated with other anticonvulsants, had uncontrolled behaviors with intractable seizures and were placed on adjunctive tiagabine with control of both psychiatric and neurologic symptoms, were analyzed.Results. In case 1, 12 mg adjunctive tiagabine daily resulted in behavioral improvement that further improved with increased titration; however, when tiagabine was discontinued, abrupt behavioral decompensation occurred. In case 2, adjunctive tiagabine resulted in both seizure control and marked diminution of disinhibited behaviors with aggressive outbursts; however, when tiagabine was titrated from 20 mg daily to 24 mg daily increased irritability was noted that resolved with tiagabine reduction to 20 mg daily.Conclusion. In two cases, adjunctive tiagabine was effective in the management of both epilepsy and severe impulse control disorder. Optimal dosing to maximize anticonvulsant and psychotropic effects needs to be established. Further studies using tiagabine in the treatment of impulse control disorders are indicated.", "author" : [ { "dropping-particle" : "", "family" : "Kaufman", "given" : "Kenneth R.", "non-dropping-particle" : "", "parse-names" : false, "suffix" : "" }, { "dropping-particle" : "", "family" : "Kugler", "given" : "Steven L.", "non-dropping-particle" : "", "parse-names" : false, "suffix" : "" }, { "dropping-particle" : "", "family" : "Sachdeo", "given" : "Rajesh C.", "non-dropping-particle" : "", "parse-names" : false, "suffix" : "" } ], "container-title" : "Epilepsy and Behaviour", "id" : "ITEM-2", "issue" : "2", "issued" : { "date-parts" : [ [ "2002" ] ] }, "page" : "190-4", "title" : "Tiagabine in the Management of Postencephalitic Epilepsy and Impulse Control Disorder.", "type" : "article-journal", "volume" : "3" }, "uris" : [ "http://www.mendeley.com/documents/?uuid=85b3a088-fb86-4fed-96c3-6bcba1b4a3e4" ] }, { "id" : "ITEM-3", "itemData" : { "abstract" : "The 65-kDa isoform of glutamic acid decarboxylase (GAD65) is believed to play an essential role for GABA synthesis in the central nervous system. Using mice with targeted disruption of the GAD65 gene (GAD65(-/-) mice) we investigated the contribution of GAD65 to GABA synthesis in different brain areas during postnatal development and in adulthood. In the amygdala, hypothalamus and parietal cortex of GAD65(+/+) mice an increase of GABA levels was observed during postnatal development, most prominently between the first and second month after birth. This increase appeared to be dependent on GAD65, as it was delayed by 2 months in GAD65(+/-) mice and was not observed in GAD65(-/-) mice. Likely as a consequence of their GABA deficit, adult GAD65(-/-) mice showed a largely abnormal neural activity with frequent paroxysmal discharges and spontaneous seizures. They furthermore displayed increased anxiety-like behaviour in a light/dark avoidance test and reduced intermale aggression, as well as a reduced forced-swimming-induced immobility indicative of an antidepressant-like behavioural change. Adult GAD65(+/-) mice did not show behavioural disturbances except for a reduced aggressive behaviour that was comparable to that in GAD65(-/-) mice. We conclude that GAD65-mediated GABA synthesis may be crucially involved in control of emotional behaviour and indispensable for a tonic inhibition that prevents the development of hyperexcitability in the maturating central nervous system. Aggressive, and possibly other social behaviour may be especially prone to regulation through GAD65-mediated GABA synthesis.", "author" : [ { "dropping-particle" : "", "family" : "Stork", "given" : "Oliver", "non-dropping-particle" : "", "parse-names" : false, "suffix" : "" }, { "dropping-particle" : "", "family" : "Ji", "given" : "Feng-Yun", "non-dropping-particle" : "", "parse-names" : false, "suffix" : "" }, { "dropping-particle" : "", "family" : "Kaneko", "given" : "Koichi", "non-dropping-particle" : "", "parse-names" : false, "suffix" : "" }, { "dropping-particle" : "", "family" : "Stork", "given" : "Simone", "non-dropping-particle" : "", "parse-names" : false, "suffix" : "" }, { "dropping-particle" : "", "family" : "Yoshinobu", "given" : "Yuko", "non-dropping-particle" : "", "parse-names" : false, "suffix" : "" }, { "dropping-particle" : "", "family" : "Moriya", "given" : "Takahiro", "non-dropping-particle" : "", "parse-names" : false, "suffix" : "" }, { "dropping-particle" : "", "family" : "Shibata", "given" : "Shigenobu", "non-dropping-particle" : "", "parse-names" : false, "suffix" : "" }, { "dropping-particle" : "", "family" : "Obata", "given" : "Kunihiko", "non-dropping-particle" : "", "parse-names" : false, "suffix" : "" } ], "container-title" : "Brain Research", "id" : "ITEM-3", "issue" : "1", "issued" : { "date-parts" : [ [ "2000" ] ] }, "page" : "45-58", "title" : "Postnatal development of a GABA deficit and disturbance of neural functions in mice lacking GAD65", "type" : "article-journal", "volume" : "865" }, "uris" : [ "http://www.mendeley.com/documents/?uuid=aba36744-efdd-4423-a524-0871275db2fe" ] } ], "mendeley" : { "formattedCitation" : "(182\u2013184)", "plainTextFormattedCitation" : "(182\u2013184)", "previouslyFormattedCitation" : "(182\u2013184)"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182–184)</w:t>
            </w:r>
            <w:r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fdi1/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Neuropeptide Y (NPY) produced in neurons in the arcuate nucleus and brain stem and released in the paraventricular nucleus (PVN) and surrounding areas is involved in stimulation of feeding in rats. We recently reported that gamma-aminobutyric acid (GABA) is coexpressed in a subpopulation of NPY neurons in the arcuate nucleus. To determine whether GABA is colocalized in NPY terminals in the PVN, the site of NPY action, light and electron microscopic double staining for NPY and GABA using pre- and postembedding immunolabeling was performed on rat brain sections. GABA was detected in NPY-immunopositive axons and axon terminals within both the parvocellular and magnocellular divisions of the PVN. These morphological findings suggested a NPY-GABA interaction in the hypothalamic control of feeding. Therefore, the effects of muscimol (MUS), a GABA(A) receptor agonist, on NPY-induced food intake were examined in sated rats. When injected intracerebroventricularly, both NPY and MUS elicited dose-dependent feeding responses that were blocked by the administration of 1229U91 (a putative Y1 receptor antagonist) or bicuculline (a GABA(A) receptor antagonist), respectively. Coadministration of NPY and MUS intracerebroventricularly amplified the feeding response over that evoked by NPY or MUS alone. Similarly, microinjection of either NPY or MUS into the PVN stimulated food intake in a dose-related fashion, and coinjection elicited a significantly higher response than that evoked by either individual treatment. These results suggest that GABA and NPY may coact through distinct receptors and second messenger systems in the PVN to augment food intake.", "author" : [ { "dropping-particle" : "", "family" : "Pu", "given" : "Shuye", "non-dropping-particle" : "", "parse-names" : false, "suffix" : "" }, { "dropping-particle" : "", "family" : "Jain", "given" : "Mukul R", "non-dropping-particle" : "", "parse-names" : false, "suffix" : "" }, { "dropping-particle" : "", "family" : "Horvath", "given" : "Tamas L", "non-dropping-particle" : "", "parse-names" : false, "suffix" : "" }, { "dropping-particle" : "", "family" : "Diano", "given" : "Sabrina", "non-dropping-particle" : "", "parse-names" : false, "suffix" : "" }, { "dropping-particle" : "", "family" : "Kalra", "given" : "Pushpa S", "non-dropping-particle" : "", "parse-names" : false, "suffix" : "" }, { "dropping-particle" : "", "family" : "Kalra", "given" : "Satya P", "non-dropping-particle" : "", "parse-names" : false, "suffix" : "" } ], "container-title" : "Endocrinology", "id" : "ITEM-1", "issue" : "2", "issued" : { "date-parts" : [ [ "1999" ] ] }, "page" : "933-940", "title" : "Interactions between Neuropeptide Y and Gamma-Aminobutyric Acid in Stimulation of Feeding : A Morphological and Pharmacological Analysis", "type" : "article-journal", "volume" : "140" }, "uris" : [ "http://www.mendeley.com/documents/?uuid=e66914e1-4f4b-403a-8eab-8b83e144748c" ] }, { "id" : "ITEM-2", "itemData" : { "abstract" : "Evidence exists that feeding behavior is mediated by neurons synthesizing \u03b3-aminobutyric acid (GABA) in certain brain regions. The present study determined if GABA synthesis is altered in brain regions from rats who overeat and become obese after medial hypothalamic (MH) lesions. Subjects were 12 adult female rats, 6 who received 1 min, 56\u00b0C bilateral radiofrequency heat lesions of the MH and 6 who received sham surgery. Over a 19 day postoperative observation period, lesioned rats ate approximately two times more food ad lib than did controls (p&lt;0.001). Such hyperphagia resulted in frank obesity (weight gain= 114 \u00b1 11 g for lesioned rats vs 2.2 \u00b1 3.8 g for controls; p&lt;0.001). Radioenzymatic measurements of glutamic acid decarboxylase (GAD) and choline acetyl-transferase (ChAT) in 6 separate brain areas per animal revealed statistically significant differences only in hypothalamic GAD activity (\u221220% for lesioned rats; p&lt;0.05). Furthermore, these decrements correlated inversely with the slopes of weight gain for obese MH rats (r =\u2212.85; p&lt;0.05). These findings support previous suggestions that hypothalamic GABA systems play some role in the control of feeding behavior.", "author" : [ { "dropping-particle" : "V.", "family" : "Coscina", "given" : "Donald", "non-dropping-particle" : "", "parse-names" : false, "suffix" : "" }, { "dropping-particle" : "", "family" : "Lloyd", "given" : "Kenneth G.", "non-dropping-particle" : "", "parse-names" : false, "suffix" : "" } ], "container-title" : "Brain Research Bulletin", "id" : "ITEM-2", "issue" : "2", "issued" : { "date-parts" : [ [ "1980" ] ] }, "page" : "793-796", "title" : "Medial hypothalamic obesity: Association with impaired hypothalamic GABA synthesis", "type" : "article-journal", "volume" : "5" }, "uris" : [ "http://www.mendeley.com/documents/?uuid=45cd8d3b-b6e9-42af-ae8f-121c66cd8108" ] }, { "id" : "ITEM-3", "itemData" : { "abstract" : "A variety of recent literature suggests that brain gamma-aminobutyric acid (GABA) plays an important role in the control of feeding. One such line of evidence is that pharmacological inhibition of brain GABA transaminase (GABA-T) produces dose-dependent anorexia in otherwise normal rats. To determine the generality of these findings we tested the ability of the GABA-T inhibitor ethanolamine-O-sulfate (EOS), to produce anorexia in three animal models of obesity: rats with medial hypothalamic lesions, rats exposed to palatable foods or Zucker fatty rats. Following intracisternal injection of 100, 200 or 400 micrograms EOS, all three models of chronic overeating showed dose-dependent anorexia of similar magnitude and duration to that seen in appropriate controls. These observations provide empirical support for previous suggestions that treatments which enhance brain GABA neurotransmission merit investigation for their potential use in treating excess energy consumption.", "author" : [ { "dropping-particle" : "", "family" : "Coscina", "given" : "DV", "non-dropping-particle" : "", "parse-names" : false, "suffix" : "" }, { "dropping-particle" : "", "family" : "Nobrega", "given" : "JN", "non-dropping-particle" : "", "parse-names" : false, "suffix" : "" } ], "container-title" : "International Journal of Obesity", "id" : "ITEM-3", "issued" : { "date-parts" : [ [ "1984" ] ] }, "note" : "GABA transaminase catalyzes GABA, i.e. it breaks down GABA", "page" : "191-200", "title" : "Anorectic potency of inhibiting GABA transaminase in brain: studies of hypothalamic, dietary and genetic obesities.", "type" : "article-journal", "volume" : "8" }, "uris" : [ "http://www.mendeley.com/documents/?uuid=55292784-5b7b-41c6-baf9-fba9950360c6" ] }, { "id" : "ITEM-4", "itemData" : { "abstract" : "In the ventromedial hypothalamus (VMH), gamma-aminobutyric acid (GABA) plays a role in regulating feeding and running behaviors. The GABA synthetic enzyme, glutamic acid decarboxylase (GAD), consists of two isozymes, GAD65 and GAD67. In the present study, the phosphorothioated antisense oligodeoxynucleotides (ODNs) of each GAD isozyme were injected bilaterally into the VMH of male rats, and food intake, body weight and locomotor activity were monitored. ODNs were incorporated in the water-absorbent polymer (WAP, 0.2 nmol/microliter) so that ODNs were retained at the injection site. Each antisense ODN of GAD65 or GAD67 tended to reduce food intake on day 1 (day of injection=day 0) though not significantly. An injection combining both antisense ODNs significantly decreased food intake only on day 1, but body weight remained significantly lower than the control for 5 days. This suppression of body weight gain could be attributed to a significant increase in locomotor activity between days 3 and 5. Individual treatment with either ODNs did not change locomotor activity. The increase in daily locomotor activity in the group receiving the combined antisense ODNs occurred mainly during the light phase. Neither vehicle (WAP) nor control ODN affected food intake, body weight and locomotor activity. Histological studies indicated that antisense ODN distributed within 800 micron from the edge of the area where WAP was located 24 h after the injection gradually disappeared within days, but still remained within 300 micron m distance even 7 days after the injection. Antisense ODN was effectively incorporated by all the cell types examined, i.e., neurons, astrocytes and microglias. Further, HPLC analysis revealed that antisense ODNs of GAD isozymes, either alone or combined, decreased the content of GABA by 50% in VMH 24 h after the injection. These results indicate that suppression of GABA synthesis by either of the GAD isozymes is synergistically involved in suppressing food intake and enhancing locomotor activity in rat VMH.", "author" : [ { "dropping-particle" : "", "family" : "Bannai", "given" : "Makoto", "non-dropping-particle" : "", "parse-names" : false, "suffix" : "" }, { "dropping-particle" : "", "family" : "Ichikawa", "given" : "Masumi", "non-dropping-particle" : "", "parse-names" : false, "suffix" : "" }, { "dropping-particle" : "", "family" : "Nishihara", "given" : "Masugi", "non-dropping-particle" : "", "parse-names" : false, "suffix" : "" }, { "dropping-particle" : "", "family" : "Takahashi", "given" : "Michio", "non-dropping-particle" : "", "parse-names" : false, "suffix" : "" } ], "container-title" : "Brain Research", "id" : "ITEM-4", "issue" : "1-2", "issued" : { "date-parts" : [ [ "1998" ] ] }, "page" : "305-15", "title" : "Effect of injection of antisense oligodeoxynucleotides of GAD isozymes into rat ventromedial hypothalamus on food intake and locomotor activity", "type" : "article-journal", "volume" : "784" }, "uris" : [ "http://www.mendeley.com/documents/?uuid=c360c916-be7d-44bc-9a06-e5bbe87461b5" ] } ], "mendeley" : { "formattedCitation" : "(185\u2013188)", "plainTextFormattedCitation" : "(185\u2013188)", "previouslyFormattedCitation" : "(185\u2013188)"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185–188)</w:t>
            </w:r>
            <w:r w:rsidRPr="00274D27">
              <w:rPr>
                <w:rFonts w:ascii="Times New Roman" w:eastAsia="Times New Roman" w:hAnsi="Times New Roman" w:cs="Times New Roman"/>
                <w:color w:val="000000"/>
                <w:szCs w:val="22"/>
                <w:lang w:eastAsia="en-IN"/>
              </w:rPr>
              <w:fldChar w:fldCharType="end"/>
            </w:r>
          </w:p>
        </w:tc>
        <w:tc>
          <w:tcPr>
            <w:tcW w:w="368" w:type="pct"/>
            <w:tcBorders>
              <w:top w:val="nil"/>
              <w:left w:val="nil"/>
              <w:bottom w:val="single" w:sz="4" w:space="0" w:color="auto"/>
              <w:right w:val="single" w:sz="4" w:space="0" w:color="auto"/>
            </w:tcBorders>
            <w:shd w:val="clear" w:color="auto" w:fill="auto"/>
            <w:noWrap/>
            <w:vAlign w:val="center"/>
          </w:tcPr>
          <w:p w:rsidR="00540BBB" w:rsidRPr="00274D27" w:rsidRDefault="00540BBB" w:rsidP="00540BBB">
            <w:pPr>
              <w:spacing w:after="0" w:line="360" w:lineRule="auto"/>
              <w:rPr>
                <w:rFonts w:ascii="Times New Roman" w:eastAsia="Times New Roman" w:hAnsi="Times New Roman" w:cs="Times New Roman"/>
                <w:color w:val="000000"/>
                <w:szCs w:val="22"/>
                <w:lang w:eastAsia="en-IN"/>
              </w:rPr>
            </w:pPr>
          </w:p>
        </w:tc>
        <w:tc>
          <w:tcPr>
            <w:tcW w:w="360" w:type="pct"/>
            <w:tcBorders>
              <w:top w:val="nil"/>
              <w:left w:val="nil"/>
              <w:bottom w:val="single" w:sz="4" w:space="0" w:color="auto"/>
              <w:right w:val="single" w:sz="4" w:space="0" w:color="auto"/>
            </w:tcBorders>
            <w:shd w:val="clear" w:color="auto" w:fill="auto"/>
            <w:noWrap/>
            <w:vAlign w:val="center"/>
          </w:tcPr>
          <w:p w:rsidR="00540BBB" w:rsidRPr="00274D27" w:rsidRDefault="00540BBB" w:rsidP="00540BBB">
            <w:pPr>
              <w:spacing w:after="0" w:line="360" w:lineRule="auto"/>
              <w:rPr>
                <w:rFonts w:ascii="Times New Roman" w:eastAsia="Times New Roman" w:hAnsi="Times New Roman" w:cs="Times New Roman"/>
                <w:color w:val="000000"/>
                <w:szCs w:val="22"/>
                <w:lang w:eastAsia="en-IN"/>
              </w:rPr>
            </w:pPr>
          </w:p>
        </w:tc>
        <w:tc>
          <w:tcPr>
            <w:tcW w:w="365" w:type="pct"/>
            <w:tcBorders>
              <w:top w:val="nil"/>
              <w:left w:val="nil"/>
              <w:bottom w:val="single" w:sz="4" w:space="0" w:color="auto"/>
              <w:right w:val="single" w:sz="4" w:space="0" w:color="auto"/>
            </w:tcBorders>
            <w:shd w:val="clear" w:color="auto" w:fill="auto"/>
            <w:noWrap/>
            <w:vAlign w:val="center"/>
          </w:tcPr>
          <w:p w:rsidR="00540BBB" w:rsidRPr="00274D27" w:rsidRDefault="00540BBB" w:rsidP="00540BBB">
            <w:pPr>
              <w:spacing w:after="0" w:line="360" w:lineRule="auto"/>
              <w:rPr>
                <w:rFonts w:ascii="Times New Roman" w:eastAsia="Times New Roman" w:hAnsi="Times New Roman" w:cs="Times New Roman"/>
                <w:color w:val="000000"/>
                <w:szCs w:val="22"/>
                <w:lang w:eastAsia="en-IN"/>
              </w:rPr>
            </w:pPr>
          </w:p>
        </w:tc>
        <w:tc>
          <w:tcPr>
            <w:tcW w:w="308" w:type="pct"/>
            <w:tcBorders>
              <w:top w:val="nil"/>
              <w:left w:val="nil"/>
              <w:bottom w:val="single" w:sz="4" w:space="0" w:color="auto"/>
              <w:right w:val="single" w:sz="4" w:space="0" w:color="auto"/>
            </w:tcBorders>
            <w:shd w:val="clear" w:color="auto" w:fill="auto"/>
            <w:noWrap/>
            <w:vAlign w:val="center"/>
          </w:tcPr>
          <w:p w:rsidR="00540BBB" w:rsidRPr="00274D27" w:rsidRDefault="00540BBB" w:rsidP="00540BBB">
            <w:pPr>
              <w:spacing w:after="0" w:line="360" w:lineRule="auto"/>
              <w:rPr>
                <w:rFonts w:ascii="Times New Roman" w:eastAsia="Times New Roman" w:hAnsi="Times New Roman" w:cs="Times New Roman"/>
                <w:color w:val="000000"/>
                <w:szCs w:val="22"/>
                <w:lang w:eastAsia="en-IN"/>
              </w:rPr>
            </w:pPr>
          </w:p>
        </w:tc>
        <w:tc>
          <w:tcPr>
            <w:tcW w:w="356" w:type="pct"/>
            <w:tcBorders>
              <w:top w:val="nil"/>
              <w:left w:val="nil"/>
              <w:bottom w:val="single" w:sz="4" w:space="0" w:color="auto"/>
              <w:right w:val="single" w:sz="4" w:space="0" w:color="auto"/>
            </w:tcBorders>
            <w:shd w:val="clear" w:color="auto" w:fill="auto"/>
            <w:noWrap/>
            <w:vAlign w:val="center"/>
          </w:tcPr>
          <w:p w:rsidR="00540BBB" w:rsidRPr="00274D27" w:rsidRDefault="00540BBB" w:rsidP="00540BBB">
            <w:pPr>
              <w:spacing w:after="0" w:line="360" w:lineRule="auto"/>
              <w:rPr>
                <w:rFonts w:ascii="Times New Roman" w:eastAsia="Times New Roman" w:hAnsi="Times New Roman" w:cs="Times New Roman"/>
                <w:color w:val="000000"/>
                <w:szCs w:val="22"/>
                <w:lang w:eastAsia="en-IN"/>
              </w:rPr>
            </w:pPr>
          </w:p>
        </w:tc>
        <w:tc>
          <w:tcPr>
            <w:tcW w:w="28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GABA pancreas</w:t>
            </w:r>
          </w:p>
        </w:tc>
        <w:tc>
          <w:tcPr>
            <w:tcW w:w="200" w:type="pct"/>
            <w:tcBorders>
              <w:top w:val="nil"/>
              <w:left w:val="nil"/>
              <w:bottom w:val="single" w:sz="4" w:space="0" w:color="auto"/>
              <w:right w:val="single" w:sz="4" w:space="0" w:color="auto"/>
            </w:tcBorders>
            <w:shd w:val="clear" w:color="auto" w:fill="auto"/>
            <w:vAlign w:val="center"/>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gap</w:t>
            </w:r>
          </w:p>
        </w:tc>
        <w:tc>
          <w:tcPr>
            <w:tcW w:w="315" w:type="pct"/>
            <w:tcBorders>
              <w:top w:val="nil"/>
              <w:left w:val="nil"/>
              <w:bottom w:val="single" w:sz="4" w:space="0" w:color="auto"/>
              <w:right w:val="single" w:sz="4" w:space="0" w:color="auto"/>
            </w:tcBorders>
            <w:shd w:val="clear" w:color="auto" w:fill="auto"/>
            <w:noWrap/>
            <w:vAlign w:val="center"/>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r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ISSN" : "0022-1767", "PMID" : "15470076", "abstract" : "Gamma-aminobutyric acid (GABA) is both a major inhibitory neurotransmitter in the CNS and a product of beta cells of the peripheral islets. Our previous studies, and those of others, have shown that T cells express functional GABAA receptors. However, their subunit composition and physiological relevance are unknown. In this study, we show that a subset of GABAA receptor subunits are expressed by CD4+ T cells, including the delta subunit that confers high affinity for GABA and sensitivity to alcohol. GABA at relatively low concentrations down-regulated effector T cell responses to beta cell Ags ex vivo, and administration of GABA retarded the adoptive transfer of type 1 diabetes (T1D) in NOD/scid mice. Furthermore, treatment with low dose of GABA (600 microg daily) dramatically inhibited the development of proinflammatory T cell responses and disease progression in T1D-prone NOD mice that already had established autoimmunity. Finally, GABA inhibited TCR-mediated T cell cycle progression in vitro, which may underlie GABA's therapeutic effects. The immunoinhibitory effects of GABA on T cells may contribute to the long prodomal period preceding the development of T1D, the immunological privilege of the CNS, and the regulatory effects of alcohol on immune responses. Potentially, pharmacological modulation of GABAA receptors on T cells may provide a new class of therapies for human T1D as well as other inflammatory diseases.", "author" : [ { "dropping-particle" : "", "family" : "Tian", "given" : "Jide", "non-dropping-particle" : "", "parse-names" : false, "suffix" : "" }, { "dropping-particle" : "", "family" : "Lu", "given" : "Yuxin", "non-dropping-particle" : "", "parse-names" : false, "suffix" : "" }, { "dropping-particle" : "", "family" : "Zhang", "given" : "Hanwei", "non-dropping-particle" : "", "parse-names" : false, "suffix" : "" }, { "dropping-particle" : "", "family" : "Chau", "given" : "Cindy H", "non-dropping-particle" : "", "parse-names" : false, "suffix" : "" }, { "dropping-particle" : "", "family" : "Dang", "given" : "Hoa N", "non-dropping-particle" : "", "parse-names" : false, "suffix" : "" }, { "dropping-particle" : "", "family" : "Kaufman", "given" : "Daniel L", "non-dropping-particle" : "", "parse-names" : false, "suffix" : "" } ], "container-title" : "Journal of immunology (Baltimore, Md. : 1950)", "id" : "ITEM-1", "issue" : "8", "issued" : { "date-parts" : [ [ "2004", "10", "15" ] ] }, "page" : "5298-304", "title" : "Gamma-aminobutyric acid inhibits T cell autoimmunity and the development of inflammatory responses in a mouse type 1 diabetes model.", "type" : "article-journal", "volume" : "173" }, "uris" : [ "http://www.mendeley.com/documents/?uuid=2921d103-5abb-4cda-8b35-25206c317e36" ] } ], "mendeley" : { "formattedCitation" : "(189)", "plainTextFormattedCitation" : "(189)", "previouslyFormattedCitation" : "(189)"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189)</w:t>
            </w:r>
            <w:r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btc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2337/db14-0153", "ISSN" : "1939327X", "PMID" : "25008178", "abstract" : "\u03b3-Aminobutyric acid (GABA) exerts protective and regenerative effects on mouse islet \u03b2-cells. However, in humans it is unknown whether it can increase \u03b2-cell mass and improve glucose homeostasis. To address this question, we transplanted a suboptimal mass of human islets into immunodeficient NOD-scid-\u03b3 mice with streptozotocin-induced diabetes. GABA treatment increased grafted \u03b2-cell proliferation, while decreasing apoptosis, leading to enhanced \u03b2-cell mass. This was associated with increased circulating human insulin and reduced glucagon levels. Importantly, GABA administration lowered blood glucose levels and improved glucose excursion rates. We investigated GABA receptor expression and signaling mechanisms. In human islets, GABA activated a calcium-dependent signaling pathway through both GABA A receptor and GABA B receptor. This activated the phosphatidylinositol 3-kinase-Akt and CREB-IRS-2 signaling pathways that convey GABA signals responsible for \u03b2-cell proliferation and survival. Our findings suggest that GABA regulates human \u03b2-cell mass and may be beneficial for the treatment of diabetes or improvement of islet transplantation.", "author" : [ { "dropping-particle" : "", "family" : "Purwana", "given" : "Indri", "non-dropping-particle" : "", "parse-names" : false, "suffix" : "" }, { "dropping-particle" : "", "family" : "Zheng", "given" : "Juan", "non-dropping-particle" : "", "parse-names" : false, "suffix" : "" }, { "dropping-particle" : "", "family" : "Li", "given" : "Xiaoming", "non-dropping-particle" : "", "parse-names" : false, "suffix" : "" }, { "dropping-particle" : "", "family" : "Deurloo", "given" : "Marielle", "non-dropping-particle" : "", "parse-names" : false, "suffix" : "" }, { "dropping-particle" : "", "family" : "Son", "given" : "Dong Ok", "non-dropping-particle" : "", "parse-names" : false, "suffix" : "" }, { "dropping-particle" : "", "family" : "Zhang", "given" : "Zhaoyun", "non-dropping-particle" : "", "parse-names" : false, "suffix" : "" }, { "dropping-particle" : "", "family" : "Liang", "given" : "Christie", "non-dropping-particle" : "", "parse-names" : false, "suffix" : "" }, { "dropping-particle" : "", "family" : "Shen", "given" : "Eddie", "non-dropping-particle" : "", "parse-names" : false, "suffix" : "" }, { "dropping-particle" : "", "family" : "Tadkase", "given" : "Akshaya", "non-dropping-particle" : "", "parse-names" : false, "suffix" : "" }, { "dropping-particle" : "", "family" : "Feng", "given" : "Zhong Ping", "non-dropping-particle" : "", "parse-names" : false, "suffix" : "" }, { "dropping-particle" : "", "family" : "Li", "given" : "Yiming", "non-dropping-particle" : "", "parse-names" : false, "suffix" : "" }, { "dropping-particle" : "", "family" : "Hasilo", "given" : "Craig", "non-dropping-particle" : "", "parse-names" : false, "suffix" : "" }, { "dropping-particle" : "", "family" : "Paraskevas", "given" : "Steven", "non-dropping-particle" : "", "parse-names" : false, "suffix" : "" }, { "dropping-particle" : "", "family" : "Bortell", "given" : "Rita", "non-dropping-particle" : "", "parse-names" : false, "suffix" : "" }, { "dropping-particle" : "", "family" : "Greiner", "given" : "Dale L.", "non-dropping-particle" : "", "parse-names" : false, "suffix" : "" }, { "dropping-particle" : "", "family" : "Atkinson", "given" : "Mark", "non-dropping-particle" : "", "parse-names" : false, "suffix" : "" }, { "dropping-particle" : "", "family" : "Prud'homme", "given" : "Gerald J.", "non-dropping-particle" : "", "parse-names" : false, "suffix" : "" }, { "dropping-particle" : "", "family" : "Wang", "given" : "Qinghua", "non-dropping-particle" : "", "parse-names" : false, "suffix" : "" } ], "container-title" : "Diabetes", "id" : "ITEM-1", "issue" : "12", "issued" : { "date-parts" : [ [ "2014" ] ] }, "page" : "4197-4205", "title" : "GABA promotes human ??-cell proliferation and modulates glucose homeostasis", "type" : "article-journal", "volume" : "63" }, "uris" : [ "http://www.mendeley.com/documents/?uuid=7f588b33-91b9-4e05-b095-1213b196ff0d" ] } ], "mendeley" : { "formattedCitation" : "(190)", "plainTextFormattedCitation" : "(190)", "previouslyFormattedCitation" : "(190)"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190)</w:t>
            </w:r>
            <w:r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tcPr>
          <w:p w:rsidR="00540BBB" w:rsidRPr="00274D27" w:rsidRDefault="00540BBB" w:rsidP="00540BBB">
            <w:pPr>
              <w:spacing w:after="0" w:line="360" w:lineRule="auto"/>
              <w:rPr>
                <w:rFonts w:ascii="Times New Roman" w:eastAsia="Times New Roman" w:hAnsi="Times New Roman" w:cs="Times New Roman"/>
                <w:color w:val="000000"/>
                <w:szCs w:val="22"/>
                <w:lang w:eastAsia="en-IN"/>
              </w:rPr>
            </w:pPr>
          </w:p>
        </w:tc>
        <w:tc>
          <w:tcPr>
            <w:tcW w:w="368" w:type="pct"/>
            <w:tcBorders>
              <w:top w:val="nil"/>
              <w:left w:val="nil"/>
              <w:bottom w:val="single" w:sz="4" w:space="0" w:color="auto"/>
              <w:right w:val="single" w:sz="4" w:space="0" w:color="auto"/>
            </w:tcBorders>
            <w:shd w:val="clear" w:color="auto" w:fill="auto"/>
            <w:noWrap/>
            <w:vAlign w:val="center"/>
          </w:tcPr>
          <w:p w:rsidR="00540BBB" w:rsidRPr="00274D27" w:rsidRDefault="00540BBB" w:rsidP="00540BBB">
            <w:pPr>
              <w:spacing w:after="0" w:line="360" w:lineRule="auto"/>
              <w:rPr>
                <w:rFonts w:ascii="Times New Roman" w:eastAsia="Times New Roman" w:hAnsi="Times New Roman" w:cs="Times New Roman"/>
                <w:color w:val="000000"/>
                <w:szCs w:val="22"/>
                <w:lang w:eastAsia="en-IN"/>
              </w:rPr>
            </w:pPr>
          </w:p>
        </w:tc>
        <w:tc>
          <w:tcPr>
            <w:tcW w:w="360" w:type="pct"/>
            <w:tcBorders>
              <w:top w:val="nil"/>
              <w:left w:val="nil"/>
              <w:bottom w:val="single" w:sz="4" w:space="0" w:color="auto"/>
              <w:right w:val="single" w:sz="4" w:space="0" w:color="auto"/>
            </w:tcBorders>
            <w:shd w:val="clear" w:color="auto" w:fill="auto"/>
            <w:noWrap/>
            <w:vAlign w:val="center"/>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365" w:type="pct"/>
            <w:tcBorders>
              <w:top w:val="nil"/>
              <w:left w:val="nil"/>
              <w:bottom w:val="single" w:sz="4" w:space="0" w:color="auto"/>
              <w:right w:val="single" w:sz="4" w:space="0" w:color="auto"/>
            </w:tcBorders>
            <w:shd w:val="clear" w:color="auto" w:fill="auto"/>
            <w:noWrap/>
            <w:vAlign w:val="center"/>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308" w:type="pct"/>
            <w:tcBorders>
              <w:top w:val="nil"/>
              <w:left w:val="nil"/>
              <w:bottom w:val="single" w:sz="4" w:space="0" w:color="auto"/>
              <w:right w:val="single" w:sz="4" w:space="0" w:color="auto"/>
            </w:tcBorders>
            <w:shd w:val="clear" w:color="auto" w:fill="auto"/>
            <w:noWrap/>
            <w:vAlign w:val="center"/>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356" w:type="pct"/>
            <w:tcBorders>
              <w:top w:val="nil"/>
              <w:left w:val="nil"/>
              <w:bottom w:val="single" w:sz="4" w:space="0" w:color="auto"/>
              <w:right w:val="single" w:sz="4" w:space="0" w:color="auto"/>
            </w:tcBorders>
            <w:shd w:val="clear" w:color="auto" w:fill="auto"/>
            <w:noWrap/>
            <w:vAlign w:val="center"/>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288" w:type="pct"/>
            <w:tcBorders>
              <w:top w:val="nil"/>
              <w:left w:val="nil"/>
              <w:bottom w:val="single" w:sz="4" w:space="0" w:color="auto"/>
              <w:right w:val="single" w:sz="4" w:space="0" w:color="auto"/>
            </w:tcBorders>
            <w:shd w:val="clear" w:color="auto" w:fill="auto"/>
            <w:noWrap/>
            <w:vAlign w:val="center"/>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263" w:type="pct"/>
            <w:tcBorders>
              <w:top w:val="nil"/>
              <w:left w:val="nil"/>
              <w:bottom w:val="single" w:sz="4" w:space="0" w:color="auto"/>
              <w:right w:val="single" w:sz="4" w:space="0" w:color="auto"/>
            </w:tcBorders>
            <w:shd w:val="clear" w:color="auto" w:fill="auto"/>
            <w:noWrap/>
            <w:vAlign w:val="center"/>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226" w:type="pct"/>
            <w:tcBorders>
              <w:top w:val="nil"/>
              <w:left w:val="nil"/>
              <w:bottom w:val="single" w:sz="4" w:space="0" w:color="auto"/>
              <w:right w:val="single" w:sz="4" w:space="0" w:color="auto"/>
            </w:tcBorders>
            <w:shd w:val="clear" w:color="auto" w:fill="auto"/>
            <w:noWrap/>
            <w:vAlign w:val="center"/>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268" w:type="pct"/>
            <w:tcBorders>
              <w:top w:val="nil"/>
              <w:left w:val="nil"/>
              <w:bottom w:val="single" w:sz="4" w:space="0" w:color="auto"/>
              <w:right w:val="single" w:sz="4" w:space="0" w:color="auto"/>
            </w:tcBorders>
            <w:shd w:val="clear" w:color="auto" w:fill="auto"/>
            <w:noWrap/>
            <w:vAlign w:val="center"/>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343" w:type="pct"/>
            <w:tcBorders>
              <w:top w:val="nil"/>
              <w:left w:val="nil"/>
              <w:bottom w:val="single" w:sz="4" w:space="0" w:color="auto"/>
              <w:right w:val="single" w:sz="4" w:space="0" w:color="auto"/>
            </w:tcBorders>
            <w:shd w:val="clear" w:color="auto" w:fill="auto"/>
            <w:noWrap/>
            <w:vAlign w:val="center"/>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203" w:type="pct"/>
            <w:tcBorders>
              <w:top w:val="nil"/>
              <w:left w:val="nil"/>
              <w:bottom w:val="single" w:sz="4" w:space="0" w:color="auto"/>
              <w:right w:val="single" w:sz="4" w:space="0" w:color="auto"/>
            </w:tcBorders>
            <w:shd w:val="clear" w:color="auto" w:fill="auto"/>
            <w:noWrap/>
            <w:vAlign w:val="center"/>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Gastri</w:t>
            </w:r>
            <w:r w:rsidRPr="00274D27">
              <w:rPr>
                <w:rFonts w:ascii="Times New Roman" w:eastAsia="Times New Roman" w:hAnsi="Times New Roman" w:cs="Times New Roman"/>
                <w:color w:val="000000"/>
                <w:szCs w:val="22"/>
                <w:lang w:eastAsia="en-IN"/>
              </w:rPr>
              <w:lastRenderedPageBreak/>
              <w:t>n</w:t>
            </w:r>
          </w:p>
        </w:tc>
        <w:tc>
          <w:tcPr>
            <w:tcW w:w="200" w:type="pct"/>
            <w:tcBorders>
              <w:top w:val="nil"/>
              <w:left w:val="nil"/>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lastRenderedPageBreak/>
              <w:t>gs</w:t>
            </w:r>
            <w:r w:rsidRPr="00274D27">
              <w:rPr>
                <w:rFonts w:ascii="Times New Roman" w:eastAsia="Times New Roman" w:hAnsi="Times New Roman" w:cs="Times New Roman"/>
                <w:color w:val="000000"/>
                <w:szCs w:val="22"/>
                <w:lang w:eastAsia="en-IN"/>
              </w:rPr>
              <w:lastRenderedPageBreak/>
              <w:t>t</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lastRenderedPageBreak/>
              <w:t>btc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It is still unclear which factors regulate pancreatic regeneration and ?-cell neogenesis and which precursor cells are involved. We evaluated the role of intrave- nously infused gastrin in regenerating pancreas of duct- ligated rats. The ligation of exocrine ducts draining the splenic half of the pancreas resulted in acinoductal transdifferentiation within the ligated part but not in the unligated part. We found that infusion of gastrin from day 7 to 10 postligation resulted in a doubling of the ?-cell mass in the ligated part as measured by morphometry. This increase in insulin-expressing cells was not associated with increased proliferation, hyper- trophy, or reduced cell death of the ?-cells. Further- more, we found an increased percentage of single, extra-insular ?-cells and small ?-cell clusters induced by gastrin infusion. These changes occurred only in the ligated part of the pancreas, where transdifferentiation of the exocrine acinar cells to ductlike cells (metapla- sia) had occurred, and was not found in the normal unaffected pancreatic tissue. In conclusion, we demon- strate that administration of gastrin stimulates ?-cell neogenesis and expansion of the ?-cell mass from trans- differentiated exocrine pancreas.", "author" : [ { "dropping-particle" : "", "family" : "Rooman", "given" : "Ilse", "non-dropping-particle" : "", "parse-names" : false, "suffix" : "" }, { "dropping-particle" : "", "family" : "Lardon", "given" : "Jessy", "non-dropping-particle" : "", "parse-names" : false, "suffix" : "" }, { "dropping-particle" : "", "family" : "Bouwens", "given" : "Luc", "non-dropping-particle" : "", "parse-names" : false, "suffix" : "" } ], "container-title" : "Diabetes", "id" : "ITEM-1", "issued" : { "date-parts" : [ [ "2002" ] ] }, "page" : "686-690", "title" : "Gastrin stimulates beta-cell neogenesis and increases islet mass from transdifferentiated but not from normal exocrine pancreas tissue", "type" : "article-journal", "volume" : "51" }, "uris" : [ "http://www.mendeley.com/documents/?uuid=46e9cd85-ab33-4176-b4b0-fcf4a60e968f" ] } ], "mendeley" : { "formattedCitation" : "(191)", "plainTextFormattedCitation" : "(191)", "previouslyFormattedCitation" : "(191)"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1</w:t>
            </w:r>
            <w:r w:rsidR="001C2632" w:rsidRPr="001C2632">
              <w:rPr>
                <w:rFonts w:ascii="Times New Roman" w:eastAsia="Times New Roman" w:hAnsi="Times New Roman" w:cs="Times New Roman"/>
                <w:noProof/>
                <w:color w:val="000000"/>
                <w:szCs w:val="22"/>
                <w:lang w:eastAsia="en-IN"/>
              </w:rPr>
              <w:lastRenderedPageBreak/>
              <w:t>91)</w:t>
            </w:r>
            <w:r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lastRenderedPageBreak/>
              <w:t>agr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38/sj.npp.1301304", "ISSN" : "0893-133X", "PMID" : "17228339", "abstract" : "The gastrin precursor peptide, progastrin (PG), is secreted from enteroendocrine cells in the intestine and increased in patients with hypergastrinemia and colorectal cancers. In recent years, we and others have demonstrated an important role of PG peptides in colorectal carcinogenesis, and were surprised to note significant changes in the behaviors of transgenic mice overexpressing PGs. In the present studies, we examined emotional behaviors of transgenic mice overexpressing PG in the intestinal and peripheral circulation. Aggression, locomotor activity and anxiety-like behaviors of the homozygous transgenic (Tg/Tg) mice and the wild-type (WT) littermates were examined by intruder/resident test, open field and elevated plus maze, respectively. A significant increase in the aggression, locomotor activity, and anxiety-like behaviors was detected in the Tg/Tg vs WT mice. As CCK, CCK(2) receptors (CCK(2)R), and 5-HT(1A) receptors (5-HT(1A)R) in the CNS play an important role in these behaviors, possible changes in the expression of CCK and CCK(2)R and the density of CCK(2)R and 5-HT(1A)R were determined by either real-time RT-PCR or autoradiography of ligand binding assays. The results suggest that the expressions of CCK and CCK(2)R were increased in the hypothalamus, and the density of CCK(2)R were increased in the hypothalamus and amygdala of Tg/Tg vs WT mice. Similarly, the density of 5-HT(1A)R was increased in the hypothalamus. Our results suggest that an upregulation of the CCK response system and 5-HT(1A)R in the hypothalamus of Tg/Tg mice may mediate the alterations in the observed behaviors of these mice.", "author" : [ { "dropping-particle" : "", "family" : "Li", "given" : "Qian", "non-dropping-particle" : "", "parse-names" : false, "suffix" : "" }, { "dropping-particle" : "", "family" : "Deng", "given" : "Xiaoling", "non-dropping-particle" : "", "parse-names" : false, "suffix" : "" }, { "dropping-particle" : "", "family" : "Singh", "given" : "Pomila", "non-dropping-particle" : "", "parse-names" : false, "suffix" : "" } ], "container-title" : "Neuropsychopharmacology", "id" : "ITEM-1", "issue" : "8", "issued" : { "date-parts" : [ [ "2007", "8" ] ] }, "note" : "Shows differences in serotonin in different brain regions. Since the levels that were perturbed due to gastrin treatment were not related to aggressive or diplomat behaviour, we have excluded those particular links. Similarly, for cholecystokinin.", "page" : "1813-21", "title" : "Significant increase in the aggressive behavior of transgenic mice overexpressing peripheral progastrin peptides: associated changes in CCK2 and serotonin receptors in the CNS.", "type" : "article-journal", "volume" : "32" }, "uris" : [ "http://www.mendeley.com/documents/?uuid=84b4c9fb-b495-457c-9984-8e8f4864540d" ] } ], "mendeley" : { "formattedCitation" : "(192)", "plainTextFormattedCitation" : "(192)", "previouslyFormattedCitation" : "(192)"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1</w:t>
            </w:r>
            <w:r w:rsidR="001C2632" w:rsidRPr="001C2632">
              <w:rPr>
                <w:rFonts w:ascii="Times New Roman" w:eastAsia="Times New Roman" w:hAnsi="Times New Roman" w:cs="Times New Roman"/>
                <w:noProof/>
                <w:color w:val="000000"/>
                <w:szCs w:val="22"/>
                <w:lang w:eastAsia="en-IN"/>
              </w:rPr>
              <w:lastRenderedPageBreak/>
              <w:t>92)</w:t>
            </w:r>
            <w:r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lastRenderedPageBreak/>
              <w:t>ina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02/cncr.21094", "ISSN" : "0008-543X", "PMID" : "15864814", "abstract" : "BACKGROUND: The authors recently reported that gastrin gene knockout (GAS-KO) mice had an increased risk for colon carcinogenesis in response to azoxymethane (AOM) compared with their wild type (WT) littermates. In the current report, the authors discuss the predisposition of GAS-KO mice to develop obesity and metabolic hormonal changes that may contribute to their increased risk of colon carcinogenesis. METHODS: The weight and deposition of fat was monitored in the mice over a 14 month period, using magnetic resonance imaging and nuclear magnetic resonance techniques. Changes in plasma concentrations of ghrelin, leptin, insulin, and glucose were assessed using radioimmunoassay analysis and enzyme-linked immunosorbent assays. Preneoplastic markers of colon carcinogenesis (aberrant crypt foci [ACFs]), in response to AOM, were measured in a subset of obese versus lean GAS-KO mice and were compared with the markers in WT mice. RESULTS: Increases in visceral adiposity were evident by age 2 months in GAS-KO mice, resulting in macroscopic obesity by age 7 months. Hyperinsulinemia and insulin:glucose ratios were increased significantly in GAS-KO mice as young as 1 month and preceded alterations in nonfasting leptin and ghrelin levels. The number of ACFs per mouse colon were increased significantly in the following order: obese GAS-KO mice &gt; lean GAS-KO mice &gt; WT mice. Fasting plasma insulin levels were 0.88 +/- 0.1 ng/mL, 1.45 +/- 0.3, and 2.76 +/- 0.9 ng/mL in the WT, GAS-KO lean, and GAS-KO obese mice, respectively. CONCLUSIONS: The current results suggest the novel possibility that loss of amidated gastrins may increase adipogenesis, hyperinsulinemia, and colon carcinogenesis in GAS-KO mice. The increase in colon carcinogenesis may be due in part to hyperinsulinemia, increased obesity, and other associated hormone changes that were measured in GAS-KO mice.", "author" : [ { "dropping-particle" : "", "family" : "Cowey", "given" : "Stephanie L", "non-dropping-particle" : "", "parse-names" : false, "suffix" : "" }, { "dropping-particle" : "", "family" : "Quast", "given" : "Michael", "non-dropping-particle" : "", "parse-names" : false, "suffix" : "" }, { "dropping-particle" : "", "family" : "Belalcazar", "given" : "Ligia Maria", "non-dropping-particle" : "", "parse-names" : false, "suffix" : "" }, { "dropping-particle" : "", "family" : "Wei", "given" : "Jingwa", "non-dropping-particle" : "", "parse-names" : false, "suffix" : "" }, { "dropping-particle" : "", "family" : "Deng", "given" : "Xiaoling", "non-dropping-particle" : "", "parse-names" : false, "suffix" : "" }, { "dropping-particle" : "", "family" : "Given", "given" : "Randall", "non-dropping-particle" : "", "parse-names" : false, "suffix" : "" }, { "dropping-particle" : "", "family" : "Singh", "given" : "Pomila", "non-dropping-particle" : "", "parse-names" : false, "suffix" : "" } ], "container-title" : "Cancer", "id" : "ITEM-1", "issue" : "12", "issued" : { "date-parts" : [ [ "2005", "6", "15" ] ] }, "page" : "2643-53", "title" : "Abdominal obesity, insulin resistance, and colon carcinogenesis are increased in mutant mice lacking gastrin gene expression.", "type" : "article-journal", "volume" : "103" }, "uris" : [ "http://www.mendeley.com/documents/?uuid=360cafaf-bee7-4ca8-81d8-dffde9e4648c" ] } ], "mendeley" : { "formattedCitation" : "(193)", "plainTextFormattedCitation" : "(193)", "previouslyFormattedCitation" : "(193)"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193)</w:t>
            </w:r>
            <w:r w:rsidRPr="00274D27">
              <w:rPr>
                <w:rFonts w:ascii="Times New Roman" w:eastAsia="Times New Roman" w:hAnsi="Times New Roman" w:cs="Times New Roman"/>
                <w:color w:val="000000"/>
                <w:szCs w:val="22"/>
                <w:lang w:eastAsia="en-IN"/>
              </w:rPr>
              <w:fldChar w:fldCharType="end"/>
            </w:r>
          </w:p>
        </w:tc>
        <w:tc>
          <w:tcPr>
            <w:tcW w:w="3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dp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02/cncr.21094", "ISSN" : "0008-543X", "PMID" : "15864814", "abstract" : "BACKGROUND: The authors recently reported that gastrin gene knockout (GAS-KO) mice had an increased risk for colon carcinogenesis in response to azoxymethane (AOM) compared with their wild type (WT) littermates. In the current report, the authors discuss the predisposition of GAS-KO mice to develop obesity and metabolic hormonal changes that may contribute to their increased risk of colon carcinogenesis. METHODS: The weight and deposition of fat was monitored in the mice over a 14 month period, using magnetic resonance imaging and nuclear magnetic resonance techniques. Changes in plasma concentrations of ghrelin, leptin, insulin, and glucose were assessed using radioimmunoassay analysis and enzyme-linked immunosorbent assays. Preneoplastic markers of colon carcinogenesis (aberrant crypt foci [ACFs]), in response to AOM, were measured in a subset of obese versus lean GAS-KO mice and were compared with the markers in WT mice. RESULTS: Increases in visceral adiposity were evident by age 2 months in GAS-KO mice, resulting in macroscopic obesity by age 7 months. Hyperinsulinemia and insulin:glucose ratios were increased significantly in GAS-KO mice as young as 1 month and preceded alterations in nonfasting leptin and ghrelin levels. The number of ACFs per mouse colon were increased significantly in the following order: obese GAS-KO mice &gt; lean GAS-KO mice &gt; WT mice. Fasting plasma insulin levels were 0.88 +/- 0.1 ng/mL, 1.45 +/- 0.3, and 2.76 +/- 0.9 ng/mL in the WT, GAS-KO lean, and GAS-KO obese mice, respectively. CONCLUSIONS: The current results suggest the novel possibility that loss of amidated gastrins may increase adipogenesis, hyperinsulinemia, and colon carcinogenesis in GAS-KO mice. The increase in colon carcinogenesis may be due in part to hyperinsulinemia, increased obesity, and other associated hormone changes that were measured in GAS-KO mice.", "author" : [ { "dropping-particle" : "", "family" : "Cowey", "given" : "Stephanie L", "non-dropping-particle" : "", "parse-names" : false, "suffix" : "" }, { "dropping-particle" : "", "family" : "Quast", "given" : "Michael", "non-dropping-particle" : "", "parse-names" : false, "suffix" : "" }, { "dropping-particle" : "", "family" : "Belalcazar", "given" : "Ligia Maria", "non-dropping-particle" : "", "parse-names" : false, "suffix" : "" }, { "dropping-particle" : "", "family" : "Wei", "given" : "Jingwa", "non-dropping-particle" : "", "parse-names" : false, "suffix" : "" }, { "dropping-particle" : "", "family" : "Deng", "given" : "Xiaoling", "non-dropping-particle" : "", "parse-names" : false, "suffix" : "" }, { "dropping-particle" : "", "family" : "Given", "given" : "Randall", "non-dropping-particle" : "", "parse-names" : false, "suffix" : "" }, { "dropping-particle" : "", "family" : "Singh", "given" : "Pomila", "non-dropping-particle" : "", "parse-names" : false, "suffix" : "" } ], "container-title" : "Cancer", "id" : "ITEM-1", "issue" : "12", "issued" : { "date-parts" : [ [ "2005", "6", "15" ] ] }, "page" : "2643-53", "title" : "Abdominal obesity, insulin resistance, and colon carcinogenesis are increased in mutant mice lacking gastrin gene expression.", "type" : "article-journal", "volume" : "103" }, "uris" : [ "http://www.mendeley.com/documents/?uuid=360cafaf-bee7-4ca8-81d8-dffde9e4648c" ] } ], "mendeley" : { "formattedCitation" : "(193)", "plainTextFormattedCitation" : "(193)", "previouslyFormattedCitation" : "(193)"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19</w:t>
            </w:r>
            <w:r w:rsidR="001C2632" w:rsidRPr="001C2632">
              <w:rPr>
                <w:rFonts w:ascii="Times New Roman" w:eastAsia="Times New Roman" w:hAnsi="Times New Roman" w:cs="Times New Roman"/>
                <w:noProof/>
                <w:color w:val="000000"/>
                <w:szCs w:val="22"/>
                <w:lang w:eastAsia="en-IN"/>
              </w:rPr>
              <w:lastRenderedPageBreak/>
              <w:t>3)</w:t>
            </w:r>
            <w:r w:rsidRPr="00274D27">
              <w:rPr>
                <w:rFonts w:ascii="Times New Roman" w:eastAsia="Times New Roman" w:hAnsi="Times New Roman" w:cs="Times New Roman"/>
                <w:color w:val="000000"/>
                <w:szCs w:val="22"/>
                <w:lang w:eastAsia="en-IN"/>
              </w:rPr>
              <w:fldChar w:fldCharType="end"/>
            </w:r>
          </w:p>
        </w:tc>
        <w:tc>
          <w:tcPr>
            <w:tcW w:w="36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lastRenderedPageBreak/>
              <w:t> </w:t>
            </w:r>
          </w:p>
        </w:tc>
        <w:tc>
          <w:tcPr>
            <w:tcW w:w="36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0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5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lastRenderedPageBreak/>
              <w:t>Ghrelin</w:t>
            </w:r>
          </w:p>
        </w:tc>
        <w:tc>
          <w:tcPr>
            <w:tcW w:w="200" w:type="pct"/>
            <w:tcBorders>
              <w:top w:val="nil"/>
              <w:left w:val="nil"/>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ghr</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gr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73/pnas.1503913112", "ISBN" : "1503913112", "abstract" : "Ongoing mouse studies of a proposed therapy for cocaine abuse based on viral gene transfer of butyrylcholinesterase (BChE) mu- tated for accelerated cocaine hydrolysis have yielded surprising effects on aggression. Further investigation has linked these effects to a reduction in circulating ghrelin, driven by BChE at levels \u223c100- fold above normal. Tests with human BChE showed ready ghrelin hydrolysis at physiologic concentrations, andmultiple low-massmo- lecular dynamics simulations revealed that ghrelin\u2019s first five resi- dues fit sterically and electrostatically into BChE\u2019s active site. Consistent with in vitro results, male BALB/c mice with high plasma BChE after gene transfer exhibited sharply reduced plasma ghrelin. Unexpectedly, such animals fought less, both spontaneously and in a resident/intruder provocation model. One mutant BChE was found to be deficient in ghrelin hydrolysis. BALB/c mice transduced with this variant retained normal plasma ghrelin levels and did not differ from untreated controls in the aggression model. In contrast, C57BL/6 mice with BChE gene deletion exhibited increased ghrelin and fought more readily than wild-type animals. Collectively, these findings indicate that BChE-catalyzed ghrelin hydrolysis influences mouse aggression and social stress, with potential implications for humans.", "author" : [ { "dropping-particle" : "", "family" : "Chen", "given" : "Ping", "non-dropping-particle" : "", "parse-names" : false, "suffix" : "" }, { "dropping-particle" : "", "family" : "Gao", "given" : "Yang", "non-dropping-particle" : "", "parse-names" : false, "suffix" : "" }, { "dropping-particle" : "", "family" : "Geng", "given" : "Liyi", "non-dropping-particle" : "", "parse-names" : false, "suffix" : "" }, { "dropping-particle" : "", "family" : "Ping", "given" : "Vicky", "non-dropping-particle" : "", "parse-names" : false, "suffix" : "" }, { "dropping-particle" : "", "family" : "Gao", "given" : "Yang", "non-dropping-particle" : "", "parse-names" : false, "suffix" : "" }, { "dropping-particle" : "", "family" : "Geng", "given" : "Liyi", "non-dropping-particle" : "", "parse-names" : false, "suffix" : "" }, { "dropping-particle" : "", "family" : "Parks", "given" : "Robin J", "non-dropping-particle" : "", "parse-names" : false, "suffix" : "" }, { "dropping-particle" : "", "family" : "Pang", "given" : "Yuan-ping", "non-dropping-particle" : "", "parse-names" : false, "suffix" : "" }, { "dropping-particle" : "", "family" : "Brimijoin", "given" : "Stephen", "non-dropping-particle" : "", "parse-names" : false, "suffix" : "" } ], "container-title" : "Proceedings of the National Academy of Sciences of the United States of America", "id" : "ITEM-1", "issue" : "12", "issued" : { "date-parts" : [ [ "2015" ] ] }, "page" : "2251-6", "title" : "Plasma butyrylcholinesterase regulates ghrelin to control aggression", "type" : "article-journal", "volume" : "112" }, "uris" : [ "http://www.mendeley.com/documents/?uuid=2be13582-50de-4cda-b789-b62465bc06e9" ] } ], "mendeley" : { "formattedCitation" : "(194)", "plainTextFormattedCitation" : "(194)", "previouslyFormattedCitation" : "(194)"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194)</w:t>
            </w:r>
            <w:r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fdi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ISSN" : "0017-5749", "PMID" : "12801949", "abstract" : "Background and aims: Ghrelin, an endogenous ligand for growth hormone secretagogue receptor (GHS-R), is an appetite stimulatory signal from the stomach with structural resemblance to motilin. We examined the effects of the gastric peptide ghrelin and GHS-R antagonists on energy balance and glycaemic control in mice. Materials and methods: Body weight, fat mass, glucose, insulin, and gene expression of leptin, adiponectin, and resistin in white adipose tissue (WAT) were measured after repeated administrations of ghrelin under a high fat diet. Gastric ghrelin gene expression was assessed by northern blot analysis. Energy intake and gastric emptying were measured after administration of GHS-R antagonists. Repeated administration of GHS-R antagonist was continued for six days in ob/ob obese mice. Results: Ghrelin induced remarkable adiposity and worsened glycaemic control under a high fat diet. Pair feeding inhibited this effect. Ghrelin elevated leptin mRNA expression and reduced resistin mRNA expression. Gastric ghrelin mRNA expression during fasting was increased by a high fat diet. GHS-R antagonists decreased energy intake in lean mice, in mice with diet induced obesity, and in ob/ob obese mice; it also reduced the rate of gastric emptying. Repeated administration of GHS-R antagonist decreased body weight gain and improved glycaemic control in ob/ob obese mice. Conclusions: Ghrelin appears to be closely related to excess weight gain, adiposity, and insulin resistance, particularly under a high fat diet and in the dynamic stage. Gastric peptide ghrelin and GHS-R may be promising therapeutic targets not only for anorexia-cachexia but also for obesity and type 2 diabetes, which are becoming increasingly prevalent worldwide.", "author" : [ { "dropping-particle" : "", "family" : "Asakawa", "given" : "A", "non-dropping-particle" : "", "parse-names" : false, "suffix" : "" }, { "dropping-particle" : "", "family" : "Inui", "given" : "A", "non-dropping-particle" : "", "parse-names" : false, "suffix" : "" }, { "dropping-particle" : "", "family" : "Kaga", "given" : "T", "non-dropping-particle" : "", "parse-names" : false, "suffix" : "" }, { "dropping-particle" : "", "family" : "Katsuura", "given" : "G", "non-dropping-particle" : "", "parse-names" : false, "suffix" : "" }, { "dropping-particle" : "", "family" : "Fujimiya", "given" : "M", "non-dropping-particle" : "", "parse-names" : false, "suffix" : "" }, { "dropping-particle" : "", "family" : "Fujino", "given" : "M A", "non-dropping-particle" : "", "parse-names" : false, "suffix" : "" }, { "dropping-particle" : "", "family" : "Kasuga", "given" : "M", "non-dropping-particle" : "", "parse-names" : false, "suffix" : "" } ], "container-title" : "Gut", "id" : "ITEM-1", "issue" : "7", "issued" : { "date-parts" : [ [ "2003", "7" ] ] }, "page" : "947-52", "title" : "Antagonism of ghrelin receptor reduces food intake and body weight gain in mice.", "type" : "article-journal", "volume" : "52" }, "uris" : [ "http://www.mendeley.com/documents/?uuid=81ce6c55-3af8-467c-a52a-765e3312a7d1" ] }, { "id" : "ITEM-2", "itemData" : { "DOI" : "10.1038/35051587", "ISSN" : "0028-0836", "PMID" : "11196643", "abstract" : "Ghrelin is an acylated peptide that stimulates the release of growth hormone from the pituitary. Ghrelin-producing neurons are located in the hypothalamus, whereas ghrelin receptors are expressed in various regions of the brain, which is indicative of central-and as yet undefined-physiological functions. Here we show that ghrelin is involved in the hypothalamic regulation of energy homeostasis. Intracerebroventricular injections of ghrelin strongly stimulated feeding in rats and increased body weight gain. Ghrelin also increased feeding in rats that are genetically deficient in growth hormone. Anti-ghrelin immunoglobulin G robustly suppressed feeding. After intracerebroventricular ghrelin administration, Fos protein, a marker of neuronal activation, was found in regions of primary importance in the regulation of feeding, including neuropeptide Y6 (NPY) neurons and agouti-related protein (AGRP) neurons. Antibodies and antagonists of NPY and AGRP abolished ghrelin-induced feeding. Ghrelin augmented NPY gene expression and blocked leptin-induced feeding reduction, implying that there is a competitive interaction between ghrelin and leptin in feeding regulation. We conclude that ghrelin is a physiological mediator of feeding, and probably has a function in growth regulation by stimulating feeding and release of growth hormone.", "author" : [ { "dropping-particle" : "", "family" : "Nakazato", "given" : "Masamitsu", "non-dropping-particle" : "", "parse-names" : false, "suffix" : "" }, { "dropping-particle" : "", "family" : "Murakami", "given" : "Noboru", "non-dropping-particle" : "", "parse-names" : false, "suffix" : "" }, { "dropping-particle" : "", "family" : "Date", "given" : "Yukari", "non-dropping-particle" : "", "parse-names" : false, "suffix" : "" }, { "dropping-particle" : "", "family" : "Kojima", "given" : "Masayasu", "non-dropping-particle" : "", "parse-names" : false, "suffix" : "" }, { "dropping-particle" : "", "family" : "Matsuo", "given" : "Hisayuki", "non-dropping-particle" : "", "parse-names" : false, "suffix" : "" }, { "dropping-particle" : "", "family" : "Kangawa", "given" : "Kenji", "non-dropping-particle" : "", "parse-names" : false, "suffix" : "" }, { "dropping-particle" : "", "family" : "Matsukura", "given" : "Shigeru", "non-dropping-particle" : "", "parse-names" : false, "suffix" : "" } ], "container-title" : "Nature", "id" : "ITEM-2", "issue" : "6817", "issued" : { "date-parts" : [ [ "2001", "1", "11" ] ] }, "page" : "194-8", "title" : "A role for ghrelin in the central regulation of feeding.", "type" : "article-journal", "volume" : "409" }, "uris" : [ "http://www.mendeley.com/documents/?uuid=90db53ed-3ac5-4a6f-b88f-d3037f7c2f21" ] }, { "id" : "ITEM-3", "itemData" : { "abstract" : "Ghrelin, a novel 28 amino acid peptide found in hypothalamus and stomach, was recently identified as the endogenous ligand for the growth hormone secretagogue receptor (GHS-R). We have now found that both intracerebroventricular (i.c.v.) and intraperitoneal (i.p.) administration of ghrelin in freely feeding rats stimulated food intake. The onset of increased feeding was rapid and after i.c.v. administration was sustained for 24 hours. Following i.c.v. administration of 3 nmol ghrelin, the duration and magnitude of the feeding stimulation was similar to that following 5 nmol neuropeptide Y (NPY). Plasma growth hormone (GH) concentration increased following both i.c.v. and i.p. administration of ghrelin. Release of adrenocorticotrophic hormone (ACTH) was stimulated and thyroid stimulating hormone (TSH) inhibited following i.c.v. administration of ghrelin. These data suggest a possible role for the newly identified endogenous hypothalamic peptide, ghrelin, in stimulation of feeding and growth hormone secretion.", "author" : [ { "dropping-particle" : "", "family" : "Wren", "given" : "AM", "non-dropping-particle" : "", "parse-names" : false, "suffix" : "" }, { "dropping-particle" : "", "family" : "Small", "given" : "CJ", "non-dropping-particle" : "", "parse-names" : false, "suffix" : "" }, { "dropping-particle" : "", "family" : "Ward", "given" : "HL", "non-dropping-particle" : "", "parse-names" : false, "suffix" : "" }, { "dropping-particle" : "", "family" : "Murphy", "given" : "KG", "non-dropping-particle" : "", "parse-names" : false, "suffix" : "" }, { "dropping-particle" : "", "family" : "Dakin", "given" : "CL", "non-dropping-particle" : "", "parse-names" : false, "suffix" : "" }, { "dropping-particle" : "", "family" : "Taheri", "given" : "S", "non-dropping-particle" : "", "parse-names" : false, "suffix" : "" }, { "dropping-particle" : "", "family" : "Kennedy", "given" : "AR", "non-dropping-particle" : "", "parse-names" : false, "suffix" : "" }, { "dropping-particle" : "", "family" : "Roberts", "given" : "GH", "non-dropping-particle" : "", "parse-names" : false, "suffix" : "" }, { "dropping-particle" : "", "family" : "Morgan", "given" : "DG", "non-dropping-particle" : "", "parse-names" : false, "suffix" : "" }, { "dropping-particle" : "", "family" : "Ghatei", "given" : "MA", "non-dropping-particle" : "", "parse-names" : false, "suffix" : "" }, { "dropping-particle" : "", "family" : "Bloom", "given" : "SR", "non-dropping-particle" : "", "parse-names" : false, "suffix" : "" } ], "container-title" : "Endocrinology", "id" : "ITEM-3", "issue" : "11", "issued" : { "date-parts" : [ [ "2000" ] ] }, "page" : "4325-8", "title" : "The novel hypothalamic peptide ghrelin stimulates food intake and growth hormone secretion.", "type" : "article-journal", "volume" : "141" }, "uris" : [ "http://www.mendeley.com/documents/?uuid=79976c37-ae44-4c2f-bfc8-90b0601aaa88" ] }, { "id" : "ITEM-4", "itemData" : { "abstract" : "Ghrelin is a recently identified endogenous ligand for the growth hormone secretagogue receptor. It is synthesized predominantly in the stomach and found in the circulation of healthy humans. Ghrelin has been shown to promote increased food intake, weight gain and adiposity in rodents. The effect of ghrelin on appetite and food intake in man has not been determined. We investigated the effects of intravenous ghrelin (5.0 pmol/kg/min) or saline infusion on appetite and food intake in a randomised double-blind cross-over study in nine healthy volunteers. There was a clear-cut increase in energy consumed by every individual from a free-choice buffet (mean increase 28 +/- 3.9%, p&lt;0.001) during ghrelin compared with saline infusion. Visual analogue scores for appetite were greater during ghrelin compared to saline infusion. Ghrelin had no effect on gastric emptying as assessed by the paracetamol absorption test. Ghrelin is the first circulating hormone demonstrated to stimulate food intake in man. Endogenous ghrelin is a potentially important new regulator of the complex systems controlling food intake and body weight.", "author" : [ { "dropping-particle" : "", "family" : "Wren", "given" : "AM", "non-dropping-particle" : "", "parse-names" : false, "suffix" : "" }, { "dropping-particle" : "", "family" : "Seal", "given" : "LJ", "non-dropping-particle" : "", "parse-names" : false, "suffix" : "" }, { "dropping-particle" : "", "family" : "Cohen", "given" : "MA", "non-dropping-particle" : "", "parse-names" : false, "suffix" : "" }, { "dropping-particle" : "", "family" : "Brynes", "given" : "AE", "non-dropping-particle" : "", "parse-names" : false, "suffix" : "" }, { "dropping-particle" : "", "family" : "Frost", "given" : "GS", "non-dropping-particle" : "", "parse-names" : false, "suffix" : "" }, { "dropping-particle" : "", "family" : "Murphy", "given" : "KG", "non-dropping-particle" : "", "parse-names" : false, "suffix" : "" }, { "dropping-particle" : "", "family" : "Dhillo", "given" : "WS", "non-dropping-particle" : "", "parse-names" : false, "suffix" : "" }, { "dropping-particle" : "", "family" : "Ghatei", "given" : "MA", "non-dropping-particle" : "", "parse-names" : false, "suffix" : "" }, { "dropping-particle" : "", "family" : "Bloom", "given" : "SR", "non-dropping-particle" : "", "parse-names" : false, "suffix" : "" } ], "container-title" : "Journal of Clinical Endocrinology &amp; Metabolism", "id" : "ITEM-4", "issue" : "12", "issued" : { "date-parts" : [ [ "2001" ] ] }, "page" : "5992-5995", "title" : "Ghrelin enhances appetite and increases food intake in humans.", "type" : "article-journal", "volume" : "86" }, "uris" : [ "http://www.mendeley.com/documents/?uuid=9d1bfb23-a23c-490e-a28b-8c6eb14c002a" ] }, { "id" : "ITEM-5",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non-dropping-particle" : "", "parse-names" : false, "suffix" : "" }, { "dropping-particle" : "", "family" : "Smiley", "given" : "David L", "non-dropping-particle" : "", "parse-names" : false, "suffix" : "" }, { "dropping-particle" : "", "family" : "Heiman", "given" : "Mark L", "non-dropping-particle" : "", "parse-names" : false, "suffix" : "" } ], "container-title" : "Nature", "id" : "ITEM-5", "issue" : "6806", "issued" : { "date-parts" : [ [ "2000", "10", "19" ] ] }, "page" : "908-13", "title" : "Ghrelin induces adiposity in rodents.", "type" : "article-journal", "volume" : "407" }, "uris" : [ "http://www.mendeley.com/documents/?uuid=33ae2bab-28db-446d-81ff-ae55c3ebf254" ] }, { "id" : "ITEM-6", "itemData" : { "DOI" : "10.1016/j.peptides.2005.04.025", "ISSN" : "0196-9781", "PMID" : "16137788", "abstract" : "Ghrelin, a powerful orexigenic peptide released from the gut, stimulates feeding when injected centrally and has thus far been implicated in regulation of metabolic, rather than hedonic, feeding behavior. Although ghrelin's effects are partially mediated at the hypothalamic arcuate nucleus, via activation of neurons that co-express neuropeptide Y and agouti-related protein (NPY/Agrp neurons), the ghrelin receptor is expressed also in other brain sites. One of these is the ventral tegmental area (VTA), a primary node of the mesolimbic reward pathway, which sends dopaminergic projections to the nucleus accumbens (Acb), among other sites. We injected saline or three doses of ghrelin (0, 0.003, 0.03, or 0.3 nmol) into the VTA or Acb of rats. We found a robust feeding response with VTA injection of ghrelin, and a more moderate response with Acb injection. Because opioids modulate feeding in the VTA and Acb, we hypothesized that ghrelin's effects in one site were dependent on opioid signaling in the opposite site. The general opioid antagonist, naltrexone (NTX), injected into the Acb did not affect feeding elicited by ghrelin injection into the VTA, and NTX in the VTA did not affect feeding elicited by ghrelin injected into the Acb. These results suggest interaction of a metabolic factor with the reward system in feeding behavior, indicating that hedonic responses can be modulated by homeostatic factors.", "author" : [ { "dropping-particle" : "", "family" : "Naleid", "given" : "Amy M", "non-dropping-particle" : "", "parse-names" : false, "suffix" : "" }, { "dropping-particle" : "", "family" : "Grace", "given" : "Martha K", "non-dropping-particle" : "", "parse-names" : false, "suffix" : "" }, { "dropping-particle" : "", "family" : "Cummings", "given" : "David E", "non-dropping-particle" : "", "parse-names" : false, "suffix" : "" }, { "dropping-particle" : "", "family" : "Levine", "given" : "Allen S", "non-dropping-particle" : "", "parse-names" : false, "suffix" : "" } ], "container-title" : "Peptides", "id" : "ITEM-6", "issue" : "11", "issued" : { "date-parts" : [ [ "2005", "11" ] ] }, "page" : "2274-9", "title" : "Ghrelin induces feeding in the mesolimbic reward pathway between the ventral tegmental area and the nucleus accumbens.", "type" : "article-journal", "volume" : "26" }, "uris" : [ "http://www.mendeley.com/documents/?uuid=8b7b3f8b-b555-4e70-bffc-46f7dce540f7" ] }, { "id" : "ITEM-7", "itemData" : { "DOI" : "10.1172/JCI29867.In", "abstract" : "The gut hormone ghrelin targets the brain to promote food intake and adiposity. The ghrelin receptor growth hormone secretagogue 1 receptor (GHSR) is present in hypothalamic centers controlling energy metabolism as well as in the ventral tegmental area (VTA), a region important for motivational aspects of multiple behaviors, including feeding. Here we show that in mice and rats, ghrelin bound to neurons of the VTA, where it triggered increased dopamine neuronal activity, synapse formation, and dopamine turnover in the nucleus accumbens in a GHSR-dependent manner. Direct VTA administration of ghrelin also triggered feeding, while intra-VTA delivery of a selective GHSR antagonist blocked the orexigenic effect of circulating ghrelin and blunted rebound feeding following fasting. In addition, ghrelin- and GHSR-deficient mice showed attenuated feeding responses to restricted feeding schedules. Taken together, these data suggest that the mesolimbic reward circuitry is targeted by peripheral ghrelin to influence physiological mechanisms related to feeding.", "author" : [ { "dropping-particle" : "", "family" : "Abizaid", "given" : "Alfonso", "non-dropping-particle" : "", "parse-names" : false, "suffix" : "" }, { "dropping-particle" : "", "family" : "Liu", "given" : "Zhong-wu", "non-dropping-particle" : "", "parse-names" : false, "suffix" : "" }, { "dropping-particle" : "", "family" : "Andrews", "given" : "Zane B", "non-dropping-particle" : "", "parse-names" : false, "suffix" : "" }, { "dropping-particle" : "", "family" : "Shanabrough", "given" : "Marya", "non-dropping-particle" : "", "parse-names" : false, "suffix" : "" }, { "dropping-particle" : "", "family" : "Borok", "given" : "Erzsebet", "non-dropping-particle" : "", "parse-names" : false, "suffix" : "" }, { "dropping-particle" : "", "family" : "Elsworth", "given" : "John D", "non-dropping-particle" : "", "parse-names" : false, "suffix" : "" }, { "dropping-particle" : "", "family" : "Roth", "given" : "Robert H", "non-dropping-particle" : "", "parse-names" : false, "suffix" : "" }, { "dropping-particle" : "", "family" : "Sleeman", "given" : "Mark W", "non-dropping-particle" : "", "parse-names" : false, "suffix" : "" }, { "dropping-particle" : "", "family" : "Picciotto", "given" : "Marina R", "non-dropping-particle" : "", "parse-names" : false, "suffix" : "" }, { "dropping-particle" : "", "family" : "Tsch\u00f6p", "given" : "Matthias H", "non-dropping-particle" : "", "parse-names" : false, "suffix" : "" }, { "dropping-particle" : "", "family" : "Gao", "given" : "Xiao-bing", "non-dropping-particle" : "", "parse-names" : false, "suffix" : "" }, { "dropping-particle" : "", "family" : "Horvath", "given" : "Tamas L", "non-dropping-particle" : "", "parse-names" : false, "suffix" : "" } ], "container-title" : "Journal of Clinical Investigation", "id" : "ITEM-7", "issue" : "12", "issued" : { "date-parts" : [ [ "2006" ] ] }, "page" : "3229-3239", "title" : "Ghrelin modulates the activity and synaptic input organization of midbrain dopamine neurons while promoting appetite", "type" : "article-journal", "volume" : "116" }, "uris" : [ "http://www.mendeley.com/documents/?uuid=737a625d-d971-4b0b-a1c8-0179739c7784" ] } ], "mendeley" : { "formattedCitation" : "(195\u2013201)", "plainTextFormattedCitation" : "(195\u2013201)", "previouslyFormattedCitation" : "(195\u2013201)"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195–201)</w:t>
            </w:r>
            <w:r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1C263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hgh1</w:t>
            </w:r>
            <w:r w:rsidR="001C2632">
              <w:rPr>
                <w:rFonts w:ascii="Times New Roman" w:eastAsia="Times New Roman" w:hAnsi="Times New Roman" w:cs="Times New Roman"/>
                <w:color w:val="000000"/>
                <w:szCs w:val="22"/>
                <w:lang w:eastAsia="en-IN"/>
              </w:rPr>
              <w:fldChar w:fldCharType="begin" w:fldLock="1"/>
            </w:r>
            <w:r w:rsidR="00840D37">
              <w:rPr>
                <w:rFonts w:ascii="Times New Roman" w:eastAsia="Times New Roman" w:hAnsi="Times New Roman" w:cs="Times New Roman"/>
                <w:color w:val="000000"/>
                <w:szCs w:val="22"/>
                <w:lang w:eastAsia="en-IN"/>
              </w:rPr>
              <w:instrText>ADDIN CSL_CITATION { "citationItems" : [ { "id" : "ITEM-1", "itemData" : { "DOI" : "10.1016/j.domaniend.2009.07.007", "ISSN" : "1879-0054", "PMID" : "19733462", "abstract" : "The purpose of this study was to evaluate whether circulating ghrelin and growth hormone (GH) concentrations in cattle are regulated by endothelin-1 (ET-1), endothelin-3 (ET-3), and secretin. Six Holstein steers (242+/-1 d old, 280.5+/-4.4 kg body weight [BW]; mean+/-SEM) were allocated randomly in an incomplete Latin square design to receive each of 4 treatment compounds (vehicle, ET-1, ET-3, and secretin) with 1-d intervals between successive treatments. The treatment compounds were injected intravenously via a catheter inserted into the external jugular vein of each steer. Blood was sampled from the indwelling catheter at -30, -15, 0, 5, 10, 15, 20, 30, 45, 60, 90, 120, 150, and 180 min. Plasma ghrelin and GH responses to the treatment compounds were measured by a double-antibody radioimmunoassay system. Data were analyzed by using a MIXED procedure of SAS, version 9.1. Plasma acyl ghrelin, total ghrelin, and GH concentrations were increased by both ET-1 and ET-3 injection (ET-1 injection: 311+/-15 pg/mL vs 245+/-15 pg/mL, 2.4+/-0.2 ng/mL vs 1.61+/-0.05 ng/mL, 4.73+/-0.92 ng/mL vs 1.17+/-0.09 ng/mL for acyl ghrelin, total ghrelin, and GH, respectively; ET-3 injection: 337+/-27 pg/mL vs 245+/-15 pg/mL, 2.6+/-0.1 ng/mL vs 1.61+/-0.05 ng/mL, 5.56+/-0.97 ng/mL vs 1.17+/-0.09 ng/mL for acyl ghrelin, total ghrelin, and GH, respectively; P&lt;0.01). Ghrelin and GH concentrations were not changed by secretin injection throughout the experimental periods. These results indicate that ET-1 and ET-3 stimulate ghrelin and GH secretion in cattle and demonstrate for the first time that endogenous ghrelin released in response to endothelin injection stimulates GH secretion in vivo in cattle.", "author" : [ { "dropping-particle" : "", "family" : "ThanThan", "given" : "S", "non-dropping-particle" : "", "parse-names" : false, "suffix" : "" }, { "dropping-particle" : "", "family" : "Mekaru", "given" : "C", "non-dropping-particle" : "", "parse-names" : false, "suffix" : "" }, { "dropping-particle" : "", "family" : "Seki", "given" : "N", "non-dropping-particle" : "", "parse-names" : false, "suffix" : "" }, { "dropping-particle" : "", "family" : "Hidaka", "given" : "K", "non-dropping-particle" : "", "parse-names" : false, "suffix" : "" }, { "dropping-particle" : "", "family" : "A Ueno", "given" : "", "non-dropping-particle" : "", "parse-names" : false, "suffix" : "" }, { "dropping-particle" : "", "family" : "ThidarMyint", "given" : "H", "non-dropping-particle" : "", "parse-names" : false, "suffix" : "" }, { "dropping-particle" : "", "family" : "Kuwayama", "given" : "H", "non-dropping-particle" : "", "parse-names" : false, "suffix" : "" } ], "container-title" : "Domestic animal endocrinology", "id" : "ITEM-1", "issue" : "1", "issued" : { "date-parts" : [ [ "2010", "1" ] ] }, "page" : "1-12", "title" : "Endogenous ghrelin released in response to endothelin stimulates growth hormone secretion in cattle.", "type" : "article-journal", "volume" : "38" }, "uris" : [ "http://www.mendeley.com/documents/?uuid=88bcb96d-8182-45ca-9508-d05c5443ddfb" ] }, { "id" : "ITEM-2", "itemData" : { "abstract" : "Ghrelin, a novel 28 amino acid peptide found in hypothalamus and stomach, was recently identified as the endogenous ligand for the growth hormone secretagogue receptor (GHS-R). We have now found that both intracerebroventricular (i.c.v.) and intraperitoneal (i.p.) administration of ghrelin in freely feeding rats stimulated food intake. The onset of increased feeding was rapid and after i.c.v. administration was sustained for 24 hours. Following i.c.v. administration of 3 nmol ghrelin, the duration and magnitude of the feeding stimulation was similar to that following 5 nmol neuropeptide Y (NPY). Plasma growth hormone (GH) concentration increased following both i.c.v. and i.p. administration of ghrelin. Release of adrenocorticotrophic hormone (ACTH) was stimulated and thyroid stimulating hormone (TSH) inhibited following i.c.v. administration of ghrelin. These data suggest a possible role for the newly identified endogenous hypothalamic peptide, ghrelin, in stimulation of feeding and growth hormone secretion.", "author" : [ { "dropping-particle" : "", "family" : "Wren", "given" : "AM", "non-dropping-particle" : "", "parse-names" : false, "suffix" : "" }, { "dropping-particle" : "", "family" : "Small", "given" : "CJ", "non-dropping-particle" : "", "parse-names" : false, "suffix" : "" }, { "dropping-particle" : "", "family" : "Ward", "given" : "HL", "non-dropping-particle" : "", "parse-names" : false, "suffix" : "" }, { "dropping-particle" : "", "family" : "Murphy", "given" : "KG", "non-dropping-particle" : "", "parse-names" : false, "suffix" : "" }, { "dropping-particle" : "", "family" : "Dakin", "given" : "CL", "non-dropping-particle" : "", "parse-names" : false, "suffix" : "" }, { "dropping-particle" : "", "family" : "Taheri", "given" : "S", "non-dropping-particle" : "", "parse-names" : false, "suffix" : "" }, { "dropping-particle" : "", "family" : "Kennedy", "given" : "AR", "non-dropping-particle" : "", "parse-names" : false, "suffix" : "" }, { "dropping-particle" : "", "family" : "Roberts", "given" : "GH", "non-dropping-particle" : "", "parse-names" : false, "suffix" : "" }, { "dropping-particle" : "", "family" : "Morgan", "given" : "DG", "non-dropping-particle" : "", "parse-names" : false, "suffix" : "" }, { "dropping-particle" : "", "family" : "Ghatei", "given" : "MA", "non-dropping-particle" : "", "parse-names" : false, "suffix" : "" }, { "dropping-particle" : "", "family" : "Bloom", "given" : "SR", "non-dropping-particle" : "", "parse-names" : false, "suffix" : "" } ], "container-title" : "Endocrinology", "id" : "ITEM-2", "issue" : "11", "issued" : { "date-parts" : [ [ "2000" ] ] }, "page" : "4325-8", "title" : "The novel hypothalamic peptide ghrelin stimulates food intake and growth hormone secretion.", "type" : "article-journal", "volume" : "141" }, "uris" : [ "http://www.mendeley.com/documents/?uuid=79976c37-ae44-4c2f-bfc8-90b0601aaa88" ] }, { "id" : "ITEM-3", "itemData" : { "abstract" : "Ghrelin is a recently identified endogenous ligand for the growth hormone secretagogue receptor. It is synthesized predominantly in the stomach and found in the circulation of healthy humans. Ghrelin has been shown to promote increased food intake, weight gain and adiposity in rodents. The effect of ghrelin on appetite and food intake in man has not been determined. We investigated the effects of intravenous ghrelin (5.0 pmol/kg/min) or saline infusion on appetite and food intake in a randomised double-blind cross-over study in nine healthy volunteers. There was a clear-cut increase in energy consumed by every individual from a free-choice buffet (mean increase 28 +/- 3.9%, p&lt;0.001) during ghrelin compared with saline infusion. Visual analogue scores for appetite were greater during ghrelin compared to saline infusion. Ghrelin had no effect on gastric emptying as assessed by the paracetamol absorption test. Ghrelin is the first circulating hormone demonstrated to stimulate food intake in man. Endogenous ghrelin is a potentially important new regulator of the complex systems controlling food intake and body weight.", "author" : [ { "dropping-particle" : "", "family" : "Wren", "given" : "AM", "non-dropping-particle" : "", "parse-names" : false, "suffix" : "" }, { "dropping-particle" : "", "family" : "Seal", "given" : "LJ", "non-dropping-particle" : "", "parse-names" : false, "suffix" : "" }, { "dropping-particle" : "", "family" : "Cohen", "given" : "MA", "non-dropping-particle" : "", "parse-names" : false, "suffix" : "" }, { "dropping-particle" : "", "family" : "Brynes", "given" : "AE", "non-dropping-particle" : "", "parse-names" : false, "suffix" : "" }, { "dropping-particle" : "", "family" : "Frost", "given" : "GS", "non-dropping-particle" : "", "parse-names" : false, "suffix" : "" }, { "dropping-particle" : "", "family" : "Murphy", "given" : "KG", "non-dropping-particle" : "", "parse-names" : false, "suffix" : "" }, { "dropping-particle" : "", "family" : "Dhillo", "given" : "WS", "non-dropping-particle" : "", "parse-names" : false, "suffix" : "" }, { "dropping-particle" : "", "family" : "Ghatei", "given" : "MA", "non-dropping-particle" : "", "parse-names" : false, "suffix" : "" }, { "dropping-particle" : "", "family" : "Bloom", "given" : "SR", "non-dropping-particle" : "", "parse-names" : false, "suffix" : "" } ], "container-title" : "Journal of Clinical Endocrinology &amp; Metabolism", "id" : "ITEM-3", "issue" : "12", "issued" : { "date-parts" : [ [ "2001" ] ] }, "page" : "5992-5995", "title" : "Ghrelin enhances appetite and increases food intake in humans.", "type" : "article-journal", "volume" : "86" }, "uris" : [ "http://www.mendeley.com/documents/?uuid=9d1bfb23-a23c-490e-a28b-8c6eb14c002a" ] }, { "id" : "ITEM-4", "itemData" : { "abstract" : "An endogenous ligand for the GH secretagogue-receptor (GHS-R) has been recently purified from rat and human stomach and named Ghrelin. It has been demonstrated that Ghrelin specifically stimulates GH secretion from rat pituitary cells in culture as well as in rats in vivo. In this preliminary study, in 4 normal adults [age (mean+/-SE): 28.6+/-3.5 yr; body mass index (BMI): 22.3+/-2.1 kg/m2] we administered 1.0 microg/kg Ghrelin or GHRH-29 to compare their GH-releasing activities in humans. In all subjects Ghrelin induced a prompt, marked and long-lasting increase in circulating GH levels (peak: 107.9+/-26.1 microg/l; AUC: 6503.1+/-1632.7 microg/l/h). The GH response to Ghrelin was clearly higher (p&lt;0.05) than that after GHRH (peak: 22.3+/-4.5 microg/l; AUC: 1517.5+/-338.4 microg/l/h). In conclusion, this preliminary study shows that Ghrelin exerts a strong stimulatory effect on GH secretion in humans releasing more GH than GHRH.", "author" : [ { "dropping-particle" : "", "family" : "Arvat", "given" : "Emanuela", "non-dropping-particle" : "", "parse-names" : false, "suffix" : "" }, { "dropping-particle" : "", "family" : "Vito", "given" : "Lidia", "non-dropping-particle" : "Di", "parse-names" : false, "suffix" : "" }, { "dropping-particle" : "", "family" : "Broglio", "given" : "Fabio", "non-dropping-particle" : "", "parse-names" : false, "suffix" : "" }, { "dropping-particle" : "", "family" : "Papotti", "given" : "Mauro", "non-dropping-particle" : "", "parse-names" : false, "suffix" : "" }, { "dropping-particle" : "", "family" : "Muccioli", "given" : "Giampiero", "non-dropping-particle" : "", "parse-names" : false, "suffix" : "" }, { "dropping-particle" : "", "family" : "Dieguez", "given" : "Carlos", "non-dropping-particle" : "", "parse-names" : false, "suffix" : "" }, { "dropping-particle" : "", "family" : "Casanueva", "given" : "Felipe F", "non-dropping-particle" : "", "parse-names" : false, "suffix" : "" }, { "dropping-particle" : "", "family" : "Deghenghi", "given" : "Romano", "non-dropping-particle" : "", "parse-names" : false, "suffix" : "" }, { "dropping-particle" : "", "family" : "Camanni", "given" : "Franco", "non-dropping-particle" : "", "parse-names" : false, "suffix" : "" }, { "dropping-particle" : "", "family" : "Ghigo", "given" : "Ezio", "non-dropping-particle" : "", "parse-names" : false, "suffix" : "" } ], "container-title" : "journal of endocrinological investigation", "id" : "ITEM-4", "issue" : "8", "issued" : { "date-parts" : [ [ "2000" ] ] }, "page" : "493-5", "title" : "Preliminary evidence that Ghrelin, the natural GH secretagogue (GHS)-receptor ligand, strongly stimulates GH secretion in humans.", "type" : "article-journal", "volume" : "23" }, "uris" : [ "http://www.mendeley.com/documents/?uuid=e982f11b-179a-4f54-a52e-f541eb5bb188" ] }, { "id" : "ITEM-5", "itemData" : { "ISSN" : "0021-972X", "PMID" : "11238504", "abstract" : "An endogenous ligand for the GH secretagogue-receptor (GHS-receptor) has recently been isolated, from both the rat and the human stomach, and named ghrelin. It is a 28-amino-acid peptide showing a unique structure with an n-octanoyl ester at its third serine residue, which is essential for its potent stimulatory activity on somatotroph secretion. In fact, it has been demonstrated that ghrelin specifically stimulates GH secretion from both rat pituitary cells in culture and rats in vivo. The aim of the present study was to test the GH-releasing activity of ghrelin in humans and to compare it with that of GHRH and hexarelin (HEX), a nonnatural peptidyl GHS, which possesses strong GH-releasing activity but also significantly stimulates PRL, ACTH, and cortisol secretion. To clarify the mechanisms of action underlying the GH-releasing activity of ghrelin in humans, its interaction with GHRH and HEX was also studied. Seven normal young volunteers (7 men; 24-32 yr old; body mass index, 20-24 kg/m(2)) were studied. All subjects underwent the administration of ghrelin, HEX, and GHRH-29 (1.0 microg/kg i.v. at 0 min) as well as placebo (2 mL isotonic saline i.v. at 0 min). Six subjects also underwent the combined administration of ghrelin and GHRH or HEX. Blood samples were taken every 15 min from -15 up to +180 min. GH levels were assayed at each time point in all sessions; PRL, ACTH, cortisol, and aldosterone levels were also assayed after administration of ghrelin and/or HEX. Ghrelin administration induced a prompt and marked increase in circulating GH levels (Cmax, mean +/- SEM, 92.1 +/- 16.7 microg/L; area under the curve, 1894.9 +/- 347.8 microg/L.h). The GH response to ghrelin was clearly higher (P &lt; 0.01) than the one recorded after GHRH (26.7 +/- 8.7 microg/L; 619.6 +/- 174.4 microg/L.h) and even significantly higher (P &lt; 0.05) than after HEX (68.4 +/- 14.7 microg/L; 1546.9 +/- 380.0 microg/L x h). Ghrelin administration also induced an increase in PRL, ACTH, and cortisol levels; these responses were higher (P &lt; 0.05) than those elicited by HEX. A significant increase in aldosterone levels was recorded after ghrelin but not after HEX. The endocrine responses to ghrelin were not modified by the coadministration of HEX. On the other hand, the coadministration of ghrelin and GHRH had a real synergistical effect (P &lt; 0.05) on GH secretion (133.6 +/- 22.5 microg/L; 3374.3 +/- 617.3 microg/L x h). In conclusion, ghrelin, a natural ligand of GHS-receptor, exerts\u2026", "author" : [ { "dropping-particle" : "", "family" : "Arvat", "given" : "Emanuela", "non-dropping-particle" : "", "parse-names" : false, "suffix" : "" }, { "dropping-particle" : "", "family" : "Maccario", "given" : "Mauro", "non-dropping-particle" : "", "parse-names" : false, "suffix" : "" }, { "dropping-particle" : "", "family" : "Vito", "given" : "Lidia", "non-dropping-particle" : "Di", "parse-names" : false, "suffix" : "" }, { "dropping-particle" : "", "family" : "Broglio", "given" : "Fabio", "non-dropping-particle" : "", "parse-names" : false, "suffix" : "" }, { "dropping-particle" : "", "family" : "Benso", "given" : "Andrea", "non-dropping-particle" : "", "parse-names" : false, "suffix" : "" }, { "dropping-particle" : "", "family" : "Gottero", "given" : "Cristina", "non-dropping-particle" : "", "parse-names" : false, "suffix" : "" }, { "dropping-particle" : "", "family" : "Papotti", "given" : "Mauro", "non-dropping-particle" : "", "parse-names" : false, "suffix" : "" }, { "dropping-particle" : "", "family" : "Muccioli", "given" : "Giampiero", "non-dropping-particle" : "", "parse-names" : false, "suffix" : "" }, { "dropping-particle" : "", "family" : "Dieguez", "given" : "Carlos", "non-dropping-particle" : "", "parse-names" : false, "suffix" : "" }, { "dropping-particle" : "", "family" : "Casanueva", "given" : "Felipe F", "non-dropping-particle" : "", "parse-names" : false, "suffix" : "" }, { "dropping-particle" : "", "family" : "Deghenghi", "given" : "Romano", "non-dropping-particle" : "", "parse-names" : false, "suffix" : "" }, { "dropping-particle" : "", "family" : "Camanni", "given" : "Franco", "non-dropping-particle" : "", "parse-names" : false, "suffix" : "" }, { "dropping-particle" : "", "family" : "Ghigo", "given" : "Ezio", "non-dropping-particle" : "", "parse-names" : false, "suffix" : "" } ], "container-title" : "The Journal of clinical endocrinology and metabolism", "id" : "ITEM-5", "issue" : "3", "issued" : { "date-parts" : [ [ "2001", "3" ] ] }, "page" : "1169-74", "title" : "Endocrine activities of ghrelin, a natural growth hormone secretagogue (GHS), in humans: comparison and interactions with hexarelin, a nonnatural peptidyl GHS, and GH-releasing hormone.", "type" : "article-journal", "volume" : "86" }, "uris" : [ "http://www.mendeley.com/documents/?uuid=f16e3b19-24f3-4ebc-9e87-9e658b56e7ec" ] }, { "id" : "ITEM-6", "itemData" : { "DOI" : "10.1006/bbrc.2000.3342", "ISSN" : "0006-291X", "PMID" : "10964690", "abstract" : "Ghrelin, a novel growth-hormone-releasing acylated peptide, was recently isolated from rat stomach by the search of an endogenous ligand to an \"orphan\" G-protein-coupled-receptor. Ghrelin neuron is present in the arcuate nucleus of rat hypothalamus, but its central effect on growth hormone (GH) release has yet to be clarified. We determined the plasma GH concentration and GH mRNA level in the pituitary in response to central administration of ghrelin. A single intracerebroventricular (ICV) administration of ghrelin to rats increased the plasma GH concentration dose-dependently. A continuous ICV administration of ghrelin via osmotic pump for 12 days increased the plasma GH concentration on day 6, but did not keep the high GH concentration on day 12. The GH mRNA levels in both groups of single and continuous administration of ghrelin were not significantly different from those of controls. A single administration of growth-hormone secretagogue also did not stimulate GH synthesis. Central ghrelin stimulated GH release but did not augment GH synthesis. In addition to gastric ghrelin, hypothalamic ghrelin functions to regulate GH release.", "author" : [ { "dropping-particle" : "", "family" : "Date", "given" : "Yukari", "non-dropping-particle" : "", "parse-names" : false, "suffix" : "" }, { "dropping-particle" : "", "family" : "Murakami", "given" : "Noboru", "non-dropping-particle" : "", "parse-names" : false, "suffix" : "" }, { "dropping-particle" : "", "family" : "Kojima", "given" : "Masayasu", "non-dropping-particle" : "", "parse-names" : false, "suffix" : "" }, { "dropping-particle" : "", "family" : "Kuroiwa", "given" : "Takatoshi", "non-dropping-particle" : "", "parse-names" : false, "suffix" : "" }, { "dropping-particle" : "", "family" : "Matsukura", "given" : "Shigeru", "non-dropping-particle" : "", "parse-names" : false, "suffix" : "" }, { "dropping-particle" : "", "family" : "Kangawa", "given" : "Kenji", "non-dropping-particle" : "", "parse-names" : false, "suffix" : "" }, { "dropping-particle" : "", "family" : "Nakazato", "given" : "Masamitsu", "non-dropping-particle" : "", "parse-names" : false, "suffix" : "" } ], "container-title" : "Biochemical and biophysical research communications", "id" : "ITEM-6", "issue" : "2", "issued" : { "date-parts" : [ [ "2000", "8", "28" ] ] }, "page" : "477-80", "title" : "Central effects of a novel acylated peptide, ghrelin, on growth hormone release in rats.", "type" : "article-journal", "volume" : "275" }, "uris" : [ "http://www.mendeley.com/documents/?uuid=9e637068-5559-4066-bee1-e3a35e8fe11e" ] }, { "id" : "ITEM-7", "itemData" : { "DOI" : "10.1111/j.1460-9568.2011.07787.x", "ISSN" : "1460-9568", "PMID" : "21777303", "abstract" : "Ghrelin, a natural ligand of the growth hormone secretagogue receptor (GHS-R), is synthesized in the stomach but may also be expressed in lesser quantity in the hypothalamus where the GHS-R is located on growth hormone-releasing hormone (GHRH) neurons. Obestatin, a peptide derived from the same precursor as ghrelin, is able to antagonize the ghrelin-induced increase of growth hormone (GH) secretion in vivo but not from pituitary explants in vitro. Thus, the blockade of ghrelin-induced GH release by obestatin could be mediated at the hypothalamic level by the neuronal network that controls pituitary GH secretion. Ghrelin increased GHRH and decreased somatostatin (somatotropin-releasing inhibitory factor) release from hypothalamic explants, whereas obestatin only reduced the ghrelin-induced increase of GHRH release, thus indicating that the effect of ghrelin and obestatin is targeted to GHRH neurons. Patch-clamp recordings on mouse GHRH-enhanced green fluorescent protein neurons indicated that ghrelin and obestatin had no significant effects on glutamatergic synaptic transmission. Ghrelin decreased GABAergic synaptic transmission in 44% of the recorded neurons, an effect blocked in the presence of the GHS-R antagonist BIM28163, and stimulated the firing rate of 78% of GHRH neurons. Obestatin blocked the effects of ghrelin by acting on a receptor different from the GHS-R. These data suggest that: (i) ghrelin increases GHRH neuron excitability by increasing their action potential firing rate and decreasing the strength of GABA inhibitory inputs, thereby leading to an enhanced GHRH release; and (ii) obestatin counteracts ghrelin actions. Such interactions on GHRH neurons probably participate in the control of GH secretion.", "author" : [ { "dropping-particle" : "", "family" : "Feng", "given" : "Dan D", "non-dropping-particle" : "", "parse-names" : false, "suffix" : "" }, { "dropping-particle" : "", "family" : "Yang", "given" : "Seung-Kwon", "non-dropping-particle" : "", "parse-names" : false, "suffix" : "" }, { "dropping-particle" : "", "family" : "Loudes", "given" : "Catherine", "non-dropping-particle" : "", "parse-names" : false, "suffix" : "" }, { "dropping-particle" : "", "family" : "Simon", "given" : "Axelle", "non-dropping-particle" : "", "parse-names" : false, "suffix" : "" }, { "dropping-particle" : "", "family" : "Al-Sarraf", "given" : "Tamara", "non-dropping-particle" : "", "parse-names" : false, "suffix" : "" }, { "dropping-particle" : "", "family" : "Culler", "given" : "Michael", "non-dropping-particle" : "", "parse-names" : false, "suffix" : "" }, { "dropping-particle" : "", "family" : "Alvear-Perez", "given" : "Rodrigo", "non-dropping-particle" : "", "parse-names" : false, "suffix" : "" }, { "dropping-particle" : "", "family" : "Llorens-Cortes", "given" : "Catherine", "non-dropping-particle" : "", "parse-names" : false, "suffix" : "" }, { "dropping-particle" : "", "family" : "Chen", "given" : "Chen", "non-dropping-particle" : "", "parse-names" : false, "suffix" : "" }, { "dropping-particle" : "", "family" : "Epelbaum", "given" : "Jacques", "non-dropping-particle" : "", "parse-names" : false, "suffix" : "" }, { "dropping-particle" : "", "family" : "Gardette", "given" : "Robert", "non-dropping-particle" : "", "parse-names" : false, "suffix" : "" } ], "container-title" : "The European journal of neuroscience", "id" : "ITEM-7", "issue" : "5", "issued" : { "date-parts" : [ [ "2011", "9" ] ] }, "page" : "732-44", "title" : "Ghrelin and obestatin modulate growth hormone-releasing hormone release and synaptic inputs onto growth hormone-releasing hormone neurons.", "type" : "article-journal", "volume" : "34" }, "uris" : [ "http://www.mendeley.com/documents/?uuid=06f0c425-a3b5-4193-a934-0332c1261231" ] }, { "id" : "ITEM-8", "itemData" : { "DOI" : "10.1038/45230", "ISSN" : "0028-0836", "PMID" : "10604470", "abstract" : "Small synthetic molecules called growth-hormone secretagogues (GHSs) stimulate the release of growth hormone (GH) from the pituitary. They act through GHS-R, a G-protein-coupled receptor for which the ligand is unknown. Recent cloning of GHS-R strongly suggests that an endogenous ligand for the receptor does exist and that there is a mechanism for regulating GH release that is distinct from its regulation by hypothalamic growth-hormone-releasing hormone (GHRH). We now report the purification and identification in rat stomach of an endogenous ligand specific for GHS-R. The purified ligand is a peptide of 28 amino acids, in which the serine 3 residue is n-octanoylated. The acylated peptide specifically releases GH both in vivo and in vitro, and O-n-octanoylation at serine 3 is essential for the activity. We designate the GH-releasing peptide 'ghrelin' (ghre is the Proto-Indo-European root of the word 'grow'). Human ghrelin is homologous to rat ghrelin apart from two amino acids. The occurrence of ghrelin in both rat and human indicates that GH release from the pituitary may be regulated not only by hypothalamic GHRH, but also by ghrelin.", "author" : [ { "dropping-particle" : "", "family" : "Kojima", "given" : "Masayasu", "non-dropping-particle" : "", "parse-names" : false, "suffix" : "" }, { "dropping-particle" : "", "family" : "Hosoda", "given" : "Hiroshi", "non-dropping-particle" : "", "parse-names" : false, "suffix" : "" }, { "dropping-particle" : "", "family" : "Date", "given" : "Yukari", "non-dropping-particle" : "", "parse-names" : false, "suffix" : "" }, { "dropping-particle" : "", "family" : "Nakazato", "given" : "Masamitsu", "non-dropping-particle" : "", "parse-names" : false, "suffix" : "" }, { "dropping-particle" : "", "family" : "Matsuo", "given" : "Hisayuki", "non-dropping-particle" : "", "parse-names" : false, "suffix" : "" }, { "dropping-particle" : "", "family" : "Kangawa", "given" : "Kenji", "non-dropping-particle" : "", "parse-names" : false, "suffix" : "" } ], "container-title" : "Nature", "id" : "ITEM-8", "issue" : "6762", "issued" : { "date-parts" : [ [ "1999", "12", "9" ] ] }, "page" : "656-60", "title" : "Ghrelin is a growth-hormone-releasing acylated peptide from stomach.", "type" : "article-journal", "volume" : "402" }, "uris" : [ "http://www.mendeley.com/documents/?uuid=220dbdbe-19e9-4097-bc57-a2ff8e9512a9" ] } ], "mendeley" : { "formattedCitation" : "(147,197,198,202\u2013206)", "plainTextFormattedCitation" : "(147,197,198,202\u2013206)", "previouslyFormattedCitation" : "(147,197,198,202\u2013206)" }, "properties" : { "noteIndex" : 0 }, "schema" : "https://github.com/citation-style-language/schema/raw/master/csl-citation.json" }</w:instrText>
            </w:r>
            <w:r w:rsidR="001C2632">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147,197,198,202–206)</w:t>
            </w:r>
            <w:r w:rsidR="001C2632">
              <w:rPr>
                <w:rFonts w:ascii="Times New Roman" w:eastAsia="Times New Roman" w:hAnsi="Times New Roman" w:cs="Times New Roman"/>
                <w:color w:val="000000"/>
                <w:szCs w:val="22"/>
                <w:lang w:eastAsia="en-IN"/>
              </w:rPr>
              <w:fldChar w:fldCharType="end"/>
            </w:r>
          </w:p>
        </w:tc>
        <w:tc>
          <w:tcPr>
            <w:tcW w:w="3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pStyle w:val="NormalWeb"/>
              <w:spacing w:line="360" w:lineRule="auto"/>
              <w:ind w:left="640" w:hanging="640"/>
              <w:rPr>
                <w:rFonts w:eastAsia="Times New Roman"/>
                <w:color w:val="000000"/>
                <w:sz w:val="22"/>
                <w:szCs w:val="22"/>
              </w:rPr>
            </w:pPr>
            <w:r w:rsidRPr="00274D27">
              <w:rPr>
                <w:rFonts w:eastAsia="Times New Roman"/>
                <w:color w:val="000000"/>
                <w:sz w:val="22"/>
                <w:szCs w:val="22"/>
              </w:rPr>
              <w:t>ins1</w:t>
            </w:r>
            <w:r w:rsidRPr="00274D27">
              <w:rPr>
                <w:rFonts w:eastAsia="Times New Roman"/>
                <w:color w:val="000000"/>
                <w:sz w:val="22"/>
                <w:szCs w:val="22"/>
              </w:rPr>
              <w:fldChar w:fldCharType="begin" w:fldLock="1"/>
            </w:r>
            <w:r w:rsidR="001C2632">
              <w:rPr>
                <w:rFonts w:eastAsia="Times New Roman"/>
                <w:color w:val="000000"/>
                <w:sz w:val="22"/>
                <w:szCs w:val="22"/>
              </w:rPr>
              <w:instrText>ADDIN CSL_CITATION { "citationItems" : [ { "id" : "ITEM-1", "itemData" : { "ISSN" : "0013-7227", "PMID" : "11751608", "abstract" : "Ghrelin, an endogenous ligand for the GH secretagogue receptor was characterized recently from extracts of rat stomach. We describe the enteric distribution of ghrelin, ontogeny of stomach ghrelin gene expression, effects of dietary and endocrine manipulations, and vagotomy on stomach ghrelin mRNA and peptide levels and secretion in the rat. Ghrelin expression was examined by Northern blotting. Tissue and plasma ghrelin levels were measured by RIA. A gradient of ghrelin production occurs in the rat gastrointestinal tract with the highest ghrelin expression and peptide levels in the mucosal layer of the stomach-fundus and the lowest levels in the colon. Ghrelin was not detectable in the fetal stomach and increased progressively after birth especially during the second and third postnatal weeks. Plasma ghrelin levels also increased in parallel with stomach ghrelin levels postnatally. Exogenous GH treatment decreased stomach ghrelin expression significantly. A high-fat diet decreased plasma ghrelin levels, whereas a low-protein diet increased plasma ghrelin levels significantly. Intravenous administration of ghrelin stimulates gastrin and insulin secretion. Our findings indicate that ghrelin is an important stomach hormone sensitive to nutritional intake; ghrelin may link enteric nutrition with secretion of GH, insulin, and gastrin.", "author" : [ { "dropping-particle" : "", "family" : "Lee", "given" : "Heung-Man", "non-dropping-particle" : "", "parse-names" : false, "suffix" : "" }, { "dropping-particle" : "", "family" : "Wang", "given" : "Guiyun", "non-dropping-particle" : "", "parse-names" : false, "suffix" : "" }, { "dropping-particle" : "", "family" : "Englander", "given" : "Ella W", "non-dropping-particle" : "", "parse-names" : false, "suffix" : "" }, { "dropping-particle" : "", "family" : "Kojima", "given" : "Masayasu", "non-dropping-particle" : "", "parse-names" : false, "suffix" : "" }, { "dropping-particle" : "", "family" : "Greeley", "given" : "George H", "non-dropping-particle" : "", "parse-names" : false, "suffix" : "" } ], "container-title" : "Endocrinology", "id" : "ITEM-1", "issue" : "1", "issued" : { "date-parts" : [ [ "2002", "1" ] ] }, "page" : "185-90", "title" : "Ghrelin, a new gastrointestinal endocrine peptide that stimulates insulin secretion: enteric distribution, ontogeny, influence of endocrine, and dietary manipulations.", "type" : "article-journal", "volume" : "143" }, "uris" : [ "http://www.mendeley.com/documents/?uuid=14e49fc3-122a-4325-b44b-0bf7dc754fcb" ] } ], "mendeley" : { "formattedCitation" : "(207)", "plainTextFormattedCitation" : "(207)", "previouslyFormattedCitation" : "(207)" }, "properties" : { "noteIndex" : 0 }, "schema" : "https://github.com/citation-style-language/schema/raw/master/csl-citation.json" }</w:instrText>
            </w:r>
            <w:r w:rsidRPr="00274D27">
              <w:rPr>
                <w:rFonts w:eastAsia="Times New Roman"/>
                <w:color w:val="000000"/>
                <w:sz w:val="22"/>
                <w:szCs w:val="22"/>
              </w:rPr>
              <w:fldChar w:fldCharType="separate"/>
            </w:r>
            <w:r w:rsidR="001C2632" w:rsidRPr="001C2632">
              <w:rPr>
                <w:rFonts w:eastAsia="Times New Roman"/>
                <w:noProof/>
                <w:color w:val="000000"/>
                <w:sz w:val="22"/>
                <w:szCs w:val="22"/>
              </w:rPr>
              <w:t>(207)</w:t>
            </w:r>
            <w:r w:rsidRPr="00274D27">
              <w:rPr>
                <w:rFonts w:eastAsia="Times New Roman"/>
                <w:color w:val="000000"/>
                <w:sz w:val="22"/>
                <w:szCs w:val="22"/>
              </w:rPr>
              <w:fldChar w:fldCharType="end"/>
            </w:r>
          </w:p>
        </w:tc>
        <w:tc>
          <w:tcPr>
            <w:tcW w:w="36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gab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38/npp.2012.190", "ISSN" : "0893-133X", "abstract" : "The neural circuitry that processes natural rewards converges with that engaged by addictive drugs. Because of this common neurocircuitry, drugs of abuse have been able to engage the hedonic mechanisms normally associated with the processing of natural rewards. Ghrelin is an orexigenic peptide that stimulates food intake by activating GHS-R1A receptors in the hypothalamus. However, ghrelin also activates GHS-R1A receptors on extrahypothalamic targets that mediate alcohol reward. The central nucleus of the amygdala (CeA) has a critical role in regulating ethanol consumption and the response to ethanol withdrawal. We previously demonstrated that rat CeA GABAergic transmission is enhanced by acute and chronic ethanol treatment. Here, we used quantitative RT-PCR (qRT-PCR) to detect Ghsr mRNA in the CeA and performed electrophysiological recordings to measure ghrelin effects on GABA transmission in this brain region. Furthermore, we examined whether acute or chronic ethanol treatment would alter these electrophysiological effects. Our qRT-PCR studies show the presence of Ghsr mRNA in the CeA. In naive animals, superfusion of ghrelin increased the amplitude of evoked inhibitory postsynaptic potentials (IPSPs) and the frequency of miniature inhibitory postsynaptic currents (mIPSCs). Coapplication of ethanol further increased the ghrelin-induced enhancement of IPSP amplitude, but to a lesser extent than ethanol alone. When applied alone, ethanol significantly increased IPSP amplitude, but this effect was attenuated by the application of ghrelin. In neurons from chronic ethanol-treated (CET) animals, the magnitude of ghrelin-induced increases in IPSP amplitude was not significantly different from that in naive animals, but the ethanol-induced increase in amplitude was abolished. Superfusion of the GHS-R1A antagonists D-Lys3-GHRP-6 and JMV 3002 decreased evoked IPSP and mIPSC frequency, revealing tonic ghrelin activity in the CeA. D-Lys3-GHRP-6 and JMV 3002 also blocked ghrelin-induced increases in GABAergic responses. Furthermore, D-Lys3-GHRP-6 did not affect ethanol-induced increases in IPSP amplitude. These studies implicate a potential role for the ghrelin system in regulating GABAergic transmission and a complex interaction with ethanol at CeA GABAergic synapses.", "author" : [ { "dropping-particle" : "", "family" : "Cruz", "given" : "Maureen T", "non-dropping-particle" : "", "parse-names" : false, "suffix" : "" }, { "dropping-particle" : "", "family" : "Herman", "given" : "Melissa A", "non-dropping-particle" : "", "parse-names" : false, "suffix" : "" }, { "dropping-particle" : "", "family" : "Cote", "given" : "Dawn M", "non-dropping-particle" : "", "parse-names" : false, "suffix" : "" }, { "dropping-particle" : "", "family" : "Ryabinin", "given" : "Andrey E", "non-dropping-particle" : "", "parse-names" : false, "suffix" : "" }, { "dropping-particle" : "", "family" : "Roberto", "given" : "Marisa", "non-dropping-particle" : "", "parse-names" : false, "suffix" : "" } ], "container-title" : "Neuropsychopharmacology", "id" : "ITEM-1", "issue" : "2", "issued" : { "date-parts" : [ [ "2012" ] ] }, "page" : "364-375", "publisher" : "Nature Publishing Group", "title" : "Ghrelin Increases GABAergic Transmission and Interacts with Ethanol Actions in the Rat Central Nucleus of the Amygdala", "type" : "article-journal", "volume" : "38" }, "uris" : [ "http://www.mendeley.com/documents/?uuid=01ea438a-74dd-41de-accc-4d087a413f44" ] }, { "id" : "ITEM-2", "itemData" : {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2", "20" ] ] }, "page" : "649-61", "title" : "The distribution and mechanism of action of ghrelin in the CNS demonstrates a novel hypothalamic circuit regulating energy homeostasis.", "type" : "article-journal", "volume" : "37" }, "uris" : [ "http://www.mendeley.com/documents/?uuid=262e6040-3b2d-47ad-9f41-692ce8f7b599" ] } ], "mendeley" : { "formattedCitation" : "(208,209)", "plainTextFormattedCitation" : "(208,209)", "previouslyFormattedCitation" : "(208,209)"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08,209)</w:t>
            </w:r>
            <w:r w:rsidRPr="00274D27">
              <w:rPr>
                <w:rFonts w:ascii="Times New Roman" w:eastAsia="Times New Roman" w:hAnsi="Times New Roman" w:cs="Times New Roman"/>
                <w:color w:val="000000"/>
                <w:szCs w:val="22"/>
                <w:lang w:eastAsia="en-IN"/>
              </w:rPr>
              <w:fldChar w:fldCharType="end"/>
            </w:r>
          </w:p>
        </w:tc>
        <w:tc>
          <w:tcPr>
            <w:tcW w:w="36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et1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16/j.cardiores.2005.06.011", "ISSN" : "0008-6363", "PMID" : "16018991", "abstract" : "Severe sepsis is associated with increased total peripheral resistance (TPR) and decreased organ blood flow, in which endothelin-1 (ET-1) plays an important role. Plasma levels of ghrelin, a newly-identified endogenous ligand for growth hormone secretagogue receptor and a potent vasodilatory peptide, are significantly reduced in sepsis. Ghrelin downregulation heralds the hypodynamic response in severe sepsis. Therefore, we hypothesized that the administration of exogenous ghrelin improves organ blood flow by downregulation of ET-1 under such conditions.", "author" : [ { "dropping-particle" : "", "family" : "Wu", "given" : "Rongqian", "non-dropping-particle" : "", "parse-names" : false, "suffix" : "" }, { "dropping-particle" : "", "family" : "Dong", "given" : "Weifeng", "non-dropping-particle" : "", "parse-names" : false, "suffix" : "" }, { "dropping-particle" : "", "family" : "Zhou", "given" : "Mian", "non-dropping-particle" : "", "parse-names" : false, "suffix" : "" }, { "dropping-particle" : "", "family" : "Cui", "given" : "Xiaoxuan", "non-dropping-particle" : "", "parse-names" : false, "suffix" : "" }, { "dropping-particle" : "", "family" : "Hank Simms", "given" : "H", "non-dropping-particle" : "", "parse-names" : false, "suffix" : "" }, { "dropping-particle" : "", "family" : "Wang", "given" : "Ping", "non-dropping-particle" : "", "parse-names" : false, "suffix" : "" } ], "container-title" : "Cardiovascular research", "id" : "ITEM-1", "issue" : "2", "issued" : { "date-parts" : [ [ "2005", "11", "1" ] ] }, "page" : "318-26", "title" : "Ghrelin improves tissue perfusion in severe sepsis via downregulation of endothelin-1.", "type" : "article-journal", "volume" : "68" }, "uris" : [ "http://www.mendeley.com/documents/?uuid=9bbf8080-e2a9-4293-9f6d-0c4003cd08ba" ] } ], "mendeley" : { "formattedCitation" : "(210)", "plainTextFormattedCitation" : "(210)", "previouslyFormattedCitation" : "(210)"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10)</w:t>
            </w:r>
            <w:r w:rsidRPr="00274D27">
              <w:rPr>
                <w:rFonts w:ascii="Times New Roman" w:eastAsia="Times New Roman" w:hAnsi="Times New Roman" w:cs="Times New Roman"/>
                <w:color w:val="000000"/>
                <w:szCs w:val="22"/>
                <w:lang w:eastAsia="en-IN"/>
              </w:rPr>
              <w:fldChar w:fldCharType="end"/>
            </w:r>
          </w:p>
        </w:tc>
        <w:tc>
          <w:tcPr>
            <w:tcW w:w="30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5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540BBB" w:rsidRPr="00274D27" w:rsidRDefault="00540BBB" w:rsidP="00096370">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Glucagon</w:t>
            </w:r>
            <w:r w:rsidRPr="00274D27">
              <w:rPr>
                <w:rFonts w:ascii="Times New Roman" w:hAnsi="Times New Roman" w:cs="Times New Roman"/>
                <w:szCs w:val="22"/>
                <w:vertAlign w:val="superscript"/>
              </w:rPr>
              <w:t>++</w:t>
            </w:r>
          </w:p>
        </w:tc>
        <w:tc>
          <w:tcPr>
            <w:tcW w:w="200" w:type="pct"/>
            <w:tcBorders>
              <w:top w:val="nil"/>
              <w:left w:val="nil"/>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glg</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gng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The relative contribution to basal, glucagon- and nerve stimulation-enhanced glucose output of glycogenolysis (glucose output in the presence of the gluconeogenic inhibitor mercaptopicolinate) and gluconeogenesis (difference in glucose output in the absence and presence of the inhibitor) was investigated in perfused livers from fed rats with high and from fasted animals with low levels of glycogen. 1) Basal glucose output in both states was due only to gluconeogenesis. 2) Glucagon-enhanced glucose output was due about equally to glycogenolysis and gluconeogenesis in the fed state, but predominantly to gluconeogenesis (80%) in the fasted state. 3) Nerve stimulation-increased glucose output was due mainly to glycogenolysis (65%) in the fed state and about equally to both processes in the fasted state. The results suggest that under basal conditions of normal demands the liver supplies glucose only via gluconeogenesis and thus spares its glycogen stores, and that in situations of enhanced demands signalled by an increase in glucagon or sympathetic tone the liver liberates glucose mainly via glycogenolysis.", "author" : [ { "dropping-particle" : "", "family" : "Beuers", "given" : "U", "non-dropping-particle" : "", "parse-names" : false, "suffix" : "" }, { "dropping-particle" : "", "family" : "Jungermann", "given" : "K", "non-dropping-particle" : "", "parse-names" : false, "suffix" : "" } ], "container-title" : "biochemistry International", "id" : "ITEM-1", "issue" : "3", "issued" : { "date-parts" : [ [ "1990" ] ] }, "page" : "405-13", "title" : "Relative contribution of glycogenolysis and gluconeogenesis to basal, glucagon- and nerve stimulation-dependent glucose output in the perfused liver from fed and fasted rats.", "type" : "article-journal", "volume" : "21" }, "uris" : [ "http://www.mendeley.com/documents/?uuid=95ec8eab-e4bd-4322-b184-2d645b594294" ] }, { "id" : "ITEM-2", "itemData" : { "abstract" : "Hepatocyte monolayers from neonatal calves were used to determine the effects of glucagon and insulin on incorporation of carbon from [2-14C]propionate, [1-14C]lactate, [U-14C]lactate, and [1,3-14C]glycerol into glucose and glycogen. Glucagon increased gluconeogenesis (nmol substrate incorporated into glucose or glycogen.micrograms DNA-1.h-1) from propionate and lactate but not from glycerol. Insulin decreased gluconeogenesis from [2-14C]propionate but was without effect on gluconeogenesis from [U-14C]lactate or [1,3-14C]glycerol. Net de novo glycogenesis (nmol substrate retained in cell glycogen.micrograms DNA-1.h-1) from propionate, lactate, and glycerol was decreased by glucagon and increased by insulin. Glucagon effects on gluconeogenesis, but not glycogenesis, were mimicked by dibutyryl adenosine 3',5'-cyclic monophosphate. Lactate flux through pyruvate carboxylase accounts for &gt; or = 91% of lactate carbon flux to glucose, and this proportion was unchanged by glucagon or insulin. Gluconeogenesis from propionate and lactate is regulated by substrate concentration and glucagon in bovine hepatocyte monolayers. The data indicate that, in neonatal bovine liver, glucagon acts on a process common to lactate and propionate to increase gluconeogenesis, and insulin opposes these effects on gluconeogenesis from propionate but not lactate.", "author" : [ { "dropping-particle" : "", "family" : "Donkin", "given" : "SS", "non-dropping-particle" : "", "parse-names" : false, "suffix" : "" }, { "dropping-particle" : "", "family" : "Armentano", "given" : "LE", "non-dropping-particle" : "", "parse-names" : false, "suffix" : "" } ], "container-title" : "American Journal of Physiology", "id" : "ITEM-2", "issue" : "4.2", "issued" : { "date-parts" : [ [ "1994" ] ] }, "page" : "R1229-R1237", "title" : "Regulation of gluconeogenesis by insulin and glucagon in the neonatal bovine.", "type" : "article-journal", "volume" : "266" }, "uris" : [ "http://www.mendeley.com/documents/?uuid=e477157f-b25e-451f-9947-c4c79a17a8e4" ] }, { "id" : "ITEM-3", "itemData" : { "abstract" : "It has been established, mainly by histochemical and immunohistochemical studies, that liver cells are functionally heterogeneous, with periportal hepatocytes (PPHs) being predominantly gluconeogenic and perivenous hepatocytes (PVHs) being glycolytic. We therefore investigated the region-specific functional effects of glucagon on glycogenolysis and gluconeogenesis in isolated PPHs and PVHs prepared by the digitonin-collagenase method. BB rats, a model of insulin-dependent diabetes, were used to study the region-specific heterogeneity of gluconeogenesis in the diabetic state. Although glycogen content was not different between PVHs and PPHs in rats fed the normal diet, basal glucose release was 1.37 times greater in PVHs than in PPHs (P &lt;.05). The increase in glucose release stimulated by 0.01 to 0.1 nmol/L glucagon was 1.52 times greater in PVHs than in PPHs (P &lt; .05), whereas no differences were seen in response to 1 to 100 nmol/L glucagon. Glucose release from gluconeogenic substrates was 1.57 times greater in the PPHs than in the PVHs of fasted normal rats (P &lt; .05), whereas the increase in gluconeogenesis produced by glucagon was not different between PPHs and PVHs. The glucagon-binding capacity, the cAMP release, and the increase in intracellular Ca2+ stimulated by glucagon were not different between PPHs and PVHs in the fed or fasted states. Gluconeogenesis from gluconeogenic substrates was 1.52 times greater in the PPHs than in the PVHs of fasted nondiabetic BB rats (P &lt; .05). After the development of diabetes, the gluconeogenic capacity in PVHs increased to the level observed in PPHs, but that in PPHs did not change. Thus there was no difference in gluconeogenesis between the PPHs and PVHs of diabetic BB rats. In both the PPHs and PVHs of diabetic BB rats, the 0.01 to 100 nmol/L glucagon-induced increase in gluconeogenesis was greater than that in PPHs from nondiabetic BB rats (2.30 and 3.07 times, P &lt; .01, respectively). We conclude that PPHs and PVHs of normal rat liver express region-specific differences in their glycogenolytic and gluconeogenic responses to glucagon. In diabetic BB rats, the difference in the gluconeogenic capacity between PPHs and PVHs disappeared, whereas glucagon-induced gluconeogenesis was enhanced.", "author" : [ { "dropping-particle" : "", "family" : "Ikezawa", "given" : "Y", "non-dropping-particle" : "", "parse-names" : false, "suffix" : "" }, { "dropping-particle" : "", "family" : "Yamatani", "given" : "K", "non-dropping-particle" : "", "parse-names" : false, "suffix" : "" }, { "dropping-particle" : "", "family" : "Ogawa", "given" : "A", "non-dropping-particle" : "", "parse-names" : false, "suffix" : "" }, { "dropping-particle" : "", "family" : "Ohnuma", "given" : "H", "non-dropping-particle" : "", "parse-names" : false, "suffix" : "" }, { "dropping-particle" : "", "family" : "Igarashi", "given" : "M", "non-dropping-particle" : "", "parse-names" : false, "suffix" : "" }, { "dropping-particle" : "", "family" : "Daimon", "given" : "M", "non-dropping-particle" : "", "parse-names" : false, "suffix" : "" }, { "dropping-particle" : "", "family" : "Manaka", "given" : "H", "non-dropping-particle" : "", "parse-names" : false, "suffix" : "" }, { "dropping-particle" : "", "family" : "Sasaki", "given" : "H", "non-dropping-particle" : "", "parse-names" : false, "suffix" : "" } ], "container-title" : "Journal of Laboratory and Clinical Medicine", "id" : "ITEM-3", "issue" : "6", "issued" : { "date-parts" : [ [ "1998" ] ] }, "page" : "547-55", "title" : "Effects of glucagon on glycogenolysis and gluconeogenesis are region-specific in periportal and perivenous hepatocytes.", "type" : "article-journal", "volume" : "132" }, "uris" : [ "http://www.mendeley.com/documents/?uuid=b0242347-4845-400f-bdab-6ec0d9c10e29" ] } ], "mendeley" : { "formattedCitation" : "(211\u2013213)", "plainTextFormattedCitation" : "(211\u2013213)", "previouslyFormattedCitation" : "(211\u2013213)"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11–213)</w:t>
            </w:r>
            <w:r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42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0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5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Glucagon-Like Peptide-1 (GLP-1)</w:t>
            </w:r>
          </w:p>
        </w:tc>
        <w:tc>
          <w:tcPr>
            <w:tcW w:w="200" w:type="pct"/>
            <w:tcBorders>
              <w:top w:val="nil"/>
              <w:left w:val="nil"/>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glp</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s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The effect of glucagon-like peptide-1 (GLP-1) on hepatic glucose production and peripheral glucose utilization was investigated with or without infusion of somatostatin to inhibit insulin and glucagon secretion in 13 healthy, non-diabetic women aged 59 years. After 120 min 3-(3)H-glucose infusion, GLP-1 was added (4.5 pmol kg(-1) bolus + 1.5 pmol kg(-1) min(-1)). Without somatostatin (n = 6), GLP-1 decreased plasma glucose (from 4.8 +/- 0.2 to 4.2 +/- 0.3 mmol L(-1), P = 0.007). Insulin levels were increased (48 +/- 3 vs. 243 +/- 67 pmol L(-1), P = 0.032), as was the insulin to glucagon ratio (P = 0.044). The rate of glucose appearance (Ra) was decreased (P = 0.003) and the metabolic clearance rate of glucose (MCR) was increased during the GLP-1 infusion (P = 0.024 vs. saline). Also, the rate of glucose disappearance (Rd) was reduced during the GLP-1 infusion (P = 0.004). Since Ra was reduced more than Rd, the net glucose flow was negative, which reduced plasma glucose. Somatostatin infusion (500 microg h(-1), n = 7) abolished the effects of GLP-1 on plasma glucose, serum insulin, insulin to glucagon ratio, Ra, Rd, MCR and net glucose flow. The results suggest that GLP-1 reduces plasma glucose levels mainly by reducing hepatic glucose production and increasing the metabolic clearance rate of glucose through indirectly increasing the insulin to glucagon ratio in healthy subjects.", "author" : [ { "dropping-particle" : "", "family" : "Larsson", "given" : "H", "non-dropping-particle" : "", "parse-names" : false, "suffix" : "" }, { "dropping-particle" : "", "family" : "Holst", "given" : "JJ", "non-dropping-particle" : "", "parse-names" : false, "suffix" : "" }, { "dropping-particle" : "", "family" : "Ahr\u00e9n", "given" : "B", "non-dropping-particle" : "", "parse-names" : false, "suffix" : "" } ], "container-title" : "Acta Physiologica Scandinavica", "id" : "ITEM-1", "issue" : "4", "issued" : { "date-parts" : [ [ "1997" ] ] }, "page" : "413-22", "title" : "Glucagon-like peptide-1 reduces hepatic glucose production indirectly through insulin and glucagon in humans", "type" : "article-journal", "volume" : "160" }, "uris" : [ "http://www.mendeley.com/documents/?uuid=9e535c44-8fe9-41b5-bdf3-d79b5cc534d1" ] }, { "id" : "ITEM-2", "itemData" : { "DOI" : "10.1677/jme.0.0290347", "ISBN" : "0952-5041 (Print)\\r0952-5041 (Linking)", "ISSN" : "09525041", "PMID" : "12459036", "abstract" : "The intestinal hormone glucagon-like peptide-1 (GLP-1) has been shown to promote an increase in pancreatic beta-cell mass via proliferation of islet cells and differentiation of non-insulin-secreting cells. In this study, we have characterized some of the events that lead to the differentiation of pancreatic ductal cells in response to treatment with human GLP-1. Rat pancreatic ductal (ARIP) cells were cultured in the presence of GLP-1 and analyzed for cell counting, cell cycle distribution, expression of cyclin-dependent-kinase (Cdk) inhibitors, transcription of beta-cell-specific genes, loss of ductal-like phenotype and acquisition of beta-cell-like gene expression profile. Exposure of ARIP cells to 10 nM GLP-1 induced a significant reduction in the cell replication rate and a significant decrease in the percentage of cells in S phase of the cell cycle. This was associated with an increase in the number of cells in G0-G1 phase and a reduction of cells in G2-M phase. Western blot analysis for the Cdk inhibitors, kinase inhibitor protein 1 (p27(Kip1)) and Cdk-interacting protein 1 (p21(Cip1)), demonstrated a significant increase in p27(Kip1) and p21(Cip1) levels within the first 24 h from the beginning of GLP-1 treatment. As cells slowed down their proliferation rate, GLP-1 also induced a time-dependent expression of various beta-cell-specific mRNAs. The glucose transporter GLUT-2 was the first of those factors to be expressed (24 h treatment), followed by insulin (44 h) and finally by the enzyme glucokinase (56 h). In addition, immunocytochemistry analysis showed that GLP-1 induced a time-dependent down-regulation of the ductal marker cytokeratin-20 (CK-20) and a time-dependent induction of insulin expression. Finally, GLP-1 promoted a glucose-dependent secretion of insulin, as demonstrated by HPLC and RIA analyses of the cell culture medium. The present study has demonstrated that GLP-1 induces a cell cycle re-distribution with a decrease in cell proliferation rate prior to promoting the differentiation of cells towards an endocrine-like phenotype.", "author" : [ { "dropping-particle" : "", "family" : "Bulotta", "given" : "a.", "non-dropping-particle" : "", "parse-names" : false, "suffix" : "" }, { "dropping-particle" : "", "family" : "Hui", "given" : "H.", "non-dropping-particle" : "", "parse-names" : false, "suffix" : "" }, { "dropping-particle" : "", "family" : "Anastasi", "given" : "E.", "non-dropping-particle" : "", "parse-names" : false, "suffix" : "" }, { "dropping-particle" : "", "family" : "Bertolotto", "given" : "C.", "non-dropping-particle" : "", "parse-names" : false, "suffix" : "" }, { "dropping-particle" : "", "family" : "Boros", "given" : "L. G.", "non-dropping-particle" : "", "parse-names" : false, "suffix" : "" }, { "dropping-particle" : "", "family" : "Mario", "given" : "U.", "non-dropping-particle" : "Di", "parse-names" : false, "suffix" : "" }, { "dropping-particle" : "", "family" : "Perfetti", "given" : "R.", "non-dropping-particle" : "", "parse-names" : false, "suffix" : "" } ], "container-title" : "Journal of Molecular Endocrinology", "id" : "ITEM-2", "issue" : "3", "issued" : { "date-parts" : [ [ "2002" ] ] }, "page" : "347-360", "title" : "Cultured pancreatic ductal cells undergo cell cycle re-distribution and \u03b2-cell-like differentiation in response to glucagon-like peptide-1", "type" : "article-journal", "volume" : "29" }, "uris" : [ "http://www.mendeley.com/documents/?uuid=1f34994c-7a28-432e-8cbf-61926ca00b38" ] } ], "mendeley" : { "formattedCitation" : "(214,215)", "plainTextFormattedCitation" : "(214,215)", "previouslyFormattedCitation" : "(214,215)"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14,215)</w:t>
            </w:r>
            <w:r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btc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677/jme.0.0290347", "ISBN" : "0952-5041 (Print)\\r0952-5041 (Linking)", "ISSN" : "09525041", "PMID" : "12459036", "abstract" : "The intestinal hormone glucagon-like peptide-1 (GLP-1) has been shown to promote an increase in pancreatic beta-cell mass via proliferation of islet cells and differentiation of non-insulin-secreting cells. In this study, we have characterized some of the events that lead to the differentiation of pancreatic ductal cells in response to treatment with human GLP-1. Rat pancreatic ductal (ARIP) cells were cultured in the presence of GLP-1 and analyzed for cell counting, cell cycle distribution, expression of cyclin-dependent-kinase (Cdk) inhibitors, transcription of beta-cell-specific genes, loss of ductal-like phenotype and acquisition of beta-cell-like gene expression profile. Exposure of ARIP cells to 10 nM GLP-1 induced a significant reduction in the cell replication rate and a significant decrease in the percentage of cells in S phase of the cell cycle. This was associated with an increase in the number of cells in G0-G1 phase and a reduction of cells in G2-M phase. Western blot analysis for the Cdk inhibitors, kinase inhibitor protein 1 (p27(Kip1)) and Cdk-interacting protein 1 (p21(Cip1)), demonstrated a significant increase in p27(Kip1) and p21(Cip1) levels within the first 24 h from the beginning of GLP-1 treatment. As cells slowed down their proliferation rate, GLP-1 also induced a time-dependent expression of various beta-cell-specific mRNAs. The glucose transporter GLUT-2 was the first of those factors to be expressed (24 h treatment), followed by insulin (44 h) and finally by the enzyme glucokinase (56 h). In addition, immunocytochemistry analysis showed that GLP-1 induced a time-dependent down-regulation of the ductal marker cytokeratin-20 (CK-20) and a time-dependent induction of insulin expression. Finally, GLP-1 promoted a glucose-dependent secretion of insulin, as demonstrated by HPLC and RIA analyses of the cell culture medium. The present study has demonstrated that GLP-1 induces a cell cycle re-distribution with a decrease in cell proliferation rate prior to promoting the differentiation of cells towards an endocrine-like phenotype.", "author" : [ { "dropping-particle" : "", "family" : "Bulotta", "given" : "a.", "non-dropping-particle" : "", "parse-names" : false, "suffix" : "" }, { "dropping-particle" : "", "family" : "Hui", "given" : "H.", "non-dropping-particle" : "", "parse-names" : false, "suffix" : "" }, { "dropping-particle" : "", "family" : "Anastasi", "given" : "E.", "non-dropping-particle" : "", "parse-names" : false, "suffix" : "" }, { "dropping-particle" : "", "family" : "Bertolotto", "given" : "C.", "non-dropping-particle" : "", "parse-names" : false, "suffix" : "" }, { "dropping-particle" : "", "family" : "Boros", "given" : "L. G.", "non-dropping-particle" : "", "parse-names" : false, "suffix" : "" }, { "dropping-particle" : "", "family" : "Mario", "given" : "U.", "non-dropping-particle" : "Di", "parse-names" : false, "suffix" : "" }, { "dropping-particle" : "", "family" : "Perfetti", "given" : "R.", "non-dropping-particle" : "", "parse-names" : false, "suffix" : "" } ], "container-title" : "Journal of Molecular Endocrinology", "id" : "ITEM-1", "issue" : "3", "issued" : { "date-parts" : [ [ "2002" ] ] }, "page" : "347-360", "title" : "Cultured pancreatic ductal cells undergo cell cycle re-distribution and \u03b2-cell-like differentiation in response to glucagon-like peptide-1", "type" : "article-journal", "volume" : "29" }, "uris" : [ "http://www.mendeley.com/documents/?uuid=1f34994c-7a28-432e-8cbf-61926ca00b38" ] }, { "id" : "ITEM-2", "itemData" : { "DOI" : "10.1210/en.2003-0323", "ISSN" : "00137227", "PMID" : "12960095", "abstract" : "The peptide hormone, glucagon-like peptide 1 (GLP-1), has been shown to increase glucose-dependent insulin secretion, enhance insulin gene transcription, expand islet cell mass, and inhibit beta-cell apoptosis in animal models of diabetes. The aim of the present study was to evaluate whether GLP-1 could improve function and inhibit apoptosis in freshly isolated human islets. Human islets were cultured for 5 d in the presence, or absence, of GLP-1 (10 nm, added every 12 h) and studied for viability and expression of proapoptotic (caspase-3) and antiapoptotic factors (bcl-2) as well as glucose-dependent insulin production. We observed better-preserved three-dimensional islet morphology in the GLP-1-treated islets, compared with controls. Nuclear condensation, a feature of cell apoptosis, was inhibited by GLP-1. The reduction in the number of apoptotic cells in GLP-1-treated islets was particularly evident at d 3 (6.1% apoptotic nuclei in treated cultures vs. 15.5% in controls; P &lt; 0.01) and at d 5 (8.9 vs. 18.9%; P &lt; 0.01). The antiapoptotic effect of GLP-1 was associated with the down-regulation of active caspase-3 (P &lt; 0.001) and the up-regulation of bcl-2 (P &lt; 0.01). The effect of GLP-1 on the intracellular levels of bcl-2 and caspase-3 was observed at the mRNA and protein levels. Intracellular insulin content was markedly enhanced in islets cultured with GLP-1 vs. control (P &lt; 0.001, at d 5), and there was a parallel GLP-1-dependent potentiation of glucose-dependent insulin secretion (P &lt; 0.01 at d 3; P &lt; 0.05 at d 5). Our findings provide evidence that GLP-1 added to freshly isolated human islets preserves morphology and function and inhibits cell apoptosis.", "author" : [ { "dropping-particle" : "", "family" : "Farilla", "given" : "Loredana", "non-dropping-particle" : "", "parse-names" : false, "suffix" : "" }, { "dropping-particle" : "", "family" : "Bulotta", "given" : "Angela", "non-dropping-particle" : "", "parse-names" : false, "suffix" : "" }, { "dropping-particle" : "", "family" : "Hirshberg", "given" : "Boaz", "non-dropping-particle" : "", "parse-names" : false, "suffix" : "" }, { "dropping-particle" : "", "family" : "Li Calzi", "given" : "Sergio", "non-dropping-particle" : "", "parse-names" : false, "suffix" : "" }, { "dropping-particle" : "", "family" : "Khoury", "given" : "Nasif", "non-dropping-particle" : "", "parse-names" : false, "suffix" : "" }, { "dropping-particle" : "", "family" : "Noushmehr", "given" : "Houtan", "non-dropping-particle" : "", "parse-names" : false, "suffix" : "" }, { "dropping-particle" : "", "family" : "Bertolotto", "given" : "Cristina", "non-dropping-particle" : "", "parse-names" : false, "suffix" : "" }, { "dropping-particle" : "", "family" : "Mario", "given" : "Umberto", "non-dropping-particle" : "Di", "parse-names" : false, "suffix" : "" }, { "dropping-particle" : "", "family" : "Harlan", "given" : "David M.", "non-dropping-particle" : "", "parse-names" : false, "suffix" : "" }, { "dropping-particle" : "", "family" : "Perfetti", "given" : "Riccardo", "non-dropping-particle" : "", "parse-names" : false, "suffix" : "" } ], "container-title" : "Endocrinology", "id" : "ITEM-2", "issue" : "12", "issued" : { "date-parts" : [ [ "2003" ] ] }, "page" : "5149-5158", "title" : "Glucagon-Like Peptide 1 Inhibits Cell Apoptosis and Improves Glucose Responsiveness of Freshly Isolated Human Islets", "type" : "article-journal", "volume" : "144" }, "uris" : [ "http://www.mendeley.com/documents/?uuid=380050e0-4758-4689-9fbe-a13c4f031aff" ] } ], "mendeley" : { "formattedCitation" : "(215,216)", "plainTextFormattedCitation" : "(215,216)", "previouslyFormattedCitation" : "(215,216)"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15,216)</w:t>
            </w:r>
            <w:r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glg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07/s00125-008-1149-y", "abstract" : "AIMS/HYPOTHESIS: The glucose-lowering effect of glucagon-like peptide-1 (GLP-1) is based not only upon its potent insulinotropic actions but also on its ability to restrain glucagon secretion. Surprisingly, the closely related glucose-dependent insulinotropic peptide (GIP) stimulates glucagon release. We examined whether the islet hormone somatostatin, which strongly inhibits glucagon secretion, is involved in this divergent behaviour. METHODS: At 1.5 mmol/l glucose and therefore minimal insulin secretion, the glucagon, insulin and somatostatin responses to 20 mmol/l glucose, GLP-1, GIP and somatostatin were studied in the presence of a high-affinity monoclonal somatostatin antibody and of a highly specific somatostatin receptor subtype 2 (SSTR2) antagonist (PRL-2903) in the isolated perfused rat pancreas. RESULTS: In control experiments, GLP-1 at 1 and 10 nmol/l reduced glucagon secretion significantly to 59.0 +/- 6.3% (p &lt; 0.004; n = 5; SSTR2 series; each vs pre-infusion level) and to 48.0 +/- 2.6% (p &lt; 0.001; n = 6; somatostatin antibody series) respectively. During somatostatin antibody administration, GLP-1 still inhibited glucagon secretion significantly, but the effect was less pronounced than in control experiments (p &lt; 0.018). Co-infusion of the SSTR2 antagonist completely abolished the GLP-1-induced suppression of glucagon secretion. In contrast, neither the GIP-induced stimulation of glucagon release nor its inhibition by 20 mmol/l glucose was altered by somatostatin antibody or SSTR2 antagonist administration. CONCLUSIONS/INTERPRETATION: We conclude that GLP-1 is capable of inhibiting glucagon secretion even in the absence of secretory products from the beta cell. It is highly likely that this is mediated via somatostatin interacting with SSTR2 on rat alpha cells. In contrast, GIP and glucose seem to influence the alpha cell independently of somatostatin secretion.", "author" : [ { "dropping-particle" : "De", "family" : "Heer", "given" : "J", "non-dropping-particle" : "", "parse-names" : false, "suffix" : "" }, { "dropping-particle" : "", "family" : "Rasmussen", "given" : "C", "non-dropping-particle" : "", "parse-names" : false, "suffix" : "" }, { "dropping-particle" : "", "family" : "Coy", "given" : "D H", "non-dropping-particle" : "", "parse-names" : false, "suffix" : "" }, { "dropping-particle" : "", "family" : "Holst", "given" : "J J", "non-dropping-particle" : "", "parse-names" : false, "suffix" : "" } ], "container-title" : "Diabetologia", "id" : "ITEM-1", "issue" : "12", "issued" : { "date-parts" : [ [ "2008" ] ] }, "page" : "2263-2270", "title" : "Glucagon-like peptide-1 , but not glucose-dependent insulinotropic peptide , inhibits glucagon secretion via somatostatin (receptor subtype 2 ) in the perfused rat pancreas", "type" : "article-journal", "volume" : "51" }, "uris" : [ "http://www.mendeley.com/documents/?uuid=5c18f534-31f6-4f62-a6ee-9c272421066a" ] } ], "mendeley" : { "formattedCitation" : "(217)", "plainTextFormattedCitation" : "(217)", "previouslyFormattedCitation" : "(217)"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17)</w:t>
            </w:r>
            <w:r w:rsidRPr="00274D27">
              <w:rPr>
                <w:rFonts w:ascii="Times New Roman" w:eastAsia="Times New Roman" w:hAnsi="Times New Roman" w:cs="Times New Roman"/>
                <w:color w:val="000000"/>
                <w:szCs w:val="22"/>
                <w:lang w:eastAsia="en-IN"/>
              </w:rPr>
              <w:fldChar w:fldCharType="end"/>
            </w:r>
          </w:p>
        </w:tc>
        <w:tc>
          <w:tcPr>
            <w:tcW w:w="3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gmo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BACKGROUND: Glucagon-like peptide 1 (GLP-1) has been proposed as a treatment for type 2 diabetes. We have investigated the long-term effects of continuous administration of this peptide hormone in a 6-week pilot study. METHODS: 20 patients with type 2 diabetes were alternately assigned continuous subcutaneous infusion of GLP-1 (n=10) or saline (n=10) for 6 weeks. Before (week 0) and at weeks 1 and 6, they underwent beta-cell function tests (hyperglycaemic clamps), 8 h profiles of plasma glucose, insulin, C-peptide, glucagon, and free fatty acids, and appetite and side-effect ratings on 100 mm visual analogue scales; at weeks 0 and 6 they also underwent dexascanning, measurement of insulin sensitivity (hyperinsulinaemic euglycaemic clamps), haemoglobin A(1c), and fructosamine. The primary endpoints were haemoglobin A(1c) concentration, 8-h profile of glucose concentration in plasma, and beta-cell function (defined as the first-phase response to glucose and the maximum insulin secretory capacity of the cell). Analyses were per protocol. FINDINGS: One patient assigned saline was excluded because no veins were accessible. In the remaining nine patients in that group, no significant changes were observed except an increase in fructosamine concentration (p=0.0004). In the GLP-1 group, fasting and 8 h mean plasma glucose decreased by 4.3 mmol/L and 5.5 mmol/L (p&lt;0.0001). Haemoglobin A(1c) decreased by 1.3% (p=0.003) and fructosamine fell to normal values (p=0.0002). Fasting and 8 h mean concentrations of free fatty acids decreased by 30% and 23% (p=0.0005 and 0.01, respectively). Gastric emptying was inhibited, bodyweight decreased by 1.9 kg, and appetite was reduced. Both insulin sensitivity and beta-cell function improved (p=0.003 and p=0.003, respectively). No important side-effects were seen. INTERPRETATION: GLP-1 could be a new treatment for type 2 diabetes, though further investigation of the long-term effects of GLP-1 is needed.", "author" : [ { "dropping-particle" : "", "family" : "Zander", "given" : "Mette", "non-dropping-particle" : "", "parse-names" : false, "suffix" : "" }, { "dropping-particle" : "", "family" : "Madsbad", "given" : "Sten", "non-dropping-particle" : "", "parse-names" : false, "suffix" : "" }, { "dropping-particle" : "", "family" : "Madsen", "given" : "Jan Lysgaard", "non-dropping-particle" : "", "parse-names" : false, "suffix" : "" }, { "dropping-particle" : "", "family" : "Holst", "given" : "Jens Juul", "non-dropping-particle" : "", "parse-names" : false, "suffix" : "" } ], "container-title" : "Lancet", "id" : "ITEM-1", "issued" : { "date-parts" : [ [ "2002" ] ] }, "page" : "824-830", "title" : "Effect of 6-week course of glucagon-like peptide 1 on glycaemic control , insulin sensitivity , and beta-cell function in type 2 diabetes : a parallel-group study", "type" : "article-journal", "volume" : "359" }, "uris" : [ "http://www.mendeley.com/documents/?uuid=7fd8306f-eb2a-437c-adc8-09a61b272c1a" ] } ], "mendeley" : { "formattedCitation" : "(218)", "plainTextFormattedCitation" : "(218)", "previouslyFormattedCitation" : "(218)"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18)</w:t>
            </w:r>
            <w:r w:rsidRPr="00274D27">
              <w:rPr>
                <w:rFonts w:ascii="Times New Roman" w:eastAsia="Times New Roman" w:hAnsi="Times New Roman" w:cs="Times New Roman"/>
                <w:color w:val="000000"/>
                <w:szCs w:val="22"/>
                <w:lang w:eastAsia="en-IN"/>
              </w:rPr>
              <w:fldChar w:fldCharType="end"/>
            </w:r>
          </w:p>
        </w:tc>
        <w:tc>
          <w:tcPr>
            <w:tcW w:w="36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fdi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BACKGROUND: Glucagon-like peptide 1 (GLP-1) has been proposed as a treatment for type 2 diabetes. We have investigated the long-term effects of continuous administration of this peptide hormone in a 6-week pilot study. METHODS: 20 patients with type 2 diabetes were alternately assigned continuous subcutaneous infusion of GLP-1 (n=10) or saline (n=10) for 6 weeks. Before (week 0) and at weeks 1 and 6, they underwent beta-cell function tests (hyperglycaemic clamps), 8 h profiles of plasma glucose, insulin, C-peptide, glucagon, and free fatty acids, and appetite and side-effect ratings on 100 mm visual analogue scales; at weeks 0 and 6 they also underwent dexascanning, measurement of insulin sensitivity (hyperinsulinaemic euglycaemic clamps), haemoglobin A(1c), and fructosamine. The primary endpoints were haemoglobin A(1c) concentration, 8-h profile of glucose concentration in plasma, and beta-cell function (defined as the first-phase response to glucose and the maximum insulin secretory capacity of the cell). Analyses were per protocol. FINDINGS: One patient assigned saline was excluded because no veins were accessible. In the remaining nine patients in that group, no significant changes were observed except an increase in fructosamine concentration (p=0.0004). In the GLP-1 group, fasting and 8 h mean plasma glucose decreased by 4.3 mmol/L and 5.5 mmol/L (p&lt;0.0001). Haemoglobin A(1c) decreased by 1.3% (p=0.003) and fructosamine fell to normal values (p=0.0002). Fasting and 8 h mean concentrations of free fatty acids decreased by 30% and 23% (p=0.0005 and 0.01, respectively). Gastric emptying was inhibited, bodyweight decreased by 1.9 kg, and appetite was reduced. Both insulin sensitivity and beta-cell function improved (p=0.003 and p=0.003, respectively). No important side-effects were seen. INTERPRETATION: GLP-1 could be a new treatment for type 2 diabetes, though further investigation of the long-term effects of GLP-1 is needed.", "author" : [ { "dropping-particle" : "", "family" : "Zander", "given" : "Mette", "non-dropping-particle" : "", "parse-names" : false, "suffix" : "" }, { "dropping-particle" : "", "family" : "Madsbad", "given" : "Sten", "non-dropping-particle" : "", "parse-names" : false, "suffix" : "" }, { "dropping-particle" : "", "family" : "Madsen", "given" : "Jan Lysgaard", "non-dropping-particle" : "", "parse-names" : false, "suffix" : "" }, { "dropping-particle" : "", "family" : "Holst", "given" : "Jens Juul", "non-dropping-particle" : "", "parse-names" : false, "suffix" : "" } ], "container-title" : "Lancet", "id" : "ITEM-1", "issued" : { "date-parts" : [ [ "2002" ] ] }, "page" : "824-830", "title" : "Effect of 6-week course of glucagon-like peptide 1 on glycaemic control , insulin sensitivity , and beta-cell function in type 2 diabetes : a parallel-group study", "type" : "article-journal", "volume" : "359" }, "uris" : [ "http://www.mendeley.com/documents/?uuid=7fd8306f-eb2a-437c-adc8-09a61b272c1a" ] } ], "mendeley" : { "formattedCitation" : "(218)", "plainTextFormattedCitation" : "(218)", "previouslyFormattedCitation" : "(218)"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18)</w:t>
            </w:r>
            <w:r w:rsidRPr="00274D27">
              <w:rPr>
                <w:rFonts w:ascii="Times New Roman" w:eastAsia="Times New Roman" w:hAnsi="Times New Roman" w:cs="Times New Roman"/>
                <w:color w:val="000000"/>
                <w:szCs w:val="22"/>
                <w:lang w:eastAsia="en-IN"/>
              </w:rPr>
              <w:fldChar w:fldCharType="end"/>
            </w:r>
          </w:p>
        </w:tc>
        <w:tc>
          <w:tcPr>
            <w:tcW w:w="36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a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BACKGROUND: Glucagon-like peptide 1 (GLP-1) has been proposed as a treatment for type 2 diabetes. We have investigated the long-term effects of continuous administration of this peptide hormone in a 6-week pilot study. METHODS: 20 patients with type 2 diabetes were alternately assigned continuous subcutaneous infusion of GLP-1 (n=10) or saline (n=10) for 6 weeks. Before (week 0) and at weeks 1 and 6, they underwent beta-cell function tests (hyperglycaemic clamps), 8 h profiles of plasma glucose, insulin, C-peptide, glucagon, and free fatty acids, and appetite and side-effect ratings on 100 mm visual analogue scales; at weeks 0 and 6 they also underwent dexascanning, measurement of insulin sensitivity (hyperinsulinaemic euglycaemic clamps), haemoglobin A(1c), and fructosamine. The primary endpoints were haemoglobin A(1c) concentration, 8-h profile of glucose concentration in plasma, and beta-cell function (defined as the first-phase response to glucose and the maximum insulin secretory capacity of the cell). Analyses were per protocol. FINDINGS: One patient assigned saline was excluded because no veins were accessible. In the remaining nine patients in that group, no significant changes were observed except an increase in fructosamine concentration (p=0.0004). In the GLP-1 group, fasting and 8 h mean plasma glucose decreased by 4.3 mmol/L and 5.5 mmol/L (p&lt;0.0001). Haemoglobin A(1c) decreased by 1.3% (p=0.003) and fructosamine fell to normal values (p=0.0002). Fasting and 8 h mean concentrations of free fatty acids decreased by 30% and 23% (p=0.0005 and 0.01, respectively). Gastric emptying was inhibited, bodyweight decreased by 1.9 kg, and appetite was reduced. Both insulin sensitivity and beta-cell function improved (p=0.003 and p=0.003, respectively). No important side-effects were seen. INTERPRETATION: GLP-1 could be a new treatment for type 2 diabetes, though further investigation of the long-term effects of GLP-1 is needed.", "author" : [ { "dropping-particle" : "", "family" : "Zander", "given" : "Mette", "non-dropping-particle" : "", "parse-names" : false, "suffix" : "" }, { "dropping-particle" : "", "family" : "Madsbad", "given" : "Sten", "non-dropping-particle" : "", "parse-names" : false, "suffix" : "" }, { "dropping-particle" : "", "family" : "Madsen", "given" : "Jan Lysgaard", "non-dropping-particle" : "", "parse-names" : false, "suffix" : "" }, { "dropping-particle" : "", "family" : "Holst", "given" : "Jens Juul", "non-dropping-particle" : "", "parse-names" : false, "suffix" : "" } ], "container-title" : "Lancet", "id" : "ITEM-1", "issued" : { "date-parts" : [ [ "2002" ] ] }, "page" : "824-830", "title" : "Effect of 6-week course of glucagon-like peptide 1 on glycaemic control , insulin sensitivity , and beta-cell function in type 2 diabetes : a parallel-group study", "type" : "article-journal", "volume" : "359" }, "uris" : [ "http://www.mendeley.com/documents/?uuid=7fd8306f-eb2a-437c-adc8-09a61b272c1a" ] } ], "mendeley" : { "formattedCitation" : "(218)", "plainTextFormattedCitation" : "(218)", "previouslyFormattedCitation" : "(218)"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18)</w:t>
            </w:r>
            <w:r w:rsidRPr="00274D27">
              <w:rPr>
                <w:rFonts w:ascii="Times New Roman" w:eastAsia="Times New Roman" w:hAnsi="Times New Roman" w:cs="Times New Roman"/>
                <w:color w:val="000000"/>
                <w:szCs w:val="22"/>
                <w:lang w:eastAsia="en-IN"/>
              </w:rPr>
              <w:fldChar w:fldCharType="end"/>
            </w:r>
          </w:p>
        </w:tc>
        <w:tc>
          <w:tcPr>
            <w:tcW w:w="30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ost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Osteoporosis mainly affects postmenopausal women and older men. Gastrointestinal hormones released after meal ingestion, such as glucose-dependent insulinotropic peptide (GIP) and glucagon-like peptide (GLP)-2, have been shown to regulate bone turnover. However, whether GLP-1, another important gastrointestinal hormone, and its analogues also have antiosteoporotic effects, especially in aged postmenopausal situation, has not been confirmed. In the present study, we evaluated the effects of the GLP-1 receptor agonist exendin-4 on ovariectomy (OVX)-induced osteoporosis in old rats. Twelve-month-old female Sprague-Dawley rats were subjected to OVX, and exendin-4 was administrated 4 weeks after the surgery and lasted for 16 weeks. Bone characters and related serum and gene biomarkers were analyzed. Sixteen weeks of treatment with exendin-4 slowed down body weight gain by decreasing fat mass and prevented the loss of bone mass in old OVX rats. Exendin-4 also enhanced bone strength and prevented the deterioration of trabecular microarchitecture. Moreover, exendin-4 decreased the urinary deoxypyridinoline (DPD)/creatinine ratio and serum C-terminal cross-linked telopeptides of type I collagen (CTX-I) and increased serum alkaline phosphatase (ALP), osteocalcin (OC), and N-terminal propeptide of type 1 procollagen (P1NP) levels, key biochemical markers of bone turnover. Interestingly, gene expression results further showed that exendin-4 not only inhibited bone resorption by increasing the osteoprotegerin (OPG)/receptor activator of NF-\u03baB ligand (RANKL) ratio, but also promoted bone formation by increasing the expression of OC, Col1, Runx2, and ALP, which exhibited dual regulatory effects on bone turnover as compared with previous antiosteoporotic agents. In conclusion, these findings demonstrated for the first time the antiosteoporotic effects of exendin-4 in old OVX rats and that it might be a potential candidate for treatment of aged postmenopausal osteoporosis.", "author" : [ { "dropping-particle" : "", "family" : "Ma", "given" : "X", "non-dropping-particle" : "", "parse-names" : false, "suffix" : "" }, { "dropping-particle" : "", "family" : "Meng", "given" : "J", "non-dropping-particle" : "", "parse-names" : false, "suffix" : "" }, { "dropping-particle" : "", "family" : "Jia", "given" : "M", "non-dropping-particle" : "", "parse-names" : false, "suffix" : "" }, { "dropping-particle" : "", "family" : "Bi", "given" : "L", "non-dropping-particle" : "", "parse-names" : false, "suffix" : "" }, { "dropping-particle" : "", "family" : "Zhou", "given" : "Y", "non-dropping-particle" : "", "parse-names" : false, "suffix" : "" }, { "dropping-particle" : "", "family" : "Wang", "given" : "Y", "non-dropping-particle" : "", "parse-names" : false, "suffix" : "" }, { "dropping-particle" : "", "family" : "Hu", "given" : "J", "non-dropping-particle" : "", "parse-names" : false, "suffix" : "" }, { "dropping-particle" : "", "family" : "He", "given" : "G", "non-dropping-particle" : "", "parse-names" : false, "suffix" : "" }, { "dropping-particle" : "", "family" : "Luo", "given" : "X", "non-dropping-particle" : "", "parse-names" : false, "suffix" : "" } ], "container-title" : "Journal of Bone and Mineral Research", "id" : "ITEM-1", "issue" : "7", "issued" : { "date-parts" : [ [ "2013" ] ] }, "page" : "1641-52", "title" : "Exendin-4, a glucagon-like peptide-1 receptor agonist, prevents osteopenia by promoting bone formation and suppressing bone resorption in aged ovariectomized rats", "type" : "article-journal", "volume" : "28" }, "uris" : [ "http://www.mendeley.com/documents/?uuid=68198005-1db0-4592-8ebf-ef83a9502fe4" ] } ], "mendeley" : { "formattedCitation" : "(219)", "plainTextFormattedCitation" : "(219)", "previouslyFormattedCitation" : "(219)"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19)</w:t>
            </w:r>
            <w:r w:rsidRPr="00274D27">
              <w:rPr>
                <w:rFonts w:ascii="Times New Roman" w:eastAsia="Times New Roman" w:hAnsi="Times New Roman" w:cs="Times New Roman"/>
                <w:color w:val="000000"/>
                <w:szCs w:val="22"/>
                <w:lang w:eastAsia="en-IN"/>
              </w:rPr>
              <w:fldChar w:fldCharType="end"/>
            </w:r>
          </w:p>
        </w:tc>
        <w:tc>
          <w:tcPr>
            <w:tcW w:w="35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28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26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22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2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34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20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Gluconeogenesis</w:t>
            </w:r>
          </w:p>
        </w:tc>
        <w:tc>
          <w:tcPr>
            <w:tcW w:w="200" w:type="pct"/>
            <w:tcBorders>
              <w:top w:val="nil"/>
              <w:left w:val="nil"/>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gng</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pgl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The relative contribution to basal, glucagon- and nerve stimulation-enhanced glucose output of glycogenolysis (glucose output in the presence of the gluconeogenic inhibitor mercaptopicolinate) and gluconeogenesis (difference in glucose output in the absence and presence of the inhibitor) was investigated in perfused livers from fed rats with high and from fasted animals with low levels of glycogen. 1) Basal glucose output in both states was due only to gluconeogenesis. 2) Glucagon-enhanced glucose output was due about equally to glycogenolysis and gluconeogenesis in the fed state, but predominantly to gluconeogenesis (80%) in the fasted state. 3) Nerve stimulation-increased glucose output was due mainly to glycogenolysis (65%) in the fed state and about equally to both processes in the fasted state. The results suggest that under basal conditions of normal demands the liver supplies glucose only via gluconeogenesis and thus spares its glycogen stores, and that in situations of enhanced demands signalled by an increase in glucagon or sympathetic tone the liver liberates glucose mainly via glycogenolysis.", "author" : [ { "dropping-particle" : "", "family" : "Beuers", "given" : "U", "non-dropping-particle" : "", "parse-names" : false, "suffix" : "" }, { "dropping-particle" : "", "family" : "Jungermann", "given" : "K", "non-dropping-particle" : "", "parse-names" : false, "suffix" : "" } ], "container-title" : "biochemistry International", "id" : "ITEM-1", "issue" : "3", "issued" : { "date-parts" : [ [ "1990" ] ] }, "page" : "405-13", "title" : "Relative contribution of glycogenolysis and gluconeogenesis to basal, glucagon- and nerve stimulation-dependent glucose output in the perfused liver from fed and fasted rats.", "type" : "article-journal", "volume" : "21" }, "uris" : [ "http://www.mendeley.com/documents/?uuid=95ec8eab-e4bd-4322-b184-2d645b594294" ] }, { "id" : "ITEM-2", "itemData" : { "abstract" : "It has been established, mainly by histochemical and immunohistochemical studies, that liver cells are functionally heterogeneous, with periportal hepatocytes (PPHs) being predominantly gluconeogenic and perivenous hepatocytes (PVHs) being glycolytic. We therefore investigated the region-specific functional effects of glucagon on glycogenolysis and gluconeogenesis in isolated PPHs and PVHs prepared by the digitonin-collagenase method. BB rats, a model of insulin-dependent diabetes, were used to study the region-specific heterogeneity of gluconeogenesis in the diabetic state. Although glycogen content was not different between PVHs and PPHs in rats fed the normal diet, basal glucose release was 1.37 times greater in PVHs than in PPHs (P &lt;.05). The increase in glucose release stimulated by 0.01 to 0.1 nmol/L glucagon was 1.52 times greater in PVHs than in PPHs (P &lt; .05), whereas no differences were seen in response to 1 to 100 nmol/L glucagon. Glucose release from gluconeogenic substrates was 1.57 times greater in the PPHs than in the PVHs of fasted normal rats (P &lt; .05), whereas the increase in gluconeogenesis produced by glucagon was not different between PPHs and PVHs. The glucagon-binding capacity, the cAMP release, and the increase in intracellular Ca2+ stimulated by glucagon were not different between PPHs and PVHs in the fed or fasted states. Gluconeogenesis from gluconeogenic substrates was 1.52 times greater in the PPHs than in the PVHs of fasted nondiabetic BB rats (P &lt; .05). After the development of diabetes, the gluconeogenic capacity in PVHs increased to the level observed in PPHs, but that in PPHs did not change. Thus there was no difference in gluconeogenesis between the PPHs and PVHs of diabetic BB rats. In both the PPHs and PVHs of diabetic BB rats, the 0.01 to 100 nmol/L glucagon-induced increase in gluconeogenesis was greater than that in PPHs from nondiabetic BB rats (2.30 and 3.07 times, P &lt; .01, respectively). We conclude that PPHs and PVHs of normal rat liver express region-specific differences in their glycogenolytic and gluconeogenic responses to glucagon. In diabetic BB rats, the difference in the gluconeogenic capacity between PPHs and PVHs disappeared, whereas glucagon-induced gluconeogenesis was enhanced.", "author" : [ { "dropping-particle" : "", "family" : "Ikezawa", "given" : "Y", "non-dropping-particle" : "", "parse-names" : false, "suffix" : "" }, { "dropping-particle" : "", "family" : "Yamatani", "given" : "K", "non-dropping-particle" : "", "parse-names" : false, "suffix" : "" }, { "dropping-particle" : "", "family" : "Ogawa", "given" : "A", "non-dropping-particle" : "", "parse-names" : false, "suffix" : "" }, { "dropping-particle" : "", "family" : "Ohnuma", "given" : "H", "non-dropping-particle" : "", "parse-names" : false, "suffix" : "" }, { "dropping-particle" : "", "family" : "Igarashi", "given" : "M", "non-dropping-particle" : "", "parse-names" : false, "suffix" : "" }, { "dropping-particle" : "", "family" : "Daimon", "given" : "M", "non-dropping-particle" : "", "parse-names" : false, "suffix" : "" }, { "dropping-particle" : "", "family" : "Manaka", "given" : "H", "non-dropping-particle" : "", "parse-names" : false, "suffix" : "" }, { "dropping-particle" : "", "family" : "Sasaki", "given" : "H", "non-dropping-particle" : "", "parse-names" : false, "suffix" : "" } ], "container-title" : "Journal of Laboratory and Clinical Medicine", "id" : "ITEM-2", "issue" : "6", "issued" : { "date-parts" : [ [ "1998" ] ] }, "page" : "547-55", "title" : "Effects of glucagon on glycogenolysis and gluconeogenesis are region-specific in periportal and perivenous hepatocytes.", "type" : "article-journal", "volume" : "132" }, "uris" : [ "http://www.mendeley.com/documents/?uuid=b0242347-4845-400f-bdab-6ec0d9c10e29" ] } ], "mendeley" : { "formattedCitation" : "(211,213)", "plainTextFormattedCitation" : "(211,213)", "previouslyFormattedCitation" : "(211,213)"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11,213)</w:t>
            </w:r>
            <w:r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42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0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5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6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Glucose Transporter-1 (GLUT-1)</w:t>
            </w:r>
          </w:p>
        </w:tc>
        <w:tc>
          <w:tcPr>
            <w:tcW w:w="200" w:type="pct"/>
            <w:tcBorders>
              <w:top w:val="nil"/>
              <w:left w:val="nil"/>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gt1</w:t>
            </w:r>
          </w:p>
        </w:tc>
        <w:tc>
          <w:tcPr>
            <w:tcW w:w="31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bgl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2337/db11-0120", "ISSN" : "1939-327X", "PMID" : "21562080", "abstract" : "OBJECTIVE\u2014Circulating glucose inhibits glucose production in normal rodents and humans, but this glucose effectiveness is disrupted in diabetes due partly to sustained hyperglycemia. We hypothesize that hyperglycemia in diabetes impairs hypothalamic glucose sensing to lower glucose production, and changes of glucose transporter-1 (GLUT1) in the hypothalamic glial cells are responsible for the deleterious effects of hyperglycemia in vivo. RESEARCH DESIGN AND METHODS\u2014We tested hypothalamic glucose effectiveness to increase hypothalamic glucose concentration and lower glucose production in rats induced with streptozotocin (STZ) uncontrolled diabetes, STZ and phlorizin, and whole-body and hypothalamic sustained hyperglycemia. We next assessed the content of glial GLUT1 in the hypothalamus, generated an adenovirus expressing GLUT1 driven by a glial \ufb01brillary acidic protein (GFAP) promoter (Ad-GFAP-GLUT1), and injected Ad-GFAP-GLUT1 into the hypothalamus of rats induced with hyperglycemia. Pancreatic euglycemic clamp and tracerdilution methodologies were used to assess changes in glucose kinetics in vivo. RESULTS\u2014Sustained hyperglycemia, as seen in the early onset of STZ-induced diabetes, disrupted hypothalamic glucose sensing to increase hypothalamic glucose concentration and lower glucose production in association with reduced GLUT1 levels in the hypothalamic glial cells of rats in vivo. Overexpression of hypothalamic glial GLUT1 in STZ-induced rats with reduced GLUT1 acutely normalized plasma glucose levels and in rats with selectively induced hypothalamic hyperglycemia restored hypothalamic glucose effectiveness. CONCLUSIONS\u2014Sustained hyperglycemia impairs hypothalamic glucose sensing to lower glucose production through changes in hypothalamic glial GLUT1, and these data highlight the critical role of hypothalamic glial GLUT1 in mediating glucose sensing to regulate glucose production.", "author" : [ { "dropping-particle" : "", "family" : "Chari", "given" : "Madhu", "non-dropping-particle" : "", "parse-names" : false, "suffix" : "" }, { "dropping-particle" : "", "family" : "Yang", "given" : "Clair S", "non-dropping-particle" : "", "parse-names" : false, "suffix" : "" }, { "dropping-particle" : "", "family" : "Lam", "given" : "Carol K L", "non-dropping-particle" : "", "parse-names" : false, "suffix" : "" }, { "dropping-particle" : "", "family" : "Lee", "given" : "Katie", "non-dropping-particle" : "", "parse-names" : false, "suffix" : "" }, { "dropping-particle" : "", "family" : "Mighiu", "given" : "Patricia", "non-dropping-particle" : "", "parse-names" : false, "suffix" : "" }, { "dropping-particle" : "", "family" : "Kokorovic", "given" : "Andrea", "non-dropping-particle" : "", "parse-names" : false, "suffix" : "" }, { "dropping-particle" : "", "family" : "Cheung", "given" : "Grace W C", "non-dropping-particle" : "", "parse-names" : false, "suffix" : "" }, { "dropping-particle" : "", "family" : "Lai", "given" : "Teresa Y Y", "non-dropping-particle" : "", "parse-names" : false, "suffix" : "" }, { "dropping-particle" : "", "family" : "Wang", "given" : "Penny Y T", "non-dropping-particle" : "", "parse-names" : false, "suffix" : "" }, { "dropping-particle" : "", "family" : "Lam", "given" : "Tony K T", "non-dropping-particle" : "", "parse-names" : false, "suffix" : "" } ], "container-title" : "Diabetes", "id" : "ITEM-1", "issue" : "7", "issued" : { "date-parts" : [ [ "2011", "7" ] ] }, "page" : "1901-6", "title" : "Glucose transporter-1 in the hypothalamic glial cells mediates glucose sensing to regulate glucose production in vivo.", "type" : "article-journal", "volume" : "60" }, "uris" : [ "http://www.mendeley.com/documents/?uuid=fc4b75b1-4089-49cc-94b3-07c28297eb53" ] } ], "mendeley" : { "formattedCitation" : "(220)", "plainTextFormattedCitation" : "(220)", "previouslyFormattedCitation" : "(220)"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20)</w:t>
            </w:r>
            <w:r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42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0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5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900"/>
          <w:jc w:val="center"/>
        </w:trPr>
        <w:tc>
          <w:tcPr>
            <w:tcW w:w="387"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lastRenderedPageBreak/>
              <w:t>Gonadotropin-Releasing Hormone (</w:t>
            </w:r>
            <w:proofErr w:type="spellStart"/>
            <w:r w:rsidRPr="00274D27">
              <w:rPr>
                <w:rFonts w:ascii="Times New Roman" w:eastAsia="Times New Roman" w:hAnsi="Times New Roman" w:cs="Times New Roman"/>
                <w:color w:val="000000"/>
                <w:szCs w:val="22"/>
                <w:lang w:eastAsia="en-IN"/>
              </w:rPr>
              <w:t>GnRH</w:t>
            </w:r>
            <w:proofErr w:type="spellEnd"/>
            <w:r w:rsidRPr="00274D27">
              <w:rPr>
                <w:rFonts w:ascii="Times New Roman" w:eastAsia="Times New Roman" w:hAnsi="Times New Roman" w:cs="Times New Roman"/>
                <w:color w:val="000000"/>
                <w:szCs w:val="22"/>
                <w:lang w:eastAsia="en-IN"/>
              </w:rPr>
              <w:t>)</w:t>
            </w:r>
          </w:p>
        </w:tc>
        <w:tc>
          <w:tcPr>
            <w:tcW w:w="200"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grh</w:t>
            </w:r>
            <w:proofErr w:type="spellEnd"/>
          </w:p>
        </w:tc>
        <w:tc>
          <w:tcPr>
            <w:tcW w:w="31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tet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Although it is known that GH plays an important role in normal growth and development, its influence on the control of gonadotropin secretion is poorly understood. To address this issue, we have treated adult male rats with bovine GH via osmotic pumps (250 microg/day for 2 weeks; Exp design I) or immunized rats against ovine GH (100 microg/month for 6-7 months; Exp design II) and evaluated their neuroendocrine function. Vehicle-treated animals served as controls. Two experiments were conducted to evaluate the gonadotropin responses to: 1) GnRH (in saline) in gonad-intact rats and 2) testosterone propionate (TP; in oil) in castrated rats. Saline- or oil-injected rats served as controls. Circulating GH antibodies, LH, FSH, PRL, testosterone, and insulin-like growth factor I levels were measured by RIAs. Plasma LH levels were decreased (P &lt; 0.025) in rats treated with GH. The plasma LH and FSH responses to GnRH treatment were similar in rats treated with either saline or GH. The suppressive effect of TP on LH secretion was attenuated (P &lt; 0.025) in GH-treated rats on day 8 after castration. The FSH response to TP administration was similar in both subgroups of rats. Administration of GH decreased (P &lt; 0.01) PRL secretion. Plasma testosterone levels were not altered by GH treatment. As expected, GH antibodies were detected and plasma insulin-like growth factor I levels were decreased (P &lt; 0.001) in rats immunized against GH. The basal LH and FSH levels were higher (LH, P &lt; 0.005; FSH, P &lt; 0.025) in rats previously immunized against GH. The percent increase in plasma LH levels after GnRH treatment was decreased in GH-immunized animals. Furthermore, the percent increase in circulating FSH levels was higher in GH-immunized rats than in adjuvant-injected control rats. Administration of TP to adjuvant-injected castrated rats decreased plasma gonadotropin levels. However, similar treatment to rats immunized against GH failed to suppress plasma LH and FSH levels. The basal testosterone levels were not changed by immunization against GH. These results demonstrate that induction of GH excess decreases PRL and LH secretion, whereas biological neutralization of endogenous GH increased circulating gonadotropin concentrations. Thus, GH modulates the hypothalamic-pituitary function in adult male rats.", "author" : [ { "dropping-particle" : "", "family" : "Chandrashekar", "given" : "Varadaraj", "non-dropping-particle" : "", "parse-names" : false, "suffix" : "" }, { "dropping-particle" : "", "family" : "Bartke", "given" : "Andrzej", "non-dropping-particle" : "", "parse-names" : false, "suffix" : "" } ], "container-title" : "Endocrinology", "id" : "ITEM-1", "issue" : "3", "issued" : { "date-parts" : [ [ "1998" ] ] }, "page" : "1067-1074", "title" : "The Role of Growth Hormone in the Control of Gonadotropin Secretion in Adult Male Rats", "type" : "article-journal", "volume" : "139" }, "uris" : [ "http://www.mendeley.com/documents/?uuid=d1ddf95b-e331-4f29-9bae-40a6191d5f9e" ] }, { "id" : "ITEM-2", "itemData" : { "DOI" : "10.1006/hbeh.2001.1735", "ISSN" : "0018-506X", "PMID" : "11863383", "abstract" : "This field study was aimed at examining hypothalamic involvement in the behavioral changes of male European ground squirrels (Spermophilus citellus) before, during, and after the mating season. The effects of exogenous gonadotropin-releasing hormone (GnRH) application on androgen secretion and behavioral patterns were investigated. Animals were captured, bled, and injected intramuscularly with 40 ng/100 g of GnRH. A second plasma sample was collected 40 min after the treatment to document changes in testosterone secretion. Behavioral parameters such as intra-sexual aggression, scent marking, and home range size were compared on the days before and after the stimulation. In the first two phases, before female emergence and during mating, GnRH-injection caused increases in plasma testosterone. In the post-mating phase, initial plasma testosterone levels had decreased and no elevation could be induced. Sham treatment of controls had no effect in any phase. Conditional parameters like emergence body mass and testicular size covaried with androgen increases only in the pre-mating period. Behavioral changes after GnRH administration occurred during the pre-mating period. Intra-sexual aggression, scent marking, and home range size increased significantly in experimental individuals. Later, during mating and post-mating, we found no behavioral changes associated with the GnRH treatment or the testosterone increase. The results demonstrate changes in the endocrine and behavioral sensitivity to GnRH application, according to the phases of the active season. An exogenous pulse of GnRH can apparently release behavior in male European ground squirrels, which is normally context dependent with the emergence of females.", "author" : [ { "dropping-particle" : "", "family" : "Millesi", "given" : "Eva", "non-dropping-particle" : "", "parse-names" : false, "suffix" : "" }, { "dropping-particle" : "", "family" : "Hoffmann", "given" : "Ilse E", "non-dropping-particle" : "", "parse-names" : false, "suffix" : "" }, { "dropping-particle" : "", "family" : "Steurer", "given" : "Sabine", "non-dropping-particle" : "", "parse-names" : false, "suffix" : "" }, { "dropping-particle" : "", "family" : "Metwaly", "given" : "Mohammed", "non-dropping-particle" : "", "parse-names" : false, "suffix" : "" }, { "dropping-particle" : "", "family" : "Dittami", "given" : "John P", "non-dropping-particle" : "", "parse-names" : false, "suffix" : "" } ], "container-title" : "Hormones and behavior", "id" : "ITEM-2", "issue" : "1", "issued" : { "date-parts" : [ [ "2002", "2" ] ] }, "page" : "51-8", "title" : "Vernal changes in the behavioral and endocrine responses to GnRH application in male European ground squirrels.", "type" : "article-journal", "volume" : "41" }, "uris" : [ "http://www.mendeley.com/documents/?uuid=e37949e8-6c35-4932-92ef-20cc0360cc88" ] } ], "mendeley" : { "formattedCitation" : "(221,222)", "plainTextFormattedCitation" : "(221,222)", "previouslyFormattedCitation" : "(221,222)"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21,222)</w:t>
            </w:r>
            <w:r w:rsidRPr="00274D27">
              <w:rPr>
                <w:rFonts w:ascii="Times New Roman" w:eastAsia="Times New Roman" w:hAnsi="Times New Roman" w:cs="Times New Roman"/>
                <w:color w:val="000000"/>
                <w:szCs w:val="22"/>
                <w:lang w:eastAsia="en-IN"/>
              </w:rPr>
              <w:fldChar w:fldCharType="end"/>
            </w:r>
          </w:p>
        </w:tc>
        <w:tc>
          <w:tcPr>
            <w:tcW w:w="32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4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300"/>
          <w:jc w:val="center"/>
        </w:trPr>
        <w:tc>
          <w:tcPr>
            <w:tcW w:w="387"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Growth Hormone</w:t>
            </w:r>
          </w:p>
        </w:tc>
        <w:tc>
          <w:tcPr>
            <w:tcW w:w="200" w:type="pct"/>
            <w:tcBorders>
              <w:top w:val="single" w:sz="4" w:space="0" w:color="auto"/>
              <w:left w:val="nil"/>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hgh</w:t>
            </w:r>
            <w:proofErr w:type="spellEnd"/>
          </w:p>
        </w:tc>
        <w:tc>
          <w:tcPr>
            <w:tcW w:w="315" w:type="pct"/>
            <w:tcBorders>
              <w:top w:val="single" w:sz="4" w:space="0" w:color="auto"/>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msl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ISSN" : "0021-972X", "PMID" : "9284713", "abstract" : "GH deficiency in adults is associated with reduced muscle mass and muscle strength. The objective of this trial was to follow the effect of 2 yr of GH treatment in GH-deficient adults on muscle performance in relation to a reference population. Knee extensor and flexor strengths for isometric and isokinetic concentric muscle strength were measured using a Kin-Com dynamometer. Hand-grip strength was measured in both hands. The fatigue index was calculated as the percent reduction in peak torque at 50 repeated isokinetic knee extensions. Superimposed, single twitch electrical stimulation was performed. The GH-deficient subjects had lower isometric knee extensor, knee flexor, and hand-grip strength than the reference population. Two years of GH treatment increased and normalized the mean isometric knee extensor and flexor strengths. The concentric knee flexor and extensor strength at an angular velocity of pi rad/s increased, as did the concentric knee flexor strength at an angular velocity of pi/3 rad/s. The increase in muscle strength was more marked in younger patients and in patients with lower initial muscle strength than predicted. Quadriceps endurance decreased, whereas the effect of superimposing single twitches on isometric contraction and hand-grip strength was unaffected by the GH treatment. Two years of GH therapy in GH-deficient adults increased and normalized isokinetic and isometric muscle strength studied in proximal muscle groups. Hand-grip strength and the degree of lack of maximal motor unit activation on voluntary isometric knee extensor force did not change. The dynamic local muscle fatigue index decreased.", "author" : [ { "dropping-particle" : "", "family" : "Johannsson", "given" : "Gudmundur", "non-dropping-particle" : "", "parse-names" : false, "suffix" : "" }, { "dropping-particle" : "", "family" : "Grimby", "given" : "Gunnar", "non-dropping-particle" : "", "parse-names" : false, "suffix" : "" }, { "dropping-particle" : "", "family" : "Sunnerhagen", "given" : "Katharina Stibrant", "non-dropping-particle" : "", "parse-names" : false, "suffix" : "" }, { "dropping-particle" : "", "family" : "Bengtsson", "given" : "Bengt-\u00c5ke", "non-dropping-particle" : "", "parse-names" : false, "suffix" : "" } ], "container-title" : "The Journal of Clinical Endocrinology and Metabolism", "id" : "ITEM-1", "issue" : "9", "issued" : { "date-parts" : [ [ "1997", "9" ] ] }, "page" : "2877-84", "title" : "Two years of growth hormone (GH) treatment increase isometric and isokinetic muscle strength in GH-deficient adults.", "type" : "article-journal", "volume" : "82" }, "uris" : [ "http://www.mendeley.com/documents/?uuid=4507423a-6098-4bb0-8c70-945cf45d144d" ] }, { "id" : "ITEM-2", "itemData" : { "abstract" : "The effect of recombinant DNA human growth hormone (rhGH) treatment in adults with growth hormone (GH) deficiency was studied in 24 patients in a double-blind placebo-controlled trial. The dose was 0.07 U/kg body wt daily. After 6 mo of treatment, significant increases were noted in the rhGH group for total cross-sectional area of thigh muscle (+11.2 +/- 3.1 vs. -0.5 +/- 3.0 cm2; P = 0.015 vs. placebo) and quadriceps muscle (+4.1 +/- 0.8 vs. +0.4 +/- 1.2 cm2; P = 0.031) measured by computerized tomography. Strong correlations were noted between lean body mass (measured as total body potassium) and total thigh muscle area in normal and GH-deficient adults both before and after rhGH treatment. Strength of hip flexors (+1.25 +/- 0.27 vs. +0.25 +/- 0.12 z-scores; P = 0.004) and limb girdle muscles increased (P = 0.02) in the rhGH group. We conclude that 1) rhGH increases lean tissue and skeletal muscle mass in adults with human GH deficiency, 2) this suggests a role for GH in the regulation of body composition of adult humans, 3) the increase in strength of limb girdle muscles after rhGH treatment suggests that adults with GH deficiency may have a proximal myopathy, and 4) the failure to demonstrate an increase in strength in other muscle groups may require the study of larger numbers of patients.", "author" : [ { "dropping-particle" : "", "family" : "Cuneo", "given" : "RC", "non-dropping-particle" : "", "parse-names" : false, "suffix" : "" }, { "dropping-particle" : "", "family" : "Salomon", "given" : "F", "non-dropping-particle" : "", "parse-names" : false, "suffix" : "" }, { "dropping-particle" : "", "family" : "Wiles", "given" : "CM", "non-dropping-particle" : "", "parse-names" : false, "suffix" : "" }, { "dropping-particle" : "", "family" : "Hesp", "given" : "R", "non-dropping-particle" : "", "parse-names" : false, "suffix" : "" }, { "dropping-particle" : "", "family" : "S\u00f6nksen", "given" : "PH", "non-dropping-particle" : "", "parse-names" : false, "suffix" : "" } ], "container-title" : "Journal of Applied Physiology", "id" : "ITEM-2", "issue" : "2", "issued" : { "date-parts" : [ [ "1991" ] ] }, "page" : "688-94", "title" : "Growth hormone treatment in growth hormone-deficient adults. I. Effects on muscle mass and strength.", "type" : "article-journal", "volume" : "70" }, "uris" : [ "http://www.mendeley.com/documents/?uuid=5278c5c4-0677-4838-b306-d292a974a4e8" ] }, { "id" : "ITEM-3", "itemData" : { "abstract" : "OBJECTIVE: Adults with GH deficiency complain frequently of low energy levels, emotional lability and mental fatigue resulting in a low perceived quality of life (QOL). Body composition is altered with increased fat mass and decreased lean body mass and muscle strength is reduced. The aims of this study were to determine the effects of replacement GH treatment on: (a) body composition and muscle strength and (b) QOL, using specifically selected and adapted measures. DESIGN: A 12-month study (double-blind placebo-controlled for the first 6 months and open for the second 6 months) of GH replacement injections (0.125 iu/kg/week for the first month and 0.25 iu/kg/week for the following 5 months of each study period) in GH deficient adults on QOL, body composition and muscle strength. This was followed by an open study of a further 12 months' GH treatment assessing QOL and muscle strength. Finally, QOL was assessed after up to 3 years of GH replacement treatment. PATIENTS: Thirty of the 32 adult patients with GH deficiency enrolled completed the initial 12-month study (10 male, mean age 33.5 years, mean (SD) stimulated serum GH response 3.0 mU/l (2.86)). Nineteen patients then opted to continue GH treatment. Of these, 13 patients were available for assessment after a further 12 months' and 24 months' treatment. MEASUREMENTS: Health-related QOL was assessed using 2 specifically adapted scales for adults with GH deficiency: the Life Fulfillment Scale and the Impact Scale. In addition 4 other self-rating questionnaires were used: Nottingham Health Profile, Hospital Anxiety and Depression Scale, Self Esteem Scale and Mental Fatigue Scale. Body composition was assessed by DEXA and quadriceps muscle strength by measuring maximum voluntary contractions. RESULTS: In the initial 12 months' placebo-controlled study perceived energy levels increased after 6 and 12 months of GH treatment (P &lt; 0.01 compared with baseline) in the patients receiving GH for the full 12-month period. There were no changes in energy levels throughout the study in the group receiving placebo for the first 6 months. Also small improvements in impact scores were found after 6 months of GH treatment (P &lt; 0.05) but this was not sustained at 12 months. In both GH and placebo groups life fulfillment worsened after 6 months, but then improved to baseline values after 12 months. In the patients who persisted with GH replacement, energy levels continued to improve (at 2 years, P &lt; 0.01 compared with ba\u2026", "author" : [ { "dropping-particle" : "", "family" : "Wallymahmed", "given" : "ME", "non-dropping-particle" : "", "parse-names" : false, "suffix" : "" }, { "dropping-particle" : "", "family" : "Foy", "given" : "P", "non-dropping-particle" : "", "parse-names" : false, "suffix" : "" }, { "dropping-particle" : "", "family" : "Shaw", "given" : "D", "non-dropping-particle" : "", "parse-names" : false, "suffix" : "" }, { "dropping-particle" : "", "family" : "Hutcheon", "given" : "R", "non-dropping-particle" : "", "parse-names" : false, "suffix" : "" }, { "dropping-particle" : "", "family" : "Edwards", "given" : "RH", "non-dropping-particle" : "", "parse-names" : false, "suffix" : "" }, { "dropping-particle" : "", "family" : "MacFarlane", "given" : "IA", "non-dropping-particle" : "", "parse-names" : false, "suffix" : "" } ], "container-title" : "Clinical Endocrinology", "id" : "ITEM-3", "issue" : "4", "issued" : { "date-parts" : [ [ "1997" ] ] }, "page" : "439-46", "title" : "Quality of life, body composition and muscle strength in adult growth hormone deficiency: the influence of growth hormone replacement therapy for up to 3 years.", "type" : "article-journal", "volume" : "47" }, "uris" : [ "http://www.mendeley.com/documents/?uuid=1d659375-ffd8-4739-b202-35973d74fffd" ] } ], "mendeley" : { "formattedCitation" : "(223\u2013225)", "plainTextFormattedCitation" : "(223\u2013225)", "previouslyFormattedCitation" : "(223\u2013225)"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23–225)</w:t>
            </w:r>
            <w:r w:rsidRPr="00274D27">
              <w:rPr>
                <w:rFonts w:ascii="Times New Roman" w:eastAsia="Times New Roman" w:hAnsi="Times New Roman" w:cs="Times New Roman"/>
                <w:color w:val="000000"/>
                <w:szCs w:val="22"/>
                <w:lang w:eastAsia="en-IN"/>
              </w:rPr>
              <w:fldChar w:fldCharType="end"/>
            </w:r>
          </w:p>
        </w:tc>
        <w:tc>
          <w:tcPr>
            <w:tcW w:w="320" w:type="pct"/>
            <w:tcBorders>
              <w:top w:val="single" w:sz="4" w:space="0" w:color="auto"/>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gr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Aggressive behavior, motor activity and defecation were examined simultaneously in wild male mice following daily growth hormone (GH) administration. GH was found to increase isolation-induced aggression by increasing fighting duration and decreasing latency to fight. There was no influence on non-aggressive motor activity nor on the defecation rate, a presumed parameter of emotionality. The results provide evidence of behavioral properties of GH. The mechanism of this action is discussed in terms of a possible direct central action of GH, not mediated by glucagon, insulin, secretin and gastrin.", "author" : [ { "dropping-particle" : "", "family" : "Matte", "given" : "AC", "non-dropping-particle" : "", "parse-names" : false, "suffix" : "" } ], "container-title" : "Pharmacology Biochemistry and Behaviour", "id" : "ITEM-1", "issued" : { "date-parts" : [ [ "1981" ] ] }, "page" : "85-7", "title" : "Growth hormone and isolation-induced aggression in wild male mice.", "type" : "article-journal", "volume" : "14" }, "uris" : [ "http://www.mendeley.com/documents/?uuid=7df8d03e-8421-41c7-ba6d-d608a038bb9a" ] } ], "mendeley" : { "formattedCitation" : "(226)", "plainTextFormattedCitation" : "(226)", "previouslyFormattedCitation" : "(226)"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26)</w:t>
            </w:r>
            <w:r w:rsidRPr="00274D27">
              <w:rPr>
                <w:rFonts w:ascii="Times New Roman" w:eastAsia="Times New Roman" w:hAnsi="Times New Roman" w:cs="Times New Roman"/>
                <w:color w:val="000000"/>
                <w:szCs w:val="22"/>
                <w:lang w:eastAsia="en-IN"/>
              </w:rPr>
              <w:fldChar w:fldCharType="end"/>
            </w:r>
          </w:p>
        </w:tc>
        <w:tc>
          <w:tcPr>
            <w:tcW w:w="428" w:type="pct"/>
            <w:tcBorders>
              <w:top w:val="single" w:sz="4" w:space="0" w:color="auto"/>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s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The present studies were undertaken to assess the mechanisms responsible for growth hormone-induced insulin resistance in man. The insulin dose-response characteristics for suppression of glucose production and stimulation of glucose utilization and their relationship to monocyte insulin binding were determined in six normal volunteers after 12-h infusion of growth hormone and 12-h infusion of saline. The infusion of growth hormone (2 micrograms . kg-1 . h-1) increased plasma growth hormone nearly threefold (to congruent to 9 ng/ml) within the range observed during sleep and exercise. This increased plasma insulin (14 +/- 1 versus 8 +/- 1 microunits/ml, P less than 0.005) concentrations without significantly altering plasma glucose concentrations or basal rates of glucose production and utilization. Insulin dose-response curves for both suppression of glucose production (half-maximal response at 37 +/- 3 versus 20 +/- 3 microunits/ml, P less than 0.01) and stimulation of glucose utilization (half-maximal response at 98 +/- 8 versus 52 +/- 8 microunits/ml, P less than 0.01) were shifted to the right with preservation of normal maximal responses to insulin. Monocyte insulin binding was unaffected. Thus, except at near maximal insulin receptor occupancy, the action of insulin on glucose production and utilization per number of monocyte insulin receptors occupied was decreased. These results indicate that increases in plasma growth hormone within the physiologic range can cause insulin resistance in man, which is due to decreases in both hepatic and extrahepatic effects of insulin. Assuming that insulin binding to monocytes reflects insulin binding in insulin sensitive tissues, this decrease in insulin action can be explained on the basis of a postreceptor defect.", "author" : [ { "dropping-particle" : "", "family" : "Rizza", "given" : "RA", "non-dropping-particle" : "", "parse-names" : false, "suffix" : "" }, { "dropping-particle" : "", "family" : "Mandarino", "given" : "LJ", "non-dropping-particle" : "", "parse-names" : false, "suffix" : "" }, { "dropping-particle" : "", "family" : "Gerich", "given" : "JE", "non-dropping-particle" : "", "parse-names" : false, "suffix" : "" } ], "container-title" : "Diabetes", "id" : "ITEM-1", "issue" : "8.1", "issued" : { "date-parts" : [ [ "1982" ] ] }, "note" : "Since hgh increased ins and it also increased glucose production, it means that the action of ins on liver to stop glucose production was ineffective. High levels of ins but still a persistant increase in glucose production means insulin resistance.", "page" : "663-9", "title" : "Effects of growth hormone on insulin action in man. Mechanisms of insulin resistance, impaired suppression of glucose production, and impaired stimulation of glucose utilization.", "type" : "article-journal", "volume" : "31" }, "uris" : [ "http://www.mendeley.com/documents/?uuid=a658c6a8-a552-464a-a198-0f2fd823480d" ] }, { "id" : "ITEM-2", "itemData" : { "DOI" : "10.1152/ajpendo.00374.2006", "ISSN" : "0193-1849", "PMID" : "17132823", "abstract" : "The ability of growth hormone (GH) to stimulate lipolysis and cause insulin resistance in skeletal muscle may be causally linked, but the mechanisms remain obscure. We investigated the impact of GH on the turnover of FFA and VLDL-TG, intramuscular triglyceride content (IMTG), and insulin sensitivity (euglycemic clamp) in nine healthy men in a randomized double-blind placebo-controlled crossover study after 8 days treatment with (A) Placebo+Placebo, (B) GH (2 mg daily)+Placebo, and (C) GH (2 mg daily)+Acipimox (250 mgx3 daily). In the basal state, GH (B) increased FFA levels (P&lt;0.05), palmitate turnover (P&lt;0.05), and lipid oxidation (P=0.05), but VLDL-TG kinetics were unaffected. Administration of acipimox (C) suppressed basal lipolysis but did not influence VLDL-TG kinetics. In the basal state, IMTG content increased after GH (B; P=0.03). Insulin resistance was induced by GH irrespective of concomitant acipimox (P&lt;0.001). The turnover of FFA and VLDL-TG was suppressed by hyperinsulinemia during placebo and GH, whereas coadministration of acipimox induced a rebound increase FFA turnover and VLDL-TG clearance. We conclude that these results show that GH-induced insulin resistance is associated with increased IMTG and unaltered VLDL-TG kinetics; we hypothesize that fat oxidation in muscle tissue is an important primary effect of GH and that circulating FFA rather than VLDL-TG constitute the major source for this process; and the role of IMTG in the development of GH-induced insulin resistance merits future research.", "author" : [ { "dropping-particle" : "", "family" : "Krag", "given" : "Morten B", "non-dropping-particle" : "", "parse-names" : false, "suffix" : "" }, { "dropping-particle" : "", "family" : "Gormsen", "given" : "Lars C", "non-dropping-particle" : "", "parse-names" : false, "suffix" : "" }, { "dropping-particle" : "", "family" : "Guo", "given" : "Zengkui", "non-dropping-particle" : "", "parse-names" : false, "suffix" : "" }, { "dropping-particle" : "", "family" : "Christiansen", "given" : "Jens S", "non-dropping-particle" : "", "parse-names" : false, "suffix" : "" }, { "dropping-particle" : "", "family" : "Jensen", "given" : "Michael D", "non-dropping-particle" : "", "parse-names" : false, "suffix" : "" }, { "dropping-particle" : "", "family" : "Nielsen", "given" : "S\u00f8ren", "non-dropping-particle" : "", "parse-names" : false, "suffix" : "" }, { "dropping-particle" : "", "family" : "J\u00f8rgensen", "given" : "Jens O L", "non-dropping-particle" : "", "parse-names" : false, "suffix" : "" } ], "container-title" : "American journal of physiology. Endocrinology and metabolism", "id" : "ITEM-2", "issue" : "3", "issued" : { "date-parts" : [ [ "2007", "3" ] ] }, "page" : "E920-7", "title" : "Growth hormone-induced insulin resistance is associated with increased intramyocellular triglyceride content but unaltered VLDL-triglyceride kinetics.", "type" : "article-journal", "volume" : "292" }, "uris" : [ "http://www.mendeley.com/documents/?uuid=d33cd4c8-774d-44af-9946-e023eec839c4" ] } ], "mendeley" : { "formattedCitation" : "(227,228)", "plainTextFormattedCitation" : "(227,228)", "previouslyFormattedCitation" : "(227,228)"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27,228)</w:t>
            </w:r>
            <w:r w:rsidRPr="00274D27">
              <w:rPr>
                <w:rFonts w:ascii="Times New Roman" w:eastAsia="Times New Roman" w:hAnsi="Times New Roman" w:cs="Times New Roman"/>
                <w:color w:val="000000"/>
                <w:szCs w:val="22"/>
                <w:lang w:eastAsia="en-IN"/>
              </w:rPr>
              <w:fldChar w:fldCharType="end"/>
            </w:r>
          </w:p>
        </w:tc>
        <w:tc>
          <w:tcPr>
            <w:tcW w:w="368" w:type="pct"/>
            <w:tcBorders>
              <w:top w:val="single" w:sz="4" w:space="0" w:color="auto"/>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a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The present studies were undertaken to assess the mechanisms responsible for growth hormone-induced insulin resistance in man. The insulin dose-response characteristics for suppression of glucose production and stimulation of glucose utilization and their relationship to monocyte insulin binding were determined in six normal volunteers after 12-h infusion of growth hormone and 12-h infusion of saline. The infusion of growth hormone (2 micrograms . kg-1 . h-1) increased plasma growth hormone nearly threefold (to congruent to 9 ng/ml) within the range observed during sleep and exercise. This increased plasma insulin (14 +/- 1 versus 8 +/- 1 microunits/ml, P less than 0.005) concentrations without significantly altering plasma glucose concentrations or basal rates of glucose production and utilization. Insulin dose-response curves for both suppression of glucose production (half-maximal response at 37 +/- 3 versus 20 +/- 3 microunits/ml, P less than 0.01) and stimulation of glucose utilization (half-maximal response at 98 +/- 8 versus 52 +/- 8 microunits/ml, P less than 0.01) were shifted to the right with preservation of normal maximal responses to insulin. Monocyte insulin binding was unaffected. Thus, except at near maximal insulin receptor occupancy, the action of insulin on glucose production and utilization per number of monocyte insulin receptors occupied was decreased. These results indicate that increases in plasma growth hormone within the physiologic range can cause insulin resistance in man, which is due to decreases in both hepatic and extrahepatic effects of insulin. Assuming that insulin binding to monocytes reflects insulin binding in insulin sensitive tissues, this decrease in insulin action can be explained on the basis of a postreceptor defect.", "author" : [ { "dropping-particle" : "", "family" : "Rizza", "given" : "RA", "non-dropping-particle" : "", "parse-names" : false, "suffix" : "" }, { "dropping-particle" : "", "family" : "Mandarino", "given" : "LJ", "non-dropping-particle" : "", "parse-names" : false, "suffix" : "" }, { "dropping-particle" : "", "family" : "Gerich", "given" : "JE", "non-dropping-particle" : "", "parse-names" : false, "suffix" : "" } ], "container-title" : "Diabetes", "id" : "ITEM-1", "issue" : "8.1", "issued" : { "date-parts" : [ [ "1982" ] ] }, "note" : "Since hgh increased ins and it also increased glucose production, it means that the action of ins on liver to stop glucose production was ineffective. High levels of ins but still a persistant increase in glucose production means insulin resistance.", "page" : "663-9", "title" : "Effects of growth hormone on insulin action in man. Mechanisms of insulin resistance, impaired suppression of glucose production, and impaired stimulation of glucose utilization.", "type" : "article-journal", "volume" : "31" }, "uris" : [ "http://www.mendeley.com/documents/?uuid=a658c6a8-a552-464a-a198-0f2fd823480d" ] }, { "id" : "ITEM-2", "itemData" : { "DOI" : "10.1152/ajpendo.00374.2006", "ISSN" : "0193-1849", "PMID" : "17132823", "abstract" : "The ability of growth hormone (GH) to stimulate lipolysis and cause insulin resistance in skeletal muscle may be causally linked, but the mechanisms remain obscure. We investigated the impact of GH on the turnover of FFA and VLDL-TG, intramuscular triglyceride content (IMTG), and insulin sensitivity (euglycemic clamp) in nine healthy men in a randomized double-blind placebo-controlled crossover study after 8 days treatment with (A) Placebo+Placebo, (B) GH (2 mg daily)+Placebo, and (C) GH (2 mg daily)+Acipimox (250 mgx3 daily). In the basal state, GH (B) increased FFA levels (P&lt;0.05), palmitate turnover (P&lt;0.05), and lipid oxidation (P=0.05), but VLDL-TG kinetics were unaffected. Administration of acipimox (C) suppressed basal lipolysis but did not influence VLDL-TG kinetics. In the basal state, IMTG content increased after GH (B; P=0.03). Insulin resistance was induced by GH irrespective of concomitant acipimox (P&lt;0.001). The turnover of FFA and VLDL-TG was suppressed by hyperinsulinemia during placebo and GH, whereas coadministration of acipimox induced a rebound increase FFA turnover and VLDL-TG clearance. We conclude that these results show that GH-induced insulin resistance is associated with increased IMTG and unaltered VLDL-TG kinetics; we hypothesize that fat oxidation in muscle tissue is an important primary effect of GH and that circulating FFA rather than VLDL-TG constitute the major source for this process; and the role of IMTG in the development of GH-induced insulin resistance merits future research.", "author" : [ { "dropping-particle" : "", "family" : "Krag", "given" : "Morten B", "non-dropping-particle" : "", "parse-names" : false, "suffix" : "" }, { "dropping-particle" : "", "family" : "Gormsen", "given" : "Lars C", "non-dropping-particle" : "", "parse-names" : false, "suffix" : "" }, { "dropping-particle" : "", "family" : "Guo", "given" : "Zengkui", "non-dropping-particle" : "", "parse-names" : false, "suffix" : "" }, { "dropping-particle" : "", "family" : "Christiansen", "given" : "Jens S", "non-dropping-particle" : "", "parse-names" : false, "suffix" : "" }, { "dropping-particle" : "", "family" : "Jensen", "given" : "Michael D", "non-dropping-particle" : "", "parse-names" : false, "suffix" : "" }, { "dropping-particle" : "", "family" : "Nielsen", "given" : "S\u00f8ren", "non-dropping-particle" : "", "parse-names" : false, "suffix" : "" }, { "dropping-particle" : "", "family" : "J\u00f8rgensen", "given" : "Jens O L", "non-dropping-particle" : "", "parse-names" : false, "suffix" : "" } ], "container-title" : "American journal of physiology. Endocrinology and metabolism", "id" : "ITEM-2", "issue" : "3", "issued" : { "date-parts" : [ [ "2007", "3" ] ] }, "page" : "E920-7", "title" : "Growth hormone-induced insulin resistance is associated with increased intramyocellular triglyceride content but unaltered VLDL-triglyceride kinetics.", "type" : "article-journal", "volume" : "292" }, "uris" : [ "http://www.mendeley.com/documents/?uuid=d33cd4c8-774d-44af-9946-e023eec839c4" ] }, { "id" : "ITEM-3", "itemData" : { "DOI" : "10.1210/jc.2002-020542", "ISSN" : "0021972X", "abstract" : "The effects of GH replacement therapy on energy metabolism are still uncertain, and long-term benefits of increased muscle mass are thought to outweigh short-term negative metabolic effects. This study was designed to address this issue by examining both short-term (1 wk) and long-term (6 months) effects of a low-dose (9.6 micro g/kg body weight.d) GH replacement therapy or placebo on whole-body glucose and lipid metabolism (oral glucose tolerance test and euglycemic hyperinsulinemic clamp combined with indirect calorimetry and infusion of 3-[(3)H]glucose) and on muscle composition and muscle enzymes/metabolites, as determined from biopsies obtained at the end of the clamp in 19 GH-deficient adult subjects. GH therapy resulted in impaired insulin-stimulated glucose uptake at 1 wk (-52%; P = 0.008) and 6 months (-39%; P = 0.008), which correlated with deterioration of glucose tolerance (r = -0.481; P = 0.003). The decrease in glucose uptake was associated with an increase in lipid oxidation at 1 wk (60%; P = 0.008) and 6 months (60%; P = 0.008) and a concomitant decrease in glucose oxidation. The deterioration of glucose metabolism during GH therapy also correlated with the enhanced rate of lipid oxidation (r = -0.508; P = 0.0002). In addition, there was a shift toward more glycolytic type II fibers during GH therapy. In conclusion, replacement therapy with a low-dose GH in GH-deficient adult subjects is associated with a sustained deterioration of glucose metabolism as a consequence of the lipolytic effect of GH, resulting in enhanced oxidation of lipid substrates. Also, a shift toward more insulin-resistant type II X fibers is seen in muscle. Glucose metabolism should be carefully monitored during long-term GH replacement therapy.", "author" : [ { "dropping-particle" : "", "family" : "Bramnert", "given" : "Margareta", "non-dropping-particle" : "", "parse-names" : false, "suffix" : "" }, { "dropping-particle" : "", "family" : "Segerlantz", "given" : "Mikael", "non-dropping-particle" : "", "parse-names" : false, "suffix" : "" }, { "dropping-particle" : "", "family" : "Laurila", "given" : "Esa", "non-dropping-particle" : "", "parse-names" : false, "suffix" : "" }, { "dropping-particle" : "", "family" : "Daugaard", "given" : "Jens R.", "non-dropping-particle" : "", "parse-names" : false, "suffix" : "" }, { "dropping-particle" : "", "family" : "Manhem", "given" : "Per", "non-dropping-particle" : "", "parse-names" : false, "suffix" : "" }, { "dropping-particle" : "", "family" : "Groop", "given" : "Leif", "non-dropping-particle" : "", "parse-names" : false, "suffix" : "" } ], "container-title" : "Journal of Clinical Endocrinology &amp; Metabolism", "id" : "ITEM-3", "issue" : "4", "issued" : { "date-parts" : [ [ "2003", "4", "1" ] ] }, "page" : "1455-1463", "title" : "Growth Hormone Replacement Therapy Induces Insulin Resistance by Activating the Glucose-Fatty Acid Cycle", "type" : "article-journal", "volume" : "88" }, "uris" : [ "http://www.mendeley.com/documents/?uuid=a261f016-afa9-4d8e-b87d-86aedc481fe2" ] }, { "id" : "ITEM-4", "itemData" : { "abstract" : "Growth hormone (GH) is well known to induce in vivo insulin resistance. However, the molecular mechanism of GH-induced cellular insulin resistance is largely unknown. In this study, we demonstrated that chronic GH treatment of differentiated 3T3-L1 adipocytes reduces insulin-stimulated 2-deoxyglucose (DOG) uptake and activation of Akt (also known as protein kinase B), both of which are downstream effects of phosphatidylinositol (PI) 3-kinase, despite enhanced tyrosine phosphorylation of insulin receptor substrate (IRS)-1, association of IRS-1 with the p85 subunit of PI 3-kinase, and IRS-1-associated PI 3-kinase activity. In contrast, chronic GH treatment did not affect 2-DOG uptake and Akt activation induced by overexpression of a membrane-targeted form of the p110 subunit of PI 3-kinase (p110(CAAX)) or Akt activation stimulated by platelet-derived growth factor. Fractionation studies indicated that chronic GH treatment reduces insulin-stimulated translocation of Akt from the cytosol to the plasma membrane. Interestingly, chronic GH treatment increased insulin-stimulated association of IRS-1 with p85 and IRS-1-associated PI 3-kinase activity preferentially in the cytosol. These results indicate that cellular insulin resistance induced by chronic GH treatment in 3T3-L1 adipocytes is caused by uncoupling between activation of PI 3-kinase and its downstream signals, which is specific to the insulin-stimulated PI 3-kinase pathway. This effect of GH might result from the altered subcellular distribution of IRS-1-associated PI 3-kinase.", "author" : [ { "dropping-particle" : "", "family" : "Takano", "given" : "Atsuko", "non-dropping-particle" : "", "parse-names" : false, "suffix" : "" }, { "dropping-particle" : "", "family" : "Haruta", "given" : "Tetsuro", "non-dropping-particle" : "", "parse-names" : false, "suffix" : "" }, { "dropping-particle" : "", "family" : "Iwata", "given" : "Minoru", "non-dropping-particle" : "", "parse-names" : false, "suffix" : "" }, { "dropping-particle" : "", "family" : "Usui", "given" : "Isao", "non-dropping-particle" : "", "parse-names" : false, "suffix" : "" }, { "dropping-particle" : "", "family" : "Uno", "given" : "Tatsuhito", "non-dropping-particle" : "", "parse-names" : false, "suffix" : "" }, { "dropping-particle" : "", "family" : "Kawahara", "given" : "Junko", "non-dropping-particle" : "", "parse-names" : false, "suffix" : "" }, { "dropping-particle" : "", "family" : "Ueno", "given" : "Eiichi", "non-dropping-particle" : "", "parse-names" : false, "suffix" : "" }, { "dropping-particle" : "", "family" : "Sasaoka", "given" : "Toshiyasu", "non-dropping-particle" : "", "parse-names" : false, "suffix" : "" }, { "dropping-particle" : "", "family" : "Kobayashi", "given" : "Masashi", "non-dropping-particle" : "", "parse-names" : false, "suffix" : "" } ], "container-title" : "Diabetes", "id" : "ITEM-4", "issue" : "8", "issued" : { "date-parts" : [ [ "2001" ] ] }, "page" : "1891-900", "title" : "Growth hormone induces cellular insulin resistance by Uncoupling Phosphatidylinositol 3-Kinase and Its Downstream Signals in 3T3-L1 Adipocytes", "type" : "article-journal", "volume" : "50" }, "uris" : [ "http://www.mendeley.com/documents/?uuid=d48cc24f-760f-453e-9a7e-2a9fe7f4ce24" ] }, { "id" : "ITEM-5", "itemData" : { "DOI" : "10.1530/EC-13-0019", "ISSN" : "2049-3614", "PMID" : "23781325", "abstract" : "OBJECTIVE: Supraphysiological levels of ghrelin and GH induce insulin resistance. Serum levels of retinol-binding protein-4 (RBP4) correlate inversely with insulin sensitivity in patients with type 2 diabetes. We aimed to determine whether ghrelin and GH affect RBP4 levels in human subjects. MATERIALS AND METHODS: To study GH-independent effects of ghrelin, seven hypopituitary men undergoing replacement therapy with GH and hydrocortisone were given ghrelin (5 pmol/kg per min) and saline infusions for 300 min in a randomized, double-blind, placebo-controlled, crossover design. Circulating RBP4 levels were measured at baseline and during a hyperinsulinemic-euglycemic clamp on both study days. To study the direct effects of GH, nine healthy men were treated with GH (2 mg at 2200 h) and placebo for 8 days in a randomized, double-blind, placebo-controlled, crossover study. Serum RBP4 levels were measured before and after treatment, and insulin sensitivity was measured by the hyperinsulinemic-euglycemic clamp technique. RESULTS: Ghrelin acutely decreased peripheral insulin sensitivity. Serum RBP4 concentrations decreased in response to insulin infusion during the saline experiment (mg/l): 43.2\u00b14.3 (baseline) vs 40.4\u00b14.2 (clamp), P&lt;0.001, but this effect was abrogated during ghrelin infusion (mg/l): 42.4\u00b14.5 (baseline) vs 42.9\u00b14.7 (clamp), P=0.73. In healthy subjects, serum RBP4 levels were not affected by GH administration (mg/l): 41.7\u00b14.1 (GH) vs 43.8\u00b14.6 (saline), P=0.09, although GH induced insulin resistance. CONCLUSIONS: i) Serum RBP4 concentrations decrease in response to hyperinsulinemia, ii) ghrelin abrogates the inhibitory effect of insulin on circulating RBP4 concentrations, and iii) ghrelin as well as GH acutely induces insulin resistance in skeletal muscle without significant changes in circulating RBP4 levels.", "author" : [ { "dropping-particle" : "", "family" : "Vestergaard", "given" : "Esben Thyssen", "non-dropping-particle" : "", "parse-names" : false, "suffix" : "" }, { "dropping-particle" : "", "family" : "Krag", "given" : "Morten B", "non-dropping-particle" : "", "parse-names" : false, "suffix" : "" }, { "dropping-particle" : "", "family" : "Poulsen", "given" : "Morten M", "non-dropping-particle" : "", "parse-names" : false, "suffix" : "" }, { "dropping-particle" : "", "family" : "Pedersen", "given" : "Steen B", "non-dropping-particle" : "", "parse-names" : false, "suffix" : "" }, { "dropping-particle" : "", "family" : "Moller", "given" : "Niels", "non-dropping-particle" : "", "parse-names" : false, "suffix" : "" }, { "dropping-particle" : "", "family" : "Jorgensen", "given" : "Jens Otto Lunde", "non-dropping-particle" : "", "parse-names" : false, "suffix" : "" }, { "dropping-particle" : "", "family" : "Jessen", "given" : "Niels", "non-dropping-particle" : "", "parse-names" : false, "suffix" : "" } ], "container-title" : "Endocrine connections", "id" : "ITEM-5", "issue" : "2", "issued" : { "date-parts" : [ [ "2013", "6", "1" ] ] }, "page" : "96-103", "title" : "Ghrelin- and GH-induced insulin resistance: no association with retinol-binding protein-4.", "type" : "article-journal", "volume" : "2" }, "uris" : [ "http://www.mendeley.com/documents/?uuid=a7f9891a-2186-4572-a8ca-469a3012f98f" ] }, { "id" : "ITEM-6", "itemData" : { "DOI" : "10.1371/journal.pone.0068105", "ISSN" : "1932-6203", "PMID" : "23840818", "abstract" : "Chronic growth hormone (GH) therapy has been shown to cause insulin resistance, but the mechanism remains unknown. PTEN, a tumor suppressor gene, is a major negative regulator of insulin signaling. In this study, we explored the effect of chronic GH on insulin signaling in the context of PTEN function. Balb/c healthy mice were given recombinant human or bovine GH intraperitoneally for 3 weeks. We found that phosphorylation of Akt was significantly decreased in chronic GH group and the expression of PTEN was significantly increased. We further examined this effect in the streptozotocin-induced Type I diabetic mouse model, in which endogenous insulin secretion was disrupted. Insulin/PI3K/Akt signaling was impaired. However, different from the observation in healthy mice, the expression of PTEN did not increase. Similarly, PTEN expression did not significantly increase in chronic GH-treated mice with hypoinsulinemia induced by prolonged fasting. We conducted in-vitro experiments in HepG2 cells to validate our in-vivo findings. Long-term exposure to GH caused similar resistance of insulin/PI3K/Akt signaling in HepG2 cells; and over-expression of PTEN enhanced the impairment of insulin signaling. On the other hand, disabling the PTEN gene by transfecting the mutant PTEN construct C124S or siPTEN, disrupted the chronic GH induced insulin resistance. Our data demonstrate that PTEN plays an important role in chronic-GH-induced insulin resistance. These findings may have implication in other pathological insulin resistance.", "author" : [ { "dropping-particle" : "", "family" : "Gao", "given" : "Yuan", "non-dropping-particle" : "", "parse-names" : false, "suffix" : "" }, { "dropping-particle" : "", "family" : "Su", "given" : "Peizhu", "non-dropping-particle" : "", "parse-names" : false, "suffix" : "" }, { "dropping-particle" : "", "family" : "Wang", "given" : "Chuqiong", "non-dropping-particle" : "", "parse-names" : false, "suffix" : "" }, { "dropping-particle" : "", "family" : "Zhu", "given" : "Kongqin", "non-dropping-particle" : "", "parse-names" : false, "suffix" : "" }, { "dropping-particle" : "", "family" : "Chen", "given" : "Xiaolan", "non-dropping-particle" : "", "parse-names" : false, "suffix" : "" }, { "dropping-particle" : "", "family" : "Liu", "given" : "Side", "non-dropping-particle" : "", "parse-names" : false, "suffix" : "" }, { "dropping-particle" : "", "family" : "He", "given" : "Jiman", "non-dropping-particle" : "", "parse-names" : false, "suffix" : "" } ], "container-title" : "PloS one", "id" : "ITEM-6", "issue" : "6", "issued" : { "date-parts" : [ [ "2013", "1" ] ] }, "page" : "e68105", "title" : "The Role of PTEN in Chronic Growth Hormone-Induced Hepatic Insulin Resistance.", "type" : "article-journal", "volume" : "8" }, "uris" : [ "http://www.mendeley.com/documents/?uuid=c769e371-de64-4558-aaa9-e687e7b4b6f1" ] } ], "mendeley" : { "formattedCitation" : "(227\u2013232)", "plainTextFormattedCitation" : "(227\u2013232)", "previouslyFormattedCitation" : "(227\u2013232)"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27–232)</w:t>
            </w:r>
            <w:r w:rsidRPr="00274D27">
              <w:rPr>
                <w:rFonts w:ascii="Times New Roman" w:eastAsia="Times New Roman" w:hAnsi="Times New Roman" w:cs="Times New Roman"/>
                <w:color w:val="000000"/>
                <w:szCs w:val="22"/>
                <w:lang w:eastAsia="en-IN"/>
              </w:rPr>
              <w:fldChar w:fldCharType="end"/>
            </w:r>
          </w:p>
        </w:tc>
        <w:tc>
          <w:tcPr>
            <w:tcW w:w="360" w:type="pct"/>
            <w:tcBorders>
              <w:top w:val="single" w:sz="4" w:space="0" w:color="auto"/>
              <w:left w:val="nil"/>
              <w:bottom w:val="single" w:sz="4" w:space="0" w:color="auto"/>
              <w:right w:val="single" w:sz="4" w:space="0" w:color="auto"/>
            </w:tcBorders>
            <w:shd w:val="clear" w:color="auto" w:fill="auto"/>
            <w:noWrap/>
            <w:vAlign w:val="center"/>
            <w:hideMark/>
          </w:tcPr>
          <w:p w:rsidR="00540BBB" w:rsidRPr="00274D27" w:rsidRDefault="00540BBB" w:rsidP="00840D3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gf1</w:t>
            </w:r>
            <w:r w:rsidR="00840D37">
              <w:rPr>
                <w:rFonts w:ascii="Times New Roman" w:eastAsia="Times New Roman" w:hAnsi="Times New Roman" w:cs="Times New Roman"/>
                <w:color w:val="000000"/>
                <w:szCs w:val="22"/>
                <w:lang w:eastAsia="en-IN"/>
              </w:rPr>
              <w:fldChar w:fldCharType="begin" w:fldLock="1"/>
            </w:r>
            <w:r w:rsidR="00840D37">
              <w:rPr>
                <w:rFonts w:ascii="Times New Roman" w:eastAsia="Times New Roman" w:hAnsi="Times New Roman" w:cs="Times New Roman"/>
                <w:color w:val="000000"/>
                <w:szCs w:val="22"/>
                <w:lang w:eastAsia="en-IN"/>
              </w:rPr>
              <w:instrText>ADDIN CSL_CITATION { "citationItems" : [ { "id" : "ITEM-1", "itemData" : { "DOI" : "10.1152/ajpendo.00374.2006", "ISSN" : "0193-1849", "PMID" : "17132823", "abstract" : "The ability of growth hormone (GH) to stimulate lipolysis and cause insulin resistance in skeletal muscle may be causally linked, but the mechanisms remain obscure. We investigated the impact of GH on the turnover of FFA and VLDL-TG, intramuscular triglyceride content (IMTG), and insulin sensitivity (euglycemic clamp) in nine healthy men in a randomized double-blind placebo-controlled crossover study after 8 days treatment with (A) Placebo+Placebo, (B) GH (2 mg daily)+Placebo, and (C) GH (2 mg daily)+Acipimox (250 mgx3 daily). In the basal state, GH (B) increased FFA levels (P&lt;0.05), palmitate turnover (P&lt;0.05), and lipid oxidation (P=0.05), but VLDL-TG kinetics were unaffected. Administration of acipimox (C) suppressed basal lipolysis but did not influence VLDL-TG kinetics. In the basal state, IMTG content increased after GH (B; P=0.03). Insulin resistance was induced by GH irrespective of concomitant acipimox (P&lt;0.001). The turnover of FFA and VLDL-TG was suppressed by hyperinsulinemia during placebo and GH, whereas coadministration of acipimox induced a rebound increase FFA turnover and VLDL-TG clearance. We conclude that these results show that GH-induced insulin resistance is associated with increased IMTG and unaltered VLDL-TG kinetics; we hypothesize that fat oxidation in muscle tissue is an important primary effect of GH and that circulating FFA rather than VLDL-TG constitute the major source for this process; and the role of IMTG in the development of GH-induced insulin resistance merits future research.", "author" : [ { "dropping-particle" : "", "family" : "Krag", "given" : "Morten B", "non-dropping-particle" : "", "parse-names" : false, "suffix" : "" }, { "dropping-particle" : "", "family" : "Gormsen", "given" : "Lars C", "non-dropping-particle" : "", "parse-names" : false, "suffix" : "" }, { "dropping-particle" : "", "family" : "Guo", "given" : "Zengkui", "non-dropping-particle" : "", "parse-names" : false, "suffix" : "" }, { "dropping-particle" : "", "family" : "Christiansen", "given" : "Jens S", "non-dropping-particle" : "", "parse-names" : false, "suffix" : "" }, { "dropping-particle" : "", "family" : "Jensen", "given" : "Michael D", "non-dropping-particle" : "", "parse-names" : false, "suffix" : "" }, { "dropping-particle" : "", "family" : "Nielsen", "given" : "S\u00f8ren", "non-dropping-particle" : "", "parse-names" : false, "suffix" : "" }, { "dropping-particle" : "", "family" : "J\u00f8rgensen", "given" : "Jens O L", "non-dropping-particle" : "", "parse-names" : false, "suffix" : "" } ], "container-title" : "American journal of physiology. Endocrinology and metabolism", "id" : "ITEM-1", "issue" : "3", "issued" : { "date-parts" : [ [ "2007", "3" ] ] }, "page" : "E920-7", "title" : "Growth hormone-induced insulin resistance is associated with increased intramyocellular triglyceride content but unaltered VLDL-triglyceride kinetics.", "type" : "article-journal", "volume" : "292" }, "uris" : [ "http://www.mendeley.com/documents/?uuid=d33cd4c8-774d-44af-9946-e023eec839c4" ] }, { "id" : "ITEM-2", "itemData" : { "DOI" : "10.1530/EC-13-0019", "ISSN" : "2049-3614", "PMID" : "23781325", "abstract" : "OBJECTIVE: Supraphysiological levels of ghrelin and GH induce insulin resistance. Serum levels of retinol-binding protein-4 (RBP4) correlate inversely with insulin sensitivity in patients with type 2 diabetes. We aimed to determine whether ghrelin and GH affect RBP4 levels in human subjects. MATERIALS AND METHODS: To study GH-independent effects of ghrelin, seven hypopituitary men undergoing replacement therapy with GH and hydrocortisone were given ghrelin (5 pmol/kg per min) and saline infusions for 300 min in a randomized, double-blind, placebo-controlled, crossover design. Circulating RBP4 levels were measured at baseline and during a hyperinsulinemic-euglycemic clamp on both study days. To study the direct effects of GH, nine healthy men were treated with GH (2 mg at 2200 h) and placebo for 8 days in a randomized, double-blind, placebo-controlled, crossover study. Serum RBP4 levels were measured before and after treatment, and insulin sensitivity was measured by the hyperinsulinemic-euglycemic clamp technique. RESULTS: Ghrelin acutely decreased peripheral insulin sensitivity. Serum RBP4 concentrations decreased in response to insulin infusion during the saline experiment (mg/l): 43.2\u00b14.3 (baseline) vs 40.4\u00b14.2 (clamp), P&lt;0.001, but this effect was abrogated during ghrelin infusion (mg/l): 42.4\u00b14.5 (baseline) vs 42.9\u00b14.7 (clamp), P=0.73. In healthy subjects, serum RBP4 levels were not affected by GH administration (mg/l): 41.7\u00b14.1 (GH) vs 43.8\u00b14.6 (saline), P=0.09, although GH induced insulin resistance. CONCLUSIONS: i) Serum RBP4 concentrations decrease in response to hyperinsulinemia, ii) ghrelin abrogates the inhibitory effect of insulin on circulating RBP4 concentrations, and iii) ghrelin as well as GH acutely induces insulin resistance in skeletal muscle without significant changes in circulating RBP4 levels.", "author" : [ { "dropping-particle" : "", "family" : "Vestergaard", "given" : "Esben Thyssen", "non-dropping-particle" : "", "parse-names" : false, "suffix" : "" }, { "dropping-particle" : "", "family" : "Krag", "given" : "Morten B", "non-dropping-particle" : "", "parse-names" : false, "suffix" : "" }, { "dropping-particle" : "", "family" : "Poulsen", "given" : "Morten M", "non-dropping-particle" : "", "parse-names" : false, "suffix" : "" }, { "dropping-particle" : "", "family" : "Pedersen", "given" : "Steen B", "non-dropping-particle" : "", "parse-names" : false, "suffix" : "" }, { "dropping-particle" : "", "family" : "Moller", "given" : "Niels", "non-dropping-particle" : "", "parse-names" : false, "suffix" : "" }, { "dropping-particle" : "", "family" : "Jorgensen", "given" : "Jens Otto Lunde", "non-dropping-particle" : "", "parse-names" : false, "suffix" : "" }, { "dropping-particle" : "", "family" : "Jessen", "given" : "Niels", "non-dropping-particle" : "", "parse-names" : false, "suffix" : "" } ], "container-title" : "Endocrine connections", "id" : "ITEM-2", "issue" : "2", "issued" : { "date-parts" : [ [ "2013", "6", "1" ] ] }, "page" : "96-103", "title" : "Ghrelin- and GH-induced insulin resistance: no association with retinol-binding protein-4.", "type" : "article-journal", "volume" : "2" }, "uris" : [ "http://www.mendeley.com/documents/?uuid=a7f9891a-2186-4572-a8ca-469a3012f98f" ] }, { "id" : "ITEM-3", "itemData" : { "abstract" : "There is increasing evidence for an important role of the somatotropic axis in male reproductive function. We investigated the effect of recombinant bovine GH (rbGH) treatment for 21 days on semen characteristics in post-pubertal GH-deficient dwarf (dw/dw) rats. Male dw/dw rats at an age of 75-80 days were divided into two groups (n = 10 per group) and injected twice per day with either rbGH (2 micrograms/g/day) or saline. While the concentration (96.4 +/- 51.3 x 10(6) per ml) and morphology of spermatozoa (spermatozoa with normal morphology 73.5 +/- 6.3%) in the dw/dw rat were within the normal range, the motility of spermatozoa was very low (27.5 +/- 11.7%), establishing a state of sub-fertility. The rbGH treatment markedly increased (p &lt; 0.01) motility of spermatozoa (44.5 +/- 10.7%) but did not change the concentration (144 +/- 80.3 x 10(6) per ml) and morphology (spermatozoa with normal morphology 79.5 +/- 6.0%). The rbGH treatment also significantly increased the concentration of insulin-like growth factor-I (IGF-I) in blood plasma (control 389.1 +/- 65 ng/ml, rbGH 813.9 ng/ml, p &lt; 0.001) and in seminal vesicle fluid (control 11.3 +/- 3.0 ng/ml, rbGH 16.1 +/- 5.4 ng/ml, p &lt; 0.05). We conclude that rbGH therapy markedly increases motility of spermatozoa in sub-fertile male GH-deficient dw/dw rats. Thus, GH therapy may offer considerable potential for the treatment of impaired male reproductive performance.", "author" : [ { "dropping-particle" : "", "family" : "Breier", "given" : "BH", "non-dropping-particle" : "", "parse-names" : false, "suffix" : "" }, { "dropping-particle" : "", "family" : "Vickers", "given" : "MH", "non-dropping-particle" : "", "parse-names" : false, "suffix" : "" }, { "dropping-particle" : "", "family" : "Gravance", "given" : "CG", "non-dropping-particle" : "", "parse-names" : false, "suffix" : "" }, { "dropping-particle" : "", "family" : "Casey", "given" : "PJ", "non-dropping-particle" : "", "parse-names" : false, "suffix" : "" } ], "container-title" : "Endocrinology", "id" : "ITEM-3", "issue" : "9", "issued" : { "date-parts" : [ [ "1996" ] ] }, "page" : "4061-4", "title" : "Growth hormone (GH) therapy markedly increases the motility of spermatozoa and the concentration of insulin-like growth factor-I in seminal vesicle fluid in the male GH-deficient dwarf rat.", "type" : "article-journal", "volume" : "137" }, "uris" : [ "http://www.mendeley.com/documents/?uuid=401589e6-7617-4b6c-aab0-79a0dda0fb57" ] }, { "id" : "ITEM-4", "itemData" : { "DOI" : "10.1210/jc.2002-020343", "ISSN" : "0021972X", "abstract" : "IGF-I has been shown to enhance insulin sensitivity in patients with type I and type II diabetes. IGF-I suppresses GH, and this raises the question of whether its ability to enhance insulin sensitivity is mediated solely through a reduction in GH's antiinsulin actions. This study was conducted to determine whether administration of a GH receptor antagonist to patients with acromegaly and insulin resistance would result in improvement in insulin sensitivity and whether IGF-I had any additional insulin-sensitizing effects over and above those induced by its ability to suppress GH secretion. Five patients with active acromegaly were treated for 2 wk with a GH receptor antagonist. The GH receptor antagonist was effective, as IGF-I fell 65%, and mean GH values rose 42%. Mean fasting insulin fell from 39 +/- 6 to 30 +/- 7 micro U/ml, and this was accompanied by a 9% decrease in fasting glucose. After treatment the insulin sensitivity index was 2.7 +/- 1.0 x 10(-4)/min. micro U/ml compared with a baseline value of 1.65 +/- 0.8 x 10(-4)/min. micro U/ml (P &lt; 0.015). Subsequently, the subjects were treated with the receptor antagonist plus IGF-I/IGF-binding protein-3 given by sc injection (1 mg/kg daily). After 2 wk of the combined treatment, fasting insulin fell from 49 +/- 9 to 29 +/- 7 micro U/ml, and fasting glucose fell by 14%. The insulin sensitivity index improved to 4.34 +/- 1.3 x 10(-4)/min. micro U/ml, which was significantly greater than the value obtained after treatment with the GH antagonist alone. Although only a limited number of subjects were studied, the results strongly suggest that IGF-I has insulin-sensitizing actions that are independent of its ability to suppress GH secretion. These findings necessitate further studies into the non-GH-related mechanism by which IGF-I enhances insulin sensitivity.", "author" : [ { "dropping-particle" : "", "family" : "O'Connell", "given" : "Thomas", "non-dropping-particle" : "", "parse-names" : false, "suffix" : "" }, { "dropping-particle" : "", "family" : "Clemmons", "given" : "David R", "non-dropping-particle" : "", "parse-names" : false, "suffix" : "" } ], "container-title" : "Journal of Clinical Endocrinology &amp; Metabolism", "id" : "ITEM-4", "issue" : "9", "issued" : { "date-parts" : [ [ "2002", "9", "1" ] ] }, "note" : "Insulin sensitivity with only GH (here, GH receptor antagonist inducing insulin resistant) is not significant. Hence, that link is not considered.", "page" : "4356-4360", "title" : "IGF-I/IGF-Binding Protein-3 Combination Improves Insulin Resistance By GH-Dependent and Independent Mechanisms", "type" : "article-journal", "volume" : "87" }, "uris" : [ "http://www.mendeley.com/documents/?uuid=f97c4155-fb2a-41d5-b974-fa7ebfbf292b" ] }, { "id" : "ITEM-5", "itemData" : { "DOI" : "10.1172/JCI72606.2988", "abstract" : "Both maternal and offspring-derived factors contribute to lifelong growth and bone mass accrual, although the specific role of maternal deficiencies in the growth and bone mass of offspring is poorly understood. In the present study, we have shown that vitamin B12 (B12) deficiency in a murine genetic model results in severe postweaning growth retardation and osteoporosis, and the severity and time of onset of this phenotype in the offspring depends on the maternal genotype. Using integrated physiological and metabolomic analysis, we determined that B12 deficiency in the offspring decreases liver taurine production and associates with abro- gation of a growth hormone/insulin-like growth factor 1 (GH/IGF1) axis. Taurine increased GH-dependent IGF1 synthesis in the liver, which subsequently enhanced osteoblast function, and in B12-deficient offspring, oral administration of taurine rescued their growth retardation and osteoporosis phenotypes. These results identify B12 as an essential vitamin that positively regulates postweaning growth and bone formation through taurine synthesis and suggests potential therapies to increase bone mass.", "author" : [ { "dropping-particle" : "", "family" : "Roman-garcia", "given" : "Pablo", "non-dropping-particle" : "", "parse-names" : false, "suffix" : "" }, { "dropping-particle" : "", "family" : "Quiros-gonzalez", "given" : "Isabel", "non-dropping-particle" : "", "parse-names" : false, "suffix" : "" }, { "dropping-particle" : "", "family" : "Mottram", "given" : "Lynda", "non-dropping-particle" : "", "parse-names" : false, "suffix" : "" }, { "dropping-particle" : "", "family" : "Lieben", "given" : "Liesbet", "non-dropping-particle" : "", "parse-names" : false, "suffix" : "" }, { "dropping-particle" : "", "family" : "Sharan", "given" : "Kunal", "non-dropping-particle" : "", "parse-names" : false, "suffix" : "" }, { "dropping-particle" : "", "family" : "Wangwiwatsin", "given" : "Arporn", "non-dropping-particle" : "", "parse-names" : false, "suffix" : "" }, { "dropping-particle" : "", "family" : "Tubio", "given" : "Jose", "non-dropping-particle" : "", "parse-names" : false, "suffix" : "" }, { "dropping-particle" : "", "family" : "Lewis", "given" : "Kirsty", "non-dropping-particle" : "", "parse-names" : false, "suffix" : "" }, { "dropping-particle" : "", "family" : "Wilkinson", "given" : "Debbie", "non-dropping-particle" : "", "parse-names" : false, "suffix" : "" }, { "dropping-particle" : "", "family" : "Santhanam", "given" : "Balaji", "non-dropping-particle" : "", "parse-names" : false, "suffix" : "" }, { "dropping-particle" : "", "family" : "Sarper", "given" : "Nazan", "non-dropping-particle" : "", "parse-names" : false, "suffix" : "" }, { "dropping-particle" : "", "family" : "Clare", "given" : "Simon", "non-dropping-particle" : "", "parse-names" : false, "suffix" : "" }, { "dropping-particle" : "", "family" : "Vassiliou", "given" : "George S", "non-dropping-particle" : "", "parse-names" : false, "suffix" : "" }, { "dropping-particle" : "", "family" : "Velagapudi", "given" : "Vidya R", "non-dropping-particle" : "", "parse-names" : false, "suffix" : "" }, { "dropping-particle" : "", "family" : "Dougan", "given" : "Gordon", "non-dropping-particle" : "", "parse-names" : false, "suffix" : "" }, { "dropping-particle" : "", "family" : "Yadav", "given" : "Vijay K", "non-dropping-particle" : "", "parse-names" : false, "suffix" : "" } ], "container-title" : "The Journal of Clinical Investigation", "id" : "ITEM-5", "issue" : "7", "issued" : { "date-parts" : [ [ "2014" ] ] }, "page" : "2988-3002", "title" : "Vitamin B 12 \u2013 dependent taurine synthesis regulates growth and bone mass", "type" : "article-journal", "volume" : "124" }, "uris" : [ "http://www.mendeley.com/documents/?uuid=ddb71b43-aeac-40ae-adc0-f003e4ebff66" ] } ], "mendeley" : { "formattedCitation" : "(228,231,233\u2013235)", "plainTextFormattedCitation" : "(228,231,233\u2013235)", "previouslyFormattedCitation" : "(228,231,233\u2013235)" }, "properties" : { "noteIndex" : 0 }, "schema" : "https://github.com/citation-style-language/schema/raw/master/csl-citation.json" }</w:instrText>
            </w:r>
            <w:r w:rsidR="00840D37">
              <w:rPr>
                <w:rFonts w:ascii="Times New Roman" w:eastAsia="Times New Roman" w:hAnsi="Times New Roman" w:cs="Times New Roman"/>
                <w:color w:val="000000"/>
                <w:szCs w:val="22"/>
                <w:lang w:eastAsia="en-IN"/>
              </w:rPr>
              <w:fldChar w:fldCharType="separate"/>
            </w:r>
            <w:r w:rsidR="00840D37" w:rsidRPr="00840D37">
              <w:rPr>
                <w:rFonts w:ascii="Times New Roman" w:eastAsia="Times New Roman" w:hAnsi="Times New Roman" w:cs="Times New Roman"/>
                <w:noProof/>
                <w:color w:val="000000"/>
                <w:szCs w:val="22"/>
                <w:lang w:eastAsia="en-IN"/>
              </w:rPr>
              <w:t>(228,231,233–235)</w:t>
            </w:r>
            <w:r w:rsidR="00840D37">
              <w:rPr>
                <w:rFonts w:ascii="Times New Roman" w:eastAsia="Times New Roman" w:hAnsi="Times New Roman" w:cs="Times New Roman"/>
                <w:color w:val="000000"/>
                <w:szCs w:val="22"/>
                <w:lang w:eastAsia="en-IN"/>
              </w:rPr>
              <w:fldChar w:fldCharType="end"/>
            </w:r>
          </w:p>
        </w:tc>
        <w:tc>
          <w:tcPr>
            <w:tcW w:w="365" w:type="pct"/>
            <w:tcBorders>
              <w:top w:val="single" w:sz="4" w:space="0" w:color="auto"/>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fty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There is increasing evidence for an important role of the somatotropic axis in male reproductive function. We investigated the effect of recombinant bovine GH (rbGH) treatment for 21 days on semen characteristics in post-pubertal GH-deficient dwarf (dw/dw) rats. Male dw/dw rats at an age of 75-80 days were divided into two groups (n = 10 per group) and injected twice per day with either rbGH (2 micrograms/g/day) or saline. While the concentration (96.4 +/- 51.3 x 10(6) per ml) and morphology of spermatozoa (spermatozoa with normal morphology 73.5 +/- 6.3%) in the dw/dw rat were within the normal range, the motility of spermatozoa was very low (27.5 +/- 11.7%), establishing a state of sub-fertility. The rbGH treatment markedly increased (p &lt; 0.01) motility of spermatozoa (44.5 +/- 10.7%) but did not change the concentration (144 +/- 80.3 x 10(6) per ml) and morphology (spermatozoa with normal morphology 79.5 +/- 6.0%). The rbGH treatment also significantly increased the concentration of insulin-like growth factor-I (IGF-I) in blood plasma (control 389.1 +/- 65 ng/ml, rbGH 813.9 ng/ml, p &lt; 0.001) and in seminal vesicle fluid (control 11.3 +/- 3.0 ng/ml, rbGH 16.1 +/- 5.4 ng/ml, p &lt; 0.05). We conclude that rbGH therapy markedly increases motility of spermatozoa in sub-fertile male GH-deficient dw/dw rats. Thus, GH therapy may offer considerable potential for the treatment of impaired male reproductive performance.", "author" : [ { "dropping-particle" : "", "family" : "Breier", "given" : "BH", "non-dropping-particle" : "", "parse-names" : false, "suffix" : "" }, { "dropping-particle" : "", "family" : "Vickers", "given" : "MH", "non-dropping-particle" : "", "parse-names" : false, "suffix" : "" }, { "dropping-particle" : "", "family" : "Gravance", "given" : "CG", "non-dropping-particle" : "", "parse-names" : false, "suffix" : "" }, { "dropping-particle" : "", "family" : "Casey", "given" : "PJ", "non-dropping-particle" : "", "parse-names" : false, "suffix" : "" } ], "container-title" : "Endocrinology", "id" : "ITEM-1", "issue" : "9", "issued" : { "date-parts" : [ [ "1996" ] ] }, "page" : "4061-4", "title" : "Growth hormone (GH) therapy markedly increases the motility of spermatozoa and the concentration of insulin-like growth factor-I in seminal vesicle fluid in the male GH-deficient dwarf rat.", "type" : "article-journal", "volume" : "137" }, "uris" : [ "http://www.mendeley.com/documents/?uuid=401589e6-7617-4b6c-aab0-79a0dda0fb57" ] } ], "mendeley" : { "formattedCitation" : "(233)", "plainTextFormattedCitation" : "(233)", "previouslyFormattedCitation" : "(233)"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33)</w:t>
            </w:r>
            <w:r w:rsidRPr="00274D27">
              <w:rPr>
                <w:rFonts w:ascii="Times New Roman" w:eastAsia="Times New Roman" w:hAnsi="Times New Roman" w:cs="Times New Roman"/>
                <w:color w:val="000000"/>
                <w:szCs w:val="22"/>
                <w:lang w:eastAsia="en-IN"/>
              </w:rPr>
              <w:fldChar w:fldCharType="end"/>
            </w:r>
          </w:p>
        </w:tc>
        <w:tc>
          <w:tcPr>
            <w:tcW w:w="308" w:type="pct"/>
            <w:tcBorders>
              <w:top w:val="single" w:sz="4" w:space="0" w:color="auto"/>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56" w:type="pct"/>
            <w:tcBorders>
              <w:top w:val="single" w:sz="4" w:space="0" w:color="auto"/>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single" w:sz="4" w:space="0" w:color="auto"/>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single" w:sz="4" w:space="0" w:color="auto"/>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single" w:sz="4" w:space="0" w:color="auto"/>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single" w:sz="4" w:space="0" w:color="auto"/>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single" w:sz="4" w:space="0" w:color="auto"/>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Gut Motility</w:t>
            </w:r>
          </w:p>
        </w:tc>
        <w:tc>
          <w:tcPr>
            <w:tcW w:w="200" w:type="pct"/>
            <w:tcBorders>
              <w:top w:val="nil"/>
              <w:left w:val="nil"/>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gmo</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glp1*</w:t>
            </w:r>
          </w:p>
        </w:tc>
        <w:tc>
          <w:tcPr>
            <w:tcW w:w="32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42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3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36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36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30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35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28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26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22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2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34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20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Histamine</w:t>
            </w:r>
          </w:p>
        </w:tc>
        <w:tc>
          <w:tcPr>
            <w:tcW w:w="200" w:type="pct"/>
            <w:tcBorders>
              <w:top w:val="nil"/>
              <w:left w:val="nil"/>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hst</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fdi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ISSN" : "0012-1797", "PMID" : "15331534", "abstract" : "Histamine H(1) receptors (H(1)-Rs) are found in peripheral tissues and in regions of the hypothalamus that are concerned with regulating body composition. In the present study, we investigated the detailed mechanisms of histamine H(1)-Rs in the development of obesity. Histamine H(1)-R knockout (H1KO) mice gradually developed mature-onset obesity, which was accompanied by hyperphagia and decreased expression of uncoupling protein-1 (UCP-1) mRNA. Both younger nonobese (12-week-old) and older obese (48-week-old) H1KO mice exhibited impairment of the responsiveness to the leptin. In addition, disruption of the diurnal rhythm of feeding occurred before the onset of obesity in H1KO mice. Correction of these abnormal feeding rhythms by means of scheduled feeding caused a reduction in obesity and associated metabolic disorders in H1KO mice. Furthermore, central administration of a histamine H(1)-R agonist affected feeding behavior, body weight, and c-fos-like immunoreactivity in the hypothalamus. Taken together, these findings suggest that histamine H(1)-Rs are crucial for the regulation of feeding rhythm and in mediating the effects of leptin. Early disruption of H(1)-R-mediated functions in H1KO mice may lead to hyperphagia and decreased expression of UCP-1 mRNA, which may contribute to the development of obesity in these animals. In addition, centrally acting histamine H(1)-R may be a novel therapeutic target for the treatment of obesity and related metabolic disorders.", "author" : [ { "dropping-particle" : "", "family" : "Masaki", "given" : "Takayuki", "non-dropping-particle" : "", "parse-names" : false, "suffix" : "" }, { "dropping-particle" : "", "family" : "Chiba", "given" : "Seiichi", "non-dropping-particle" : "", "parse-names" : false, "suffix" : "" }, { "dropping-particle" : "", "family" : "Yasuda", "given" : "Tohru", "non-dropping-particle" : "", "parse-names" : false, "suffix" : "" }, { "dropping-particle" : "", "family" : "Noguchi", "given" : "Hitoshi", "non-dropping-particle" : "", "parse-names" : false, "suffix" : "" }, { "dropping-particle" : "", "family" : "Kakuma", "given" : "Tetsuya", "non-dropping-particle" : "", "parse-names" : false, "suffix" : "" }, { "dropping-particle" : "", "family" : "Watanabe", "given" : "Takeshi", "non-dropping-particle" : "", "parse-names" : false, "suffix" : "" }, { "dropping-particle" : "", "family" : "Sakata", "given" : "Toshiie", "non-dropping-particle" : "", "parse-names" : false, "suffix" : "" }, { "dropping-particle" : "", "family" : "Yoshimatsu", "given" : "Hironobu", "non-dropping-particle" : "", "parse-names" : false, "suffix" : "" } ], "container-title" : "Diabetes", "id" : "ITEM-1", "issue" : "9", "issued" : { "date-parts" : [ [ "2004", "9" ] ] }, "page" : "2250-60", "title" : "Involvement of hypothalamic histamine H1 receptor in the regulation of feeding rhythm and obesity.", "type" : "article-journal", "volume" : "53" }, "uris" : [ "http://www.mendeley.com/documents/?uuid=80d18e2a-98f2-46ca-aec2-fb43977f808f" ] }, { "id" : "ITEM-2", "itemData" : { "DOI" : "10.1210/en.2003-0031", "ISSN" : "00137227", "abstract" : "Hypothalamic neuronal histamine and its H(1) receptor (H(1)-R) form a part of the leptin-signaling pathway in the brain and have been shown to regulate body weight and adiposity in diabetic (db/db) and diet-induced obese mice by affecting food intake and uncoupling protein mRNA expression. The proopiomelanocortin (POMC) melanocortin-4 receptor (MC-4R) is also important for leptin signaling. The present study had two aims: first, to clarify the antiobesity action of neuronal histamine in agouti yellow (A(y)/a) obese mice, a model of obesity in which POMC/MC-4R signaling is disrupted by blockade of MC-4R and second, to investigate the functional relationship between neuronal histamine and POMC/MC-4R signaling. Central administration of histamine into the lateral cerebroventricle decreased cumulative food intake and body weight in A(y)/a obese mice. Histamine treatment also decreased mRNA expression of ob gene in epididymal white adipose tissue and up-regulated uncoupling protein 1 mRNA expression in brown adipose tissue. These effects were attenuated in A(y)/a obese mice with histamine H(1)-receptor (H(1)-R) knockout. Histamine treatment induced c-Fos-like immunoreactivity in both paraventricular and arcuate nucleus. There was no significant difference in histamine-induced c-Fos-like immunoreactivity in the hypothalamus between A(y)/a obese mice and lean littermates, indicating histamine signaling was not disrupted at the hypothalamic level in A(y)/a obese mice. These results suggest that neuronal histamine have an antiobese action, even in A(y)/a obese mice despite a deficiency in POMC/MC-4R signaling. In addition, it appears that the histamine H(1)-R signaling pathway may be independent or downstream of the POMC/MC-4R signaling.", "author" : [ { "dropping-particle" : "", "family" : "Masaki", "given" : "Takayuki", "non-dropping-particle" : "", "parse-names" : false, "suffix" : "" }, { "dropping-particle" : "", "family" : "Chiba", "given" : "Seiichi", "non-dropping-particle" : "", "parse-names" : false, "suffix" : "" }, { "dropping-particle" : "", "family" : "Yoshimichi", "given" : "Go", "non-dropping-particle" : "", "parse-names" : false, "suffix" : "" }, { "dropping-particle" : "", "family" : "Yasuda", "given" : "Tohru", "non-dropping-particle" : "", "parse-names" : false, "suffix" : "" }, { "dropping-particle" : "", "family" : "Noguchi", "given" : "Hitoshi", "non-dropping-particle" : "", "parse-names" : false, "suffix" : "" }, { "dropping-particle" : "", "family" : "Kakuma", "given" : "Tetsuya", "non-dropping-particle" : "", "parse-names" : false, "suffix" : "" }, { "dropping-particle" : "", "family" : "Sakata", "given" : "Toshiie", "non-dropping-particle" : "", "parse-names" : false, "suffix" : "" }, { "dropping-particle" : "", "family" : "Yoshimatsu", "given" : "Hironobu", "non-dropping-particle" : "", "parse-names" : false, "suffix" : "" } ], "container-title" : "Endocrinology", "id" : "ITEM-2", "issue" : "6", "issued" : { "date-parts" : [ [ "2003", "6", "1" ] ] }, "page" : "2741-8", "title" : "Neuronal Histamine Regulates Food Intake, Adiposity, and Uncoupling Protein Expression in Agouti Yellow (Ay/a) Obese Mice", "type" : "article-journal", "volume" : "144" }, "uris" : [ "http://www.mendeley.com/documents/?uuid=f389ccf2-3434-4809-b840-2dd32bd8fc91" ] }, { "id" : "ITEM-3", "itemData" : { "DOI" : "10.1038/sj.ijo.0803036", "ISSN" : "0307-0565", "PMID" : "16151415", "abstract" : "OBJECTIVE: This study was conducted to elucidate whether antagonistic targeting of the histamine H3 receptor increases hypothalamic histamine levels, in parallel with decreases in food intake and body weight. METHODS: The competitive antagonist potency of a recently synthesized histamine H3 receptor antagonist, NNC 38-1049, was studied in intact HEK293 cells expressing human or rat histamine H3 receptor, in which NNC 38-1049 was allowed to antagonize the effect of the H3 receptor agonist R-alpha-methylhistamine on isoprenaline-induced accumulation of cAMP. The affinity of NNC 38-1049 for a number of variants of the histamine receptor was also determined. Following single dosing of normal rats with NNC 38-1049, hypothalamic histamine levels were assessed by means of microdialysis. Plasma and brain levels of NNC 38-1049 and acute effects on food intake and energy expenditure were followed after oral doses of 3-60 mg/kg. Potential side effects were examined with rat models of behaviour satiety sequence (BSS), pica behaviour and conditioned taste aversion (CTA). Intakes of food and water together with body weight were recorded for 15 days during daily dosing of dietary obese rats. RESULTS: NNC 38-1049 was found to be a highly specific and competitive antagonist towards both human and rat histamine H3 receptors, and measurable amounts of NNC 38-1049 were found in the plasma of rats following single oral doses of 3-60 mg/kg and in the brain after 15-60 mg/kg. Following single intraperitoneal injections of NNC 38-1049 (20 mg/kg), significant increases in extracellular histamine concentrations were observed. The same dose did not change BSS or pica behaviour acutely, nor did it induce CTA following repeated administration for 7 days. Reductions in food intake were seen very soon after administration, and occurred in a dose-dependent fashion. Energy expenditure was unchanged, but the respiratory quotient (RQ) tended to decrease at higher doses, indicating an increase in lipid oxidation. Twice daily administration of 20 mg/kg of NNC 38-1049 in old and dietary obese rats resulted in sustained reduction of food intake throughout a 2-week study, and was associated with a highly significant (P&lt;0.01) decrease in body weight compared with controls (-18.4+/-3.4 vs +0.4+/-2.7 g). The same dose of NNC 38-1049 produced an acute decrease of water intake, but 24 h intakes were not significantly changed. CONCLUSIONS: The results of this study strongly support the idea that an\u2026", "author" : [ { "dropping-particle" : "", "family" : "Malml\u00f6f", "given" : "K", "non-dropping-particle" : "", "parse-names" : false, "suffix" : "" }, { "dropping-particle" : "", "family" : "Zaragoza", "given" : "F", "non-dropping-particle" : "", "parse-names" : false, "suffix" : "" }, { "dropping-particle" : "", "family" : "Golozoubova", "given" : "V", "non-dropping-particle" : "", "parse-names" : false, "suffix" : "" }, { "dropping-particle" : "", "family" : "Refsgaard", "given" : "H H F", "non-dropping-particle" : "", "parse-names" : false, "suffix" : "" }, { "dropping-particle" : "", "family" : "Cremers", "given" : "T", "non-dropping-particle" : "", "parse-names" : false, "suffix" : "" }, { "dropping-particle" : "", "family" : "Raun", "given" : "K", "non-dropping-particle" : "", "parse-names" : false, "suffix" : "" }, { "dropping-particle" : "", "family" : "Wulff", "given" : "B S", "non-dropping-particle" : "", "parse-names" : false, "suffix" : "" }, { "dropping-particle" : "", "family" : "Johansen", "given" : "P B", "non-dropping-particle" : "", "parse-names" : false, "suffix" : "" }, { "dropping-particle" : "", "family" : "Westerink", "given" : "B", "non-dropping-particle" : "", "parse-names" : false, "suffix" : "" }, { "dropping-particle" : "", "family" : "Rimvall", "given" : "K", "non-dropping-particle" : "", "parse-names" : false, "suffix" : "" } ], "container-title" : "International journal of obesity", "id" : "ITEM-3", "issue" : "12", "issued" : { "date-parts" : [ [ "2005", "12" ] ] }, "page" : "1402-12", "title" : "Influence of a selective histamine H3 receptor antagonist on hypothalamic neural activity, food intake and body weight.", "type" : "article-journal", "volume" : "29" }, "uris" : [ "http://www.mendeley.com/documents/?uuid=c77b69e6-de38-4fad-ae54-8dfc8c10baf4" ] }, { "id" : "ITEM-4", "itemData" : { "ISSN" : "1535-3702", "PMID" : "11788786", "abstract" : "Hypothalamic neuronal histamine has been shown to regulate feeding behavior and energy metabolism as a target of leptin action in the brain. The present study aimed to examine the involvement of L-histidine, a precursor of neuronal histamine, in the regulation of feeding behavior in rats. Intraperitoneal (ip) injection of L-histidine at doses of 0.35 and 0.70 mmol/kg body weight significantly decreased the 24-hr cumulative food and water intakes compared to phosphate buffered saline injected controls (P &lt; 0.05 for each). This suppression of feeding was mimicked dose-dependently by intracerebroventricular infusion of histidine at doses of 0.5, 1.0, and 2.0 micromol/rat (P &lt; 0.05 for each). Pretreatment of the rats with an ip bolus injection of alpha-fluoromethylhistidine, a suicide inhibitor of a histidine decarboxylase (HDC), at a dosage of 224 micromol/kg blocked the conversion of histidine into histamine and attenuated the suppressive effect of histidine on food intake from 64.2% to 88.1% of the controls (P &lt; 0.05). Administration of 0.35 mmol/kg histidine ip increased the concentration of hypothalamic neuronal histamine compared with the controls (P &lt; 0.05). HDC activity was increased simultaneously by histidine administration compared with the controls (P &lt; 0.05). The present findings indicate that L-histidine suppresses food intake through its conversion into histamine in the hypothalamus.", "author" : [ { "dropping-particle" : "", "family" : "Yoshimatsu", "given" : "Hironobu", "non-dropping-particle" : "", "parse-names" : false, "suffix" : "" }, { "dropping-particle" : "", "family" : "Chiba", "given" : "Seiichi", "non-dropping-particle" : "", "parse-names" : false, "suffix" : "" }, { "dropping-particle" : "", "family" : "Tajima", "given" : "Daisuke", "non-dropping-particle" : "", "parse-names" : false, "suffix" : "" }, { "dropping-particle" : "", "family" : "Akehi", "given" : "Yuko", "non-dropping-particle" : "", "parse-names" : false, "suffix" : "" }, { "dropping-particle" : "", "family" : "Sakata", "given" : "Toshiie", "non-dropping-particle" : "", "parse-names" : false, "suffix" : "" } ], "container-title" : "Experimental biology and medicine (Maywood, N.J.)", "id" : "ITEM-4", "issue" : "1", "issued" : { "date-parts" : [ [ "2002", "1" ] ] }, "page" : "63-8", "title" : "Histidine suppresses food intake through its conversion into neuronal histamine.", "type" : "article-journal", "volume" : "227" }, "uris" : [ "http://www.mendeley.com/documents/?uuid=996d3c63-b615-4c98-b7d9-17dc341aaee3" ] } ], "mendeley" : { "formattedCitation" : "(236\u2013239)", "plainTextFormattedCitation" : "(236\u2013239)", "previouslyFormattedCitation" : "(236\u2013239)"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36–239)</w:t>
            </w:r>
            <w:r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gr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ISSN" : "0306-4522", "PMID" : "9740406", "abstract" : "Behavioural assessments were made of mutant mice lacking histamine H1 receptors to reveal the function of H1 receptors in the behaviour of mice. Exploratory behaviour of mice in a new environment was examined to discover whether the absence of H1 receptors in mice affects actions relating to their emotions. The H1 receptor-deficient mice showed a significant decrease in ambulation in an open field and on an activity wheel. Cognitive functions and anxiety were examined using passive avoidance response test and the elevated plus-maze test, respectively. The passive avoidance test did not show any change in latency. The elevated plus-maze test revealed that the transfer latency of the mutant mice was significantly prolonged, indicating that H1 receptors are partly associated with the control of anxiety. Aggressive behaviour was examined by a resident-intruder aggression test. When confronted with an intruder, the mutant mice attacked the intruder significantly slower and less frequently than did wild-type mice after a six-month isolation period. A formalin test and a forced swimming test were used to evaluate the nociceptive response and depressive or despairing state, respectively, of both groups. The mutant mice showed a significant decrease of nociceptive response in the late phase without affecting the early phase. There was no significant difference in the forced swimming test between the two groups. The brain content of monoamines and their metabolites was measured in the H1 receptor null and wild-type mice. The turnover rate of 5-hydroxytryptamine defined by the ratio of 5-hydroxyindoleacetic acid and 5-hydroxytryptamine was significantly increased in the cerebral cortex and hippocampus of H1 receptor null mice. These results support the previous pharmacological findings that histamine modulates various neurophysiological functions such as locomotor activity, emotion, memory and learning, nociception and aggressive behaviour through H1 receptors.", "author" : [ { "dropping-particle" : "", "family" : "Yanai", "given" : "K", "non-dropping-particle" : "", "parse-names" : false, "suffix" : "" }, { "dropping-particle" : "", "family" : "Son", "given" : "L Z", "non-dropping-particle" : "", "parse-names" : false, "suffix" : "" }, { "dropping-particle" : "", "family" : "Endou", "given" : "M", "non-dropping-particle" : "", "parse-names" : false, "suffix" : "" }, { "dropping-particle" : "", "family" : "Sakurai", "given" : "E", "non-dropping-particle" : "", "parse-names" : false, "suffix" : "" }, { "dropping-particle" : "", "family" : "Nakagawasai", "given" : "O", "non-dropping-particle" : "", "parse-names" : false, "suffix" : "" }, { "dropping-particle" : "", "family" : "Tadano", "given" : "T", "non-dropping-particle" : "", "parse-names" : false, "suffix" : "" }, { "dropping-particle" : "", "family" : "Kisara", "given" : "K", "non-dropping-particle" : "", "parse-names" : false, "suffix" : "" }, { "dropping-particle" : "", "family" : "Inoue", "given" : "I", "non-dropping-particle" : "", "parse-names" : false, "suffix" : "" }, { "dropping-particle" : "", "family" : "Watanabe", "given" : "T", "non-dropping-particle" : "", "parse-names" : false, "suffix" : "" } ], "container-title" : "Neuroscience", "id" : "ITEM-1", "issue" : "2", "issued" : { "date-parts" : [ [ "1998", "11" ] ] }, "page" : "479-87", "title" : "Behavioural characterization and amounts of brain monoamines and their metabolites in mice lacking histamine H1 receptors.", "type" : "article-journal", "volume" : "87" }, "uris" : [ "http://www.mendeley.com/documents/?uuid=e06fa08d-13b4-47f6-bbc7-99ae289c91ce" ] } ], "mendeley" : { "formattedCitation" : "(240)", "plainTextFormattedCitation" : "(240)", "previouslyFormattedCitation" : "(240)"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40)</w:t>
            </w:r>
            <w:r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0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5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540BBB" w:rsidRPr="00274D27" w:rsidRDefault="00540BBB" w:rsidP="00096370">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flammatory Response</w:t>
            </w:r>
            <w:r w:rsidRPr="00274D27">
              <w:rPr>
                <w:rFonts w:ascii="Times New Roman" w:hAnsi="Times New Roman" w:cs="Times New Roman"/>
                <w:szCs w:val="22"/>
                <w:vertAlign w:val="superscript"/>
              </w:rPr>
              <w:t>$</w:t>
            </w:r>
          </w:p>
        </w:tc>
        <w:tc>
          <w:tcPr>
            <w:tcW w:w="200" w:type="pct"/>
            <w:tcBorders>
              <w:top w:val="nil"/>
              <w:left w:val="nil"/>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inr</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a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Inflammation may underlie the metabolic disorders of insulin resistance and type 2 diabetes. I\u03baB kinase \u03b2 (IKK-\u03b2, encoded by Ikbkb) is a central coordinator of inflammatory responses through activation of NF-\u03baB. To understand the role of IKK-\u03b2 in insulin resistance, we used mice lacking this enzyme in hepatocytes (Ikbkb\u0394hep) or myeloid cells (Ikbkb\u0394mye). Ikbkb\u0394hep mice retain liver insulin responsiveness, but develop insulin resistance in muscle and fat in response to high fat diet, obesity or aging. In contrast, Ikbkb\u0394mye mice retain global insulin sensitivity and are protected from insulin resistance. Thus, IKK-\u03b2 acts locally in liver and systemically in myeloid cells, where NF-\u03baB activation induces inflammatory mediators that cause insulin resistance. These findings demonstrate the importance of liver cell IKK-\u03b2 in hepatic insulin resistance and the central role of myeloid cells in development of systemic insulin resistance. We suggest that inhibition of IKK-\u03b2, especially in myeloid cells, may be used to treat insulin resistance.", "author" : [ { "dropping-particle" : "", "family" : "Arkan", "given" : "Melek C", "non-dropping-particle" : "", "parse-names" : false, "suffix" : "" }, { "dropping-particle" : "", "family" : "Hevener", "given" : "Andrea L", "non-dropping-particle" : "", "parse-names" : false, "suffix" : "" }, { "dropping-particle" : "", "family" : "Greten", "given" : "Florian R", "non-dropping-particle" : "", "parse-names" : false, "suffix" : "" }, { "dropping-particle" : "", "family" : "Maeda", "given" : "Shin", "non-dropping-particle" : "", "parse-names" : false, "suffix" : "" }, { "dropping-particle" : "", "family" : "Li", "given" : "Zhi-Wei", "non-dropping-particle" : "", "parse-names" : false, "suffix" : "" }, { "dropping-particle" : "", "family" : "Long", "given" : "Jeffrey M", "non-dropping-particle" : "", "parse-names" : false, "suffix" : "" }, { "dropping-particle" : "", "family" : "Wynshaw-Boris", "given" : "Anthony", "non-dropping-particle" : "", "parse-names" : false, "suffix" : "" }, { "dropping-particle" : "", "family" : "Poli", "given" : "Giuseppe", "non-dropping-particle" : "", "parse-names" : false, "suffix" : "" }, { "dropping-particle" : "", "family" : "Olefsky", "given" : "Jerrold", "non-dropping-particle" : "", "parse-names" : false, "suffix" : "" }, { "dropping-particle" : "", "family" : "Karin", "given" : "Michael", "non-dropping-particle" : "", "parse-names" : false, "suffix" : "" } ], "container-title" : "Nature Medicine", "id" : "ITEM-1", "issued" : { "date-parts" : [ [ "2005" ] ] }, "page" : "191-98", "title" : "IKK-\u03b2 links inflammation to obesity-induced insulin resistance", "type" : "article-journal", "volume" : "11" }, "uris" : [ "http://www.mendeley.com/documents/?uuid=2d5bf960-6912-4f52-8604-551f155c9774" ] } ], "mendeley" : { "formattedCitation" : "(241)", "plainTextFormattedCitation" : "(241)", "previouslyFormattedCitation" : "(241)"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41)</w:t>
            </w:r>
            <w:r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42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0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5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20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xml:space="preserve">Injury </w:t>
            </w:r>
            <w:r w:rsidRPr="00274D27">
              <w:rPr>
                <w:rFonts w:ascii="Times New Roman" w:eastAsia="Times New Roman" w:hAnsi="Times New Roman" w:cs="Times New Roman"/>
                <w:color w:val="000000"/>
                <w:szCs w:val="22"/>
                <w:lang w:eastAsia="en-IN"/>
              </w:rPr>
              <w:lastRenderedPageBreak/>
              <w:t>(Growth Factors)</w:t>
            </w:r>
          </w:p>
        </w:tc>
        <w:tc>
          <w:tcPr>
            <w:tcW w:w="200" w:type="pct"/>
            <w:tcBorders>
              <w:top w:val="nil"/>
              <w:left w:val="nil"/>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lastRenderedPageBreak/>
              <w:t>in</w:t>
            </w:r>
            <w:r w:rsidRPr="00274D27">
              <w:rPr>
                <w:rFonts w:ascii="Times New Roman" w:eastAsia="Times New Roman" w:hAnsi="Times New Roman" w:cs="Times New Roman"/>
                <w:color w:val="000000"/>
                <w:szCs w:val="22"/>
                <w:lang w:eastAsia="en-IN"/>
              </w:rPr>
              <w:lastRenderedPageBreak/>
              <w:t>j</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lastRenderedPageBreak/>
              <w:t>btc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Proliferation of human beta-cells in vitro is desirable for both transplantation and biological studies. In this study, human pancreatic islets obtained from cadavers were kept in tissue culture plates that favored cell attachment. When the cells attached to the matrix produced by the rat-bladder carcinoma cell line 804G, 5'-bromo-2'-deoxyuridine (BrdU) labeling increased from 4.7 +/- 2.5 to 13.2 +/- 2.2%, while cells simultaneously labeled for insulin and BrdU increased from 0 to 32%. Addition of the growth factor hepatocyte growth factor/scatter (HGF/SF) increased BrdU labeling to 17.5 +/- 1.8 and the percentage of double positive (BrdU + insulin) cells to 69%. This is the first in vitro demonstration that human beta-cells grown in monolayer culture are able to replicate when exposed to selected matrices and growth factors. These experiments add further evidence that HGF/SF is an important mitogenic agent for human beta-cells.", "author" : [ { "dropping-particle" : "", "family" : "Hayek", "given" : "A", "non-dropping-particle" : "", "parse-names" : false, "suffix" : "" }, { "dropping-particle" : "", "family" : "Beattie", "given" : "GM", "non-dropping-particle" : "", "parse-names" : false, "suffix" : "" }, { "dropping-particle" : "", "family" : "Cirulli", "given" : "V", "non-dropping-particle" : "", "parse-names" : false, "suffix" : "" }, { "dropping-particle" : "", "family" : "Lopez", "given" : "AD", "non-dropping-particle" : "", "parse-names" : false, "suffix" : "" }, { "dropping-particle" : "", "family" : "Ricordi", "given" : "C", "non-dropping-particle" : "", "parse-names" : false, "suffix" : "" }, { "dropping-particle" : "", "family" : "Rubin", "given" : "JS", "non-dropping-particle" : "", "parse-names" : false, "suffix" : "" } ], "container-title" : "Diabetes", "id" : "ITEM-1", "issue" : "12", "issued" : { "date-parts" : [ [ "1995" ] ] }, "page" : "1458-60", "title" : "Growth factor/matrix-induced proliferation of human adult beta-cells.", "type" : "article-journal", "volume" : "44" }, "uris" : [ "http://www.mendeley.com/documents/?uuid=18b15cd1-3141-48cc-b95b-22b40228eeb9" ] }, { "id" : "ITEM-2", "itemData" : { "abstract" : "Stimulation of endogenous \u03b2-cell expansion could facilitate regeneration in patients with diabetes. In mice, connective tissue growth factor (CTGF) is expressed in embryonic \u03b2-cells and in adult \u03b2-cells during periods of expansion. We discovered that in embryos, CTGF is necessary for \u03b2-cell proliferation, and increased CTGF in \u03b2-cells promotes proliferation of immature (MafA-) insulin+ cells. CTGF over-expression, under non-stimulatory conditions, does not increase adult \u03b2-cell proliferation. Here, we tested the ability of CTGF to promote \u03b2-cell proliferation and regeneration after partial \u03b2-cell destruction. \u03b2-cell mass reaches 50% recovery after 4 weeks of CTGF treatment, primarily via increased \u03b2-cell proliferation, which is enhanced as early as 2 days of treatment. CTGF treatment increases the number of immature \u03b2-cells, but promotes proliferation of both mature and immature \u03b2-cells. A shortened \u03b2-cell replication refractory period is also observed. CTGF treatment up-regulates positive cell cycle regulators and factors involved in \u03b2-cell proliferation, including HGF, serotonin synthesis, and integrin \u03b21. Ex vivo treatment of whole islets with recombinant human CTGF induces \u03b2-cell replication and gene expression changes consistent with those observed in vivo, demonstrating that CTGF acts directly on islets to promote \u03b2-cell replication. Thus, CTGF can induce replication of adult mouse \u03b2-cells given a permissive micro-environment.", "author" : [ { "dropping-particle" : "", "family" : "Riley", "given" : "Kimberly G", "non-dropping-particle" : "", "parse-names" : false, "suffix" : "" }, { "dropping-particle" : "", "family" : "Pasek", "given" : "Raymond C", "non-dropping-particle" : "", "parse-names" : false, "suffix" : "" }, { "dropping-particle" : "", "family" : "Maulis", "given" : "Matthew F", "non-dropping-particle" : "", "parse-names" : false, "suffix" : "" }, { "dropping-particle" : "", "family" : "Peek", "given" : "Jennifer", "non-dropping-particle" : "", "parse-names" : false, "suffix" : "" }, { "dropping-particle" : "", "family" : "Brigstock", "given" : "David R", "non-dropping-particle" : "", "parse-names" : false, "suffix" : "" }, { "dropping-particle" : "", "family" : "Herrera", "given" : "Pedro L", "non-dropping-particle" : "", "parse-names" : false, "suffix" : "" }, { "dropping-particle" : "", "family" : "Gannon", "given" : "Maureen", "non-dropping-particle" : "", "parse-names" : false, "suffix" : "" } ], "container-title" : "Diabetes", "id" : "ITEM-2", "issued" : { "date-parts" : [ [ "2014" ] ] }, "page" : "1-43", "title" : "CTGF modulates adult \u03b2-cell maturity and proliferation to promote \u03b2-cell regeneration in mice", "type" : "article-journal" }, "uris" : [ "http://www.mendeley.com/documents/?uuid=4a41228b-e251-494f-8246-bf6cf13f7af4" ] } ], "mendeley" : { "formattedCitation" : "(242,243)", "plainTextFormattedCitation" : "(242,243)", "previouslyFormattedCitation" : "(242,243)"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w:t>
            </w:r>
            <w:r w:rsidR="001C2632" w:rsidRPr="001C2632">
              <w:rPr>
                <w:rFonts w:ascii="Times New Roman" w:eastAsia="Times New Roman" w:hAnsi="Times New Roman" w:cs="Times New Roman"/>
                <w:noProof/>
                <w:color w:val="000000"/>
                <w:szCs w:val="22"/>
                <w:lang w:eastAsia="en-IN"/>
              </w:rPr>
              <w:lastRenderedPageBreak/>
              <w:t>42,243)</w:t>
            </w:r>
            <w:r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lastRenderedPageBreak/>
              <w:t>hst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16/S0016-5085(67)80177-X", "ISSN" : "0016-5085", "author" : [ { "dropping-particle" : "", "family" : "Johnson", "given" : "Leonard R", "non-dropping-particle" : "", "parse-names" : false, "suffix" : "" }, { "dropping-particle" : "", "family" : "Overholt", "given" : "Bergein F", "non-dropping-particle" : "", "parse-names" : false, "suffix" : "" } ], "container-title" : "Gastroenterology", "id" : "ITEM-1", "issue" : "3", "issued" : { "date-parts" : [ [ "1967" ] ] }, "page" : "505-509", "publisher" : "The Williams &amp; Wilkins Co.", "title" : "Release of Histamine into Gastric Venous Blood Following Injury by Acetic or Salicylic Acid", "type" : "article-journal", "volume" : "52" }, "uris" : [ "http://www.mendeley.com/documents/?uuid=4f465cf4-23a7-469e-a441-e668d75ac137" ] } ], "mendeley" : { "formattedCitation" : "(244)", "plainTextFormattedCitation" : "(244)", "previouslyFormattedCitation" : "(244)"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w:t>
            </w:r>
            <w:r w:rsidR="001C2632" w:rsidRPr="001C2632">
              <w:rPr>
                <w:rFonts w:ascii="Times New Roman" w:eastAsia="Times New Roman" w:hAnsi="Times New Roman" w:cs="Times New Roman"/>
                <w:noProof/>
                <w:color w:val="000000"/>
                <w:szCs w:val="22"/>
                <w:lang w:eastAsia="en-IN"/>
              </w:rPr>
              <w:lastRenderedPageBreak/>
              <w:t>44)</w:t>
            </w:r>
            <w:r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lastRenderedPageBreak/>
              <w:t>adp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210/en.2008-0816", "ISSN" : "0013-7227", "PMID" : "18687777", "abstract" : "Fibroblast growth factor 21 (FGF21) is a metabolic regulator that provides efficient and durable glycemic and lipid control in various animal models. However, its potential to treat obesity, a major health concern affecting over 30% of the population, has not been fully explored. Here we report that systemic administration of FGF21 for 2 wk in diet-induced obese and ob/ob mice lowered their mean body weight by 20% predominantly via a reduction in adiposity. Although no decrease in total caloric intake or effect on physical activity was observed, FGF21-treated animals exhibited increased energy expenditure, fat utilization, and lipid excretion, reduced hepatosteatosis, and ameliorated glycemia. Transcriptional and blood cytokine profiling studies revealed effects consistent with the ability of FGF21 to ameliorate insulin and leptin resistance, enhance fat oxidation and suppress de novo lipogenesis in liver as well as to activate futile cycling in adipose. Overall, these data suggest that FGF21 exhibits the therapeutic characteristics necessary for an effective treatment of obesity and fatty liver disease and provides novel insights into the metabolic determinants of these activities.", "author" : [ { "dropping-particle" : "", "family" : "Coskun", "given" : "Tamer", "non-dropping-particle" : "", "parse-names" : false, "suffix" : "" }, { "dropping-particle" : "", "family" : "Bina", "given" : "Holly A", "non-dropping-particle" : "", "parse-names" : false, "suffix" : "" }, { "dropping-particle" : "", "family" : "Schneider", "given" : "Michael a", "non-dropping-particle" : "", "parse-names" : false, "suffix" : "" }, { "dropping-particle" : "", "family" : "Dunbar", "given" : "James D", "non-dropping-particle" : "", "parse-names" : false, "suffix" : "" }, { "dropping-particle" : "", "family" : "Hu", "given" : "Charlie C", "non-dropping-particle" : "", "parse-names" : false, "suffix" : "" }, { "dropping-particle" : "", "family" : "Chen", "given" : "Yanyun", "non-dropping-particle" : "", "parse-names" : false, "suffix" : "" }, { "dropping-particle" : "", "family" : "Moller", "given" : "David E", "non-dropping-particle" : "", "parse-names" : false, "suffix" : "" }, { "dropping-particle" : "", "family" : "Kharitonenkov", "given" : "Alexei", "non-dropping-particle" : "", "parse-names" : false, "suffix" : "" } ], "container-title" : "Endocrinology", "id" : "ITEM-1", "issue" : "12", "issued" : { "date-parts" : [ [ "2008", "12" ] ] }, "page" : "6018-27", "title" : "Fibroblast growth factor 21 corrects obesity in mice.", "type" : "article-journal", "volume" : "149" }, "uris" : [ "http://www.mendeley.com/documents/?uuid=e6ad6786-30bf-4966-8f55-614d4f347b8a" ] } ], "mendeley" : { "formattedCitation" : "(245)", "plainTextFormattedCitation" : "(245)", "previouslyFormattedCitation" : "(245)"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45)</w:t>
            </w:r>
            <w:r w:rsidRPr="00274D27">
              <w:rPr>
                <w:rFonts w:ascii="Times New Roman" w:eastAsia="Times New Roman" w:hAnsi="Times New Roman" w:cs="Times New Roman"/>
                <w:color w:val="000000"/>
                <w:szCs w:val="22"/>
                <w:lang w:eastAsia="en-IN"/>
              </w:rPr>
              <w:fldChar w:fldCharType="end"/>
            </w:r>
          </w:p>
        </w:tc>
        <w:tc>
          <w:tcPr>
            <w:tcW w:w="3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s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210/en.2008-0816", "ISSN" : "0013-7227", "PMID" : "18687777", "abstract" : "Fibroblast growth factor 21 (FGF21) is a metabolic regulator that provides efficient and durable glycemic and lipid control in various animal models. However, its potential to treat obesity, a major health concern affecting over 30% of the population, has not been fully explored. Here we report that systemic administration of FGF21 for 2 wk in diet-induced obese and ob/ob mice lowered their mean body weight by 20% predominantly via a reduction in adiposity. Although no decrease in total caloric intake or effect on physical activity was observed, FGF21-treated animals exhibited increased energy expenditure, fat utilization, and lipid excretion, reduced hepatosteatosis, and ameliorated glycemia. Transcriptional and blood cytokine profiling studies revealed effects consistent with the ability of FGF21 to ameliorate insulin and leptin resistance, enhance fat oxidation and suppress de novo lipogenesis in liver as well as to activate futile cycling in adipose. Overall, these data suggest that FGF21 exhibits the therapeutic characteristics necessary for an effective treatment of obesity and fatty liver disease and provides novel insights into the metabolic determinants of these activities.", "author" : [ { "dropping-particle" : "", "family" : "Coskun", "given" : "Tamer", "non-dropping-particle" : "", "parse-names" : false, "suffix" : "" }, { "dropping-particle" : "", "family" : "Bina", "given" : "Holly A", "non-dropping-particle" : "", "parse-names" : false, "suffix" : "" }, { "dropping-particle" : "", "family" : "Schneider", "given" : "Michael a", "non-dropping-particle" : "", "parse-names" : false, "suffix" : "" }, { "dropping-particle" : "", "family" : "Dunbar", "given" : "James D", "non-dropping-particle" : "", "parse-names" : false, "suffix" : "" }, { "dropping-particle" : "", "family" : "Hu", "given" : "Charlie C", "non-dropping-particle" : "", "parse-names" : false, "suffix" : "" }, { "dropping-particle" : "", "family" : "Chen", "given" : "Yanyun", "non-dropping-particle" : "", "parse-names" : false, "suffix" : "" }, { "dropping-particle" : "", "family" : "Moller", "given" : "David E", "non-dropping-particle" : "", "parse-names" : false, "suffix" : "" }, { "dropping-particle" : "", "family" : "Kharitonenkov", "given" : "Alexei", "non-dropping-particle" : "", "parse-names" : false, "suffix" : "" } ], "container-title" : "Endocrinology", "id" : "ITEM-1", "issue" : "12", "issued" : { "date-parts" : [ [ "2008", "12" ] ] }, "page" : "6018-27", "title" : "Fibroblast growth factor 21 corrects obesity in mice.", "type" : "article-journal", "volume" : "149" }, "uris" : [ "http://www.mendeley.com/documents/?uuid=e6ad6786-30bf-4966-8f55-614d4f347b8a" ] } ], "mendeley" : { "formattedCitation" : "(245)", "plainTextFormattedCitation" : "(245)", "previouslyFormattedCitation" : "(245)"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45</w:t>
            </w:r>
            <w:r w:rsidR="001C2632" w:rsidRPr="001C2632">
              <w:rPr>
                <w:rFonts w:ascii="Times New Roman" w:eastAsia="Times New Roman" w:hAnsi="Times New Roman" w:cs="Times New Roman"/>
                <w:noProof/>
                <w:color w:val="000000"/>
                <w:szCs w:val="22"/>
                <w:lang w:eastAsia="en-IN"/>
              </w:rPr>
              <w:lastRenderedPageBreak/>
              <w:t>)</w:t>
            </w:r>
            <w:r w:rsidRPr="00274D27">
              <w:rPr>
                <w:rFonts w:ascii="Times New Roman" w:eastAsia="Times New Roman" w:hAnsi="Times New Roman" w:cs="Times New Roman"/>
                <w:color w:val="000000"/>
                <w:szCs w:val="22"/>
                <w:lang w:eastAsia="en-IN"/>
              </w:rPr>
              <w:fldChar w:fldCharType="end"/>
            </w:r>
          </w:p>
        </w:tc>
        <w:tc>
          <w:tcPr>
            <w:tcW w:w="36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lastRenderedPageBreak/>
              <w:t>inr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The synthesis of complement components in human fibroblasts is modulated by mediators of inflammation such as cytokines. In particular, interleukin-1 (IL-1) and tumor necrosis factor (TNF) induce time- and dose-dependent increases in the synthesis of complement proteins factor B (FB), C3, and factor H (FH). Polypeptide growth factors are also soluble mediators released during inflammation and able to modulate many fibroblast functions. We have studied the effects of polypeptide growth factors platelet-derived growth factor (PDGF), epidermal growth factor (EGF), and fibroblast growth factor (FGF) on the synthesis of complement proteins in cultured human fibroblasts. PDGF, EGF, and FGF alone did not affect the level of synthesis of any of the complement proteins analyzed, but simultaneous incubation of PDGF, EGF, or FGF with IL-1 and TNF resulted in a dose-dependent inhibition of the cytokine-enhanced expression of FB. Inhibition of FB synthesis was observed between 4 and 8 h of exposure to PDGF and persisted for 4 h after the removal of the growth factor. Analysis of steady-state levels of specific FB mRNA suggested that PDGF-induced inhibition of FB synthesis is mediated at a pretranslational level and that it requires new protein synthesis. The effect of the growth factors was limited to FB, with marginal or no inhibition on the cytokine-enhanced synthesis of C3 and FH, excluding the possibility that the inhibitory effects of PDGF, EGF, and FGF on FB synthesis were due to a negative modulation of the growth factors on cytokine cell membrane receptors. Specific inhibition of cytokine-induced increases in FB synthesis by the growth factors may represent down regulation of the acute inflammatory process, further permitting progression to processes of tissue repair and remodeling. Study of the interactions between cytokines and growth factors in the regulation of synthesis of complement proteins may also provide a system for investigating mechanisms of signal transduction of both polypeptide growth factors and cytokines.", "author" : [ { "dropping-particle" : "", "family" : "Circolo", "given" : "Antonella", "non-dropping-particle" : "", "parse-names" : false, "suffix" : "" }, { "dropping-particle" : "", "family" : "Pierce", "given" : "Glenn F", "non-dropping-particle" : "", "parse-names" : false, "suffix" : "" }, { "dropping-particle" : "", "family" : "Katz", "given" : "Yitzhak", "non-dropping-particle" : "", "parse-names" : false, "suffix" : "" }, { "dropping-particle" : "", "family" : "Strunk", "given" : "Robert C", "non-dropping-particle" : "", "parse-names" : false, "suffix" : "" } ], "container-title" : "The Journal of biological chemistryiological Chemistry", "id" : "ITEM-1", "issue" : "9", "issued" : { "date-parts" : [ [ "1990" ] ] }, "page" : "5066-5071", "title" : "Antiinflammatory Effects of Polypeptide Growth Factors", "type" : "article-journal", "volume" : "265" }, "uris" : [ "http://www.mendeley.com/documents/?uuid=2e4df3ea-d9b3-47db-8fae-bee77aae4f41" ] } ], "mendeley" : { "formattedCitation" : "(246)", "plainTextFormattedCitation" : "(246)", "previouslyFormattedCitation" : "(246)"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46</w:t>
            </w:r>
            <w:r w:rsidR="001C2632" w:rsidRPr="001C2632">
              <w:rPr>
                <w:rFonts w:ascii="Times New Roman" w:eastAsia="Times New Roman" w:hAnsi="Times New Roman" w:cs="Times New Roman"/>
                <w:noProof/>
                <w:color w:val="000000"/>
                <w:szCs w:val="22"/>
                <w:lang w:eastAsia="en-IN"/>
              </w:rPr>
              <w:lastRenderedPageBreak/>
              <w:t>)</w:t>
            </w:r>
            <w:r w:rsidRPr="00274D27">
              <w:rPr>
                <w:rFonts w:ascii="Times New Roman" w:eastAsia="Times New Roman" w:hAnsi="Times New Roman" w:cs="Times New Roman"/>
                <w:color w:val="000000"/>
                <w:szCs w:val="22"/>
                <w:lang w:eastAsia="en-IN"/>
              </w:rPr>
              <w:fldChar w:fldCharType="end"/>
            </w:r>
          </w:p>
        </w:tc>
        <w:tc>
          <w:tcPr>
            <w:tcW w:w="36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lastRenderedPageBreak/>
              <w:t>ina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210/en.2008-0816", "ISSN" : "0013-7227", "PMID" : "18687777", "abstract" : "Fibroblast growth factor 21 (FGF21) is a metabolic regulator that provides efficient and durable glycemic and lipid control in various animal models. However, its potential to treat obesity, a major health concern affecting over 30% of the population, has not been fully explored. Here we report that systemic administration of FGF21 for 2 wk in diet-induced obese and ob/ob mice lowered their mean body weight by 20% predominantly via a reduction in adiposity. Although no decrease in total caloric intake or effect on physical activity was observed, FGF21-treated animals exhibited increased energy expenditure, fat utilization, and lipid excretion, reduced hepatosteatosis, and ameliorated glycemia. Transcriptional and blood cytokine profiling studies revealed effects consistent with the ability of FGF21 to ameliorate insulin and leptin resistance, enhance fat oxidation and suppress de novo lipogenesis in liver as well as to activate futile cycling in adipose. Overall, these data suggest that FGF21 exhibits the therapeutic characteristics necessary for an effective treatment of obesity and fatty liver disease and provides novel insights into the metabolic determinants of these activities.", "author" : [ { "dropping-particle" : "", "family" : "Coskun", "given" : "Tamer", "non-dropping-particle" : "", "parse-names" : false, "suffix" : "" }, { "dropping-particle" : "", "family" : "Bina", "given" : "Holly A", "non-dropping-particle" : "", "parse-names" : false, "suffix" : "" }, { "dropping-particle" : "", "family" : "Schneider", "given" : "Michael a", "non-dropping-particle" : "", "parse-names" : false, "suffix" : "" }, { "dropping-particle" : "", "family" : "Dunbar", "given" : "James D", "non-dropping-particle" : "", "parse-names" : false, "suffix" : "" }, { "dropping-particle" : "", "family" : "Hu", "given" : "Charlie C", "non-dropping-particle" : "", "parse-names" : false, "suffix" : "" }, { "dropping-particle" : "", "family" : "Chen", "given" : "Yanyun", "non-dropping-particle" : "", "parse-names" : false, "suffix" : "" }, { "dropping-particle" : "", "family" : "Moller", "given" : "David E", "non-dropping-particle" : "", "parse-names" : false, "suffix" : "" }, { "dropping-particle" : "", "family" : "Kharitonenkov", "given" : "Alexei", "non-dropping-particle" : "", "parse-names" : false, "suffix" : "" } ], "container-title" : "Endocrinology", "id" : "ITEM-1", "issue" : "12", "issued" : { "date-parts" : [ [ "2008", "12" ] ] }, "page" : "6018-27", "title" : "Fibroblast growth factor 21 corrects obesity in mice.", "type" : "article-journal", "volume" : "149" }, "uris" : [ "http://www.mendeley.com/documents/?uuid=e6ad6786-30bf-4966-8f55-614d4f347b8a" ] } ], "mendeley" : { "formattedCitation" : "(245)", "plainTextFormattedCitation" : "(245)", "previouslyFormattedCitation" : "(245)"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45)</w:t>
            </w:r>
            <w:r w:rsidRPr="00274D27">
              <w:rPr>
                <w:rFonts w:ascii="Times New Roman" w:eastAsia="Times New Roman" w:hAnsi="Times New Roman" w:cs="Times New Roman"/>
                <w:color w:val="000000"/>
                <w:szCs w:val="22"/>
                <w:lang w:eastAsia="en-IN"/>
              </w:rPr>
              <w:fldChar w:fldCharType="end"/>
            </w:r>
          </w:p>
        </w:tc>
        <w:tc>
          <w:tcPr>
            <w:tcW w:w="30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gr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ntravenous administration of highly purified murine nerve growth factor (NGF, either 15 or 30 \u03bcg/subject/day) for six consecutive days to adult male mice of the CD-1 strain markedly influenced a number of items of aggressive behavior induced by 5 weeks of individual housing. Control mice received the same doses of cytochrome c. During a 20-min fighting session on day 7, both NGF-treated groups showed longer Latency to the first Attack, while Total Attacking Time and Aggressive grooming were significantly lower when compared to control animals. Twenty-four h later, adrenals from the NGF- and cytochrome c-treated groups were dissected and analyzed by means of a Vidas Image-Analyzer. NGF administration produced a remarkable dose-dependent increase in both adrenal weight and volume (particularly in the medullary zone), supporting the hypothesis that adrenals represent a possible target for the NGF release from submaxillary salivary glands occurring upon intraspecific fighting.", "author" : [ { "dropping-particle" : "", "family" : "Bigi", "given" : "Sabrina", "non-dropping-particle" : "", "parse-names" : false, "suffix" : "" }, { "dropping-particle" : "", "family" : "Maestripieri", "given" : "Dario", "non-dropping-particle" : "", "parse-names" : false, "suffix" : "" }, { "dropping-particle" : "", "family" : "Aloe", "given" : "Luigi", "non-dropping-particle" : "", "parse-names" : false, "suffix" : "" }, { "dropping-particle" : "", "family" : "Alleva", "given" : "Enrico", "non-dropping-particle" : "", "parse-names" : false, "suffix" : "" } ], "container-title" : "Physiology &amp; Behavior", "id" : "ITEM-1", "issue" : "2", "issued" : { "date-parts" : [ [ "1992" ] ] }, "page" : "337-343", "title" : "NGF decreases isolation-induced aggressive behavior, while increasing adrenal volume, in adult male mice", "type" : "article-journal", "volume" : "51" }, "uris" : [ "http://www.mendeley.com/documents/?uuid=41d31eee-f4b0-43bc-af83-fb1edc049de2" ] } ], "mendeley" : { "formattedCitation" : "(247)", "plainTextFormattedCitation" : "(247)", "previouslyFormattedCitation" : "(247)"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w:t>
            </w:r>
            <w:r w:rsidR="001C2632" w:rsidRPr="001C2632">
              <w:rPr>
                <w:rFonts w:ascii="Times New Roman" w:eastAsia="Times New Roman" w:hAnsi="Times New Roman" w:cs="Times New Roman"/>
                <w:noProof/>
                <w:color w:val="000000"/>
                <w:szCs w:val="22"/>
                <w:lang w:eastAsia="en-IN"/>
              </w:rPr>
              <w:lastRenderedPageBreak/>
              <w:t>47)</w:t>
            </w:r>
            <w:r w:rsidRPr="00274D27">
              <w:rPr>
                <w:rFonts w:ascii="Times New Roman" w:eastAsia="Times New Roman" w:hAnsi="Times New Roman" w:cs="Times New Roman"/>
                <w:color w:val="000000"/>
                <w:szCs w:val="22"/>
                <w:lang w:eastAsia="en-IN"/>
              </w:rPr>
              <w:fldChar w:fldCharType="end"/>
            </w:r>
          </w:p>
        </w:tc>
        <w:tc>
          <w:tcPr>
            <w:tcW w:w="35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lastRenderedPageBreak/>
              <w:t>ang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Nitric oxide (NO) plays a critical role in vascular endothelial growth factor (VEGF)-induced angiogenesis and vascular hyperpermeability. However, the relative contribution of different NO synthase (NOS) isoforms to these processes is not known. Here, we evaluated the relative contributions of endothelial and inducible NOS (eNOS and iNOS, respectively) to angiogenesis and permeability of VEGF-induced angiogenic vessels. The contribution of eNOS was assessed by using an eNOS-de\ufb01cient mouse, and iNOS contribution was assessed by using a selective inhibitor [L-N6 -(1-iminoethyl) lysine, L-NIL] and an iNOS-de\ufb01cient mouse. Angiogenesis was induced by VEGF in type I collagen gels placed in the mouse cranial window. Angiogenesis, vessel diameter, blood \ufb02ow rate, and vascular permeability were proportional to NO levels measured with microelectrodes: Wild-type (WT) &gt; WT with L-NIL or iNOS2/2 &gt; eNOS2/2 &gt; eNOS2/2 with L-NIL. The role of NOS in VEGF-induced acute vascular permeability increase in quiescent vessels also was determined by using eNOS- and iNOS-de\ufb01cient mice. VEGF superfusion signi\ufb01cantly increased permeability in both WT and iNOS2/2 mice but not in eNOS2/2 mice. These \ufb01ndings suggest that eNOS plays a predominant role in VEGF-induced angiogenesis and vascular permeability. Thus, selective modulation of eNOS activity is a promising strategy for altering angiogenesis and vascular permeability in vivo.", "author" : [ { "dropping-particle" : "", "family" : "Fukumura", "given" : "Dai", "non-dropping-particle" : "", "parse-names" : false, "suffix" : "" }, { "dropping-particle" : "", "family" : "Gohongi", "given" : "Takeshi", "non-dropping-particle" : "", "parse-names" : false, "suffix" : "" }, { "dropping-particle" : "", "family" : "Kadambi", "given" : "Ananth", "non-dropping-particle" : "", "parse-names" : false, "suffix" : "" }, { "dropping-particle" : "", "family" : "Izumi", "given" : "Yotaro", "non-dropping-particle" : "", "parse-names" : false, "suffix" : "" }, { "dropping-particle" : "", "family" : "Ang", "given" : "Jennifer", "non-dropping-particle" : "", "parse-names" : false, "suffix" : "" }, { "dropping-particle" : "", "family" : "Yun", "given" : "Chae-ok", "non-dropping-particle" : "", "parse-names" : false, "suffix" : "" }, { "dropping-particle" : "", "family" : "Buerk", "given" : "Donald G", "non-dropping-particle" : "", "parse-names" : false, "suffix" : "" }, { "dropping-particle" : "", "family" : "Huang", "given" : "Paul L", "non-dropping-particle" : "", "parse-names" : false, "suffix" : "" }, { "dropping-particle" : "", "family" : "Jain", "given" : "Rakesh K", "non-dropping-particle" : "", "parse-names" : false, "suffix" : "" } ], "container-title" : "Proceedings of the National Academy of Sciences of the United States of America", "id" : "ITEM-1", "issue" : "5", "issued" : { "date-parts" : [ [ "2001" ] ] }, "page" : "2604-9", "title" : "Predominant role of endothelial nitric oxide synthase in vascular endothelial growth factor-induced angiogenesis and vascular permeability", "type" : "article-journal", "volume" : "98" }, "uris" : [ "http://www.mendeley.com/documents/?uuid=32880410-28ba-40a4-b6e8-66394190d139" ] } ], "mendeley" : { "formattedCitation" : "(248)", "plainTextFormattedCitation" : "(248)", "previouslyFormattedCitation" : "(248)"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4</w:t>
            </w:r>
            <w:r w:rsidR="001C2632" w:rsidRPr="001C2632">
              <w:rPr>
                <w:rFonts w:ascii="Times New Roman" w:eastAsia="Times New Roman" w:hAnsi="Times New Roman" w:cs="Times New Roman"/>
                <w:noProof/>
                <w:color w:val="000000"/>
                <w:szCs w:val="22"/>
                <w:lang w:eastAsia="en-IN"/>
              </w:rPr>
              <w:lastRenderedPageBreak/>
              <w:t>8)</w:t>
            </w:r>
            <w:r w:rsidRPr="00274D27">
              <w:rPr>
                <w:rFonts w:ascii="Times New Roman" w:eastAsia="Times New Roman" w:hAnsi="Times New Roman" w:cs="Times New Roman"/>
                <w:color w:val="000000"/>
                <w:szCs w:val="22"/>
                <w:lang w:eastAsia="en-IN"/>
              </w:rPr>
              <w:fldChar w:fldCharType="end"/>
            </w:r>
          </w:p>
        </w:tc>
        <w:tc>
          <w:tcPr>
            <w:tcW w:w="28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lastRenderedPageBreak/>
              <w:t> </w:t>
            </w:r>
          </w:p>
        </w:tc>
        <w:tc>
          <w:tcPr>
            <w:tcW w:w="26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20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lastRenderedPageBreak/>
              <w:t>Insulin</w:t>
            </w:r>
          </w:p>
        </w:tc>
        <w:tc>
          <w:tcPr>
            <w:tcW w:w="200" w:type="pct"/>
            <w:tcBorders>
              <w:top w:val="nil"/>
              <w:left w:val="nil"/>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s</w:t>
            </w:r>
          </w:p>
        </w:tc>
        <w:tc>
          <w:tcPr>
            <w:tcW w:w="31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btc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Production of reactive oxygen species (ROS) during islet purification by enzymatic digestion as well as during warm and cold ischemia causes islet cell damage. Recent reports have shown that activated Akt, the downstream protein after phosphatidylinositol (PI) 3-kinase, is involved in cell survival by phosphorylating several proteins that mediate apoptosis. We analyzed the role of PI3-kinase/Akt pathway activation using insulin or epidermal growth factor (EGF) on islet beta cell survival during oxidative stress. Canine islets and murine beta cell line (BTC) were cultured in the presence of hydrogen peroxide (H2O2) for 12 to 20 hours. Viability and cell death were measured by MTT assay. Maximum cell damage was observed with as little as 100 \u03bcmol/L of H2O2. Pretreatment with 100 ng/mL of insulin significantly decreased cell damage. Meanwhile, the protective effect of insulin was partially blocked with an inhibitor of PI3-kinase, LY294002, suggesting the utilization of PI3-kinase/Akt signaling pathway for the observed cytoprotective effect. Similar to insulin, EGF also protected beta cells from oxidative stress. Our results suggest that PI3-kinase/Akt activation by insulin or EGF is beneficial for islet beta cell protection.", "author" : [ { "dropping-particle" : "", "family" : "Maeda", "given" : "H", "non-dropping-particle" : "", "parse-names" : false, "suffix" : "" }, { "dropping-particle" : "", "family" : "Gopalrao", "given" : "K Rajesh", "non-dropping-particle" : "", "parse-names" : false, "suffix" : "" }, { "dropping-particle" : "", "family" : "Suzuki", "given" : "R", "non-dropping-particle" : "", "parse-names" : false, "suffix" : "" }, { "dropping-particle" : "", "family" : "Sasaguri", "given" : "S", "non-dropping-particle" : "", "parse-names" : false, "suffix" : "" } ], "container-title" : "Transplantation Proceedings", "id" : "ITEM-1", "issue" : "4", "issued" : { "date-parts" : [ [ "2004" ] ] }, "page" : "1163-65", "title" : "Epidermal growth factor and insulin inhibit cell death in pancreatic beta cells by activation of PI3-kinase/AKT signaling pathway under oxidative stress", "type" : "article-journal", "volume" : "36" }, "uris" : [ "http://www.mendeley.com/documents/?uuid=ff490c34-7e7a-4f39-addc-784250354e71" ] } ], "mendeley" : { "formattedCitation" : "(158)", "plainTextFormattedCitation" : "(158)", "previouslyFormattedCitation" : "(158)"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158)</w:t>
            </w:r>
            <w:r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lep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ISSN" : "0013-7227", "PMID" : "9322964", "abstract" : "Leptin, the peptide encoded by the obese gene, is secreted by adipose cells and plays a role in regulating food intake, energy expenditure, and adiposity. Because earlier studies suggested that insulin increases the expression of leptin, we investigated the effect of insulin on leptin secretion by adipose tissue. Epididymal fat pads were incubated in vitro in the presence or absence of insulin over a 4-h time course. Insulin increased leptin secretion by about 80% at all time points studied. After 10 min of insulin treatment, the amount of tissue-associated leptin was lower in insulin-stimulated tissue, presumably due to the increased secretion. At later times, both tissue-associated leptin and total leptin production were higher in insulin-treated tissue. In untreated, isolated adipose cells, immunostaining of leptin was detected in the endoplasmic reticulum by confocal microscopy. After insulin treatment, there were two populations of cells. In many cells, leptin staining became fainter and was restricted to a narrow band near the plasma membrane. However, in other cells the leptin-staining pattern was unchanged. Leptin did not colocalize with GLUT4, the glucose transporter isoform found primarily in insulin-responsive cells, in either basal or insulin-stimulated adipose cells. In this study, insulin increased both secretion and production of leptin by adipose tissue fragments. Interestingly, insulin appeared to stimulate the transport of leptin from the endoplasmic reticulum rather than acting on a pool of regulated secretory vesicles. (Endocrinology 138: 4463-4472, 1997)", "author" : [ { "dropping-particle" : "", "family" : "Barr", "given" : "Valarie A", "non-dropping-particle" : "", "parse-names" : false, "suffix" : "" }, { "dropping-particle" : "", "family" : "Malide", "given" : "Daniela", "non-dropping-particle" : "", "parse-names" : false, "suffix" : "" }, { "dropping-particle" : "", "family" : "Zarnowski", "given" : "Mary Jane", "non-dropping-particle" : "", "parse-names" : false, "suffix" : "" }, { "dropping-particle" : "", "family" : "Taylor", "given" : "Simeon I", "non-dropping-particle" : "", "parse-names" : false, "suffix" : "" }, { "dropping-particle" : "", "family" : "Cushman", "given" : "Samuel W", "non-dropping-particle" : "", "parse-names" : false, "suffix" : "" } ], "container-title" : "Endocrinology", "id" : "ITEM-1", "issue" : "10", "issued" : { "date-parts" : [ [ "1997", "10" ] ] }, "page" : "4463-72", "title" : "Insulin stimulates both leptin secretion and production by rat white adipose tissue.", "type" : "article-journal", "volume" : "138" }, "uris" : [ "http://www.mendeley.com/documents/?uuid=0f03b66f-347f-4a68-b3e1-ec3f55df6aae" ] }, { "id" : "ITEM-2", "itemData" : { "ISSN" : "0021-972X", "PMID" : "9024271", "abstract" : "We measured plasma leptin and insulin concentrations across a spectrum of obesity in 829 white Caucasian, 154 Afro-Caribbean, and 204 Asian type 2 diabetic subjects. Although the leptin concentrations covered a large range, there were no subgroups of diabetic subjects with very high or low leptin levels that would suggest mutations in the leptin gene or leptin receptor gene comparable to the obese diabetic ob/ob and db/db mice models respectively. In all three ethnic groups, leptin concentrations correlated with body mass index (BMI) in a similar manner to nondiabetic patients and were higher in females than males after adjustment for BMI, with no difference between ethnic groups. In a multivariate regression analysis, plasma leptin was associated with gender and BMI, (both P &lt; 1 x 10(-17)) and with fasting plasma insulin concentrations (P = 5 x 10(-9)). Subjects treated with insulin had both raised insulin and leptin concentrations. When matched for different therapies, gender, and BMI, diabetic subjects with high leptin levels also had high insulin levels (P &lt; 0.0009). High leptin concentrations may in part be influenced by hyperinsulinemia or impaired insulin sensitivity.", "author" : [ { "dropping-particle" : "", "family" : "Widjaja", "given" : "Adji", "non-dropping-particle" : "", "parse-names" : false, "suffix" : "" }, { "dropping-particle" : "", "family" : "Stratton", "given" : "Irene M", "non-dropping-particle" : "", "parse-names" : false, "suffix" : "" }, { "dropping-particle" : "", "family" : "Horn", "given" : "Ruediger", "non-dropping-particle" : "", "parse-names" : false, "suffix" : "" }, { "dropping-particle" : "", "family" : "Holman", "given" : "Rury R", "non-dropping-particle" : "", "parse-names" : false, "suffix" : "" }, { "dropping-particle" : "", "family" : "Turner", "given" : "Robert", "non-dropping-particle" : "", "parse-names" : false, "suffix" : "" }, { "dropping-particle" : "", "family" : "Brabant", "given" : "Georg", "non-dropping-particle" : "", "parse-names" : false, "suffix" : "" } ], "container-title" : "The Journal of Clinical Endocrinology and Metabolism", "id" : "ITEM-2", "issue" : "2", "issued" : { "date-parts" : [ [ "1997", "2" ] ] }, "page" : "654-7", "title" : "Plasma leptin, obesity, and plasma insulin in type 2 diabetic subjects.", "type" : "article-journal", "volume" : "82" }, "uris" : [ "http://www.mendeley.com/documents/?uuid=71d28acb-ceb5-4574-818a-f033dcc16e30" ] } ], "mendeley" : { "formattedCitation" : "(16,249)", "plainTextFormattedCitation" : "(16,249)", "previouslyFormattedCitation" : "(16,249)"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16,249)</w:t>
            </w:r>
            <w:r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klt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73/pnas.0709805104", "ISSN" : "1091-6490", "PMID" : "18056631", "abstract" : "Cleavage and release (shedding) of membrane proteins is a critical regulatory step in many normal and pathological processes. Evidence suggests that the antiaging transmembrane protein Klotho (KL) is shed from the cell surface by proteolytic cleavage. In this study, we attempted to identify the enzymes responsible for the shedding of KL by treating KL-transfected COS-7 cells with a panel of proteinase inhibitors and measuring cleavage products by Western blot. We report that metalloproteinase inhibitors, including EDTA, EGTA, and TAPI-1, inhibit the shedding of KL, whereas insulin increases shedding. The effects of the inhibitors in KL-transfected COS-7 cells were repeated in studies on rat kidney slices ex vivo, which validates the use of COS-7 cells as our model system. Tissue inhibitor of metalloproteinase (Timp)-3 effectively inhibits KL cleavage, whereas Timp-1 and Timp-2 do not, a profile that indicates the involvement of members of the A Desintegrin and Metalloproteinase (ADAM) family. Cotransfection of KL with either ADAM10 or ADAM17 enhances KL cleavage, whereas cotransfection of KL with small interference RNAs specific to ADAM10 and ADAM17 inhibits KL secretion. These results indicate that KL shedding is mediated mainly by ADAM10 and ADAM17 in KL-transfected COS-7 cells. The effect of insulin is abolished when ADAM10 or ADAM17 are silenced. Furthermore, we demonstrate that the effect of insulin on KL shedding is inhibited by wortmannin, showing that insulin acts through a PI3K-dependent pathway. Insulin enhances KL shedding without increasing ADAM10 and ADAM17 mRNA and protein levels, suggesting that it acts by stimulating their proteolytic activities.", "author" : [ { "dropping-particle" : "", "family" : "Chen", "given" : "Ci-Di", "non-dropping-particle" : "", "parse-names" : false, "suffix" : "" }, { "dropping-particle" : "", "family" : "Podvin", "given" : "Sonia", "non-dropping-particle" : "", "parse-names" : false, "suffix" : "" }, { "dropping-particle" : "", "family" : "Gillespie", "given" : "Earl", "non-dropping-particle" : "", "parse-names" : false, "suffix" : "" }, { "dropping-particle" : "", "family" : "Leeman", "given" : "Susan E", "non-dropping-particle" : "", "parse-names" : false, "suffix" : "" }, { "dropping-particle" : "", "family" : "Abraham", "given" : "Carmela R", "non-dropping-particle" : "", "parse-names" : false, "suffix" : "" } ], "container-title" : "Proceedings of the National Academy of Sciences of the United States of America", "id" : "ITEM-1", "issue" : "50", "issued" : { "date-parts" : [ [ "2007", "12", "11" ] ] }, "page" : "19796-801", "title" : "Insulin stimulates the cleavage and release of the extracellular domain of Klotho by ADAM10 and ADAM17.", "type" : "article-journal", "volume" : "104" }, "uris" : [ "http://www.mendeley.com/documents/?uuid=b4be6ae7-0ef7-4a42-b1e3-908bc2b4e8fa" ] } ], "mendeley" : { "formattedCitation" : "(250)", "plainTextFormattedCitation" : "(250)", "previouslyFormattedCitation" : "(250)"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50)</w:t>
            </w:r>
            <w:r w:rsidRPr="00274D27">
              <w:rPr>
                <w:rFonts w:ascii="Times New Roman" w:eastAsia="Times New Roman" w:hAnsi="Times New Roman" w:cs="Times New Roman"/>
                <w:color w:val="000000"/>
                <w:szCs w:val="22"/>
                <w:lang w:eastAsia="en-IN"/>
              </w:rPr>
              <w:fldChar w:fldCharType="end"/>
            </w:r>
          </w:p>
        </w:tc>
        <w:tc>
          <w:tcPr>
            <w:tcW w:w="3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840D3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egf1</w:t>
            </w:r>
            <w:r w:rsidR="00840D37">
              <w:rPr>
                <w:rFonts w:ascii="Times New Roman" w:eastAsia="Times New Roman" w:hAnsi="Times New Roman" w:cs="Times New Roman"/>
                <w:color w:val="000000"/>
                <w:szCs w:val="22"/>
                <w:lang w:eastAsia="en-IN"/>
              </w:rPr>
              <w:fldChar w:fldCharType="begin" w:fldLock="1"/>
            </w:r>
            <w:r w:rsidR="00D35A7D">
              <w:rPr>
                <w:rFonts w:ascii="Times New Roman" w:eastAsia="Times New Roman" w:hAnsi="Times New Roman" w:cs="Times New Roman"/>
                <w:color w:val="000000"/>
                <w:szCs w:val="22"/>
                <w:lang w:eastAsia="en-IN"/>
              </w:rPr>
              <w:instrText>ADDIN CSL_CITATION { "citationItems" : [ { "id" : "ITEM-1", "itemData" : { "abstract" : "Based on previous findings that epidermal growth factor (EGF), which plays an important role in maintenance of spermatogenesis, is deficient in diabetic mice, the significance of EGF deficiency in the pathogenesis of oligozoospermia in streptozotocin-induced diabetic mice was studied. EGF levels in the submandibular glands and plasma of diabetic mice were 0.61 +/- 0.07 micrograms/mg tissue and 0.25 +/- 0.02 ng/ml (mean +/- SE), respectively, whereas those of normal mice were 1.63 +/- 0.08 micrograms/mg tissue and 0.54 +/- 0.04 ng/ml, respectively. The epididymal sperm counts of diabetic mice, 4.7 +/- 0.14 x 10(5)/mg tissue, were significantly lower (P less than 0.01) than those of normal mice, 6.0 +/- 0.10 x 10(5)/mg tissue. Administration of EGF (5 micrograms/mouse/day) to diabetic mice significantly (P less than 0.01) increased their sperm counts to 5.5 +/- 0.16 x 10(5)/mg tissue without affecting plasma levels of testosterone and glucose. Furthermore, insulin treatment (1 U/mouse/day) of diabetic mice restored the submandibular gland, plasma EGF concentrations, and sperm counts to normal levels. The restorative effects of insulin on sperm production appeared to be mediated, at least in part, by EGF, because its effect was significantly (P less than 0.01) reduced by the concomitant administration of EGF antiserum. In addition, the plasma testosterone levels of diabetic mice, 67 +/- 14.3 ng/ml, were lower that those of normal mice, 122 +/- 19.1 ng/ml. Administration of testosterone (1 mg/mouse/day) normalized the submandibular gland and plasma EGF levels and significantly increased sperm counts in the epididymis. These results suggest that EGF deficiency is a possible cause for the pathogenesis of oligozoospermia in diabetic mice.", "author" : [ { "dropping-particle" : "", "family" : "Noguchi", "given" : "S", "non-dropping-particle" : "", "parse-names" : false, "suffix" : "" }, { "dropping-particle" : "", "family" : "Ohba", "given" : "Y", "non-dropping-particle" : "", "parse-names" : false, "suffix" : "" }, { "dropping-particle" : "", "family" : "Oka", "given" : "T", "non-dropping-particle" : "", "parse-names" : false, "suffix" : "" } ], "container-title" : "Endocrinology", "id" : "ITEM-1", "issue" : "5", "issued" : { "date-parts" : [ [ "1990" ] ] }, "page" : "2136-40", "title" : "Involvement of epidermal growth factor deficiency in pathogenesis of oligozoospermia in streptozotocin-induced diabetic mice.", "type" : "article-journal", "volume" : "127" }, "uris" : [ "http://www.mendeley.com/documents/?uuid=7142c6eb-1ccf-4026-9b71-b5b76e3f9c3a" ] }, { "id" : "ITEM-2", "itemData" : { "abstract" : "The production of epidermal growth factor (EGF) in the submandibular gland and its circulating level were studied in diabetic mice. In genetically diabetic (C57BL/KsJ db/db) mice, EGF concentrations in the submandibular gland and plasma were reduced to 13% and 30% ofthe control levels, respectively. In streptozotocin-treated diabetic mice, they were reduced to 18% and 20% of controls, respectively, 5 weeks after the drug injection. Furthermore, levels of submandibular prepro-EGF mRNA in these diabetic mice were decreased almost in parallel with the glandular EGF concentrations, while there was no change in the levels of submandibular /3-actin mRNA and kidney prepro-EGF mRNA. In addition, histological examination ofthe submandibular glands indicated that the size of the granular convoluted tubules, which produce EGF, was substantially reduced in the diabetic mice. Insulin administration to streptozotocin-treated mice almost completely reversed the decrease in EGF content in the submandibular gland, substantially elevated the level of the glandular prepro-EGF mRNA and plasma EGF concentration, and increased the size of the granular convoluted tubules in the gland. These results indicate that EGF deficiency occurs in diabetes mellitus and that insulin may be important in maintaining the normal level of EGF in the submandibular gland and plasma.", "author" : [ { "dropping-particle" : "", "family" : "Kasayama", "given" : "Soji", "non-dropping-particle" : "", "parse-names" : false, "suffix" : "" }, { "dropping-particle" : "", "family" : "Ohba", "given" : "Yoshito", "non-dropping-particle" : "", "parse-names" : false, "suffix" : "" }, { "dropping-particle" : "", "family" : "Oka", "given" : "Takami", "non-dropping-particle" : "", "parse-names" : false, "suffix" : "" } ], "container-title" : "Proceedings of the National Academy of Sciences of the United States of America", "id" : "ITEM-2", "issue" : "19", "issued" : { "date-parts" : [ [ "1989" ] ] }, "page" : "7644-7648", "title" : "Epidermal growth factor deficiency associated with diabetes mellitus", "type" : "article-journal", "volume" : "86" }, "uris" : [ "http://www.mendeley.com/documents/?uuid=4280c15f-473e-4591-b1cc-362344255f4b" ] } ], "mendeley" : { "formattedCitation" : "(161,251)", "plainTextFormattedCitation" : "(161,251)", "previouslyFormattedCitation" : "(161,251)" }, "properties" : { "noteIndex" : 0 }, "schema" : "https://github.com/citation-style-language/schema/raw/master/csl-citation.json" }</w:instrText>
            </w:r>
            <w:r w:rsidR="00840D37">
              <w:rPr>
                <w:rFonts w:ascii="Times New Roman" w:eastAsia="Times New Roman" w:hAnsi="Times New Roman" w:cs="Times New Roman"/>
                <w:color w:val="000000"/>
                <w:szCs w:val="22"/>
                <w:lang w:eastAsia="en-IN"/>
              </w:rPr>
              <w:fldChar w:fldCharType="separate"/>
            </w:r>
            <w:r w:rsidR="00840D37" w:rsidRPr="00840D37">
              <w:rPr>
                <w:rFonts w:ascii="Times New Roman" w:eastAsia="Times New Roman" w:hAnsi="Times New Roman" w:cs="Times New Roman"/>
                <w:noProof/>
                <w:color w:val="000000"/>
                <w:szCs w:val="22"/>
                <w:lang w:eastAsia="en-IN"/>
              </w:rPr>
              <w:t>(161,251)</w:t>
            </w:r>
            <w:r w:rsidR="00840D37">
              <w:rPr>
                <w:rFonts w:ascii="Times New Roman" w:eastAsia="Times New Roman" w:hAnsi="Times New Roman" w:cs="Times New Roman"/>
                <w:color w:val="000000"/>
                <w:szCs w:val="22"/>
                <w:lang w:eastAsia="en-IN"/>
              </w:rPr>
              <w:fldChar w:fldCharType="end"/>
            </w:r>
          </w:p>
        </w:tc>
        <w:tc>
          <w:tcPr>
            <w:tcW w:w="36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cfn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38/sj.npp.1301193", "ISSN" : "0893-133X", "PMID" : "16936707", "abstract" : "There is compelling evidence that intranasal administration of regular human insulin (RH-I) improves memory in humans. Owing to the reduced tendency of its molecules to form hexamers, the rapid-acting insulin analog insulin aspart (ASP-I) is more rapidly absorbed than RH-I after subcutaneous administration. Since after intranasal insulin administration, ASP-I may also be expected to access the brain, we examined whether intranasal ASP-I has stronger beneficial effects on declarative memory than RH-I in humans. Acute (40 IU) and long-term (4 x 40 IU/day over 8 weeks) effects of intranasally administered ASP-I, RH-I, and placebo on declarative memory (word lists) were assessed in 36 healthy men in a between-subject design. Plasma insulin and glucose levels were not affected. After 8 weeks of treatment, however, word list recall was improved compared to placebo in both the ASP-I (p&lt;0.01) and the RH-I groups (p&lt;0.05). ASP-I-treated subjects performed even better than those of the RH-I-treated group (p&lt;0.05). Our results indicate that insulin-induced memory improvement can be enhanced by using ASP-I. This finding may be especially relevant for a potential clinical administration of intranasal insulin in the treatment of memory disorders like Alzheimer's disease.", "author" : [ { "dropping-particle" : "", "family" : "Benedict", "given" : "Christian", "non-dropping-particle" : "", "parse-names" : false, "suffix" : "" }, { "dropping-particle" : "", "family" : "Hallschmid", "given" : "Manfred", "non-dropping-particle" : "", "parse-names" : false, "suffix" : "" }, { "dropping-particle" : "", "family" : "Schmitz", "given" : "Katrin", "non-dropping-particle" : "", "parse-names" : false, "suffix" : "" }, { "dropping-particle" : "", "family" : "Schultes", "given" : "Bernd", "non-dropping-particle" : "", "parse-names" : false, "suffix" : "" }, { "dropping-particle" : "", "family" : "Ratter", "given" : "Frank", "non-dropping-particle" : "", "parse-names" : false, "suffix" : "" }, { "dropping-particle" : "", "family" : "Fehm", "given" : "Horst L", "non-dropping-particle" : "", "parse-names" : false, "suffix" : "" }, { "dropping-particle" : "", "family" : "Born", "given" : "Jan", "non-dropping-particle" : "", "parse-names" : false, "suffix" : "" }, { "dropping-particle" : "", "family" : "Kern", "given" : "Werner", "non-dropping-particle" : "", "parse-names" : false, "suffix" : "" } ], "container-title" : "Neuropsychopharmacology : official publication of the American College of Neuropsychopharmacology", "id" : "ITEM-1", "issue" : "1", "issued" : { "date-parts" : [ [ "2007", "1" ] ] }, "page" : "239-43", "title" : "Intranasal insulin improves memory in humans: superiority of insulin aspart.", "type" : "article-journal", "volume" : "32" }, "uris" : [ "http://www.mendeley.com/documents/?uuid=a65badef-73fe-4a52-b947-e0675e550a27" ] }, { "id" : "ITEM-2", "itemData" : { "abstract" : "Dementia of the Alzheimer type (DAT) is accompanied by disruption in glucose regulation and utiliza- tion that may contribute to its characteristic memory impairment. Increasing glucose availability by raising plasma glucose improves memory in patients with DAT. Such memory improvement is associated with a secondary elevation in plasma insulin levels, rais- ing the question of whether improvement is due to changes in insulin levels, independent of hyperglycemia. Distributions of insulin receptors in the hippocampus and insulin-mediated increases in glucose utilization in entorhinal cortex provide poten- tial mechanisms for such improvement. We show that raising plasma insulin through intravenous infusion while keeping plasma glucose at a fasting baseline level produces striking memory enhancement for patients with DAT. Previous findings of hyper- glycemic memory enhancement were also replicated. Patients with DAT also showed abnormal plasma levels of glucoregula- tory hormones and metabolites at baseline and during metabolic manipulations. Our findings suggest that neuroendocrine factors play an important role in the pathophysiology of DAT", "author" : [ { "dropping-particle" : "", "family" : "Craft", "given" : "Suzanne", "non-dropping-particle" : "", "parse-names" : false, "suffix" : "" }, { "dropping-particle" : "", "family" : "Newcomer", "given" : "Lohn", "non-dropping-particle" : "", "parse-names" : false, "suffix" : "" }, { "dropping-particle" : "", "family" : "Kanne", "given" : "Stephen", "non-dropping-particle" : "", "parse-names" : false, "suffix" : "" }, { "dropping-particle" : "", "family" : "Dagogo-Jack", "given" : "Samuel", "non-dropping-particle" : "", "parse-names" : false, "suffix" : "" }, { "dropping-particle" : "", "family" : "Cryer", "given" : "Philip", "non-dropping-particle" : "", "parse-names" : false, "suffix" : "" }, { "dropping-particle" : "", "family" : "Sheline", "given" : "Yvette", "non-dropping-particle" : "", "parse-names" : false, "suffix" : "" }, { "dropping-particle" : "", "family" : "Luby", "given" : "Joan", "non-dropping-particle" : "", "parse-names" : false, "suffix" : "" }, { "dropping-particle" : "", "family" : "Dagogo-Jack", "given" : "Agbani", "non-dropping-particle" : "", "parse-names" : false, "suffix" : "" }, { "dropping-particle" : "", "family" : "Alderson", "given" : "Amy", "non-dropping-particle" : "", "parse-names" : false, "suffix" : "" } ], "container-title" : "Neurobiology of aging", "id" : "ITEM-2", "issue" : "1", "issued" : { "date-parts" : [ [ "1996" ] ] }, "page" : "123-30", "title" : "Memory Improvement Following Induced Hyperinsulinemia in Alzheimer ' s Disease", "type" : "article-journal", "volume" : "17" }, "uris" : [ "http://www.mendeley.com/documents/?uuid=44a25dd8-f977-4388-92e1-786adcd4c45e" ] }, { "id" : "ITEM-3", "itemData" : { "abstract" : "Insulin receptors have been identified in limbic brain structures, but their functional relevance is still unclear. In order to characterize some of their effects, we evaluated auditory evoked brain potentials (AEP) in a vigilance task, behavioral measures of memory (recall of words) and selective attention (Stroop test) during infusion of insulin. The hormone was infused at two different rates (1.5 mU/kg x min, \"low insulin\", and 15 mU/kg x min, \"high insulin\"), inducing respectively serum levels of 543 +/- 34 and 24,029 +/- 1,595 pmol/l. This experimental design allowed to compare cognitive parameters under two conditions presenting markedly different insulin levels, but with minimal incidence on blood glucose concentrations since these were kept constant by glucose infusion. A \"no insulin treatment\" group was not included in order to avoid leaving patients infused with glucose without insulin treatment. Measures were taken during a baseline phase preceding insulin infusion and every 90 min during the 360 min of insulin infusion. Compared with \"low insulin\", \"high insulin\" induced a slow negative potential shift in the AEP over the frontal cortex (average amplitude, high insulin: 0.27 +/- 0.48 microV; low insulin: 1.87 +/- 0.48 microV, p &lt; 0.005), which was paralleled by enhanced memory performance (words recalled, high insulin: 22.04 +/- 0.93; low insulin: 19.29 +/- 0.92, p &lt; 0.05). Also, during \"high insulin\" subjects displayed enhanced performance on the Stroop test (p &lt; 0.05) and expressed less difficulty in thinking than during \"low insulin\" (p &lt; 0.03). Results indicate an improving effect of insulin on cognitive function, and may provide a frame for further investigations of neurobehavioral effects of insulin in patients with lowered or enhanced brain insulin, i.e., patients with Alzheimer's disease or diabetes mellitus.", "author" : [ { "dropping-particle" : "", "family" : "Kern", "given" : "W", "non-dropping-particle" : "", "parse-names" : false, "suffix" : "" }, { "dropping-particle" : "", "family" : "Peters", "given" : "A", "non-dropping-particle" : "", "parse-names" : false, "suffix" : "" }, { "dropping-particle" : "", "family" : "Fruehwald-Schultes", "given" : "B", "non-dropping-particle" : "", "parse-names" : false, "suffix" : "" }, { "dropping-particle" : "", "family" : "Deininger", "given" : "E", "non-dropping-particle" : "", "parse-names" : false, "suffix" : "" }, { "dropping-particle" : "", "family" : "Born", "given" : "J", "non-dropping-particle" : "", "parse-names" : false, "suffix" : "" }, { "dropping-particle" : "", "family" : "Fehm", "given" : "HL", "non-dropping-particle" : "", "parse-names" : false, "suffix" : "" } ], "container-title" : "Neuroendocrinology", "id" : "ITEM-3", "issue" : "4", "issued" : { "date-parts" : [ [ "2011" ] ] }, "page" : "270-80", "title" : "Improving influence of insulin on cognitive functions in humans.", "type" : "article-journal", "volume" : "74" }, "uris" : [ "http://www.mendeley.com/documents/?uuid=33e86a33-fcc3-4b8c-852f-cc6de574d831" ] }, { "id" : "ITEM-4", "itemData" : { "DOI" : "10.1093/brain/awn288", "ISSN" : "1460-2156", "PMID" : "19015157", "abstract" : "Insulin deficiency in type I diabetes may lead to cognitive impairment, cerebral atrophy and white matter abnormalities. We studied the impact of a novel delivery system using intranasal insulin (I-I) in a mouse model of type I diabetes (streptozotocin-induced) for direct targeting of pathological and cognitive deficits while avoiding potential adverse systemic effects. Daily I-I, subcutaneous insulin (S-I) or placebo in separate cohorts of diabetic and non-diabetic CD1 mice were delivered over 8 months of life. Radio-labelled insulin delivery revealed that I-I delivered more rapid and substantial insulin levels within the cerebrum with less systemic insulin detection when compared with S-I. I-I delivery slowed development of cognitive decline within weekly cognitive/behavioural testing, ameliorated monthly magnetic resonance imaging abnormalities, prevented quantitative morphological abnormalities in cerebrum, improved mouse mortality and reversed diabetes-mediated declines in mRNA and protein for phosphoinositide 3-kinase (PI3K)/Akt and for protein levels of the transcription factors cyclic AMP response element binding protein (CREB) and glycogen synthase kinase 3beta (GSK-3beta) within different cerebral regions. Although the murine diabetic brain was not subject to cellular loss, a diabetes-mediated loss of protein and mRNA for the synaptic elements synaptophysin and choline acetyltransferase was prevented with I-I delivery. As a mechanism of delivery, I-I accesses the brain readily and slows the development of diabetes-induced brain changes as compared to S-I delivery. This therapy and delivery mode, available in humans, may be of clinical utility for the prevention of pathological changes in the diabetic human brain.", "author" : [ { "dropping-particle" : "", "family" : "Francis", "given" : "George J", "non-dropping-particle" : "", "parse-names" : false, "suffix" : "" }, { "dropping-particle" : "", "family" : "Martinez", "given" : "Jose A", "non-dropping-particle" : "", "parse-names" : false, "suffix" : "" }, { "dropping-particle" : "", "family" : "Liu", "given" : "Wei Q", "non-dropping-particle" : "", "parse-names" : false, "suffix" : "" }, { "dropping-particle" : "", "family" : "Xu", "given" : "Kevin", "non-dropping-particle" : "", "parse-names" : false, "suffix" : "" }, { "dropping-particle" : "", "family" : "Ayer", "given" : "Amit", "non-dropping-particle" : "", "parse-names" : false, "suffix" : "" }, { "dropping-particle" : "", "family" : "Fine", "given" : "Jared", "non-dropping-particle" : "", "parse-names" : false, "suffix" : "" }, { "dropping-particle" : "", "family" : "Tuor", "given" : "Ursula I", "non-dropping-particle" : "", "parse-names" : false, "suffix" : "" }, { "dropping-particle" : "", "family" : "Glazner", "given" : "Gordon", "non-dropping-particle" : "", "parse-names" : false, "suffix" : "" }, { "dropping-particle" : "", "family" : "Hanson", "given" : "Leah R", "non-dropping-particle" : "", "parse-names" : false, "suffix" : "" }, { "dropping-particle" : "", "family" : "Frey II", "given" : "William H", "non-dropping-particle" : "", "parse-names" : false, "suffix" : "" }, { "dropping-particle" : "", "family" : "Toth", "given" : "Cory", "non-dropping-particle" : "", "parse-names" : false, "suffix" : "" } ], "container-title" : "Brain : A journal of neurology", "id" : "ITEM-4", "issue" : "Pt 12", "issued" : { "date-parts" : [ [ "2008", "12" ] ] }, "page" : "3311-34", "title" : "Intranasal insulin prevents cognitive decline, cerebral atrophy and white matter changes in murine type I diabetic encephalopathy.", "type" : "article-journal", "volume" : "131" }, "uris" : [ "http://www.mendeley.com/documents/?uuid=31400c04-3454-422b-bedf-1aeb690f23e8" ] }, { "id" : "ITEM-5", "itemData" : { "abstract" : "BACKGROUND: The 22q13 deletion syndrome (Phelan-McDermid syndrome) is characterised by a global developmental delay, absent or delayed speech, generalised hypotonia, autistic behaviour and characteristic phenotypic features. Intranasal insulin has been shown to improve declarative memory in healthy adult subjects and in patients with Alzheimer disease. AIMS: To assess if intranasal insulin is also able to improve the developmental delay in children with 22q13 deletion syndrome. METHODS: We performed exploratory clinical trials in six children with 22q13 deletion syndrome who received intranasal insulin over a period of 1 year. Short-term (during the first 6 weeks) and long-term effects (after 12 months of treatment) on motor skills, cognitive functions, or autonomous functions, speech and communication, emotional state, social behaviour, behavioural disorders, independence in daily living and education were assessed. RESULTS: The children showed marked short-term improvements in gross and fine motor activities, cognitive functions and educational level. Positive long-term effects were found for fine and gross motor activities, nonverbal communication, cognitive functions and autonomy. Possible side effects were found in one patient who displayed changes in balance, extreme sensitivity to touch and general loss of interest. One patient complained of intermittent nose bleeding. CONCLUSIONS: We conclude that long-term administration of intranasal insulin may benefit motor development, cognitive functions and spontaneous activity in children with 22q13 deletion syndrome.", "author" : [ { "dropping-particle" : "", "family" : "Schmidt", "given" : "H", "non-dropping-particle" : "", "parse-names" : false, "suffix" : "" }, { "dropping-particle" : "", "family" : "Kern", "given" : "W", "non-dropping-particle" : "", "parse-names" : false, "suffix" : "" }, { "dropping-particle" : "", "family" : "Giese", "given" : "R", "non-dropping-particle" : "", "parse-names" : false, "suffix" : "" }, { "dropping-particle" : "", "family" : "Hallschmid", "given" : "M", "non-dropping-particle" : "", "parse-names" : false, "suffix" : "" }, { "dropping-particle" : "", "family" : "Enders", "given" : "A", "non-dropping-particle" : "", "parse-names" : false, "suffix" : "" } ], "container-title" : "Journal of Medical Genetics", "id" : "ITEM-5", "issue" : "4", "issued" : { "date-parts" : [ [ "2009" ] ] }, "page" : "217-22", "title" : "Intranasal insulin to improve developmental delay in children with 22q13 deletion syndrome: an exploratory clinical trial.", "type" : "article-journal", "volume" : "46" }, "uris" : [ "http://www.mendeley.com/documents/?uuid=e4941104-261c-4786-9734-d142fb8c1201" ] } ], "mendeley" : { "formattedCitation" : "(252\u2013256)", "plainTextFormattedCitation" : "(252\u2013256)", "previouslyFormattedCitation" : "(252\u2013256)"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52–256)</w:t>
            </w:r>
            <w:r w:rsidRPr="00274D27">
              <w:rPr>
                <w:rFonts w:ascii="Times New Roman" w:eastAsia="Times New Roman" w:hAnsi="Times New Roman" w:cs="Times New Roman"/>
                <w:color w:val="000000"/>
                <w:szCs w:val="22"/>
                <w:lang w:eastAsia="en-IN"/>
              </w:rPr>
              <w:fldChar w:fldCharType="end"/>
            </w:r>
          </w:p>
        </w:tc>
        <w:tc>
          <w:tcPr>
            <w:tcW w:w="36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et1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Recent data indicate that insulin stimulates synthesis of the vasoconstrictor peptide endothelin-1 (ET-1) by cultured vascular endothelial cells in vitro. To determine whether insulin modulates ET levels in vivo and whether this effect is important in the pathogenesis of obesity-associated hypertension, we measured circulating immunoreactive ET-1 levels during euglycemic hyperinsulinemic clamps (20 mU/m2.min-1 for 120 minutes) in eight obese women (body mass index, 36 +/- 1 kg/m2) before and after 10 weeks on an 800-kcal/d protein-sparing liquid diet. During the clamp that preceded weight loss, insulin levels were increased from 17 +/- 2 to 51 +/- 3 mU/L and this was associated with an increment in ET-1 level from 28 +/- 3 to 33 +/- 3 pg/mL (P &lt; .05). After weight loss, insulin levels were increased from 10 +/- 2 to 47 +/- 3 mU/L during the clamp, and there was a corresponding increase in ET-1 levels from 24 +/- 3 to 30 +/- 3 pg/mL (P &lt; .025). The reduction in basal ET-1 level (from 28 +/- 3 to 24 +/- 3 pg/mL) with weight loss correlated strongly with the reduction in fasting immunoreactive insulin level (from 17 +/- 2 to 10 +/- 2 mU/L; r = .92, P &lt; .01). The decrease in blood pressure with weight loss (from 130 +/- 6/73 +/- 3 to 118 +/- 4/72 +/- 3 mm Hg) did not correlate with the corresponding reduction in circulating ET-1 levels. These results indicate that insulin modulates ET-1 levels in vivo.", "author" : [ { "dropping-particle" : "", "family" : "Wolpert", "given" : "HA", "non-dropping-particle" : "", "parse-names" : false, "suffix" : "" }, { "dropping-particle" : "", "family" : "Steen", "given" : "SN", "non-dropping-particle" : "", "parse-names" : false, "suffix" : "" }, { "dropping-particle" : "", "family" : "Istfan", "given" : "NW", "non-dropping-particle" : "", "parse-names" : false, "suffix" : "" }, { "dropping-particle" : "", "family" : "Simonson", "given" : "DC", "non-dropping-particle" : "", "parse-names" : false, "suffix" : "" } ], "container-title" : "Metabolism", "id" : "ITEM-1", "issue" : "8", "issued" : { "date-parts" : [ [ "1993" ] ] }, "page" : "1027-30", "title" : "Insulin modulates circulating endothelin-1 levels in humans.", "type" : "article-journal", "volume" : "42" }, "uris" : [ "http://www.mendeley.com/documents/?uuid=2801611f-3e47-402b-be4d-bf9f4319b318" ] } ], "mendeley" : { "formattedCitation" : "(257)", "plainTextFormattedCitation" : "(257)", "previouslyFormattedCitation" : "(257)"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57)</w:t>
            </w:r>
            <w:r w:rsidRPr="00274D27">
              <w:rPr>
                <w:rFonts w:ascii="Times New Roman" w:eastAsia="Times New Roman" w:hAnsi="Times New Roman" w:cs="Times New Roman"/>
                <w:color w:val="000000"/>
                <w:szCs w:val="22"/>
                <w:lang w:eastAsia="en-IN"/>
              </w:rPr>
              <w:fldChar w:fldCharType="end"/>
            </w:r>
          </w:p>
        </w:tc>
        <w:tc>
          <w:tcPr>
            <w:tcW w:w="30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grh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16/j.mce.2005.07.002", "ISSN" : "0303-7207", "PMID" : "16144737", "abstract" : "In mammals, reproduction is acutely regulated by metabolic status. Insulin is an important nutritional signal from the periphery that may regulate the reproductive axis. To determine whether insulin acts directly on the GnRH neuron, we performed studies in mouse-derived GnRH-expressing cell lines. Both insulin receptor protein and mRNA were detected in these cells. A saturation radioligand binding assay revealed high affinity, low capacity binding sites for insulin in GnRH neurons. Insulin also stimulated GnRH promoter activity in GnRH neurons. This effect was blocked by pretreatment with the MEK inhibitor, PD98059, indicating a role for MAP kinase signaling. In transient transfection studies, insulin treatment stimulated expression of a 1250 bp mouse GnRH gene promoter fragment four-fold when compared to promoter activity in untreated cells. In contrast, insulin did not stimulate activity of a 587 bp fragment of the mGnRH gene promoter, indicating that the promoter elements mediating insulin stimulation of the GnRH promoter are located between -1250 and -587 bp. Our studies suggest that insulin may regulate reproductive function by direct effects on the GnRH neurons and specifically by stimulating GnRH gene expression.", "author" : [ { "dropping-particle" : "", "family" : "Kim", "given" : "Helen H", "non-dropping-particle" : "", "parse-names" : false, "suffix" : "" }, { "dropping-particle" : "", "family" : "DiVall", "given" : "Sara a", "non-dropping-particle" : "", "parse-names" : false, "suffix" : "" }, { "dropping-particle" : "", "family" : "Deneau", "given" : "Robyn M", "non-dropping-particle" : "", "parse-names" : false, "suffix" : "" }, { "dropping-particle" : "", "family" : "Wolfe", "given" : "Andrew", "non-dropping-particle" : "", "parse-names" : false, "suffix" : "" } ], "container-title" : "Molecular and Cellular Endocrinology", "id" : "ITEM-1", "issue" : "1-2", "issued" : { "date-parts" : [ [ "2005", "10", "20" ] ] }, "page" : "42-9", "title" : "Insulin regulation of GnRH gene expression through MAP kinase signaling pathways.", "type" : "article-journal", "volume" : "242" }, "uris" : [ "http://www.mendeley.com/documents/?uuid=2daeca3e-7d5b-4d3f-8e1f-9f85bb959f1d" ] } ], "mendeley" : { "formattedCitation" : "(258)", "plainTextFormattedCitation" : "(258)", "previouslyFormattedCitation" : "(258)"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58)</w:t>
            </w:r>
            <w:r w:rsidRPr="00274D27">
              <w:rPr>
                <w:rFonts w:ascii="Times New Roman" w:eastAsia="Times New Roman" w:hAnsi="Times New Roman" w:cs="Times New Roman"/>
                <w:color w:val="000000"/>
                <w:szCs w:val="22"/>
                <w:lang w:eastAsia="en-IN"/>
              </w:rPr>
              <w:fldChar w:fldCharType="end"/>
            </w:r>
          </w:p>
        </w:tc>
        <w:tc>
          <w:tcPr>
            <w:tcW w:w="35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ktg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ISSN" : "0021-9258", "PMID" : "6993467", "abstract" : "The enzyme which oxidizes alpha-keto[1-14C]isocaproate to 14CO2 is activated by incubation of adipose tissue segments with insulin. A 3-fold reduction in the apparent Km of the enzyme for alpha-ketoisocaproate was observed when homogenates of adipose tissue segments treated with insulin were compared to homogenates of control tissues. The enzyme was assayed at various times after homogenization of adipose tissue segments. Relatively small changes were observed in the activity from control or insulin-treated tissues for 30 min after homogenization. The persistence of the insulin effect after homogenization suggests that insulin may cause a covalent modification of the enzyme. The possibility that alpha-ketoisocaproate is oxidized by pyruvate dehydrogenase, which is also stimulated by insulin, is unlikely since the enzyme responsible for oxidation of 14C-labeled branched chain alpha-keto acids can be inactivated by heat at a rate distinct from that of pyruvate dehydrogenase. Moreover, unlabeled branched chain alpha-keto acids inhibit the oxidation of alpha-keto[1-14C]isocaproate but not that of [1-14C]pyruvate. Branched chain alpha-keto acid hydrogenase can be activated by incubation of adipose tissue homogenates in the presence of magnesium chloride and in the absence of ATP. The addition of ATP plus an ATP-regenerating system reverses the activation of the enzyme. The apparent Km of the enzyme is reduced and the Vmax is increased by incubation of tissue extracts under appropriate conditions.", "author" : [ { "dropping-particle" : "", "family" : "Frick", "given" : "G Peter", "non-dropping-particle" : "", "parse-names" : false, "suffix" : "" }, { "dropping-particle" : "", "family" : "Goodman", "given" : "H Maurice", "non-dropping-particle" : "", "parse-names" : false, "suffix" : "" } ], "container-title" : "The Journal of biological chemistry", "id" : "ITEM-1", "issue" : "13", "issued" : { "date-parts" : [ [ "1980", "7", "10" ] ] }, "note" : "Read the first 7 lines of the abstract. ins decreases km of enzyme. enzyme degrades keto acids. When km decreases. efficiency of the enzyme increases. Hence, ins - ktg0", "page" : "6186-92", "title" : "Insulin regulation of branched chain alpha-keto acid dehydrogenase in adipose tissue.", "type" : "article-journal", "volume" : "255" }, "uris" : [ "http://www.mendeley.com/documents/?uuid=0ebe4485-89d4-4823-bcf7-5117da1535ff" ] } ], "mendeley" : { "formattedCitation" : "(259)", "plainTextFormattedCitation" : "(259)", "previouslyFormattedCitation" : "(259)"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59)</w:t>
            </w:r>
            <w:r w:rsidRPr="00274D27">
              <w:rPr>
                <w:rFonts w:ascii="Times New Roman" w:eastAsia="Times New Roman" w:hAnsi="Times New Roman" w:cs="Times New Roman"/>
                <w:color w:val="000000"/>
                <w:szCs w:val="22"/>
                <w:lang w:eastAsia="en-IN"/>
              </w:rPr>
              <w:fldChar w:fldCharType="end"/>
            </w:r>
          </w:p>
        </w:tc>
        <w:tc>
          <w:tcPr>
            <w:tcW w:w="28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D35A7D">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nd0</w:t>
            </w:r>
            <w:r w:rsidR="00D35A7D">
              <w:rPr>
                <w:rFonts w:ascii="Times New Roman" w:eastAsia="Times New Roman" w:hAnsi="Times New Roman" w:cs="Times New Roman"/>
                <w:color w:val="000000"/>
                <w:szCs w:val="22"/>
                <w:lang w:eastAsia="en-IN"/>
              </w:rPr>
              <w:fldChar w:fldCharType="begin" w:fldLock="1"/>
            </w:r>
            <w:r w:rsidR="00D35A7D">
              <w:rPr>
                <w:rFonts w:ascii="Times New Roman" w:eastAsia="Times New Roman" w:hAnsi="Times New Roman" w:cs="Times New Roman"/>
                <w:color w:val="000000"/>
                <w:szCs w:val="22"/>
                <w:lang w:eastAsia="en-IN"/>
              </w:rPr>
              <w:instrText>ADDIN CSL_CITATION { "citationItems" : [ { "id" : "ITEM-1", "itemData" : { "DOI" : "10.1038/oby.2005.62", "ISSN" : "1071-7323", "PMID" : "15833944", "abstract" : "OBJECTIVE: In vitro, insulin and endothelin (ET) both modulate adiponectin secretion from adipocyte cell lines. The current studies were performed to assess whether endogenous ET contributes to the acute action of insulin infusions on adiponectin levels in vivo in humans. RESEARCH METHODS AND PROCEDURES: We studied 17 lean and 20 obese subjects (BMI 21.8 +/- 2.2 and 34.0 +/- 5.0 kg/m(2), respectively). Hyperinsulinemic euglycemic clamp studies were performed using insulin infusion rates of 10, 30, or 300 mU/m(2) per minute alone or with concurrent infusion of BQ123, an antagonist of type A ET receptors. Circulating adiponectin levels were assessed at baseline and after achievement of steady-state glucose with the insulin infusion. RESULTS: Adiponectin levels were lower in obese than lean subjects (6.76 +/- 3.66 vs. 8.37 +/- 2.79 microg/mL, p = 0.0148 adjusted for differences across gender). Insulin infusions suppressed adiponectin by a mean of 7.8% (p &lt; 0.0001). In a subset of 13 lean and 14 obese subjects for whom data with and without BQ123 were available, there was no evident effect of BQ123 to modulate clamp-associated suppression of adiponectin (p = 0.16). Surprisingly, there was no evident relationship between steady-state insulin concentrations and adiponectin suppression (r = 0.14, p = 0.30), and again no effect of BQ123 to modify this relationship was seen. DISCUSSION: Despite baseline differences in adiponectin levels, we observed equal suppression of adiponectin with insulin infusions in lean and obese subjects. ET receptor antagonism with BQ123 did not modulate this effect, suggesting that endogenous ET does not have a role in modifying the acute effects of insulin on adiponectin production and/or disposition.", "author" : [ { "dropping-particle" : "", "family" : "Brame", "given" : "Lori a", "non-dropping-particle" : "", "parse-names" : false, "suffix" : "" }, { "dropping-particle" : "V", "family" : "Considine", "given" : "Robert", "non-dropping-particle" : "", "parse-names" : false, "suffix" : "" }, { "dropping-particle" : "", "family" : "Yamauchi", "given" : "Mikako", "non-dropping-particle" : "", "parse-names" : false, "suffix" : "" }, { "dropping-particle" : "", "family" : "Baron", "given" : "Alain D", "non-dropping-particle" : "", "parse-names" : false, "suffix" : "" }, { "dropping-particle" : "", "family" : "Mather", "given" : "Kieren J", "non-dropping-particle" : "", "parse-names" : false, "suffix" : "" } ], "container-title" : "Obesity research", "id" : "ITEM-1", "issue" : "3", "issued" : { "date-parts" : [ [ "2005", "3" ] ] }, "page" : "582-8", "title" : "Insulin and endothelin in the acute regulation of adiponectin in vivo in humans.", "type" : "article-journal", "volume" : "13" }, "uris" : [ "http://www.mendeley.com/documents/?uuid=e66d8dfa-afc1-478e-85f1-fc2d2806429b" ] }, { "id" : "ITEM-2", "itemData" : { "abstract" : "Adiponectin is an adipocyte-derived protein that has a regulatory role in energy homeostasis and influences insulin sensitivity. Its effects on glucose utilization and lipid metabolism are mediated by AdipoR1 and AdipoR2. How insulin affects adiponectin gene expression and secretion is still controversial. This study was conducted to determine the expression of adiponectin, AdipRs and PPAR-\u03b3 during the differentiation of bovine preadipocytes and the effect of insulin on expression of these genes in bovine adipocytes. The bovine preadipocytes started to accumulate lipids three days after differentiation was induced, with increased expression of adiponectin, AdipoR2 and PPAR-\u03b3 mRNAs. Insulin decreased the expression of adiponectin mRNA in a dose- and time-dependent fashion, and the inhibition was detectable at insulin concentrations as low as 10 nM and as early as 2 h after addition of 100 nM insulin. Insulin also inhibited the expression of AdipoR2 mRNA at concentrations from 1 to 1,000 nM or 24 h after addition of 100 nM insulin, but did not affect the expression of AdipoR1 in bovine adipocytes. Inhibition of PI3K with LY294002 reversed the inhibition of adiponectin and AdipoR2 mRNA expression by insulin. These results suggest that insulin suppresses the expression of adiponectin and AdipoR2 at least partially via the PI3K signal pathway.", "author" : [ { "dropping-particle" : "", "family" : "Sun", "given" : "Y G", "non-dropping-particle" : "", "parse-names" : false, "suffix" : "" }, { "dropping-particle" : "", "family" : "Zan", "given" : "L S", "non-dropping-particle" : "", "parse-names" : false, "suffix" : "" }, { "dropping-particle" : "", "family" : "Wang", "given" : "H B", "non-dropping-particle" : "", "parse-names" : false, "suffix" : "" }, { "dropping-particle" : "", "family" : "Guo", "given" : "H F", "non-dropping-particle" : "", "parse-names" : false, "suffix" : "" }, { "dropping-particle" : "", "family" : "Yang", "given" : "D P", "non-dropping-particle" : "", "parse-names" : false, "suffix" : "" }, { "dropping-particle" : "", "family" : "Zhao", "given" : "X L", "non-dropping-particle" : "", "parse-names" : false, "suffix" : "" }, { "dropping-particle" : "", "family" : "Gui", "given" : "L S", "non-dropping-particle" : "", "parse-names" : false, "suffix" : "" } ], "container-title" : "Asian - Australasian Journal of Animal Sciences", "id" : "ITEM-2", "issue" : "10", "issued" : { "date-parts" : [ [ "2009" ] ] }, "page" : "1429-1436", "title" : "Insulin Inhibits the Expression of Adiponectin and AdipoR2 mRNA in Cultured Bovine Adipocytes", "type" : "article-journal", "volume" : "22" }, "uris" : [ "http://www.mendeley.com/documents/?uuid=7aaa9547-6d10-4575-8cea-25ecb0aa3f09" ] } ], "mendeley" : { "formattedCitation" : "(260,261)", "plainTextFormattedCitation" : "(260,261)", "previouslyFormattedCitation" : "(260,261)" }, "properties" : { "noteIndex" : 0 }, "schema" : "https://github.com/citation-style-language/schema/raw/master/csl-citation.json" }</w:instrText>
            </w:r>
            <w:r w:rsidR="00D35A7D">
              <w:rPr>
                <w:rFonts w:ascii="Times New Roman" w:eastAsia="Times New Roman" w:hAnsi="Times New Roman" w:cs="Times New Roman"/>
                <w:color w:val="000000"/>
                <w:szCs w:val="22"/>
                <w:lang w:eastAsia="en-IN"/>
              </w:rPr>
              <w:fldChar w:fldCharType="separate"/>
            </w:r>
            <w:r w:rsidR="00D35A7D" w:rsidRPr="00D35A7D">
              <w:rPr>
                <w:rFonts w:ascii="Times New Roman" w:eastAsia="Times New Roman" w:hAnsi="Times New Roman" w:cs="Times New Roman"/>
                <w:noProof/>
                <w:color w:val="000000"/>
                <w:szCs w:val="22"/>
                <w:lang w:eastAsia="en-IN"/>
              </w:rPr>
              <w:t>(260,261)</w:t>
            </w:r>
            <w:r w:rsidR="00D35A7D">
              <w:rPr>
                <w:rFonts w:ascii="Times New Roman" w:eastAsia="Times New Roman" w:hAnsi="Times New Roman" w:cs="Times New Roman"/>
                <w:color w:val="000000"/>
                <w:szCs w:val="22"/>
                <w:lang w:eastAsia="en-IN"/>
              </w:rPr>
              <w:fldChar w:fldCharType="end"/>
            </w:r>
          </w:p>
        </w:tc>
        <w:tc>
          <w:tcPr>
            <w:tcW w:w="26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nox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172/JCI117433", "ISSN" : "0021-9738", "PMID" : "8083357", "abstract" : "The purpose of this study was to examine whether insulin's effect to vasodilate skeletal muscle vasculature is mediated by endothelium-derived nitric oxide (EDNO). N-monomethyl-L-arginine (L-NMMA), a specific inhibitor of NO synthase, was administered directly into the femoral artery of normal subjects at a dose of 16 mg/min and leg blood flow (LBF) was measured during an infusion of saline (NS) or during a euglycemic hyperinsulinemic clamp (HIC) designed to approximately double LBF. In response to the intrafemoral artery infusion of L-NMMA, LBF decreased from 0.296 +/- 0.032 to 0.235 +/- 0.022 liters/min during NS and from 0.479 +/- 0.118 to 0.266 +/- 0.052 liters/min during HIC, P &lt; 0.03. The proportion of NO-dependent LBF during NS and HIC was approximately 20% and approximately 40%, respectively, P &lt; 0.003 (NS vs. HIC). To elucidate whether insulin increases EDNO synthesis/release or EDNO action, vasodilative responses to graded intrafemoral artery infusions of the endothelium-dependent vasodilator methacholine chloride (MCh) or the endothelium-independent vasodilator sodium nitroprusside (SNP) were studied in normal subjects during either NS or HIC. LBF increments in response to intrafemoral artery infusions of MCh but not SNP were augmented during HIC versus NS, P &lt; 0.03. In summary, insulin-mediated vasodilation is EDNO dependent. Insulin vasodilation of skeletal muscle vasculature most likely occurs via increasing EDNO synthesis/release. Thus, insulin appears to be a novel modulator of the EDNO system.", "author" : [ { "dropping-particle" : "", "family" : "Steinberg", "given" : "H O", "non-dropping-particle" : "", "parse-names" : false, "suffix" : "" }, { "dropping-particle" : "", "family" : "Brechtel", "given" : "G", "non-dropping-particle" : "", "parse-names" : false, "suffix" : "" }, { "dropping-particle" : "", "family" : "Johnson", "given" : "a", "non-dropping-particle" : "", "parse-names" : false, "suffix" : "" }, { "dropping-particle" : "", "family" : "Fineberg", "given" : "N", "non-dropping-particle" : "", "parse-names" : false, "suffix" : "" }, { "dropping-particle" : "", "family" : "Baron", "given" : "a D", "non-dropping-particle" : "", "parse-names" : false, "suffix" : "" } ], "container-title" : "The Journal of clinical investigation", "id" : "ITEM-1", "issue" : "3", "issued" : { "date-parts" : [ [ "1994", "9" ] ] }, "page" : "1172-9", "title" : "Insulin-mediated skeletal muscle vasodilation is nitric oxide dependent. A novel action of insulin to increase nitric oxide release.", "type" : "article-journal", "volume" : "94" }, "uris" : [ "http://www.mendeley.com/documents/?uuid=8de62f48-5ef9-4508-8d51-15cf8689da2e" ] }, { "id" : "ITEM-2", "itemData" : { "DOI" : "10.1161/01.CIR.101.6.676", "ISSN" : "0009-7322", "abstract" : "Background\u2014The vasodilatory effect of insulin can be acute or increase with time from 1 to 7 hours, suggesting that insulin may enhance the expression of endothelial nitric oxide synthase (eNOS) in endothelial cells. The objective of the present study was to characterize the extent and signaling pathways by which insulin regulates the expression of eNOS in endothelial cells and vascular tissues. Methods and Results\u2014Physiological concentrations of insulin (10210 to 1027 mmol/L) increased the levels of eNOS mRNA, protein, and activity by 2-fold after 2 to 8 hours of incubation in cultured bovine aortic endothelial cells. Insulin enhanced eNOS gene expression in microvessels isolated from Zucker lean rats but not from insulin-resistant Zucker fatty rats. Inhibitors of phosphatidylinositol-3 kinase (PI-3 kinase) decreased the effect of insulin on eNOS gene expression, but a general protein kinase C (PKC) inhibitor, GF109203X or PKCb isoform inhibitor, LY333531 enhanced eNOS expression. In contrast, PKC activators inhibited both the activation by insulin of PI-3 kinase and eNOS mRNA levels. Overexpression of PKCb isoform in endothelial cells inhibited the stimulation by insulin of eNOS expression and PI-3 kinase activities in parallel. Conclusions\u2014Insulin can regulate the expression of eNOS gene, mediated by the activation of PI-3 kinase, in endothelial cells and microvessels. Thus, insulin may chronically modulate vascular tone. The activation of PKC in the vascular tissues as in insulin resistance and diabetes may inhibit PI-3 kinase activity and eNOS expression and may lead to endothelial dysfunctions in these pathological states.", "author" : [ { "dropping-particle" : "", "family" : "Kuboki", "given" : "Koji", "non-dropping-particle" : "", "parse-names" : false, "suffix" : "" }, { "dropping-particle" : "", "family" : "Jiang", "given" : "Zhen Y.", "non-dropping-particle" : "", "parse-names" : false, "suffix" : "" }, { "dropping-particle" : "", "family" : "Takahara", "given" : "Noriko", "non-dropping-particle" : "", "parse-names" : false, "suffix" : "" }, { "dropping-particle" : "", "family" : "Ha", "given" : "Sung Woo", "non-dropping-particle" : "", "parse-names" : false, "suffix" : "" }, { "dropping-particle" : "", "family" : "Igarashi", "given" : "Masahiko", "non-dropping-particle" : "", "parse-names" : false, "suffix" : "" }, { "dropping-particle" : "", "family" : "Yamauchi", "given" : "Teruaki", "non-dropping-particle" : "", "parse-names" : false, "suffix" : "" }, { "dropping-particle" : "", "family" : "Feener", "given" : "Edward P.", "non-dropping-particle" : "", "parse-names" : false, "suffix" : "" }, { "dropping-particle" : "", "family" : "Herbert", "given" : "Terrance P.", "non-dropping-particle" : "", "parse-names" : false, "suffix" : "" }, { "dropping-particle" : "", "family" : "Rhodes", "given" : "Christopher J.", "non-dropping-particle" : "", "parse-names" : false, "suffix" : "" }, { "dropping-particle" : "", "family" : "King", "given" : "George L.", "non-dropping-particle" : "", "parse-names" : false, "suffix" : "" } ], "container-title" : "Circulation", "id" : "ITEM-2", "issue" : "6", "issued" : { "date-parts" : [ [ "2000", "2", "15" ] ] }, "page" : "676-681", "title" : "Regulation of Endothelial Constitutive Nitric Oxide Synthase Gene Expression in Endothelial Cells and In Vivo : A Specific Vascular Action of Insulin", "type" : "article-journal", "volume" : "101" }, "uris" : [ "http://www.mendeley.com/documents/?uuid=e2764e28-b8c0-40cb-9e3b-0b969499a127" ] } ], "mendeley" : { "formattedCitation" : "(262,263)", "plainTextFormattedCitation" : "(262,263)", "previouslyFormattedCitation" : "(262,263)"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62,263)</w:t>
            </w:r>
            <w:r w:rsidRPr="00274D27">
              <w:rPr>
                <w:rFonts w:ascii="Times New Roman" w:eastAsia="Times New Roman" w:hAnsi="Times New Roman" w:cs="Times New Roman"/>
                <w:color w:val="000000"/>
                <w:szCs w:val="22"/>
                <w:lang w:eastAsia="en-IN"/>
              </w:rPr>
              <w:fldChar w:fldCharType="end"/>
            </w:r>
          </w:p>
        </w:tc>
        <w:tc>
          <w:tcPr>
            <w:tcW w:w="22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gmo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Myoelectrical and mechanical activities were chronically recorded by use of nichrome electrodes and miniaturized strain-gage transducers sutured on the serosa of the antrum, the duodenum, and the jejunum. In a first experiment (n = 6 rats) the early (0-6 h) and late (greater than 4 days) effects of streptozotocin (65 mg/kg i.v.) was recorded. In addition, the effect of insulin (1-5 IU/kg) and glucagon (6-200 micrograms/kg) administered intravenously were studied separately each in groups of seven normal and streptozotocin-induced diabetic-fed and fasted rats. The results indicated that within the 30 min following streptozotocin administration there was a significant stimulation of the duodenal and jejunal motility lasting 46 +/- 8 min. When diabetes was established as shown by the basal blood glucose level obtained in those rats (2.30 +/- 0.84 g/L), a progressive decrease of the frequency of the migrating myoelectric complex was observed along with a disorganization of the regular spiking activity phases without disturbing the basal electrical rhythm. Comparing with the basal level, a significant increase in the gastrointestinal motility indexes (MI) appeared both in fasted (p less than 0.01) and fed (p less than 0.05) normal animals, 13.1 +/- 1.6 min after an i.v. injection of 1 IU/kg insulin. Motor effects of glucagon were related to the dose. When used at 25 microgram/kg a disorganization of the spiking activity was observed with a stimulation of the contractile activity in the jejunum. At higher dosages, i.e., 100 micrograms/kg, it induced an immediate and significant decrease of motility at any level tested and lasting up to 20 +/- 7 min. The motility responses to both hormones were lower in diabetic than in normal rats.", "author" : [ { "dropping-particle" : "", "family" : "Pascaud", "given" : "X", "non-dropping-particle" : "", "parse-names" : false, "suffix" : "" }, { "dropping-particle" : "", "family" : "Ferre", "given" : "JP", "non-dropping-particle" : "", "parse-names" : false, "suffix" : "" }, { "dropping-particle" : "", "family" : "Genton", "given" : "M", "non-dropping-particle" : "", "parse-names" : false, "suffix" : "" }, { "dropping-particle" : "", "family" : "Roger", "given" : "A", "non-dropping-particle" : "", "parse-names" : false, "suffix" : "" }, { "dropping-particle" : "", "family" : "Ruckebusch", "given" : "M", "non-dropping-particle" : "", "parse-names" : false, "suffix" : "" }, { "dropping-particle" : "", "family" : "Bueno", "given" : "L", "non-dropping-particle" : "", "parse-names" : false, "suffix" : "" } ], "container-title" : "Canadian Journal of Physiology and Pharmacology", "id" : "ITEM-1", "issue" : "7", "issued" : { "date-parts" : [ [ "1982" ] ] }, "page" : "960-7", "title" : "Intestinal motility responses to insulin and glucagon in streptozotocin diabetic rats", "type" : "article-journal", "volume" : "60" }, "uris" : [ "http://www.mendeley.com/documents/?uuid=d8898097-d1a9-4b72-ac09-56789d6fe66c" ] } ], "mendeley" : { "formattedCitation" : "(264)", "plainTextFormattedCitation" : "(264)", "previouslyFormattedCitation" : "(264)"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64)</w:t>
            </w:r>
            <w:r w:rsidRPr="00274D27">
              <w:rPr>
                <w:rFonts w:ascii="Times New Roman" w:eastAsia="Times New Roman" w:hAnsi="Times New Roman" w:cs="Times New Roman"/>
                <w:color w:val="000000"/>
                <w:szCs w:val="22"/>
                <w:lang w:eastAsia="en-IN"/>
              </w:rPr>
              <w:fldChar w:fldCharType="end"/>
            </w:r>
          </w:p>
        </w:tc>
        <w:tc>
          <w:tcPr>
            <w:tcW w:w="2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20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540BBB" w:rsidRPr="00274D27" w:rsidRDefault="00540BBB" w:rsidP="00096370">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sulin Action</w:t>
            </w:r>
            <w:r w:rsidRPr="00274D27">
              <w:rPr>
                <w:rFonts w:ascii="Times New Roman" w:hAnsi="Times New Roman" w:cs="Times New Roman"/>
                <w:szCs w:val="22"/>
                <w:vertAlign w:val="superscript"/>
              </w:rPr>
              <w:t>$$</w:t>
            </w:r>
          </w:p>
        </w:tc>
        <w:tc>
          <w:tcPr>
            <w:tcW w:w="200" w:type="pct"/>
            <w:tcBorders>
              <w:top w:val="nil"/>
              <w:left w:val="nil"/>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ina</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szCs w:val="22"/>
                <w:lang w:eastAsia="en-IN"/>
              </w:rPr>
            </w:pPr>
            <w:r w:rsidRPr="00274D27">
              <w:rPr>
                <w:rFonts w:ascii="Times New Roman" w:eastAsia="Times New Roman" w:hAnsi="Times New Roman" w:cs="Times New Roman"/>
                <w:szCs w:val="22"/>
                <w:lang w:eastAsia="en-IN"/>
              </w:rPr>
              <w:t>pgl0</w:t>
            </w:r>
            <w:r w:rsidRPr="00274D27">
              <w:rPr>
                <w:rFonts w:ascii="Times New Roman" w:eastAsia="Times New Roman" w:hAnsi="Times New Roman" w:cs="Times New Roman"/>
                <w:szCs w:val="22"/>
                <w:lang w:eastAsia="en-IN"/>
              </w:rPr>
              <w:fldChar w:fldCharType="begin" w:fldLock="1"/>
            </w:r>
            <w:r w:rsidR="001C2632">
              <w:rPr>
                <w:rFonts w:ascii="Times New Roman" w:eastAsia="Times New Roman" w:hAnsi="Times New Roman" w:cs="Times New Roman"/>
                <w:szCs w:val="22"/>
                <w:lang w:eastAsia="en-IN"/>
              </w:rPr>
              <w:instrText>ADDIN CSL_CITATION { "citationItems" : [ { "id" : "ITEM-1", "itemData" : { "DOI" : "10.4103/0253-7613.91879", "ISSN" : "1998-3751", "PMID" : "22345880", "abstract" : "Aim: As injection is not an ideal means for insulin delivery, various attempts have been made to administer insulin orally until now. The development of an oral dosage form of insulin would help diabetic patients and make the treatment more convenient. The aim of the present study is to evaluate the effectiveness of an oral insulin formulation containing polar and non-polar ingredients. Materials and Methods: New excipient for oral insulin administration in normal and diabetic rats was evaluated by measuring blood glucose concentrations in two groups (10 rats each) of normal and streptozotocin-induced diabetic rats. Oral insulin was administrated and blood glucose was measured by glucometer at 0, 1, 2, 3 and 4 h post-feeding. The data was compared by Student's t test. Results: Oral insulin formulation significantly (P&lt;0.05) reduced blood glucose from 100 mg/dl to 33.73 mg/dl and 451.66 mg/dl to 200.83 mg/dl at 4 h in normal and diabetic rats, respectively. Conclusion: The novel excipient used could protect insulin from gastric and pancreatic enzymes and reduce blood glucose concentration in both healthy and diabetic rats suggesting that oral delivery of insulin is feasible in a near future.", "author" : [ { "dropping-particle" : "", "family" : "Najafzadeh", "given" : "Hossein", "non-dropping-particle" : "", "parse-names" : false, "suffix" : "" }, { "dropping-particle" : "", "family" : "Kooshapur", "given" : "Hossein", "non-dropping-particle" : "", "parse-names" : false, "suffix" : "" }, { "dropping-particle" : "", "family" : "Kianidehkordi", "given" : "Fakhri", "non-dropping-particle" : "", "parse-names" : false, "suffix" : "" } ], "container-title" : "Indian journal of pharmacology", "id" : "ITEM-1", "issue" : "1", "issued" : { "date-parts" : [ [ "2012", "1" ] ] }, "page" : "103-5", "title" : "Evaluation of an oral insulin formulation in normal and diabetic rats.", "type" : "article-journal", "volume" : "44" }, "uris" : [ "http://www.mendeley.com/documents/?uuid=5b7775fc-dd96-4163-bb17-2c4388acd6b3" ] }, { "id" : "ITEM-2", "itemData" : { "DOI" : "10.1385/ENDO:14:3:349", "ISSN" : "1355-008X", "PMID" : "11444432", "abstract" : "Insulin-like growth factor-1 (IGF-1) is a hormone that is important in the regulation of growth processes and additionally has been demonstrated to modulate metabolic and autonomic responses. Some of its effects are mediated by the central nervous system (CNS), and there are IGF-1 receptors dispersed throughout the CNS. Both IGF-1 and insulin alter peripheral metabolic and autonomic nervous activity by a central mechanism, and the well-defined role of insulin in the regulation of feeding, especially in diabetes, led us to investigate the effect of chronic central administration of IGF-1 on metabolic and feeding parameters in normal and diabetic rats. Normal and diabetic rats with intracerebroventricular cannulas were given IGF-1, insulin (0.5 nmol/animal), or artificial cerebrospinal fluid via cannula twice daily for 4 d. Blood samples were collected on d 2 and 4, and the body weights and food intake were recorded daily. IGF-1 administered intracerebroventricularly did not alter plasma glucose, insulin, body weight, or food intake in normal rats. However, in diabetic animals, IGF-1 decreased food intake but did not alter blood glucose or plasma insulin. In correlated studies, intracerebroventricular insulin decreased food intake in both normal and diabetic animals. From these studies, we conclude that IGF-1 may act centrally to decrease food intake in the hyperphagic diabetic animals but not in normal animals. This suggests that diabetic animals have an increased sensitivity to CNS IGF-1.", "author" : [ { "dropping-particle" : "", "family" : "Lu", "given" : "Huiqing", "non-dropping-particle" : "", "parse-names" : false, "suffix" : "" }, { "dropping-particle" : "", "family" : "Martinez-Nieves", "given" : "Brenda", "non-dropping-particle" : "", "parse-names" : false, "suffix" : "" }, { "dropping-particle" : "", "family" : "Lapanowski", "given" : "Karen", "non-dropping-particle" : "", "parse-names" : false, "suffix" : "" }, { "dropping-particle" : "", "family" : "Dunbar", "given" : "Joseph", "non-dropping-particle" : "", "parse-names" : false, "suffix" : "" } ], "container-title" : "Endocrine", "id" : "ITEM-2", "issue" : "3", "issued" : { "date-parts" : [ [ "2001", "4" ] ] }, "page" : "349-52", "title" : "Intracerebroventricular insulin-like growth factor-1 decreases feeding in diabetic rats.", "type" : "article-journal", "volume" : "14" }, "uris" : [ "http://www.mendeley.com/documents/?uuid=331a9c1d-7383-4753-af4e-7194a644e98d" ] } ], "mendeley" : { "formattedCitation" : "(265,266)", "plainTextFormattedCitation" : "(265,266)", "previouslyFormattedCitation" : "(265,266)" }, "properties" : { "noteIndex" : 0 }, "schema" : "https://github.com/citation-style-language/schema/raw/master/csl-citation.json" }</w:instrText>
            </w:r>
            <w:r w:rsidRPr="00274D27">
              <w:rPr>
                <w:rFonts w:ascii="Times New Roman" w:eastAsia="Times New Roman" w:hAnsi="Times New Roman" w:cs="Times New Roman"/>
                <w:szCs w:val="22"/>
                <w:lang w:eastAsia="en-IN"/>
              </w:rPr>
              <w:fldChar w:fldCharType="separate"/>
            </w:r>
            <w:r w:rsidR="001C2632" w:rsidRPr="001C2632">
              <w:rPr>
                <w:rFonts w:ascii="Times New Roman" w:eastAsia="Times New Roman" w:hAnsi="Times New Roman" w:cs="Times New Roman"/>
                <w:noProof/>
                <w:szCs w:val="22"/>
                <w:lang w:eastAsia="en-IN"/>
              </w:rPr>
              <w:t>(265,266)</w:t>
            </w:r>
            <w:r w:rsidRPr="00274D27">
              <w:rPr>
                <w:rFonts w:ascii="Times New Roman" w:eastAsia="Times New Roman" w:hAnsi="Times New Roman" w:cs="Times New Roman"/>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D35A7D">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gng0</w:t>
            </w:r>
            <w:r w:rsidR="00D35A7D">
              <w:rPr>
                <w:rFonts w:ascii="Times New Roman" w:eastAsia="Times New Roman" w:hAnsi="Times New Roman" w:cs="Times New Roman"/>
                <w:color w:val="000000"/>
                <w:szCs w:val="22"/>
                <w:lang w:eastAsia="en-IN"/>
              </w:rPr>
              <w:fldChar w:fldCharType="begin" w:fldLock="1"/>
            </w:r>
            <w:r w:rsidR="00D35A7D">
              <w:rPr>
                <w:rFonts w:ascii="Times New Roman" w:eastAsia="Times New Roman" w:hAnsi="Times New Roman" w:cs="Times New Roman"/>
                <w:color w:val="000000"/>
                <w:szCs w:val="22"/>
                <w:lang w:eastAsia="en-IN"/>
              </w:rPr>
              <w:instrText>ADDIN CSL_CITATION { "citationItems" : [ { "id" : "ITEM-1", "itemData" : { "DOI" : "10.1038/nature03439", "ISSN" : "1476-4687", "PMID" : "15846348", "abstract" : "Obesity is the driving force behind the worldwide increase in the prevalence of type 2 diabetes mellitus. Hyperglycaemia is a hallmark of diabetes and is largely due to increased hepatic gluconeogenesis. The medial hypothalamus is a major integrator of nutritional and hormonal signals, which play pivotal roles not only in the regulation of energy balance but also in the modulation of liver glucose output. Bidirectional changes in hypothalamic insulin signalling therefore result in parallel changes in both energy balance and glucose metabolism. Here we show that activation of ATP-sensitive potassium (K(ATP)) channels in the mediobasal hypothalamus is sufficient to lower blood glucose levels through inhibition of hepatic gluconeogenesis. Finally, the infusion of a K(ATP) blocker within the mediobasal hypothalamus, or the surgical resection of the hepatic branch of the vagus nerve, negates the effects of central insulin and halves the effects of systemic insulin on hepatic glucose production. Consistent with these results, mice lacking the SUR1 subunit of the K(ATP) channel are resistant to the inhibitory action of insulin on gluconeogenesis. These findings suggest that activation of hypothalamic K(ATP) channels normally restrains hepatic gluconeogenesis, and that any alteration within this central nervous system/liver circuit can contribute to diabetic hyperglycaemia.", "author" : [ { "dropping-particle" : "", "family" : "Pocai", "given" : "Alessandro", "non-dropping-particle" : "", "parse-names" : false, "suffix" : "" }, { "dropping-particle" : "", "family" : "Lam", "given" : "Tony K T", "non-dropping-particle" : "", "parse-names" : false, "suffix" : "" }, { "dropping-particle" : "", "family" : "Gutierrez-Juarez", "given" : "Roger", "non-dropping-particle" : "", "parse-names" : false, "suffix" : "" }, { "dropping-particle" : "", "family" : "Obici", "given" : "Silvana", "non-dropping-particle" : "", "parse-names" : false, "suffix" : "" }, { "dropping-particle" : "", "family" : "Schwartz", "given" : "Gary J", "non-dropping-particle" : "", "parse-names" : false, "suffix" : "" }, { "dropping-particle" : "", "family" : "Bryan", "given" : "Joseph", "non-dropping-particle" : "", "parse-names" : false, "suffix" : "" }, { "dropping-particle" : "", "family" : "Aguilar-Bryan", "given" : "Lydia", "non-dropping-particle" : "", "parse-names" : false, "suffix" : "" }, { "dropping-particle" : "", "family" : "Rossetti", "given" : "Luciano", "non-dropping-particle" : "", "parse-names" : false, "suffix" : "" } ], "container-title" : "Nature", "id" : "ITEM-1", "issue" : "7036", "issued" : { "date-parts" : [ [ "2005", "4", "21" ] ] }, "page" : "1026-31", "title" : "Hypothalamic K(ATP) channels control hepatic glucose production.", "type" : "article-journal", "volume" : "434" }, "uris" : [ "http://www.mendeley.com/documents/?uuid=87092f08-4173-4862-a919-c9dc4a564485" ] }, { "id" : "ITEM-2", "itemData" : { "abstract" : "Hepatocyte monolayers from neonatal calves were used to determine the effects of glucagon and insulin on incorporation of carbon from [2-14C]propionate, [1-14C]lactate, [U-14C]lactate, and [1,3-14C]glycerol into glucose and glycogen. Glucagon increased gluconeogenesis (nmol substrate incorporated into glucose or glycogen.micrograms DNA-1.h-1) from propionate and lactate but not from glycerol. Insulin decreased gluconeogenesis from [2-14C]propionate but was without effect on gluconeogenesis from [U-14C]lactate or [1,3-14C]glycerol. Net de novo glycogenesis (nmol substrate retained in cell glycogen.micrograms DNA-1.h-1) from propionate, lactate, and glycerol was decreased by glucagon and increased by insulin. Glucagon effects on gluconeogenesis, but not glycogenesis, were mimicked by dibutyryl adenosine 3',5'-cyclic monophosphate. Lactate flux through pyruvate carboxylase accounts for &gt; or = 91% of lactate carbon flux to glucose, and this proportion was unchanged by glucagon or insulin. Gluconeogenesis from propionate and lactate is regulated by substrate concentration and glucagon in bovine hepatocyte monolayers. The data indicate that, in neonatal bovine liver, glucagon acts on a process common to lactate and propionate to increase gluconeogenesis, and insulin opposes these effects on gluconeogenesis from propionate but not lactate.", "author" : [ { "dropping-particle" : "", "family" : "Donkin", "given" : "SS", "non-dropping-particle" : "", "parse-names" : false, "suffix" : "" }, { "dropping-particle" : "", "family" : "Armentano", "given" : "LE", "non-dropping-particle" : "", "parse-names" : false, "suffix" : "" } ], "container-title" : "American Journal of Physiology", "id" : "ITEM-2", "issue" : "4.2", "issued" : { "date-parts" : [ [ "1994" ] ] }, "page" : "R1229-R1237", "title" : "Regulation of gluconeogenesis by insulin and glucagon in the neonatal bovine.", "type" : "article-journal", "volume" : "266" }, "uris" : [ "http://www.mendeley.com/documents/?uuid=e477157f-b25e-451f-9947-c4c79a17a8e4" ] }, { "id" : "ITEM-3", "itemData" : { "DOI" : "10.1038/nature06128", "ISSN" : "1476-4687", "PMID" : "17805301", "abstract" : "During feeding, increases in circulating pancreatic insulin inhibit hepatic glucose output through the activation of the Ser/Thr kinase AKT and subsequent phosphorylation of the forkhead transcription factor FOXO1 (refs 1-3). Under fasting conditions, FOXO1 increases gluconeogenic gene expression in concert with the cAMP responsive coactivator TORC2 (refs 4-8). In response to pancreatic glucagon, TORC2 is de-phosphorylated at Ser 171 and transported to the nucleus, in which it stimulates the gluconeogenic programme by binding to CREB. Here we show in mice that insulin inhibits gluconeogenic gene expression during re-feeding by promoting the phosphorylation and ubiquitin-dependent degradation of TORC2. Insulin disrupts TORC2 activity by induction of the Ser/Thr kinase SIK2, which we show here undergoes AKT2-mediated phosphorylation at Ser 358. Activated SIK2 in turn stimulated the Ser 171 phosphorylation and cytoplasmic translocation of TORC2. Phosphorylated TORC2 was degraded by the 26S proteasome during re-feeding through an association with COP1, a substrate receptor for an E3 ligase complex that promoted TORC2 ubiquitination at Lys 628. Because TORC2 protein levels and activity were increased in diabetes owing to a block in TORC2 phosphorylation, our results point to an important role for this pathway in the maintenance of glucose homeostasis.", "author" : [ { "dropping-particle" : "", "family" : "Dentin", "given" : "Renaud", "non-dropping-particle" : "", "parse-names" : false, "suffix" : "" }, { "dropping-particle" : "", "family" : "Liu", "given" : "Yi", "non-dropping-particle" : "", "parse-names" : false, "suffix" : "" }, { "dropping-particle" : "", "family" : "Koo", "given" : "Seung-Hoi", "non-dropping-particle" : "", "parse-names" : false, "suffix" : "" }, { "dropping-particle" : "", "family" : "Hedrick", "given" : "Susan", "non-dropping-particle" : "", "parse-names" : false, "suffix" : "" }, { "dropping-particle" : "", "family" : "Vargas", "given" : "Thomas", "non-dropping-particle" : "", "parse-names" : false, "suffix" : "" }, { "dropping-particle" : "", "family" : "Heredia", "given" : "Jose", "non-dropping-particle" : "", "parse-names" : false, "suffix" : "" }, { "dropping-particle" : "", "family" : "Yates", "given" : "John", "non-dropping-particle" : "", "parse-names" : false, "suffix" : "" }, { "dropping-particle" : "", "family" : "Montminy", "given" : "Marc", "non-dropping-particle" : "", "parse-names" : false, "suffix" : "" } ], "container-title" : "Nature", "id" : "ITEM-3", "issue" : "7160", "issued" : { "date-parts" : [ [ "2007", "9", "20" ] ] }, "page" : "366-9", "title" : "Insulin modulates gluconeogenesis by inhibition of the coactivator TORC2.", "type" : "article-journal", "volume" : "449" }, "uris" : [ "http://www.mendeley.com/documents/?uuid=7a92a5fc-843b-4d90-aac8-dc400aeeab25" ] } ], "mendeley" : { "formattedCitation" : "(212,267,268)", "plainTextFormattedCitation" : "(212,267,268)", "previouslyFormattedCitation" : "(212,267,268)" }, "properties" : { "noteIndex" : 0 }, "schema" : "https://github.com/citation-style-language/schema/raw/master/csl-citation.json" }</w:instrText>
            </w:r>
            <w:r w:rsidR="00D35A7D">
              <w:rPr>
                <w:rFonts w:ascii="Times New Roman" w:eastAsia="Times New Roman" w:hAnsi="Times New Roman" w:cs="Times New Roman"/>
                <w:color w:val="000000"/>
                <w:szCs w:val="22"/>
                <w:lang w:eastAsia="en-IN"/>
              </w:rPr>
              <w:fldChar w:fldCharType="separate"/>
            </w:r>
            <w:r w:rsidR="00D35A7D" w:rsidRPr="00D35A7D">
              <w:rPr>
                <w:rFonts w:ascii="Times New Roman" w:eastAsia="Times New Roman" w:hAnsi="Times New Roman" w:cs="Times New Roman"/>
                <w:noProof/>
                <w:color w:val="000000"/>
                <w:szCs w:val="22"/>
                <w:lang w:eastAsia="en-IN"/>
              </w:rPr>
              <w:t>(212,267,268)</w:t>
            </w:r>
            <w:r w:rsidR="00D35A7D">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msl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73/pnas.1332551100", "ISSN" : "0027-8424", "PMID" : "12808136", "abstract" : "Mitochondria are the primary site of skeletal muscle fuel metabolism and ATP production. Although insulin is a major regulator of fuel metabolism, its effect on mitochondrial ATP production is not known. Here we report increases in vastus lateralis muscle mitochondrial ATP production capacity (32-42%) in healthy humans (P &lt; 0.01) i.v. infused with insulin (1.5 milliunits/kg of fat-free mass per min) while clamping glucose, amino acids, glucagon, and growth hormone. Increased ATP production occurred in association with increased mRNA levels from both mitochondrial (NADH dehydrogenase subunit IV) and nuclear [cytochrome c oxidase (COX) subunit IV] genes (164-180%) encoding mitochondrial proteins (P &lt; 0.05). In addition, muscle mitochondrial protein synthesis, and COX and citrate synthase enzyme activities were increased by insulin (P &lt; 0.05). Further studies demonstrated no effect of low to high insulin levels on muscle mitochondrial ATP production for people with type 2 diabetes mellitus, whereas matched nondiabetic controls increased 16-26% (P &lt; 0.02) when four different substrate combinations were used. In conclusion, insulin stimulates mitochondrial oxidative phosphorylation in skeletal muscle along with synthesis of gene transcripts and mitochondrial protein in human subjects. Skeletal muscle of type 2 diabetic patients has a reduced capacity to increase ATP production with high insulin levels.", "author" : [ { "dropping-particle" : "", "family" : "Stump", "given" : "Craig S", "non-dropping-particle" : "", "parse-names" : false, "suffix" : "" }, { "dropping-particle" : "", "family" : "Short", "given" : "Kevin R", "non-dropping-particle" : "", "parse-names" : false, "suffix" : "" }, { "dropping-particle" : "", "family" : "Bigelow", "given" : "Maureen L", "non-dropping-particle" : "", "parse-names" : false, "suffix" : "" }, { "dropping-particle" : "", "family" : "Schimke", "given" : "Jill M", "non-dropping-particle" : "", "parse-names" : false, "suffix" : "" }, { "dropping-particle" : "", "family" : "Nair", "given" : "K Sreekumaran", "non-dropping-particle" : "", "parse-names" : false, "suffix" : "" } ], "container-title" : "Proceedings of the National Academy of Sciences of the United States of America", "id" : "ITEM-1", "issue" : "13", "issued" : { "date-parts" : [ [ "2003", "6", "24" ] ] }, "page" : "7996-8001", "title" : "Effect of insulin on human skeletal muscle mitochondrial ATP production, protein synthesis, and mRNA transcripts.", "type" : "article-journal", "volume" : "100" }, "uris" : [ "http://www.mendeley.com/documents/?uuid=f6e5eeb6-7af7-4645-a148-06c6a95316de" ] } ], "mendeley" : { "formattedCitation" : "(269)", "plainTextFormattedCitation" : "(269)", "previouslyFormattedCitation" : "(269)"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69)</w:t>
            </w:r>
            <w:r w:rsidRPr="00274D27">
              <w:rPr>
                <w:rFonts w:ascii="Times New Roman" w:eastAsia="Times New Roman" w:hAnsi="Times New Roman" w:cs="Times New Roman"/>
                <w:color w:val="000000"/>
                <w:szCs w:val="22"/>
                <w:lang w:eastAsia="en-IN"/>
              </w:rPr>
              <w:fldChar w:fldCharType="end"/>
            </w:r>
          </w:p>
        </w:tc>
        <w:tc>
          <w:tcPr>
            <w:tcW w:w="3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D35A7D">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ost1</w:t>
            </w:r>
            <w:r w:rsidR="00D35A7D">
              <w:rPr>
                <w:rFonts w:ascii="Times New Roman" w:eastAsia="Times New Roman" w:hAnsi="Times New Roman" w:cs="Times New Roman"/>
                <w:color w:val="000000"/>
                <w:szCs w:val="22"/>
                <w:lang w:eastAsia="en-IN"/>
              </w:rPr>
              <w:fldChar w:fldCharType="begin" w:fldLock="1"/>
            </w:r>
            <w:r w:rsidR="00D35A7D">
              <w:rPr>
                <w:rFonts w:ascii="Times New Roman" w:eastAsia="Times New Roman" w:hAnsi="Times New Roman" w:cs="Times New Roman"/>
                <w:color w:val="000000"/>
                <w:szCs w:val="22"/>
                <w:lang w:eastAsia="en-IN"/>
              </w:rPr>
              <w:instrText>ADDIN CSL_CITATION { "citationItems" : [ { "id" : "ITEM-1", "itemData" : { "abstract" : "Recent clinical studies have established that bone density is related to both fat mass and circulating insulin levels. A direct action of insulin on the osteoblast may contribute to these relationships. Osteoblast-like cells have insulin receptors, and insulin has been shown to stimulate proliferation of these cells in vitro. However, it has not been possible to study the effects of insulin administration on bone in vivo because of the metabolic effects of insulin, particularly hypoglycemia. A model involving the local injection of insulin over one hemicalvaria of an adult mouse overcomes these difficulties and permits the histomorphometric study of insulin's action on bone. Insulin or vehicle was injected daily for 5 days over the right hemicalvariae of adult mice, and the animals were sacrificed 1 week later. All indices of bone formation were significantly increased in insulin-treated hemicalvariae compared with the noninjected hemicalvariae. There was a 2.73 +/- 0. 50-fold increase in osteoid area (P = 0.005), a 2.20 +/- 0.37-fold increase in osteoblast surface (P = 0.021) and a 2.04 +/- 0.29-fold increase in osteoblast number (P = 0.012). Indices of bone resorption tended to decline and mineralized bone area tended to increase in insulin-treated animals. The direct action of insulin on bone may contribute to the increased bone density seen in obesity and to the osteopenia of type I diabetes, conditions associated with insulin excess and deficiency, respectively.", "author" : [ { "dropping-particle" : "", "family" : "Cornish", "given" : "J", "non-dropping-particle" : "", "parse-names" : false, "suffix" : "" }, { "dropping-particle" : "", "family" : "Callon", "given" : "KE", "non-dropping-particle" : "", "parse-names" : false, "suffix" : "" }, { "dropping-particle" : "", "family" : "Reid", "given" : "IR", "non-dropping-particle" : "", "parse-names" : false, "suffix" : "" } ], "container-title" : "Calcified Tissue International", "id" : "ITEM-1", "issue" : "6", "issued" : { "date-parts" : [ [ "1996" ] ] }, "page" : "492-5", "title" : "Insulin increases histomorphometric indices of bone formation In vivo.", "type" : "article-journal", "volume" : "59" }, "uris" : [ "http://www.mendeley.com/documents/?uuid=d8b12b60-fa2e-463a-b69e-db2067e37aae" ] }, { "id" : "ITEM-2", "itemData" : { "DOI" : "10.1016/j.cell.2010.06.003.Insulin", "abstract" : "The broad expression of the insulin receptor suggests that the spectrum of insulin function has not been fully described. A cell type expressing this receptor is the osteoblast, a bone-specific cell favoring glucose metabolism through a hormone, osteocalcin, that becomes active once uncarboxylated. We show here that insulin signaling in osteoblasts is necessary for whole-body glucose homeostasis because it increases osteocalcin activity. To achieve this function insulin signaling in osteoblasts takes advantage of the regulation of osteoclastic bone resorption exerted by osteoblasts. Indeed, since bone resorption occurs at a pH acid enough to decarboxylate proteins, osteoclasts determine the carboxylation status and function of osteocalcin. Accordingly, increasing or decreasing insulin signaling in osteoblasts promotes or hampers glucose metabolism in a bone resorption-dependent manner in mice and humans. Hence, in a feed-forward loop, insulin signals in osteoblasts to activate a hormone, osteocalcin, that promotes glucose metabolism.", "author" : [ { "dropping-particle" : "", "family" : "Ferron", "given" : "Mathieu", "non-dropping-particle" : "", "parse-names" : false, "suffix" : "" }, { "dropping-particle" : "", "family" : "Wei", "given" : "Jianwen", "non-dropping-particle" : "", "parse-names" : false, "suffix" : "" }, { "dropping-particle" : "", "family" : "Yoshizawa", "given" : "Tatsuya", "non-dropping-particle" : "", "parse-names" : false, "suffix" : "" }, { "dropping-particle" : "Del", "family" : "Fattore", "given" : "Andrea", "non-dropping-particle" : "", "parse-names" : false, "suffix" : "" }, { "dropping-particle" : "", "family" : "DePinho", "given" : "Ronald A", "non-dropping-particle" : "", "parse-names" : false, "suffix" : "" }, { "dropping-particle" : "", "family" : "Teti", "given" : "Anna", "non-dropping-particle" : "", "parse-names" : false, "suffix" : "" }, { "dropping-particle" : "", "family" : "Ducy", "given" : "Patricia", "non-dropping-particle" : "", "parse-names" : false, "suffix" : "" }, { "dropping-particle" : "", "family" : "Karsenty", "given" : "Gerard", "non-dropping-particle" : "", "parse-names" : false, "suffix" : "" } ], "container-title" : "Cell", "id" : "ITEM-2", "issue" : "2", "issued" : { "date-parts" : [ [ "2010" ] ] }, "page" : "296-308", "title" : "Insulin signaling in osteoblasts integrates bone remodeling and energy metabolism", "type" : "article-journal", "volume" : "142" }, "uris" : [ "http://www.mendeley.com/documents/?uuid=9c1fdd25-9e7b-4ab5-872d-e187605723dc" ] } ], "mendeley" : { "formattedCitation" : "(270,271)", "plainTextFormattedCitation" : "(270,271)", "previouslyFormattedCitation" : "(270,271)" }, "properties" : { "noteIndex" : 0 }, "schema" : "https://github.com/citation-style-language/schema/raw/master/csl-citation.json" }</w:instrText>
            </w:r>
            <w:r w:rsidR="00D35A7D">
              <w:rPr>
                <w:rFonts w:ascii="Times New Roman" w:eastAsia="Times New Roman" w:hAnsi="Times New Roman" w:cs="Times New Roman"/>
                <w:color w:val="000000"/>
                <w:szCs w:val="22"/>
                <w:lang w:eastAsia="en-IN"/>
              </w:rPr>
              <w:fldChar w:fldCharType="separate"/>
            </w:r>
            <w:r w:rsidR="00D35A7D" w:rsidRPr="00D35A7D">
              <w:rPr>
                <w:rFonts w:ascii="Times New Roman" w:eastAsia="Times New Roman" w:hAnsi="Times New Roman" w:cs="Times New Roman"/>
                <w:noProof/>
                <w:color w:val="000000"/>
                <w:szCs w:val="22"/>
                <w:lang w:eastAsia="en-IN"/>
              </w:rPr>
              <w:t>(270,271)</w:t>
            </w:r>
            <w:r w:rsidR="00D35A7D">
              <w:rPr>
                <w:rFonts w:ascii="Times New Roman" w:eastAsia="Times New Roman" w:hAnsi="Times New Roman" w:cs="Times New Roman"/>
                <w:color w:val="000000"/>
                <w:szCs w:val="22"/>
                <w:lang w:eastAsia="en-IN"/>
              </w:rPr>
              <w:fldChar w:fldCharType="end"/>
            </w:r>
          </w:p>
        </w:tc>
        <w:tc>
          <w:tcPr>
            <w:tcW w:w="36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dp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194/jlr.M015396", "ISSN" : "0022-2275", "PMID" : "21700834", "abstract" : "Insulin signaling in the central nervous system (CNS) is required for the inhibitory effect of insulin on glucose production. Our aim was to determine whether the CNS is also involved in the stimulatory effect of circulating insulin on the tissue-specific retention of fatty acid (FA) from plasma. In wild-type mice, hyperinsulinemic-euglycemic clamp conditions stimulated the retention of both plasma triglyceride-derived FA and plasma albumin-bound FA in the various white adipose tissues (WAT) but not in other tissues, including brown adipose tissue (BAT). Intracerebroventricular (ICV) administration of insulin induced a similar pattern of tissue-specific FA partitioning. This effect of ICV insulin administration was not associated with activation of the insulin signaling pathway in adipose tissue. ICV administration of tolbutamide, a K(ATP) channel blocker, considerably reduced (during hyperinsulinemic-euglycemic clamp conditions) and even completely blocked (during ICV administration of insulin) WAT-specific retention of FA from plasma. This central effect of insulin was absent in CD36-deficient mice, indicating that CD36 is the predominant FA transporter in insulin-stimulated FA retention by WAT. In diet-induced insulin-resistant mice, these stimulating effects of insulin (circulating or ICV administered) on FA retention in WAT were lost. In conclusion, in insulin-sensitive mice, circulating insulin stimulates tissue-specific partitioning of plasma-derived FA in WAT in part through activation of K(ATP) channels in the CNS. Apparently, circulating insulin stimulates fatty acid uptake in WAT but not in BAT, directly and indirectly through the CNS.", "author" : [ { "dropping-particle" : "", "family" : "Coomans", "given" : "Claudia P", "non-dropping-particle" : "", "parse-names" : false, "suffix" : "" }, { "dropping-particle" : "", "family" : "Geerling", "given" : "Janine J", "non-dropping-particle" : "", "parse-names" : false, "suffix" : "" }, { "dropping-particle" : "", "family" : "Guigas", "given" : "Bruno", "non-dropping-particle" : "", "parse-names" : false, "suffix" : "" }, { "dropping-particle" : "", "family" : "Hoek", "given" : "Anita M", "non-dropping-particle" : "van den", "parse-names" : false, "suffix" : "" }, { "dropping-particle" : "", "family" : "Parlevliet", "given" : "Edwin T", "non-dropping-particle" : "", "parse-names" : false, "suffix" : "" }, { "dropping-particle" : "", "family" : "Ouwens", "given" : "D Margriet", "non-dropping-particle" : "", "parse-names" : false, "suffix" : "" }, { "dropping-particle" : "", "family" : "Pijl", "given" : "Hanno", "non-dropping-particle" : "", "parse-names" : false, "suffix" : "" }, { "dropping-particle" : "", "family" : "Voshol", "given" : "Peter J", "non-dropping-particle" : "", "parse-names" : false, "suffix" : "" }, { "dropping-particle" : "", "family" : "Rensen", "given" : "Patrick C N", "non-dropping-particle" : "", "parse-names" : false, "suffix" : "" }, { "dropping-particle" : "", "family" : "Havekes", "given" : "Louis M", "non-dropping-particle" : "", "parse-names" : false, "suffix" : "" }, { "dropping-particle" : "", "family" : "Romijn", "given" : "Johannes a", "non-dropping-particle" : "", "parse-names" : false, "suffix" : "" } ], "container-title" : "Journal of lipid research", "id" : "ITEM-1", "issue" : "9", "issued" : { "date-parts" : [ [ "2011", "9" ] ] }, "page" : "1712-22", "title" : "Circulating insulin stimulates fatty acid retention in white adipose tissue via K-ATP channel activation in the central nervous system only in insulin-sensitive mice.", "type" : "article-journal", "volume" : "52" }, "uris" : [ "http://www.mendeley.com/documents/?uuid=a073001e-94c3-4df1-b3fb-daa54a53ebe7" ] }, { "id" : "ITEM-2", "itemData" : { "DOI" : "10.1371/journal.pone.0006189", "ISSN" : "1932-6203", "PMID" : "19593385", "abstract" :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2", "issue" : "7", "issued" : { "date-parts" : [ [ "2009", "1" ] ] }, "page" : "e6189", "title" : "Insulin stimulates adipogenesis through the Akt-TSC2-mTORC1 pathway.", "type" : "article-journal", "volume" : "4" }, "uris" : [ "http://www.mendeley.com/documents/?uuid=8b412533-6b8e-4ef4-aca1-db8172756e66" ] } ], "mendeley" : { "formattedCitation" : "(272,273)", "plainTextFormattedCitation" : "(272,273)", "previouslyFormattedCitation" : "(272,273)"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72,273)</w:t>
            </w:r>
            <w:r w:rsidRPr="00274D27">
              <w:rPr>
                <w:rFonts w:ascii="Times New Roman" w:eastAsia="Times New Roman" w:hAnsi="Times New Roman" w:cs="Times New Roman"/>
                <w:color w:val="000000"/>
                <w:szCs w:val="22"/>
                <w:lang w:eastAsia="en-IN"/>
              </w:rPr>
              <w:fldChar w:fldCharType="end"/>
            </w:r>
          </w:p>
        </w:tc>
        <w:tc>
          <w:tcPr>
            <w:tcW w:w="36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tri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Type II diabetes represents the most common form of diabetes in humans and is a major cause of morbidity and mortality.! In any individual patient, the primary metabolic abnormality initiating this disease process remains elusive, in spite of extensive study of the human condition and multiple animal models.2-5 Most of these models share several features with human type II diabetes, including glucose intolerance associated with hyperinsulinemia, insulin resistance, and obesity. We describe here transgenic mice that represent a novel model of early type II diabetes. They share many physiologic characteristics with other rodent models of type II diabetes, but they are not obese. They are not the result of a poorly defined mutation that may cause extensive abnormalities beyond those seen in glucose homeostasis, and they are not the result of surgical or pharmacologic manipulation. The metabolic abnormalities seen in these transgenics result from the introduction of multiple copies of the normal human insulin gene into their genome. The production of these transgenics has been previously described.6 Briefly, an 8.8 kilobase (kb) human genomic DNA fragment was introduced by pronuclear microinjection. This DNA fragment includes the entire human preproinsulin gene plus ~2 kb of 5' flanking sequences and &gt;5 kb of 3' genomic sequence. This 5' region contains all the known cis-acting elements that regulate the insulin gene.1-!! The two homozygous transgenic lines analyzed in our study were derived from two independent founder animals, and carry 8 and 32 copies of the human insulin gene, respectively. These copies of the human gene are stably integrated and transmitted to offspring in an autosomal dominant fashion, implying that insertion occurred in each founder at a single site, with the multiple copies of the transgene inherited as a single genetic unit. Expression of the human gene was confirmed at both the RNA and protein levels, and correct tissue specificity of expression has been maintained.6 These transgenics were found to be chronically hyperinsulinemic, with total plasma insulin levels roughly correlating with insulin gene copy number, suggesting a gene dosage effect. In these animals, hyperinsulinemia is the primary event, resulting from the introduction of additional insulin genes. The data presented here demonstrate that hyperinsulinemia itself can result in physiologic abnormalities typical of early stages of type II diabetes.", "author" : [ { "dropping-particle" : "", "family" : "Marbani", "given" : "S Lee", "non-dropping-particle" : "", "parse-names" : false, "suffix" : "" }, { "dropping-particle" : "", "family" : "Roth", "given" : "Jesse", "non-dropping-particle" : "", "parse-names" : false, "suffix" : "" } ], "chapter-number" : "13", "container-title" : "Lessons from Animal Diabetes VI", "edition" : "VI", "editor" : [ { "dropping-particle" : "", "family" : "Shafrir", "given" : "Eleazar", "non-dropping-particle" : "", "parse-names" : false, "suffix" : "" } ], "id" : "ITEM-1", "issued" : { "date-parts" : [ [ "1996" ] ] }, "page" : "420", "publisher" : "Birkh\u00e4user Basel", "title" : "Transgenic hyperinsulinemia : A mouse model of insulin resistance and glucose intolerance without obesity", "type" : "chapter" }, "uris" : [ "http://www.mendeley.com/documents/?uuid=1876de4e-4874-47c9-a4d9-a97d4bb464ff" ] }, { "id" : "ITEM-2", "itemData" : { "abstract" : "Exogenously induced hyperinsulinemia can increase in vivo triglyceride production in rats receiving dietary fructose, either as monosaccharide or as sucrose, but not in those receiving only glucose. Thus, in the presence of fructose, but not glucose, insulin stimulates triglyceride production. Dietary fructose can also impair the removal of circulating triglyceride. Exogenous insulin overcomes this fructose-associated impairment of triglyceride removal. On the other hand, streptozotocin-diabetic rats showed a suppressed triglyceride secretion rate (TgSR) but their plasma triglyceride level was unchanged. Therefore, insulin deficiency may result in not only decreased production of triglyceride but also impaired triglyceride removal from the circulation. Fructose-fed diabetic rats showed higher plasma triglyceride levels than chow-fed diabetic rats without a concomitant increase in TgSR, suggesting impaired triglyceride removal from the circulation induced by fructose in diabetic rats. Glucose-fed diabetic rats did not differ in TgSR or plasma triglyceride level from chow-fed diabetic rats. These observations indicate that circulating insulin and dietary fructose, but not glucose, have a key role in very-low-density lipoprotein triglyceride turnover in rats.", "author" : [ { "dropping-particle" : "", "family" : "Iwai", "given" : "M", "non-dropping-particle" : "", "parse-names" : false, "suffix" : "" }, { "dropping-particle" : "", "family" : "Yoshino", "given" : "G", "non-dropping-particle" : "", "parse-names" : false, "suffix" : "" }, { "dropping-particle" : "", "family" : "T", "given" : "Kazumi.", "non-dropping-particle" : "", "parse-names" : false, "suffix" : "" }, { "dropping-particle" : "", "family" : "Matsuba", "given" : "K", "non-dropping-particle" : "", "parse-names" : false, "suffix" : "" }, { "dropping-particle" : "", "family" : "Matsushita", "given" : "M", "non-dropping-particle" : "", "parse-names" : false, "suffix" : "" }, { "dropping-particle" : "", "family" : "Iwatani", "given" : "I", "non-dropping-particle" : "", "parse-names" : false, "suffix" : "" }, { "dropping-particle" : "", "family" : "Morita", "given" : "M", "non-dropping-particle" : "", "parse-names" : false, "suffix" : "" }, { "dropping-particle" : "", "family" : "Baba", "given" : "S", "non-dropping-particle" : "", "parse-names" : false, "suffix" : "" } ], "container-title" : "Diabetes Research and Clinical Practice", "id" : "ITEM-2", "issued" : { "date-parts" : [ [ "1989" ] ] }, "page" : "S115-8", "title" : "The role of insulin in triglyceride turnover in rats.", "type" : "article-journal", "volume" : "7" }, "uris" : [ "http://www.mendeley.com/documents/?uuid=10006112-110a-4984-b683-e6b4ba47d9f4" ] } ], "mendeley" : { "formattedCitation" : "(274,275)", "plainTextFormattedCitation" : "(274,275)", "previouslyFormattedCitation" : "(274,275)"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74,275)</w:t>
            </w:r>
            <w:r w:rsidRPr="00274D27">
              <w:rPr>
                <w:rFonts w:ascii="Times New Roman" w:eastAsia="Times New Roman" w:hAnsi="Times New Roman" w:cs="Times New Roman"/>
                <w:color w:val="000000"/>
                <w:szCs w:val="22"/>
                <w:lang w:eastAsia="en-IN"/>
              </w:rPr>
              <w:fldChar w:fldCharType="end"/>
            </w:r>
          </w:p>
        </w:tc>
        <w:tc>
          <w:tcPr>
            <w:tcW w:w="30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5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20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r>
      <w:tr w:rsidR="00270297" w:rsidRPr="00274D27" w:rsidTr="00540BBB">
        <w:trPr>
          <w:trHeight w:val="6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sulin-like Growth Factor (IGF-1)</w:t>
            </w:r>
          </w:p>
        </w:tc>
        <w:tc>
          <w:tcPr>
            <w:tcW w:w="200" w:type="pct"/>
            <w:tcBorders>
              <w:top w:val="nil"/>
              <w:left w:val="nil"/>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igf</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D35A7D">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a1</w:t>
            </w:r>
            <w:r w:rsidR="00D35A7D">
              <w:rPr>
                <w:rFonts w:ascii="Times New Roman" w:eastAsia="Times New Roman" w:hAnsi="Times New Roman" w:cs="Times New Roman"/>
                <w:color w:val="000000"/>
                <w:szCs w:val="22"/>
                <w:lang w:eastAsia="en-IN"/>
              </w:rPr>
              <w:fldChar w:fldCharType="begin" w:fldLock="1"/>
            </w:r>
            <w:r w:rsidR="00D35A7D">
              <w:rPr>
                <w:rFonts w:ascii="Times New Roman" w:eastAsia="Times New Roman" w:hAnsi="Times New Roman" w:cs="Times New Roman"/>
                <w:color w:val="000000"/>
                <w:szCs w:val="22"/>
                <w:lang w:eastAsia="en-IN"/>
              </w:rPr>
              <w:instrText>ADDIN CSL_CITATION { "citationItems" : [ { "id" : "ITEM-1", "itemData" : { "DOI" : "10.1210/jc.2002-020343", "ISSN" : "0021972X", "abstract" : "IGF-I has been shown to enhance insulin sensitivity in patients with type I and type II diabetes. IGF-I suppresses GH, and this raises the question of whether its ability to enhance insulin sensitivity is mediated solely through a reduction in GH's antiinsulin actions. This study was conducted to determine whether administration of a GH receptor antagonist to patients with acromegaly and insulin resistance would result in improvement in insulin sensitivity and whether IGF-I had any additional insulin-sensitizing effects over and above those induced by its ability to suppress GH secretion. Five patients with active acromegaly were treated for 2 wk with a GH receptor antagonist. The GH receptor antagonist was effective, as IGF-I fell 65%, and mean GH values rose 42%. Mean fasting insulin fell from 39 +/- 6 to 30 +/- 7 micro U/ml, and this was accompanied by a 9% decrease in fasting glucose. After treatment the insulin sensitivity index was 2.7 +/- 1.0 x 10(-4)/min. micro U/ml compared with a baseline value of 1.65 +/- 0.8 x 10(-4)/min. micro U/ml (P &lt; 0.015). Subsequently, the subjects were treated with the receptor antagonist plus IGF-I/IGF-binding protein-3 given by sc injection (1 mg/kg daily). After 2 wk of the combined treatment, fasting insulin fell from 49 +/- 9 to 29 +/- 7 micro U/ml, and fasting glucose fell by 14%. The insulin sensitivity index improved to 4.34 +/- 1.3 x 10(-4)/min. micro U/ml, which was significantly greater than the value obtained after treatment with the GH antagonist alone. Although only a limited number of subjects were studied, the results strongly suggest that IGF-I has insulin-sensitizing actions that are independent of its ability to suppress GH secretion. These findings necessitate further studies into the non-GH-related mechanism by which IGF-I enhances insulin sensitivity.", "author" : [ { "dropping-particle" : "", "family" : "O'Connell", "given" : "Thomas", "non-dropping-particle" : "", "parse-names" : false, "suffix" : "" }, { "dropping-particle" : "", "family" : "Clemmons", "given" : "David R", "non-dropping-particle" : "", "parse-names" : false, "suffix" : "" } ], "container-title" : "Journal of Clinical Endocrinology &amp; Metabolism", "id" : "ITEM-1", "issue" : "9", "issued" : { "date-parts" : [ [ "2002", "9", "1" ] ] }, "note" : "Insulin sensitivity with only GH (here, GH receptor antagonist inducing insulin resistant) is not significant. Hence, that link is not considered.", "page" : "4356-4360", "title" : "IGF-I/IGF-Binding Protein-3 Combination Improves Insulin Resistance By GH-Dependent and Independent Mechanisms", "type" : "article-journal", "volume" : "87" }, "uris" : [ "http://www.mendeley.com/documents/?uuid=f97c4155-fb2a-41d5-b974-fa7ebfbf292b" ] }, { "id" : "ITEM-2", "itemData" : { "abstract" : "Among 43 patients with Laron syndrome followed in our clinic, we were able to study the carbohydrate metabolism from infancy into adult age in 30 patients. During infancy, fasting blood glucose levels were in the hypoglycemic range (mean +/- SD, 3.5 +/- 1.2 mmol/L) and increased at the end of a delayed puberty to 4.6 +/- 0.6 mmol/L. Fasting plasma insulin was higher than expected for concomitant glucose levels, and several of the 20 patients who underwent an oral glucose tolerance test (OGTT) had glucose intolerance and relatively high insulin levels. In adult patients, insulinopenia developed and one 38-year-old patient developed non-insulin-dependent diabetes mellitus (NIDDM) with subsequent need for insulin therapy. Continuous insulin-like growth factor-I (IGF-I) treatment of a pubertal patient with glucose intolerance and hyperinsulinemia normalized both responses. In conclusion, long-term IGF-I deficiency leads to insulin resistance, which is reversed by exogenous IGF-I administration.", "author" : [ { "dropping-particle" : "", "family" : "Laron", "given" : "Z", "non-dropping-particle" : "", "parse-names" : false, "suffix" : "" }, { "dropping-particle" : "", "family" : "Avitzur", "given" : "Y", "non-dropping-particle" : "", "parse-names" : false, "suffix" : "" }, { "dropping-particle" : "", "family" : "Klinger", "given" : "B", "non-dropping-particle" : "", "parse-names" : false, "suffix" : "" } ], "container-title" : "Metabolism", "id" : "ITEM-2", "issue" : "10", "issued" : { "date-parts" : [ [ "1995" ] ] }, "page" : "113-8", "title" : "Carbohydrate metabolism in primary growth hormone resistance (Laron syndrome) before and during insulin-like growth factor-I treatment.", "type" : "article-journal", "volume" : "44" }, "uris" : [ "http://www.mendeley.com/documents/?uuid=f17b862f-dadb-4c54-86b1-053d18e18cbe" ] }, { "id" : "ITEM-3", "itemData" : { "abstract" : "The effect of insulin-like growth factor I (IGF-I) on insulin-stimulated glucose uptake was studied in adipose and muscle tissues of hypophysectomized female rats. IGF-I was given as a subcutaneous infusion via osmotic minipumps for 6 or 20 days. All hypophysectomized rats received L-thyroxine and cortisol replacement therapy. IGF-I treatment increased body weight gain but had no effect on serum glucose or free fatty acid levels. Serum insulin and C-peptide concentrations decreased. Basal and insulin-stimulated glucose incorporation into lipids was reduced in adipose tissue segments and isolated adipocytes from the IGF-I-treated rats. In contrast, insulin treatment of hypophysectomized rats for 7 days increased basal and insulin-stimulated glucose incorporation into lipids in isolated adipocytes. Pretreatment of isolated adipocytes in vitro with IGF-I increased basal and insulinstimulated glucose incorporation into lipids. These results indicate that the effect of IGF-I on lipogenesis in adipose tissue is not direct but via decreased serum insulin levels, which reduce the capacity of adipocytes to metabolize glucose. Isoproterenol-stimulated lipolysis, but not basal lipolysis, was enhanced in adipocytes from IGF-I-treated animals. In the soleus muscle, the glycogen content and insulin-stimulated glucose incorporation into glycogen were increased in IGF-I-treated rats. In summary, IGF-I has opposite effects on glucose uptake in adipose tissue and skeletal muscle, \ufb01ndings which at least partly explain previous reports of reduced body fat mass, increased body cell mass, and increased insulin responsiveness after IGF-I treatment.", "author" : [ { "dropping-particle" : "", "family" : "Frick", "given" : "Fredrik", "non-dropping-particle" : "", "parse-names" : false, "suffix" : "" }, { "dropping-particle" : "", "family" : "Oscarsson", "given" : "Jan", "non-dropping-particle" : "", "parse-names" : false, "suffix" : "" }, { "dropping-particle" : "", "family" : "Vikman-Adolfsson", "given" : "Kerstin", "non-dropping-particle" : "", "parse-names" : false, "suffix" : "" }, { "dropping-particle" : "", "family" : "Ottosson", "given" : "Malin", "non-dropping-particle" : "", "parse-names" : false, "suffix" : "" }, { "dropping-particle" : "", "family" : "Yoshida", "given" : "Noriko", "non-dropping-particle" : "", "parse-names" : false, "suffix" : "" }, { "dropping-particle" : "", "family" : "Eden", "given" : "Staffan", "non-dropping-particle" : "", "parse-names" : false, "suffix" : "" } ], "container-title" : "American Journal of Physiology, Endocrinology and Metabolism", "id" : "ITEM-3", "issued" : { "date-parts" : [ [ "2000" ] ] }, "page" : "E729-E737", "title" : "Different effects of IGF-I on insulin-stimulated glucose uptake in adipose tissue and skeletal muscle", "type" : "article-journal", "volume" : "278" }, "uris" : [ "http://www.mendeley.com/documents/?uuid=c1027e1e-22eb-4575-9911-3035d58af707" ] }, { "id" : "ITEM-4", "itemData" : { "abstract" : "Recombinant human (rh) insulin-like growth factor-I (IGF-I) is a potential therapy for individuals with severe insulin resistance, but its efficacy, mechanism of action, or duration of effect for these patients have not been explored fully. Two subjects with the type A phenotype of severe insulin resistance without insulin receptor mutations were investigated to assess insulin secretion, insulin action, and carbohydrate tolerance before and after 3-4 weeks of rhIGF-I treatment (100 micrograms/kg, sc, twice daily). Tests included 24-h glucose and insulin profile (modal day), standardized liquid meal with Sustacal, insulin tolerance test, insulin suppression test, and iv glucose tolerance test. In subject 1, the 24-h mean blood glucose level was 8.1 +/- 2.7 mmol/L before rhIGF-I treatment and fell to 4.2 +/- 0.9 mmol/L during rhIGF-I treatment. The pretreatment 24-h mean serum insulin level was 10,251 +/- 8,849 pmol/L and fell to 1533 +/- 1198 pmol/L. Fasting blood glucose fell from 4.4 to 3.4 mmol/L, and 2-h blood glucose after Sustacal administration fell from 10.3 to 5.3 mmol/L. Fasting serum insulin declined from 808 to 246 pmol/L, and the 2-h serum insulin level fell from 5,491 to 3,443 pmol/L. After bolus iv insulin injection (0.15 U/kg), glucose fell by 20% before rhIGF-I treatment and by 67% during rhIGF-I treatment. The steady state plasma glucose level was 18.2 +/- 0.7 before rhIGF-I and 10.8 +/- 0.1 mmol/L during rhIGF-I. In subject 2, fasting blood glucose fell from 12.0 to 7.4 mmol/L and 24-h mean blood glucose fell from 12.7 +/- 1.9 to 6.6 +/- 1.3 mmol/L. Twenty-four-hour mean serum insulin fell from 892 +/- 635 to 521 +/- 293 pmol/L, and first phase insulin secretion was restored during the iv glucose tolerance test. We conclude that sc rhIGF-I can reduce blood glucose effectively in selected patients with the type A phenotype of severe insulin resistance who have diabetes mellitus. rhIGF-I also can enhance insulin sensitivity, as assessed by a decrease in endogenous insulin levels, normalization of response to iv insulin, and a reduced steady state plasma glucose. The cellular mechanisms for these effects remain undefined.", "author" : [ { "dropping-particle" : "", "family" : "Morrow", "given" : "LA", "non-dropping-particle" : "", "parse-names" : false, "suffix" : "" }, { "dropping-particle" : "", "family" : "O'Brien", "given" : "MB", "non-dropping-particle" : "", "parse-names" : false, "suffix" : "" }, { "dropping-particle" : "", "family" : "Moller", "given" : "DE", "non-dropping-particle" : "", "parse-names" : false, "suffix" : "" }, { "dropping-particle" : "", "family" : "Flier", "given" : "JS", "non-dropping-particle" : "", "parse-names" : false, "suffix" : "" }, { "dropping-particle" : "", "family" : "Moses", "given" : "AC", "non-dropping-particle" : "", "parse-names" : false, "suffix" : "" } ], "container-title" : "Journal of Clinical Endocrinology &amp; Metabolism", "id" : "ITEM-4", "issue" : "1", "issued" : { "date-parts" : [ [ "1994" ] ] }, "page" : "205-10", "title" : "Recombinant human insulin-like growth factor-I therapy improves glycemic control and insulin action in the type A syndrome of severe insulin resistance.", "type" : "article-journal", "volume" : "79" }, "uris" : [ "http://www.mendeley.com/documents/?uuid=36c4fcc7-e0d9-4d13-9a0c-cddf53785ed1" ] }, { "id" : "ITEM-5", "itemData" : { "abstract" : "Insulin resistance is a major factor in the pathophysiology of type II diabetes and a major impediment to successful therapy. The identification of treatments that specifically target insulin resistance could improve diabetes management significantly. Since IGFs exert insulin-like actions and increase insulin sensitivity when administered at supraphysiological doses, we determined the effect of 6 weeks of recombinant human IGF-I (rhIGF-I) administration on insulin resistance and glycemic control in obese insulin-resistant patients with type II diabetes. A total of 12 patients with type II diabetes were recruited for the study. Subcutaneous administration of rhIGF-I (100 micrograms/kg b.i.d.) significantly lowered blood glucose. Fructosamine declined from 369 to 299 mumol/l by 3 weeks of administration and then declined further to 271 at the end of 5 weeks. Glycosylated hemoglobin, which was 10.4% pretreatment, declined to 8.1% at the end of therapy. Mean 24-h blood glucose during a modal day was 14.71 +/- 4.5 mmol/l pretreatment and declined to 9.1 +/- 3.21 mmol/l by the end of treatment. These improvements in glycemia were associated with a decrease in serum insulin levels. Mean insulin concentrations declined from 108.0 to 57.0 pmol/l during the modal day measurements and from 97.2 to 72.0 pmol/l during the mixed-meal tolerance test. Changes in glycemia were accompanied by a marked increase in insulin sensitivity. The insulin sensitivity index (SI) calculated from a frequently sampled intravenous glucose tolerance test (FSIVGTT) after the method of Bergman et al. (Bergman RN, Finegold DT, Ader M: Assessment of insulin sensitivity in vivo. Endocr Rev 6:45-86, 1985) increased 3.4-fold. Furthermore, the improvement in glycemic control was accompanied by a change in body composition with a 2.1% loss in body fat as calculated by dual energy x-ray absorptiometry without change in total body weight. Significant side effects were present in some subjects, although nine subjects were able to complete at least 4.5 weeks of the protocol and six subjects completed the entire 6 weeks. Supraphysiological IGF-I concentrations were maintained throughout the study, increasing from 206 micrograms/l in the control period to 849 micrograms/l at the end of 6 weeks of rhIGF-I treatment. The increase in IGF-I levels was accompanied by a significant increase in IGF binding protein-2 levels, a slight reduction in IGF binding protein-3 levels, and an increase in levels of IGF \u2026", "author" : [ { "dropping-particle" : "", "family" : "Moses", "given" : "AC", "non-dropping-particle" : "", "parse-names" : false, "suffix" : "" }, { "dropping-particle" : "", "family" : "Young", "given" : "SC", "non-dropping-particle" : "", "parse-names" : false, "suffix" : "" }, { "dropping-particle" : "", "family" : "Morrow", "given" : "LA", "non-dropping-particle" : "", "parse-names" : false, "suffix" : "" }, { "dropping-particle" : "", "family" : "O'Brien", "given" : "M", "non-dropping-particle" : "", "parse-names" : false, "suffix" : "" }, { "dropping-particle" : "", "family" : "Clemmons", "given" : "DR", "non-dropping-particle" : "", "parse-names" : false, "suffix" : "" } ], "container-title" : "Diabetes", "id" : "ITEM-5", "issue" : "1", "issued" : { "date-parts" : [ [ "1996" ] ] }, "page" : "91-100", "title" : "Recombinant human insulin-like growth factor I increases insulin sensitivity and improves glycemic control in type II diabetes.", "type" : "article-journal", "volume" : "45" }, "uris" : [ "http://www.mendeley.com/documents/?uuid=94fa61c5-972d-4e32-bf09-28709a919f98" ] }, { "id" : "ITEM-6", "itemData" : { "abstract" : "In patients suffering from the genetic syndromes of severe insulin resistance it appears that diabetes develops when the adaptive hypersecretion of insulin fails and often these forms of diabetes will be insensitive to insulin treatment. The objective of the present study was to examine the metabolic and hormonal responses to an unchanged insulin therapy with the addition of a subcutaneous administration of recombinant human IGF-I (rhIGF-I) during (a) a short-term (2 weeks) period with rhIGF-I given twice a day in a high dose (80 micrograms/kg body weight) in four patients with extreme insulin-resistant diabetes mellitus and (b) during a long-term (10 weeks) period with rhIGF-I given once a day in a low dose (40 micrograms/kg body weight) in three of the four patients. Two siblings had known mutations in the tyrosine kinase domain of the insulin receptor and a deletion of exon 17 in part of their insulin receptor mRNA, whereas the remaining two patients were suspected to have defects at receptor and/or post-receptor sites. In the short-term study period, plasma glucose levels decreased more than 35% in response to rhIGF-I in all but one patient which was paralleled by reduced levels of serum insulin (25-50%), proinsulin (40-50%) and C-peptide (10-65%) and an improvement in glycaemic control as evaluated by decreased glycosylated haemoglobin and serum fructosamine. During the long-term study period blood glucose-lowering effects of rhIGF-I were seen after 2 weeks of treatment and fasting plasma glucose and serum insulin and C-peptide levels were decreased by 40-55% after 6 weeks in the two siblings with known insulin receptor mutations. After 10 weeks of treatment fasting plasma glucose levels were still decreased whereas fasting serum insulin and C-peptide levels were increased almost to pretreatment values. In conclusion: 2 weeks of high-dose rhIGF-I therapy in insulin-treated patients with severe insulin resistance has a marked lowering effect on fasting plasma glucose and serum insulin levels whereas the metabolic and glycaemic effects of 10 weeks of treatment with low-dose rhIGF-I may be modest and transient.", "author" : [ { "dropping-particle" : "", "family" : "Vestergaard", "given" : "H", "non-dropping-particle" : "", "parse-names" : false, "suffix" : "" }, { "dropping-particle" : "", "family" : "Rossen", "given" : "M", "non-dropping-particle" : "", "parse-names" : false, "suffix" : "" }, { "dropping-particle" : "", "family" : "Urhammer", "given" : "SA", "non-dropping-particle" : "", "parse-names" : false, "suffix" : "" }, { "dropping-particle" : "", "family" : "M\u00fcller", "given" : "J", "non-dropping-particle" : "", "parse-names" : false, "suffix" : "" }, { "dropping-particle" : "", "family" : "Pedersen", "given" : "O", "non-dropping-particle" : "", "parse-names" : false, "suffix" : "" } ], "container-title" : "European Journal of Endocrinology", "id" : "ITEM-6", "issue" : "5", "issued" : { "date-parts" : [ [ "1997" ] ] }, "page" : "475-82", "title" : "Short- and long-term metabolic effects of recombinant human IGF-I treatment in patients with severe insulin resistance and diabetes mellitus.", "type" : "article-journal", "volume" : "136" }, "uris" : [ "http://www.mendeley.com/documents/?uuid=5d75aa40-4866-4c80-b075-87899fc4f64b" ] }, { "id" : "ITEM-7", "itemData" : { "abstract" : "Insulin and insulin-like growth factors (IGFs) mediate a variety of signals involved in mammalian development and metabolism. To study the metabolic consequences of IGF-I deficiency, we used the liver IGF-I-deficient (LID) mouse model. The LID mice show a marked reduction (approximately 75%) in circulating IGF-I and elevated growth hormone (GH) levels. Interestingly, LID mice show a fourfold increase in serum insulin levels (2.2 vs. 0.6 ng/ml in control mice) and abnormal glucose clearance after insulin injection. Fasting blood glucose levels and those after a glucose tolerance test were similar between the LID mice and their control littermates. Thus, the high levels of circulating insulin enable the LID mice to maintain normoglycemia in the presence of apparent insulin insensitivity. Insulin-induced autophosphorylation of the insulin receptor and tyrosine phosphorylation of insulin receptor substrate (IRS)-1 were absent in muscle, but were normal in liver and white adipose tissue of the LID mice. In contrast, IGF-I-induced autophosphorylation of its cognate receptor and phosphorylation of IRS-1 were normal in muscle of LID mice. Thus, the insulin insensitivity seen in the LID mice is muscle specific. Recombinant human IGF-I treatment of the LID mice caused a reduction in insulin levels and an increase in insulin sensitivity. Treatment of the LID mice with GH-releasing hormone antagonist, which reduces GH levels, also increased insulin sensitivity. These data provide evidence of the role of circulating IGF-I as an important component of overall insulin action in peripheral tissues.", "author" : [ { "dropping-particle" : "", "family" : "Yakar", "given" : "Shoshana", "non-dropping-particle" : "", "parse-names" : false, "suffix" : "" }, { "dropping-particle" : "", "family" : "Liu", "given" : "Jun-li", "non-dropping-particle" : "", "parse-names" : false, "suffix" : "" }, { "dropping-particle" : "", "family" : "Fernandez", "given" : "Ana M", "non-dropping-particle" : "", "parse-names" : false, "suffix" : "" }, { "dropping-particle" : "", "family" : "Wu", "given" : "Yiping", "non-dropping-particle" : "", "parse-names" : false, "suffix" : "" }, { "dropping-particle" : "V", "family" : "Schally", "given" : "Andrew", "non-dropping-particle" : "", "parse-names" : false, "suffix" : "" }, { "dropping-particle" : "", "family" : "Frystyk", "given" : "Jan", "non-dropping-particle" : "", "parse-names" : false, "suffix" : "" }, { "dropping-particle" : "", "family" : "Chernausek", "given" : "Steve D", "non-dropping-particle" : "", "parse-names" : false, "suffix" : "" }, { "dropping-particle" : "", "family" : "Mejia", "given" : "Wilson", "non-dropping-particle" : "", "parse-names" : false, "suffix" : "" }, { "dropping-particle" : "Le", "family" : "Roith", "given" : "Derek", "non-dropping-particle" : "", "parse-names" : false, "suffix" : "" } ], "container-title" : "Diabetes", "id" : "ITEM-7", "issue" : "May", "issued" : { "date-parts" : [ [ "2001" ] ] }, "page" : "1110-8", "title" : "Liver-specific igf-1 Gene Deletion Leads to Muscle Insulin Insensitivity", "type" : "article-journal", "volume" : "50" }, "uris" : [ "http://www.mendeley.com/documents/?uuid=fb2e0a05-4122-44e3-b39a-357b1cb330c5" ] }, { "id" : "ITEM-8", "itemData" : { "DOI" : "10.1038/ng872", "ISSN" : "1061-4036", "PMID" : "11923875", "abstract" : "Regulation of glucose homeostasis by insulin depends on the maintenance of normal beta-cell mass and function. Insulin-like growth factor 1 (Igf1) has been implicated in islet development and differentiated function, but the factors controlling this process are poorly understood. Pancreatic islets produce Igf1 and Igf2, which bind to specific receptors on beta-cells. Igf1 has been shown to influence beta-cell apoptosis, and both Igf1 and Igf2 increase islet growth; Igf2 does so in a manner additive with fibroblast growth factor 2 (ref. 10). When mice deficient for the Igf1 receptor (Igf1r(+/-)) are bred with mice lacking insulin receptor substrate 2 (Irs2(-/-)), the resulting compound knockout mice show a reduction in mass of beta-cells similar to that observed in pancreas of Igf1r(-/-) mice (ref. 11), suggesting a role for Igf1r in growth of beta-cells. It is possible, however, that the effects in these mice occur secondary to changes in vascular endothelium or in the pancreatic ductal cells, or because of a decrease in the effects of other hormones implicated in islet growth. To directly define the role of Igf1, we have created a mouse with a beta-cell-specific knockout of Igf1r (betaIgf1r(-/-)). These mice show normal growth and development of beta-cells, but have reduced expression of Slc2a2 (also known as Glut2) and Gck (encoding glucokinase) in beta-cells, which results in defective glucose-stimulated insulin secretion and impaired glucose tolerance. Thus, Igf1r is not crucial for islet beta-cell development, but participates in control of differentiated function.", "author" : [ { "dropping-particle" : "", "family" : "Kulkarni", "given" : "Rohit N", "non-dropping-particle" : "", "parse-names" : false, "suffix" : "" }, { "dropping-particle" : "", "family" : "Holzenberger", "given" : "Martin", "non-dropping-particle" : "", "parse-names" : false, "suffix" : "" }, { "dropping-particle" : "", "family" : "Shih", "given" : "David Q", "non-dropping-particle" : "", "parse-names" : false, "suffix" : "" }, { "dropping-particle" : "", "family" : "Ozcan", "given" : "Umut", "non-dropping-particle" : "", "parse-names" : false, "suffix" : "" }, { "dropping-particle" : "", "family" : "Stoffel", "given" : "Markus", "non-dropping-particle" : "", "parse-names" : false, "suffix" : "" }, { "dropping-particle" : "", "family" : "Magnuson", "given" : "Mark A", "non-dropping-particle" : "", "parse-names" : false, "suffix" : "" }, { "dropping-particle" : "", "family" : "Kahn", "given" : "C Ronald", "non-dropping-particle" : "", "parse-names" : false, "suffix" : "" } ], "container-title" : "Nature genetics", "id" : "ITEM-8", "issue" : "1", "issued" : { "date-parts" : [ [ "2002", "5" ] ] }, "page" : "111-5", "title" : "beta-cell-specific deletion of the Igf1 receptor leads to hyperinsulinemia and glucose intolerance but does not alter beta-cell mass.", "type" : "article-journal", "volume" : "31" }, "uris" : [ "http://www.mendeley.com/documents/?uuid=4bf68712-e119-4982-a416-35ae02fc97e8" ] }, { "id" : "ITEM-9", "itemData" : { "abstract" : "The discovery of a link between in utero experience and later metabolic and cardiovascular disease is one of the most important advances in epidemiology research of recent years. There is increasing evidence that alterations in the fetal environment may have long-term consequences on cardiovascular, metabolic, and endocrine pathophysiology in adult life. This process has been termed programming, and we have shown that undernutrition of the mother during gestation leads to programming of hyperphagia, obesity, hypertension, hyperinsulinemia, and hyperleptinemia in the offspring. Using this model of maternal undernutrition throughout pregnancy combined with postnatal hypercaloric nutrition of the offspring, we examined the effects of IGF-I therapy. Virgin Wistar rats (age 75 +/- 5 d, n = 20 per group) were time mated and randomly assigned to receive food either ad libitum or 30% of ad libitum intake (UN) throughout pregnancy. At weaning, female offspring were assigned to one of two diets (control or hypercaloric [30% fat]). Systolic blood pressure was measured at day 175 and following infusion with 3 microg/g per day recombinant human IGF-1 (rh-IGF-I) by minipump for 14 d. Before treatment, UN offspring were hyperinsulinemic, hyperleptinemic, hyperphagic, obese, and hypertensive on both diets, compared with ad libitum offspring and this was exacerbated by hypercaloric nutrition. IGF-I treatment increased body weight in all treated animals. However, systolic blood pressure, food intake, retroperitoneal and gonadal fat pad weights, and plasma leptin and insulin concentrations were markedly reduced with IGF-I treatment. IGF-I treatment resulted in a 3- to 5-fold increase in 38--44 kDa and 28--30 kDa IGF binding proteins, although in UN animals, there was an impaired and differential up-regulation of these insulin-like growth factor binding proteins following IGF-I treatment. The 24-kDa IGF binding protein representing IGF binding protein-4 was down-regulated in all IGF-I-treated animals, but the decrease was more marked in UN animals. Our data suggest that IGF-I treatment alleviates hyperphagia, obesity, hyperinsulinemia, hyperleptinemia, and hypertension in rats programmed to develop the metabolic syndrome X.", "author" : [ { "dropping-particle" : "", "family" : "Vickers", "given" : "Mark H", "non-dropping-particle" : "", "parse-names" : false, "suffix" : "" }, { "dropping-particle" : "", "family" : "Ikenasio", "given" : "Bettina A", "non-dropping-particle" : "", "parse-names" : false, "suffix" : "" }, { "dropping-particle" : "", "family" : "Breier", "given" : "Bernhard H", "non-dropping-particle" : "", "parse-names" : false, "suffix" : "" } ], "container-title" : "Endocrinology", "id" : "ITEM-9", "issue" : "9", "issued" : { "date-parts" : [ [ "2001" ] ] }, "page" : "3964-3973", "title" : "IGF-I Treatment Reduces Hyperphagia, Obesity, and Hypertension in Metabolic Disorders Induced by Fetal Programming", "type" : "article-journal", "volume" : "142" }, "uris" : [ "http://www.mendeley.com/documents/?uuid=1e94dcdb-d114-4cb7-9de8-3bb1b7cee3c7" ] } ], "mendeley" : { "formattedCitation" : "(234,276\u2013283)", "plainTextFormattedCitation" : "(234,276\u2013283)", "previouslyFormattedCitation" : "(234,276\u2013283)" }, "properties" : { "noteIndex" : 0 }, "schema" : "https://github.com/citation-style-language/schema/raw/master/csl-citation.json" }</w:instrText>
            </w:r>
            <w:r w:rsidR="00D35A7D">
              <w:rPr>
                <w:rFonts w:ascii="Times New Roman" w:eastAsia="Times New Roman" w:hAnsi="Times New Roman" w:cs="Times New Roman"/>
                <w:color w:val="000000"/>
                <w:szCs w:val="22"/>
                <w:lang w:eastAsia="en-IN"/>
              </w:rPr>
              <w:fldChar w:fldCharType="separate"/>
            </w:r>
            <w:r w:rsidR="00D35A7D" w:rsidRPr="00D35A7D">
              <w:rPr>
                <w:rFonts w:ascii="Times New Roman" w:eastAsia="Times New Roman" w:hAnsi="Times New Roman" w:cs="Times New Roman"/>
                <w:noProof/>
                <w:color w:val="000000"/>
                <w:szCs w:val="22"/>
                <w:lang w:eastAsia="en-IN"/>
              </w:rPr>
              <w:t>(234,276–283)</w:t>
            </w:r>
            <w:r w:rsidR="00D35A7D">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btc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172/JCI200212969.Introduction", "abstract" : "Patients with type 1 diabetes are identified after the onset of the disease, when \u03b2 cell destruction is almost complete. \u03b2 cell regeneration from islet cell precursors might reverse this disease, but factors that can induce \u03b2 cell neogenesis and replication and prevent a new round of autoimmune destruction remain to be identified. Here we show that expression of IGF-I in \u03b2 cells of transgenic mice (in both C57BL/6\u2013SJL and CD-1 genetic backgrounds) counteracts cytotoxicity and insulitis after treatment with multiple low doses of streptozotocin (STZ). STZ-treated nontransgenic mice developed high hyperglycemia and hypoinsulinemia, lost body weight, and died. In contrast, STZtreated C57BL/6\u2013SJL transgenic mice showed mild hyperglycemia for about 1 month, after which they normalized glycemia and survived. After STZ treatment, all CD-1 mice developed high hyperglycemia, hypoinsulinemia, polydipsia, and polyphagia. However, STZ-treated CD-1 transgenic mice gradually normalized all metabolic parameters and survived. \u03b2 cell mass increased in parallel as a result of neogenesis and \u03b2 cell replication. Thus, our results indicate that local expression of IGF-I in \u03b2 cells regenerates pancreatic islets and counteracts type 1 diabetes, suggesting that IGF-I gene transfer to the pancreas might be a suitable therapy for this disease.", "author" : [ { "dropping-particle" : "", "family" : "George", "given" : "M\u00f3nica", "non-dropping-particle" : "", "parse-names" : false, "suffix" : "" }, { "dropping-particle" : "", "family" : "Ayuso", "given" : "Eduard", "non-dropping-particle" : "", "parse-names" : false, "suffix" : "" }, { "dropping-particle" : "", "family" : "Casellas", "given" : "Alba", "non-dropping-particle" : "", "parse-names" : false, "suffix" : "" }, { "dropping-particle" : "", "family" : "Costa", "given" : "Cristina", "non-dropping-particle" : "", "parse-names" : false, "suffix" : "" }, { "dropping-particle" : "", "family" : "Devedjian", "given" : "Jean Christophe", "non-dropping-particle" : "", "parse-names" : false, "suffix" : "" }, { "dropping-particle" : "", "family" : "Bosch", "given" : "Fatima", "non-dropping-particle" : "", "parse-names" : false, "suffix" : "" } ], "container-title" : "Journal of clinical investigation", "id" : "ITEM-1", "issue" : "9", "issued" : { "date-parts" : [ [ "2002" ] ] }, "page" : "1153-1163", "title" : "\u03b2 cell expression of IGF-I leads to recovery from type 1 diabetes", "type" : "article-journal", "volume" : "109" }, "uris" : [ "http://www.mendeley.com/documents/?uuid=0679789f-ce00-4d25-b9e5-aa8874b46864" ] } ], "mendeley" : { "formattedCitation" : "(284)", "plainTextFormattedCitation" : "(284)", "previouslyFormattedCitation" : "(284)"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84)</w:t>
            </w:r>
            <w:r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fdi0</w:t>
            </w:r>
            <w:r w:rsidRPr="00274D27">
              <w:rPr>
                <w:rFonts w:ascii="Times New Roman" w:eastAsia="Times New Roman" w:hAnsi="Times New Roman" w:cs="Times New Roman"/>
                <w:color w:val="000000"/>
                <w:szCs w:val="22"/>
                <w:lang w:eastAsia="en-IN"/>
              </w:rPr>
              <w:fldChar w:fldCharType="begin" w:fldLock="1"/>
            </w:r>
            <w:r w:rsidR="00D35A7D">
              <w:rPr>
                <w:rFonts w:ascii="Times New Roman" w:eastAsia="Times New Roman" w:hAnsi="Times New Roman" w:cs="Times New Roman"/>
                <w:color w:val="000000"/>
                <w:szCs w:val="22"/>
                <w:lang w:eastAsia="en-IN"/>
              </w:rPr>
              <w:instrText>ADDIN CSL_CITATION { "citationItems" : [ { "id" : "ITEM-1", "itemData" : { "DOI" : "10.1385/ENDO:14:3:349", "ISSN" : "1355-008X", "PMID" : "11444432", "abstract" : "Insulin-like growth factor-1 (IGF-1) is a hormone that is important in the regulation of growth processes and additionally has been demonstrated to modulate metabolic and autonomic responses. Some of its effects are mediated by the central nervous system (CNS), and there are IGF-1 receptors dispersed throughout the CNS. Both IGF-1 and insulin alter peripheral metabolic and autonomic nervous activity by a central mechanism, and the well-defined role of insulin in the regulation of feeding, especially in diabetes, led us to investigate the effect of chronic central administration of IGF-1 on metabolic and feeding parameters in normal and diabetic rats. Normal and diabetic rats with intracerebroventricular cannulas were given IGF-1, insulin (0.5 nmol/animal), or artificial cerebrospinal fluid via cannula twice daily for 4 d. Blood samples were collected on d 2 and 4, and the body weights and food intake were recorded daily. IGF-1 administered intracerebroventricularly did not alter plasma glucose, insulin, body weight, or food intake in normal rats. However, in diabetic animals, IGF-1 decreased food intake but did not alter blood glucose or plasma insulin. In correlated studies, intracerebroventricular insulin decreased food intake in both normal and diabetic animals. From these studies, we conclude that IGF-1 may act centrally to decrease food intake in the hyperphagic diabetic animals but not in normal animals. This suggests that diabetic animals have an increased sensitivity to CNS IGF-1.", "author" : [ { "dropping-particle" : "", "family" : "Lu", "given" : "Huiqing", "non-dropping-particle" : "", "parse-names" : false, "suffix" : "" }, { "dropping-particle" : "", "family" : "Martinez-Nieves", "given" : "Brenda", "non-dropping-particle" : "", "parse-names" : false, "suffix" : "" }, { "dropping-particle" : "", "family" : "Lapanowski", "given" : "Karen", "non-dropping-particle" : "", "parse-names" : false, "suffix" : "" }, { "dropping-particle" : "", "family" : "Dunbar", "given" : "Joseph", "non-dropping-particle" : "", "parse-names" : false, "suffix" : "" } ], "container-title" : "Endocrine", "id" : "ITEM-1", "issue" : "3", "issued" : { "date-parts" : [ [ "2001", "4" ] ] }, "page" : "349-52", "title" : "Intracerebroventricular insulin-like growth factor-1 decreases feeding in diabetic rats.", "type" : "article-journal", "volume" : "14" }, "uris" : [ "http://www.mendeley.com/documents/?uuid=331a9c1d-7383-4753-af4e-7194a644e98d" ] }, { "id" : "ITEM-2", "itemData" : { "abstract" : "The discovery of a link between in utero experience and later metabolic and cardiovascular disease is one of the most important advances in epidemiology research of recent years. There is increasing evidence that alterations in the fetal environment may have long-term consequences on cardiovascular, metabolic, and endocrine pathophysiology in adult life. This process has been termed programming, and we have shown that undernutrition of the mother during gestation leads to programming of hyperphagia, obesity, hypertension, hyperinsulinemia, and hyperleptinemia in the offspring. Using this model of maternal undernutrition throughout pregnancy combined with postnatal hypercaloric nutrition of the offspring, we examined the effects of IGF-I therapy. Virgin Wistar rats (age 75 +/- 5 d, n = 20 per group) were time mated and randomly assigned to receive food either ad libitum or 30% of ad libitum intake (UN) throughout pregnancy. At weaning, female offspring were assigned to one of two diets (control or hypercaloric [30% fat]). Systolic blood pressure was measured at day 175 and following infusion with 3 microg/g per day recombinant human IGF-1 (rh-IGF-I) by minipump for 14 d. Before treatment, UN offspring were hyperinsulinemic, hyperleptinemic, hyperphagic, obese, and hypertensive on both diets, compared with ad libitum offspring and this was exacerbated by hypercaloric nutrition. IGF-I treatment increased body weight in all treated animals. However, systolic blood pressure, food intake, retroperitoneal and gonadal fat pad weights, and plasma leptin and insulin concentrations were markedly reduced with IGF-I treatment. IGF-I treatment resulted in a 3- to 5-fold increase in 38--44 kDa and 28--30 kDa IGF binding proteins, although in UN animals, there was an impaired and differential up-regulation of these insulin-like growth factor binding proteins following IGF-I treatment. The 24-kDa IGF binding protein representing IGF binding protein-4 was down-regulated in all IGF-I-treated animals, but the decrease was more marked in UN animals. Our data suggest that IGF-I treatment alleviates hyperphagia, obesity, hyperinsulinemia, hyperleptinemia, and hypertension in rats programmed to develop the metabolic syndrome X.", "author" : [ { "dropping-particle" : "", "family" : "Vickers", "given" : "Mark H", "non-dropping-particle" : "", "parse-names" : false, "suffix" : "" }, { "dropping-particle" : "", "family" : "Ikenasio", "given" : "Bettina A", "non-dropping-particle" : "", "parse-names" : false, "suffix" : "" }, { "dropping-particle" : "", "family" : "Breier", "given" : "Bernhard H", "non-dropping-particle" : "", "parse-names" : false, "suffix" : "" } ], "container-title" : "Endocrinology", "id" : "ITEM-2", "issue" : "9", "issued" : { "date-parts" : [ [ "2001" ] ] }, "page" : "3964-3973", "title" : "IGF-I Treatment Reduces Hyperphagia, Obesity, and Hypertension in Metabolic Disorders Induced by Fetal Programming", "type" : "article-journal", "volume" : "142" }, "uris" : [ "http://www.mendeley.com/documents/?uuid=1e94dcdb-d114-4cb7-9de8-3bb1b7cee3c7" ] } ], "mendeley" : { "formattedCitation" : "(266,283)", "plainTextFormattedCitation" : "(266,283)", "previouslyFormattedCitation" : "(266,283)"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D35A7D" w:rsidRPr="00D35A7D">
              <w:rPr>
                <w:rFonts w:ascii="Times New Roman" w:eastAsia="Times New Roman" w:hAnsi="Times New Roman" w:cs="Times New Roman"/>
                <w:noProof/>
                <w:color w:val="000000"/>
                <w:szCs w:val="22"/>
                <w:lang w:eastAsia="en-IN"/>
              </w:rPr>
              <w:t>(266,283)</w:t>
            </w:r>
            <w:r w:rsidRPr="00274D27">
              <w:rPr>
                <w:rFonts w:ascii="Times New Roman" w:eastAsia="Times New Roman" w:hAnsi="Times New Roman" w:cs="Times New Roman"/>
                <w:color w:val="000000"/>
                <w:szCs w:val="22"/>
                <w:lang w:eastAsia="en-IN"/>
              </w:rPr>
              <w:fldChar w:fldCharType="end"/>
            </w:r>
          </w:p>
        </w:tc>
        <w:tc>
          <w:tcPr>
            <w:tcW w:w="3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D35A7D">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dp0</w:t>
            </w:r>
            <w:r w:rsidR="00D35A7D">
              <w:rPr>
                <w:rFonts w:ascii="Times New Roman" w:eastAsia="Times New Roman" w:hAnsi="Times New Roman" w:cs="Times New Roman"/>
                <w:color w:val="000000"/>
                <w:szCs w:val="22"/>
                <w:lang w:eastAsia="en-IN"/>
              </w:rPr>
              <w:fldChar w:fldCharType="begin" w:fldLock="1"/>
            </w:r>
            <w:r w:rsidR="00D35A7D">
              <w:rPr>
                <w:rFonts w:ascii="Times New Roman" w:eastAsia="Times New Roman" w:hAnsi="Times New Roman" w:cs="Times New Roman"/>
                <w:color w:val="000000"/>
                <w:szCs w:val="22"/>
                <w:lang w:eastAsia="en-IN"/>
              </w:rPr>
              <w:instrText>ADDIN CSL_CITATION { "citationItems" : [ { "id" : "ITEM-1", "itemData" : { "abstract" : "The effect of insulin-like growth factor I (IGF-I) on insulin-stimulated glucose uptake was studied in adipose and muscle tissues of hypophysectomized female rats. IGF-I was given as a subcutaneous infusion via osmotic minipumps for 6 or 20 days. All hypophysectomized rats received L-thyroxine and cortisol replacement therapy. IGF-I treatment increased body weight gain but had no effect on serum glucose or free fatty acid levels. Serum insulin and C-peptide concentrations decreased. Basal and insulin-stimulated glucose incorporation into lipids was reduced in adipose tissue segments and isolated adipocytes from the IGF-I-treated rats. In contrast, insulin treatment of hypophysectomized rats for 7 days increased basal and insulin-stimulated glucose incorporation into lipids in isolated adipocytes. Pretreatment of isolated adipocytes in vitro with IGF-I increased basal and insulinstimulated glucose incorporation into lipids. These results indicate that the effect of IGF-I on lipogenesis in adipose tissue is not direct but via decreased serum insulin levels, which reduce the capacity of adipocytes to metabolize glucose. Isoproterenol-stimulated lipolysis, but not basal lipolysis, was enhanced in adipocytes from IGF-I-treated animals. In the soleus muscle, the glycogen content and insulin-stimulated glucose incorporation into glycogen were increased in IGF-I-treated rats. In summary, IGF-I has opposite effects on glucose uptake in adipose tissue and skeletal muscle, \ufb01ndings which at least partly explain previous reports of reduced body fat mass, increased body cell mass, and increased insulin responsiveness after IGF-I treatment.", "author" : [ { "dropping-particle" : "", "family" : "Frick", "given" : "Fredrik", "non-dropping-particle" : "", "parse-names" : false, "suffix" : "" }, { "dropping-particle" : "", "family" : "Oscarsson", "given" : "Jan", "non-dropping-particle" : "", "parse-names" : false, "suffix" : "" }, { "dropping-particle" : "", "family" : "Vikman-Adolfsson", "given" : "Kerstin", "non-dropping-particle" : "", "parse-names" : false, "suffix" : "" }, { "dropping-particle" : "", "family" : "Ottosson", "given" : "Malin", "non-dropping-particle" : "", "parse-names" : false, "suffix" : "" }, { "dropping-particle" : "", "family" : "Yoshida", "given" : "Noriko", "non-dropping-particle" : "", "parse-names" : false, "suffix" : "" }, { "dropping-particle" : "", "family" : "Eden", "given" : "Staffan", "non-dropping-particle" : "", "parse-names" : false, "suffix" : "" } ], "container-title" : "American Journal of Physiology, Endocrinology and Metabolism", "id" : "ITEM-1", "issued" : { "date-parts" : [ [ "2000" ] ] }, "page" : "E729-E737", "title" : "Different effects of IGF-I on insulin-stimulated glucose uptake in adipose tissue and skeletal muscle", "type" : "article-journal", "volume" : "278" }, "uris" : [ "http://www.mendeley.com/documents/?uuid=c1027e1e-22eb-4575-9911-3035d58af707" ] }, { "id" : "ITEM-2", "itemData" : { "abstract" : "The discovery of a link between in utero experience and later metabolic and cardiovascular disease is one of the most important advances in epidemiology research of recent years. There is increasing evidence that alterations in the fetal environment may have long-term consequences on cardiovascular, metabolic, and endocrine pathophysiology in adult life. This process has been termed programming, and we have shown that undernutrition of the mother during gestation leads to programming of hyperphagia, obesity, hypertension, hyperinsulinemia, and hyperleptinemia in the offspring. Using this model of maternal undernutrition throughout pregnancy combined with postnatal hypercaloric nutrition of the offspring, we examined the effects of IGF-I therapy. Virgin Wistar rats (age 75 +/- 5 d, n = 20 per group) were time mated and randomly assigned to receive food either ad libitum or 30% of ad libitum intake (UN) throughout pregnancy. At weaning, female offspring were assigned to one of two diets (control or hypercaloric [30% fat]). Systolic blood pressure was measured at day 175 and following infusion with 3 microg/g per day recombinant human IGF-1 (rh-IGF-I) by minipump for 14 d. Before treatment, UN offspring were hyperinsulinemic, hyperleptinemic, hyperphagic, obese, and hypertensive on both diets, compared with ad libitum offspring and this was exacerbated by hypercaloric nutrition. IGF-I treatment increased body weight in all treated animals. However, systolic blood pressure, food intake, retroperitoneal and gonadal fat pad weights, and plasma leptin and insulin concentrations were markedly reduced with IGF-I treatment. IGF-I treatment resulted in a 3- to 5-fold increase in 38--44 kDa and 28--30 kDa IGF binding proteins, although in UN animals, there was an impaired and differential up-regulation of these insulin-like growth factor binding proteins following IGF-I treatment. The 24-kDa IGF binding protein representing IGF binding protein-4 was down-regulated in all IGF-I-treated animals, but the decrease was more marked in UN animals. Our data suggest that IGF-I treatment alleviates hyperphagia, obesity, hyperinsulinemia, hyperleptinemia, and hypertension in rats programmed to develop the metabolic syndrome X.", "author" : [ { "dropping-particle" : "", "family" : "Vickers", "given" : "Mark H", "non-dropping-particle" : "", "parse-names" : false, "suffix" : "" }, { "dropping-particle" : "", "family" : "Ikenasio", "given" : "Bettina A", "non-dropping-particle" : "", "parse-names" : false, "suffix" : "" }, { "dropping-particle" : "", "family" : "Breier", "given" : "Bernhard H", "non-dropping-particle" : "", "parse-names" : false, "suffix" : "" } ], "container-title" : "Endocrinology", "id" : "ITEM-2", "issue" : "9", "issued" : { "date-parts" : [ [ "2001" ] ] }, "page" : "3964-3973", "title" : "IGF-I Treatment Reduces Hyperphagia, Obesity, and Hypertension in Metabolic Disorders Induced by Fetal Programming", "type" : "article-journal", "volume" : "142" }, "uris" : [ "http://www.mendeley.com/documents/?uuid=1e94dcdb-d114-4cb7-9de8-3bb1b7cee3c7" ] } ], "mendeley" : { "formattedCitation" : "(277,283)", "plainTextFormattedCitation" : "(277,283)", "previouslyFormattedCitation" : "(277,283)" }, "properties" : { "noteIndex" : 0 }, "schema" : "https://github.com/citation-style-language/schema/raw/master/csl-citation.json" }</w:instrText>
            </w:r>
            <w:r w:rsidR="00D35A7D">
              <w:rPr>
                <w:rFonts w:ascii="Times New Roman" w:eastAsia="Times New Roman" w:hAnsi="Times New Roman" w:cs="Times New Roman"/>
                <w:color w:val="000000"/>
                <w:szCs w:val="22"/>
                <w:lang w:eastAsia="en-IN"/>
              </w:rPr>
              <w:fldChar w:fldCharType="separate"/>
            </w:r>
            <w:r w:rsidR="00D35A7D" w:rsidRPr="00D35A7D">
              <w:rPr>
                <w:rFonts w:ascii="Times New Roman" w:eastAsia="Times New Roman" w:hAnsi="Times New Roman" w:cs="Times New Roman"/>
                <w:noProof/>
                <w:color w:val="000000"/>
                <w:szCs w:val="22"/>
                <w:lang w:eastAsia="en-IN"/>
              </w:rPr>
              <w:t>(277,283)</w:t>
            </w:r>
            <w:r w:rsidR="00D35A7D">
              <w:rPr>
                <w:rFonts w:ascii="Times New Roman" w:eastAsia="Times New Roman" w:hAnsi="Times New Roman" w:cs="Times New Roman"/>
                <w:color w:val="000000"/>
                <w:szCs w:val="22"/>
                <w:lang w:eastAsia="en-IN"/>
              </w:rPr>
              <w:fldChar w:fldCharType="end"/>
            </w:r>
          </w:p>
        </w:tc>
        <w:tc>
          <w:tcPr>
            <w:tcW w:w="36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msl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167/iovs.05-1416.Increased", "abstract" : "Purpose\u2014Previous work has demonstrated the effectiveness of insulin-like growth factor (IGF)- II in increasing force generation in extraocular muscle (EOM). Studies in the literature have suggested that IGF-I would be even more effective than IGF-II. This study was performed to assess the effects on muscle mass and force generation of IGF-I injection in adult rabbit superior rectus muscle. Methods\u2014Adult rabbits received a single injection of IGF-I at one of several doses into one superior rectus muscle. One week after treatment, the rabbits were euthanatized, and the superior rectus muscle from each orbit was removed. Force generation was measured using an in vitro apparatus, and injected muscles were compared with the contralateral control. A second group of animals were injected similarly, and the muscles were examined at 1 week for changes in crosssectional area of individual myofibers. Results\u2014EOMs demonstrate significant numbers of cells expressing the IGF receptor. After the EOMs were injected with IGF-I, there were significant increases both in muscle force generation and cross-sectional area at all doses tested in this study. Doses of 10 and 25 \u03bcg IGF-I were most effective. Conclusions\u2014Direct muscular injection of IGF-I effectively increases EOM force generation without the potential biomechanical hazards of surgery such as permanently altered muscle length or insertional position on the globe.", "author" : [ { "dropping-particle" : "", "family" : "Anderson", "given" : "Brian C", "non-dropping-particle" : "", "parse-names" : false, "suffix" : "" }, { "dropping-particle" : "", "family" : "Christiansen", "given" : "Stephen P", "non-dropping-particle" : "", "parse-names" : false, "suffix" : "" }, { "dropping-particle" : "", "family" : "Grandt", "given" : "Steven", "non-dropping-particle" : "", "parse-names" : false, "suffix" : "" }, { "dropping-particle" : "", "family" : "Grange", "given" : "Robert W", "non-dropping-particle" : "", "parse-names" : false, "suffix" : "" }, { "dropping-particle" : "", "family" : "Mcloon", "given" : "Linda K", "non-dropping-particle" : "", "parse-names" : false, "suffix" : "" } ], "container-title" : "Investigative Ophthalmology &amp; Visual Science", "id" : "ITEM-1", "issue" : "6", "issued" : { "date-parts" : [ [ "2006" ] ] }, "page" : "2461-2467", "title" : "Increased Extraocular Muscle Strength with Direct Injection of Insulin-like Growth Factor-I", "type" : "article-journal", "volume" : "47" }, "uris" : [ "http://www.mendeley.com/documents/?uuid=41affc47-2955-470d-94f4-3009194ebfc0" ] }, { "id" : "ITEM-2", "itemData" : { "ISSN" : "0027-8424", "PMID" : "9861016", "abstract" : "During the aging process, mammals lose up to a third of their skeletal muscle mass and strength. Although the mechanisms underlying this loss are not entirely understood, we attempted to moderate the loss by increasing the regenerative capacity of muscle. This involved the injection of a recombinant adeno-associated virus directing overexpression of insulin-like growth factor I (IGF-I) in differentiated muscle fibers. We demonstrate that the IGF-I expression promotes an average increase of 15% in muscle mass and a 14% increase in strength in young adult mice, and remarkably, prevents aging-related muscle changes in old adult mice, resulting in a 27% increase in strength as compared with uninjected old muscles. Muscle mass and fiber type distributions were maintained at levels similar to those in young adults. We propose that these effects are primarily due to stimulation of muscle regeneration via the activation of satellite cells by IGF-I. This supports the hypothesis that the primary cause of aging-related impairment of muscle function is a cumulative failure to repair damage sustained during muscle utilization. Our results suggest that gene transfer of IGF-I into muscle could form the basis of a human gene therapy for preventing the loss of muscle function associated with aging and may be of benefit in diseases where the rate of damage to skeletal muscle is accelerated.", "author" : [ { "dropping-particle" : "", "family" : "Barton-Davis", "given" : "Elisabeth R", "non-dropping-particle" : "", "parse-names" : false, "suffix" : "" }, { "dropping-particle" : "", "family" : "Shoturma", "given" : "Daria I", "non-dropping-particle" : "", "parse-names" : false, "suffix" : "" }, { "dropping-particle" : "", "family" : "Musaro", "given" : "Antonio", "non-dropping-particle" : "", "parse-names" : false, "suffix" : "" }, { "dropping-particle" : "", "family" : "Rosenthal", "given" : "Nadia", "non-dropping-particle" : "", "parse-names" : false, "suffix" : "" }, { "dropping-particle" : "", "family" : "Sweeney", "given" : "H Lee", "non-dropping-particle" : "", "parse-names" : false, "suffix" : "" } ], "container-title" : "Proceedings of the National Academy of Sciences of the United States of America", "id" : "ITEM-2", "issue" : "26", "issued" : { "date-parts" : [ [ "1998", "12", "22" ] ] }, "page" : "15603-7", "title" : "Viral mediated expression of insulin-like growth factor I blocks the aging-related loss of skeletal muscle function.", "type" : "article-journal", "volume" : "95" }, "uris" : [ "http://www.mendeley.com/documents/?uuid=029002c2-98ad-4e53-af47-487cc9c130e2" ] }, { "id" : "ITEM-3", "itemData" : { "abstract" : "Aging skeletal muscles suffer a steady decline in mass and functional performance, and compromised muscle integrity as fibrotic invasions replace contractile tissue, accompanied by a characteristic loss in the fastest, most powerful muscle fibers1, 2. The same programmed deficits in muscle structure and function are found in numerous neurodegenerative syndromes and disease-related cachexia3. We have generated a model of persistent, functional myocyte hypertrophy using a tissue-restricted transgene encoding a locally acting isoform of insulin-like growth factor-1 that is expressed in skeletal muscle (mIgf-1). Transgenic embryos developed normally, and postnatal increases in muscle mass and strength were not accompanied by the additional pathological changes seen in other Igf-1 transgenic models. Expression of GATA-2, a transcription factor normally undetected in skeletal muscle, marked hypertrophic myocytes that escaped age-related muscle atrophy and retained the proliferative response to muscle injury characteristic of younger animals. The preservation of muscle architecture and age-independent regenerative capacity through localized mIgf-1 transgene expression suggests clinical strategies for the treatment of age or disease-related muscle frailty.", "author" : [ { "dropping-particle" : "", "family" : "Musar\u00f2", "given" : "Antonio", "non-dropping-particle" : "", "parse-names" : false, "suffix" : "" }, { "dropping-particle" : "", "family" : "McCullagh", "given" : "Karl", "non-dropping-particle" : "", "parse-names" : false, "suffix" : "" }, { "dropping-particle" : "", "family" : "Paul", "given" : "Angelika", "non-dropping-particle" : "", "parse-names" : false, "suffix" : "" }, { "dropping-particle" : "", "family" : "Houghton", "given" : "Leslie", "non-dropping-particle" : "", "parse-names" : false, "suffix" : "" }, { "dropping-particle" : "", "family" : "Dobrowolny", "given" : "Gabriella", "non-dropping-particle" : "", "parse-names" : false, "suffix" : "" }, { "dropping-particle" : "", "family" : "Molinaro", "given" : "Mario", "non-dropping-particle" : "", "parse-names" : false, "suffix" : "" }, { "dropping-particle" : "", "family" : "Barton", "given" : "Elisabeth R.", "non-dropping-particle" : "", "parse-names" : false, "suffix" : "" }, { "dropping-particle" : "", "family" : "Sweeney", "given" : "H. L", "non-dropping-particle" : "", "parse-names" : false, "suffix" : "" }, { "dropping-particle" : "", "family" : "Rosenthal", "given" : "Nadia", "non-dropping-particle" : "", "parse-names" : false, "suffix" : "" } ], "container-title" : "Nature Genetics", "id" : "ITEM-3", "issued" : { "date-parts" : [ [ "2001" ] ] }, "page" : "195-200", "title" : "Localized Igf-1 transgene expression sustains hypertrophy and regeneration in senescent skeletal muscle", "type" : "article-journal", "volume" : "27" }, "uris" : [ "http://www.mendeley.com/documents/?uuid=57864132-29e5-4394-91dd-7a49eb721426" ] }, { "id" : "ITEM-4", "itemData" : { "abstract" : "Loss of the nerve supply to skeletal muscle results in a relentless loss of muscle mass (atrophy) over time. The ability of insulin-like growth factor-1 to reduce atrophy resulting from denervation was examined after transection of the sciatic nerve in transgenic MLC/mIGF-1 mice that over-express mIGF-1 specifically in differentiated myofibres. The cross sectional area (CSA) of all types of myofibres and specifically type IIB myofibres was measured in tibialis anterior muscles from transgenic and wild-type mice at 28 days after denervation. There was a marked myofibre atrophy ( approximately 60%) in the muscles of wild-type mice over this time with increased numbers of myofibres with small CSA. In the muscles of MLC/mIGF-1 mice, over-expression of mIGF-1 reduced the rate of denervation induced myofibre atrophy by approximately 30% and preserved myofibres with larger CSA, compared to wild-type muscles. It is proposed that the protective effect of mIGF-1 on denervated myofibres might be due to reduced protein breakdown.", "author" : [ { "dropping-particle" : "", "family" : "Shavlakadze", "given" : "T", "non-dropping-particle" : "", "parse-names" : false, "suffix" : "" }, { "dropping-particle" : "", "family" : "White", "given" : "JD", "non-dropping-particle" : "", "parse-names" : false, "suffix" : "" }, { "dropping-particle" : "", "family" : "Davies", "given" : "M", "non-dropping-particle" : "", "parse-names" : false, "suffix" : "" }, { "dropping-particle" : "", "family" : "Hoh", "given" : "JF", "non-dropping-particle" : "", "parse-names" : false, "suffix" : "" }, { "dropping-particle" : "", "family" : "Grounds", "given" : "MD", "non-dropping-particle" : "", "parse-names" : false, "suffix" : "" } ], "container-title" : "Neuromuscular Disorders", "id" : "ITEM-4", "issue" : "2", "issued" : { "date-parts" : [ [ "2005" ] ] }, "page" : "139-46", "title" : "Insulin-like growth factor I slows the rate of denervation induced skeletal muscle atrophy.", "type" : "article-journal", "volume" : "15" }, "uris" : [ "http://www.mendeley.com/documents/?uuid=7bcbf13a-ed47-406c-9bec-4b653fb0a2e6" ] } ], "mendeley" : { "formattedCitation" : "(285\u2013288)", "plainTextFormattedCitation" : "(285\u2013288)", "previouslyFormattedCitation" : "(285\u2013288)"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85–288)</w:t>
            </w:r>
            <w:r w:rsidRPr="00274D27">
              <w:rPr>
                <w:rFonts w:ascii="Times New Roman" w:eastAsia="Times New Roman" w:hAnsi="Times New Roman" w:cs="Times New Roman"/>
                <w:color w:val="000000"/>
                <w:szCs w:val="22"/>
                <w:lang w:eastAsia="en-IN"/>
              </w:rPr>
              <w:fldChar w:fldCharType="end"/>
            </w:r>
          </w:p>
        </w:tc>
        <w:tc>
          <w:tcPr>
            <w:tcW w:w="36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s0</w:t>
            </w:r>
            <w:r w:rsidRPr="00274D27">
              <w:rPr>
                <w:rFonts w:ascii="Times New Roman" w:eastAsia="Times New Roman" w:hAnsi="Times New Roman" w:cs="Times New Roman"/>
                <w:color w:val="000000"/>
                <w:szCs w:val="22"/>
                <w:lang w:eastAsia="en-IN"/>
              </w:rPr>
              <w:fldChar w:fldCharType="begin" w:fldLock="1"/>
            </w:r>
            <w:r w:rsidR="00D35A7D">
              <w:rPr>
                <w:rFonts w:ascii="Times New Roman" w:eastAsia="Times New Roman" w:hAnsi="Times New Roman" w:cs="Times New Roman"/>
                <w:color w:val="000000"/>
                <w:szCs w:val="22"/>
                <w:lang w:eastAsia="en-IN"/>
              </w:rPr>
              <w:instrText>ADDIN CSL_CITATION { "citationItems" : [ { "id" : "ITEM-1", "itemData" : { "abstract" : "Purified pancreatic Beta cells were labelled with 3H-tyrosine before studying their secretory activity in perifusion. At 1.4 mmol/l glucose, the cells released similar fractions (0.01% per min) of their contents in preformed and in newly formed insulin. At 20 mmol/l glucose plus 10(-8) mol/l glucagon, these fractional release rates increased by 16 and 40-fold respectively. The preferential release of newly synthesized as compared to stored insulin is attributable to a heterogeneity in individual cell responses. The secretory responsiveness to glucose plus glucagon was completely suppressed by 10(-7) mol/l clonidine. Insulin induced a 20% reduction at 10(-6) mol/l, but remained without effect at 10(-7) mol/l. Insulin-like growth factor-I provoked a 30% decrease at 5.10(-9) mol/l. It is concluded that the type-I insulin-like growth factor receptors on pancreatic Beta cells mediate a suppressive action on the insulin release process. Their high affinity for insulin-like growth factor-I allows physiologic levels of this peptide to participate in the regulation of insulin release. Their low affinity for insulin provides the basis for a minor feedback action by this hormone at concentrations exceeding the normal circulating levels.", "author" : [ { "dropping-particle" : "", "family" : "Schravendijk", "given" : "CF", "non-dropping-particle" : "Van", "parse-names" : false, "suffix" : "" }, { "dropping-particle" : "", "family" : "Heylen", "given" : "L", "non-dropping-particle" : "", "parse-names" : false, "suffix" : "" }, { "dropping-particle" : "", "family" : "Brande", "given" : "JL", "non-dropping-particle" : "Van den", "parse-names" : false, "suffix" : "" }, { "dropping-particle" : "", "family" : "Pipeleers", "given" : "DG", "non-dropping-particle" : "", "parse-names" : false, "suffix" : "" } ], "container-title" : "Diabetologia", "id" : "ITEM-1", "issue" : "11", "issued" : { "date-parts" : [ [ "1990" ] ] }, "page" : "649-53", "title" : "Direct effect of insulin and insulin-like growth factor-I on the secretory activity of rat pancreatic beta cells.", "type" : "article-journal", "volume" : "33" }, "uris" : [ "http://www.mendeley.com/documents/?uuid=86387aae-a9bb-425f-86e5-0d451c9aba11" ] }, { "id" : "ITEM-2", "itemData" : { "DOI" : "10.1038/ng872", "ISSN" : "1061-4036", "PMID" : "11923875", "abstract" : "Regulation of glucose homeostasis by insulin depends on the maintenance of normal beta-cell mass and function. Insulin-like growth factor 1 (Igf1) has been implicated in islet development and differentiated function, but the factors controlling this process are poorly understood. Pancreatic islets produce Igf1 and Igf2, which bind to specific receptors on beta-cells. Igf1 has been shown to influence beta-cell apoptosis, and both Igf1 and Igf2 increase islet growth; Igf2 does so in a manner additive with fibroblast growth factor 2 (ref. 10). When mice deficient for the Igf1 receptor (Igf1r(+/-)) are bred with mice lacking insulin receptor substrate 2 (Irs2(-/-)), the resulting compound knockout mice show a reduction in mass of beta-cells similar to that observed in pancreas of Igf1r(-/-) mice (ref. 11), suggesting a role for Igf1r in growth of beta-cells. It is possible, however, that the effects in these mice occur secondary to changes in vascular endothelium or in the pancreatic ductal cells, or because of a decrease in the effects of other hormones implicated in islet growth. To directly define the role of Igf1, we have created a mouse with a beta-cell-specific knockout of Igf1r (betaIgf1r(-/-)). These mice show normal growth and development of beta-cells, but have reduced expression of Slc2a2 (also known as Glut2) and Gck (encoding glucokinase) in beta-cells, which results in defective glucose-stimulated insulin secretion and impaired glucose tolerance. Thus, Igf1r is not crucial for islet beta-cell development, but participates in control of differentiated function.", "author" : [ { "dropping-particle" : "", "family" : "Kulkarni", "given" : "Rohit N", "non-dropping-particle" : "", "parse-names" : false, "suffix" : "" }, { "dropping-particle" : "", "family" : "Holzenberger", "given" : "Martin", "non-dropping-particle" : "", "parse-names" : false, "suffix" : "" }, { "dropping-particle" : "", "family" : "Shih", "given" : "David Q", "non-dropping-particle" : "", "parse-names" : false, "suffix" : "" }, { "dropping-particle" : "", "family" : "Ozcan", "given" : "Umut", "non-dropping-particle" : "", "parse-names" : false, "suffix" : "" }, { "dropping-particle" : "", "family" : "Stoffel", "given" : "Markus", "non-dropping-particle" : "", "parse-names" : false, "suffix" : "" }, { "dropping-particle" : "", "family" : "Magnuson", "given" : "Mark A", "non-dropping-particle" : "", "parse-names" : false, "suffix" : "" }, { "dropping-particle" : "", "family" : "Kahn", "given" : "C Ronald", "non-dropping-particle" : "", "parse-names" : false, "suffix" : "" } ], "container-title" : "Nature genetics", "id" : "ITEM-2", "issue" : "1", "issued" : { "date-parts" : [ [ "2002", "5" ] ] }, "page" : "111-5", "title" : "beta-cell-specific deletion of the Igf1 receptor leads to hyperinsulinemia and glucose intolerance but does not alter beta-cell mass.", "type" : "article-journal", "volume" : "31" }, "uris" : [ "http://www.mendeley.com/documents/?uuid=4bf68712-e119-4982-a416-35ae02fc97e8" ] } ], "mendeley" : { "formattedCitation" : "(282,289)", "plainTextFormattedCitation" : "(282,289)", "previouslyFormattedCitation" : "(282,289)"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D35A7D" w:rsidRPr="00D35A7D">
              <w:rPr>
                <w:rFonts w:ascii="Times New Roman" w:eastAsia="Times New Roman" w:hAnsi="Times New Roman" w:cs="Times New Roman"/>
                <w:noProof/>
                <w:color w:val="000000"/>
                <w:szCs w:val="22"/>
                <w:lang w:eastAsia="en-IN"/>
              </w:rPr>
              <w:t>(282,289)</w:t>
            </w:r>
            <w:r w:rsidRPr="00274D27">
              <w:rPr>
                <w:rFonts w:ascii="Times New Roman" w:eastAsia="Times New Roman" w:hAnsi="Times New Roman" w:cs="Times New Roman"/>
                <w:color w:val="000000"/>
                <w:szCs w:val="22"/>
                <w:lang w:eastAsia="en-IN"/>
              </w:rPr>
              <w:fldChar w:fldCharType="end"/>
            </w:r>
          </w:p>
        </w:tc>
        <w:tc>
          <w:tcPr>
            <w:tcW w:w="30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hgh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172/JCI200215463.Introduction", "abstract" : "IGF-1 is a growth-promoting polypeptide that is essential for normal growth and development. In serum, the majority of the IGFs exist in a 150-kDa complex including the IGF molecule, IGF binding protein 3 (IGFBP-3), and the acid labile subunit (ALS). This complex prolongs the half-life of serum IGFs and facilitates their endocrine actions. Liver IGF-1\u2013deficient (LID) mice and ALS knockout (ALSKO) mice exhibited relatively normal growth and development, despite having 75% and 65% reductions in serum IGF-1 levels, respectively. Double gene disrupted mice were generated by cross- ing LID+ALSKO mice. These mice exhibited further reductions in serum IGF-1 levels and a signifi- cant reduction in linear growth. The proximal growth plates of the tibiae of LID+ALSKO mice were smaller in total height as well as in the height of the proliferative and hypertrophic zones of chon- drocytes. There was also a 10% decrease in bone mineral density and a greater than 35% decrease in periosteal circumference and cortical thickness in these mice. IGF-1 treatment for 4 weeks restored the total height of the proximal growth plate of the tibia. Thus, the double gene disruption LID+ALSKO mouse model demonstrates that a threshold concentration of circulating IGF-1 is nec- essary for normal bone growth and suggests that IGF-1, IGFBP-3, and ALS play a prominent role in the pathophysiology of osteoporosis.", "author" : [ { "dropping-particle" : "", "family" : "Yakar", "given" : "Shoshana", "non-dropping-particle" : "", "parse-names" : false, "suffix" : "" }, { "dropping-particle" : "", "family" : "Rosen", "given" : "Clifford J", "non-dropping-particle" : "", "parse-names" : false, "suffix" : "" }, { "dropping-particle" : "", "family" : "Beamer", "given" : "Wesley G", "non-dropping-particle" : "", "parse-names" : false, "suffix" : "" }, { "dropping-particle" : "", "family" : "Ackert-bicknell", "given" : "Cheryl L", "non-dropping-particle" : "", "parse-names" : false, "suffix" : "" }, { "dropping-particle" : "", "family" : "Wu", "given" : "Yiping", "non-dropping-particle" : "", "parse-names" : false, "suffix" : "" }, { "dropping-particle" : "", "family" : "Liu", "given" : "Jun-Li", "non-dropping-particle" : "", "parse-names" : false, "suffix" : "" }, { "dropping-particle" : "", "family" : "Ooi", "given" : "Guck T", "non-dropping-particle" : "", "parse-names" : false, "suffix" : "" }, { "dropping-particle" : "", "family" : "Setser", "given" : "Jennifer", "non-dropping-particle" : "", "parse-names" : false, "suffix" : "" }, { "dropping-particle" : "", "family" : "Frystyk", "given" : "Jan", "non-dropping-particle" : "", "parse-names" : false, "suffix" : "" }, { "dropping-particle" : "", "family" : "Boisclair", "given" : "Yves R", "non-dropping-particle" : "", "parse-names" : false, "suffix" : "" }, { "dropping-particle" : "", "family" : "LeRoith", "given" : "Derek", "non-dropping-particle" : "", "parse-names" : false, "suffix" : "" } ], "container-title" : "Journal of Clinical Investigation", "id" : "ITEM-1", "issue" : "6", "issued" : { "date-parts" : [ [ "2002" ] ] }, "page" : "771-781", "title" : "Circulating levels of IGF-1 directly regulate bone growth and density", "type" : "article-journal", "volume" : "110" }, "uris" : [ "http://www.mendeley.com/documents/?uuid=326e0d2e-0770-4379-aaa7-0ff285a3ba92" ] }, { "id" : "ITEM-2", "itemData" : { "abstract" : "We have previously shown that insulinlike growth factor I (IGF-I) inhibits growth hormone (GH) secretion and messenger RNA (mRNA) levels in pituitary cells. The effects of IGF-I on new GH mRNA synthesis rates in primary monolayer rat pituitary cells were therefore examined by nuclear runoff transcription assays. IGF-I (1.3 nM) treatment for 1 h inhibited GH gene transcription to 60% of controls. IGF-I (3.25 nM) maximally suppressed GH gene transcription to 30% of control values after 4 h. After 24 h treatment, GH transcription was suppressed to 48% of controls by 3.25 nM IGF-I. IGF-I (3.25 nM) also inhibited the twofold growth hormone-releasing hormone (GHRH) (10 nM)-stimulated GH gene transcription by 30% after 4 h. Transcription of the prolactin (PRL) gene was not suppressed in these cells by IGF-I. Relatively high doses of insulin (200 nM) also suppressed GH gene transcription, but epidermal growth factor and fibroblast growth factor did not change GH mRNA synthesis. The results show that IGF-I exerts a rapid and selective suppression of basal and GHRH-stimulated GH gene transcription. These data indicate a role for IGF-I in negative feedback of GH gene expression and provide evidence for the direct transcriptional regulation of the GH gene by IGF-I in primary rat anterior pituitary cells.", "author" : [ { "dropping-particle" : "", "family" : "Yamashita", "given" : "Shunichi", "non-dropping-particle" : "", "parse-names" : false, "suffix" : "" }, { "dropping-particle" : "", "family" : "Melmed", "given" : "Shlomo", "non-dropping-particle" : "", "parse-names" : false, "suffix" : "" } ], "container-title" : "Journal of Clinical Investigation", "id" : "ITEM-2", "issue" : "February", "issued" : { "date-parts" : [ [ "1987" ] ] }, "page" : "449-452", "title" : "Insulinlike Growth Factor I Regulation of Growth Hormone Gene Transcription in Primary Rat Pituitary Cells", "type" : "article-journal", "volume" : "79" }, "uris" : [ "http://www.mendeley.com/documents/?uuid=f81b374c-ebc3-4439-b153-3323c75dd58e" ] }, { "id" : "ITEM-3", "itemData" : { "abstract" : "We have shown previously that chronic administration (8 weeks) of insulin-like growth factor-I (IGF-I) has little growth-promoting effect in well fed sheep. The aim of this study was to investigate the anabolic effects of IGF-I in energy-restricted conditions in which circulating concentrations of IGF-I in control animals were expected to be low. Young castrate male sheep were offered chaffed lucerne at a rate equivalent to 110% maintenance and were treated by sc injection three times per day for either 8 or 12 weeks with recombinant human IGF-I (150 micrograms/kg live wt x day) or saline in a 2 x 2 factorial design (eight animals per cell). IGF-I treatment significantly increased plasma IGF-I concentrations, but reduced plasma concentrations of IGF-II, GH, urea, and creatinine. Treatment with IGF-I also decreased (P &lt; 0.1) GH secretion in response to a GRF load, but significantly (P &lt; 0.05) increased the nonesterified fatty acid response to an epinephrine load. The reduction in circulating GH levels was accompanied by a suppression of [125I]oGH binding to hepatic microsomal membranes. This effect, if apparent in other tissues, may act as a feedback mechanism to limit the local synthesis of IGF-I and could explain why IGF-I treatment had little effect on the growth rate of the sheep, although it did increase nitrogen digestibility of the feed consumed and decreased the fat content of the hind leg. It also differentially promoted the growth of the spleen, thymus, and mandibular salivary gland and increased blood counts of eosinophils. It is concluded that IGF-I does not have marked effects on growth rate or body composition in sheep fed a near-maintenance diet. Possible reasons include the associated suppression of GH secretion and action, which limits the ability of treated animals to repartition absorbed nutrients.", "author" : [ { "dropping-particle" : "", "family" : "Min", "given" : "SH", "non-dropping-particle" : "", "parse-names" : false, "suffix" : "" }, { "dropping-particle" : "", "family" : "MacKenzie", "given" : "DD", "non-dropping-particle" : "", "parse-names" : false, "suffix" : "" }, { "dropping-particle" : "", "family" : "Breier", "given" : "BH", "non-dropping-particle" : "", "parse-names" : false, "suffix" : "" }, { "dropping-particle" : "", "family" : "McCutcheon", "given" : "SN", "non-dropping-particle" : "", "parse-names" : false, "suffix" : "" }, { "dropping-particle" : "", "family" : "Gluckman", "given" : "PD", "non-dropping-particle" : "", "parse-names" : false, "suffix" : "" } ], "container-title" : "Endocrinology", "id" : "ITEM-3", "issue" : "3", "issued" : { "date-parts" : [ [ "1996" ] ] }, "page" : "1129-37", "title" : "Responses of young energy-restricted sheep to chronically administered insulin-like growth factor I (IGF-I): evidence that IGF-I suppresses the hepatic growth hormone receptor.", "type" : "article-journal", "volume" : "137" }, "uris" : [ "http://www.mendeley.com/documents/?uuid=79e75564-e06f-4b82-9f7c-baf9498d16c7" ] } ], "mendeley" : { "formattedCitation" : "(290\u2013292)", "plainTextFormattedCitation" : "(290\u2013292)", "previouslyFormattedCitation" : "(290\u2013292)"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90–292)</w:t>
            </w:r>
            <w:r w:rsidRPr="00274D27">
              <w:rPr>
                <w:rFonts w:ascii="Times New Roman" w:eastAsia="Times New Roman" w:hAnsi="Times New Roman" w:cs="Times New Roman"/>
                <w:color w:val="000000"/>
                <w:szCs w:val="22"/>
                <w:lang w:eastAsia="en-IN"/>
              </w:rPr>
              <w:fldChar w:fldCharType="end"/>
            </w:r>
          </w:p>
        </w:tc>
        <w:tc>
          <w:tcPr>
            <w:tcW w:w="35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ost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172/JCI200215463.Introduction", "abstract" : "IGF-1 is a growth-promoting polypeptide that is essential for normal growth and development. In serum, the majority of the IGFs exist in a 150-kDa complex including the IGF molecule, IGF binding protein 3 (IGFBP-3), and the acid labile subunit (ALS). This complex prolongs the half-life of serum IGFs and facilitates their endocrine actions. Liver IGF-1\u2013deficient (LID) mice and ALS knockout (ALSKO) mice exhibited relatively normal growth and development, despite having 75% and 65% reductions in serum IGF-1 levels, respectively. Double gene disrupted mice were generated by cross- ing LID+ALSKO mice. These mice exhibited further reductions in serum IGF-1 levels and a signifi- cant reduction in linear growth. The proximal growth plates of the tibiae of LID+ALSKO mice were smaller in total height as well as in the height of the proliferative and hypertrophic zones of chon- drocytes. There was also a 10% decrease in bone mineral density and a greater than 35% decrease in periosteal circumference and cortical thickness in these mice. IGF-1 treatment for 4 weeks restored the total height of the proximal growth plate of the tibia. Thus, the double gene disruption LID+ALSKO mouse model demonstrates that a threshold concentration of circulating IGF-1 is nec- essary for normal bone growth and suggests that IGF-1, IGFBP-3, and ALS play a prominent role in the pathophysiology of osteoporosis.", "author" : [ { "dropping-particle" : "", "family" : "Yakar", "given" : "Shoshana", "non-dropping-particle" : "", "parse-names" : false, "suffix" : "" }, { "dropping-particle" : "", "family" : "Rosen", "given" : "Clifford J", "non-dropping-particle" : "", "parse-names" : false, "suffix" : "" }, { "dropping-particle" : "", "family" : "Beamer", "given" : "Wesley G", "non-dropping-particle" : "", "parse-names" : false, "suffix" : "" }, { "dropping-particle" : "", "family" : "Ackert-bicknell", "given" : "Cheryl L", "non-dropping-particle" : "", "parse-names" : false, "suffix" : "" }, { "dropping-particle" : "", "family" : "Wu", "given" : "Yiping", "non-dropping-particle" : "", "parse-names" : false, "suffix" : "" }, { "dropping-particle" : "", "family" : "Liu", "given" : "Jun-Li", "non-dropping-particle" : "", "parse-names" : false, "suffix" : "" }, { "dropping-particle" : "", "family" : "Ooi", "given" : "Guck T", "non-dropping-particle" : "", "parse-names" : false, "suffix" : "" }, { "dropping-particle" : "", "family" : "Setser", "given" : "Jennifer", "non-dropping-particle" : "", "parse-names" : false, "suffix" : "" }, { "dropping-particle" : "", "family" : "Frystyk", "given" : "Jan", "non-dropping-particle" : "", "parse-names" : false, "suffix" : "" }, { "dropping-particle" : "", "family" : "Boisclair", "given" : "Yves R", "non-dropping-particle" : "", "parse-names" : false, "suffix" : "" }, { "dropping-particle" : "", "family" : "LeRoith", "given" : "Derek", "non-dropping-particle" : "", "parse-names" : false, "suffix" : "" } ], "container-title" : "Journal of Clinical Investigation", "id" : "ITEM-1", "issue" : "6", "issued" : { "date-parts" : [ [ "2002" ] ] }, "page" : "771-781", "title" : "Circulating levels of IGF-1 directly regulate bone growth and density", "type" : "article-journal", "volume" : "110" }, "uris" : [ "http://www.mendeley.com/documents/?uuid=326e0d2e-0770-4379-aaa7-0ff285a3ba92" ] } ], "mendeley" : { "formattedCitation" : "(290)", "plainTextFormattedCitation" : "(290)", "previouslyFormattedCitation" : "(290)"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90)</w:t>
            </w:r>
            <w:r w:rsidRPr="00274D27">
              <w:rPr>
                <w:rFonts w:ascii="Times New Roman" w:eastAsia="Times New Roman" w:hAnsi="Times New Roman" w:cs="Times New Roman"/>
                <w:color w:val="000000"/>
                <w:szCs w:val="22"/>
                <w:lang w:eastAsia="en-IN"/>
              </w:rPr>
              <w:fldChar w:fldCharType="end"/>
            </w:r>
          </w:p>
        </w:tc>
        <w:tc>
          <w:tcPr>
            <w:tcW w:w="28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ctk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38/sj.gt.3301543", "ISSN" : "0969-7128", "PMID" : "11571581", "abstract" : "The use of systemic IGF-1 has been shown to attenuate the postburn hypermetabolic response and improve burn wound healing. Local IGF-1 gene therapy, however, promotes re-epithelialization in the burn wound without the side-effects associated with systemic delivery. We tested the hypothesis that these beneficial effects are due to changes in local cytokine production. Adult male Sprague-Dawley rats received a 40% total body surface area full-thickness scald burn and randomly received a subcutaneous injection at the burn wound margin of saline or cationic liposomes containing a IGF-1 cDNA construct. Animals were killed at 1, 4, 7 and 10 days after burn trauma. Skin biopsies at the wound border were harvested for total RNA extraction. Cytokine mRNA expression was determined using a multi-probe RNase protection assay. Data are presented as means +/- s.e.m. Statistical analysis used the unpaired t-test or Mann-Whitney test where appropriate. Significance was accepted at P &lt; 0.05. Treatment of the burn wound with liposomal IGF-1-cDNA transfer decreased IL-1beta mRNA levels on day 10 after burn trauma from five-fold burn-induced increases compared with sham-treated rats, to near the control values present in unburned skin samples. Similarly, there was an eight-fold increase in TNF-alpha mRNA expression on postburn day 10 that was abrogated by IGF-1 gene therapy. Local IGF-1 gene transfer attenuates the mRNA expression of the inflammatory cytokines IL-1beta and TNF-alpha in the burn wound. This change may improve burn wound healing by decreasing prolonged local inflammation.", "author" : [ { "dropping-particle" : "", "family" : "Spies", "given" : "M", "non-dropping-particle" : "", "parse-names" : false, "suffix" : "" }, { "dropping-particle" : "", "family" : "Nesic", "given" : "O", "non-dropping-particle" : "", "parse-names" : false, "suffix" : "" }, { "dropping-particle" : "", "family" : "Barrow", "given" : "R E", "non-dropping-particle" : "", "parse-names" : false, "suffix" : "" }, { "dropping-particle" : "", "family" : "Perez-Polo", "given" : "J R", "non-dropping-particle" : "", "parse-names" : false, "suffix" : "" }, { "dropping-particle" : "", "family" : "Herndon", "given" : "D N", "non-dropping-particle" : "", "parse-names" : false, "suffix" : "" } ], "container-title" : "Gene therapy", "id" : "ITEM-1", "issue" : "18", "issued" : { "date-parts" : [ [ "2001", "9" ] ] }, "page" : "1409-15", "title" : "Liposomal IGF-1 gene transfer modulates pro- and anti-inflammatory cytokine mRNA expression in the burn wound.", "type" : "article-journal", "volume" : "8" }, "uris" : [ "http://www.mendeley.com/documents/?uuid=cd91e5f0-0c58-4b8d-84a3-430ea9a396a3" ] } ], "mendeley" : { "formattedCitation" : "(293)", "plainTextFormattedCitation" : "(293)", "previouslyFormattedCitation" : "(293)"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93)</w:t>
            </w:r>
            <w:r w:rsidRPr="00274D27">
              <w:rPr>
                <w:rFonts w:ascii="Times New Roman" w:eastAsia="Times New Roman" w:hAnsi="Times New Roman" w:cs="Times New Roman"/>
                <w:color w:val="000000"/>
                <w:szCs w:val="22"/>
                <w:lang w:eastAsia="en-IN"/>
              </w:rPr>
              <w:fldChar w:fldCharType="end"/>
            </w:r>
          </w:p>
        </w:tc>
        <w:tc>
          <w:tcPr>
            <w:tcW w:w="26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tnf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38/sj.gt.3301543", "ISSN" : "0969-7128", "PMID" : "11571581", "abstract" : "The use of systemic IGF-1 has been shown to attenuate the postburn hypermetabolic response and improve burn wound healing. Local IGF-1 gene therapy, however, promotes re-epithelialization in the burn wound without the side-effects associated with systemic delivery. We tested the hypothesis that these beneficial effects are due to changes in local cytokine production. Adult male Sprague-Dawley rats received a 40% total body surface area full-thickness scald burn and randomly received a subcutaneous injection at the burn wound margin of saline or cationic liposomes containing a IGF-1 cDNA construct. Animals were killed at 1, 4, 7 and 10 days after burn trauma. Skin biopsies at the wound border were harvested for total RNA extraction. Cytokine mRNA expression was determined using a multi-probe RNase protection assay. Data are presented as means +/- s.e.m. Statistical analysis used the unpaired t-test or Mann-Whitney test where appropriate. Significance was accepted at P &lt; 0.05. Treatment of the burn wound with liposomal IGF-1-cDNA transfer decreased IL-1beta mRNA levels on day 10 after burn trauma from five-fold burn-induced increases compared with sham-treated rats, to near the control values present in unburned skin samples. Similarly, there was an eight-fold increase in TNF-alpha mRNA expression on postburn day 10 that was abrogated by IGF-1 gene therapy. Local IGF-1 gene transfer attenuates the mRNA expression of the inflammatory cytokines IL-1beta and TNF-alpha in the burn wound. This change may improve burn wound healing by decreasing prolonged local inflammation.", "author" : [ { "dropping-particle" : "", "family" : "Spies", "given" : "M", "non-dropping-particle" : "", "parse-names" : false, "suffix" : "" }, { "dropping-particle" : "", "family" : "Nesic", "given" : "O", "non-dropping-particle" : "", "parse-names" : false, "suffix" : "" }, { "dropping-particle" : "", "family" : "Barrow", "given" : "R E", "non-dropping-particle" : "", "parse-names" : false, "suffix" : "" }, { "dropping-particle" : "", "family" : "Perez-Polo", "given" : "J R", "non-dropping-particle" : "", "parse-names" : false, "suffix" : "" }, { "dropping-particle" : "", "family" : "Herndon", "given" : "D N", "non-dropping-particle" : "", "parse-names" : false, "suffix" : "" } ], "container-title" : "Gene therapy", "id" : "ITEM-1", "issue" : "18", "issued" : { "date-parts" : [ [ "2001", "9" ] ] }, "page" : "1409-15", "title" : "Liposomal IGF-1 gene transfer modulates pro- and anti-inflammatory cytokine mRNA expression in the burn wound.", "type" : "article-journal", "volume" : "8" }, "uris" : [ "http://www.mendeley.com/documents/?uuid=cd91e5f0-0c58-4b8d-84a3-430ea9a396a3" ] } ], "mendeley" : { "formattedCitation" : "(293)", "plainTextFormattedCitation" : "(293)", "previouslyFormattedCitation" : "(293)"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93)</w:t>
            </w:r>
            <w:r w:rsidRPr="00274D27">
              <w:rPr>
                <w:rFonts w:ascii="Times New Roman" w:eastAsia="Times New Roman" w:hAnsi="Times New Roman" w:cs="Times New Roman"/>
                <w:color w:val="000000"/>
                <w:szCs w:val="22"/>
                <w:lang w:eastAsia="en-IN"/>
              </w:rPr>
              <w:fldChar w:fldCharType="end"/>
            </w:r>
          </w:p>
        </w:tc>
        <w:tc>
          <w:tcPr>
            <w:tcW w:w="22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terleukin-6 (IL-6)</w:t>
            </w:r>
          </w:p>
        </w:tc>
        <w:tc>
          <w:tcPr>
            <w:tcW w:w="200" w:type="pct"/>
            <w:tcBorders>
              <w:top w:val="nil"/>
              <w:left w:val="nil"/>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l6</w:t>
            </w:r>
          </w:p>
        </w:tc>
        <w:tc>
          <w:tcPr>
            <w:tcW w:w="31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gr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Interleukin-6 (IL-6) is a cytokine released by activated immune cells which has been shown to affect brain function. In this experiment aggressive and affiliative behaviour exhibited during agonistic encounters by transgenic male mice either not expressing (IL-6 -/-) or overexpressing (NSE-hIL-6) IL-6 in the central nervous system was investigated. All subjects were isolated for 24 days before the aggressive encounter and were 52 days old at the time of testing. Subjects were placed for 5 consecutive days in a neutral cage for 15 min with an opponent of the Balb/c strain that had been previously isolated for the same amount of time. The first and the last test sessions were videotaped to evaluate the first approach and the establishment of the social role, respectively. A number of behavioural categories were later scored. When compared with wild-type controls, IL-6 -/- mice showed a higher degree of aggressive behaviour as indicated by a higher frequency of Offensive Upright Posture, an effect more pronounced on the fifth encounter. On the contrary, NSE-hIL-6 subjects showed a tendency to be more involved in affiliative-type social interactions, displaying a higher frequency and duration of behaviours such as Anogenital, Nose or Body Sniff. IL-6 -/- mice showed a clear tendency to exhibit less affiliative interactions compared with their controls while dopamine levels were found to be modified in a number of brain regions in these mice. Overall, these data suggest that IL-6 affects both aggressive and affiliative-type interactions, although the behaviour of the NSE-hIL-6 subjects was less affected than that of the IL-6 -/- group. The effects of the genetic background of the animal in screening the outcome of gene manipulations on behaviour are also discussed.", "author" : [ { "dropping-particle" : "", "family" : "Alleva", "given" : "Enrico", "non-dropping-particle" : "", "parse-names" : false, "suffix" : "" }, { "dropping-particle" : "", "family" : "Cirulli", "given" : "Francesca", "non-dropping-particle" : "", "parse-names" : false, "suffix" : "" }, { "dropping-particle" : "", "family" : "Bianchi", "given" : "Mauro", "non-dropping-particle" : "", "parse-names" : false, "suffix" : "" }, { "dropping-particle" : "Pietro", "family" : "Bondiolotti", "given" : "Gian", "non-dropping-particle" : "", "parse-names" : false, "suffix" : "" }, { "dropping-particle" : "", "family" : "Chiarotti", "given" : "Flavia", "non-dropping-particle" : "", "parse-names" : false, "suffix" : "" }, { "dropping-particle" : "De", "family" : "Acetis", "given" : "Luigi", "non-dropping-particle" : "", "parse-names" : false, "suffix" : "" }, { "dropping-particle" : "", "family" : "Panerai", "given" : "Alberto E.", "non-dropping-particle" : "", "parse-names" : false, "suffix" : "" } ], "container-title" : "European Journal of Neuroscience", "id" : "ITEM-1", "issue" : "12", "issued" : { "date-parts" : [ [ "1998" ] ] }, "page" : "3664-72", "title" : "Behavioural characterization of interleukin-6 overexpressing or deficient mice during agonistic encounters.", "type" : "article-journal", "volume" : "10" }, "uris" : [ "http://www.mendeley.com/documents/?uuid=ecfc1d52-6131-4434-9f0f-f7cf03c77477" ] } ], "mendeley" : { "formattedCitation" : "(294)", "plainTextFormattedCitation" : "(294)", "previouslyFormattedCitation" : "(294)"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94)</w:t>
            </w:r>
            <w:r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a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74/jbc.M301977200", "ISSN" : "0021-9258", "PMID" : "12952969", "abstract" : "Several studies have shown a relationship between interleukin (IL) 6 levels and insulin resistance. We here show that human subcutaneous adipose cells, like 3T3-L1 cells, are target cells for IL-6. To examine putative mechanisms and cross-talk with insulin, 3T3-L1 adipocytes were cultured for different times with IL-6 and tumor necrosis factor alpha (TNF-alpha). IL-6, in contrast to TNF-alpha, did not increase pS-307 of insulin-receptor substrate (IRS)-1 or JNK activation. However, IL-6, like TNF-alpha exerted long term inhibitory effects on the gene transcription of IRS-1, GLUT-4, and peroxisome proliferator-activated receptor gamma. This effect of IL-6 was accompanied by a marked reduction in IRS-1, but not IRS-2, protein expression, and insulin-stimulated tyrosine phosphorylation, whereas no inhibitory effect was seen on the insulin receptor tyrosine phosphorylation. Consistent with the reduced GLUT-4 mRNA, insulin-stimulated glucose transport was also significantly reduced by IL-6. An important interaction with TNF-alpha was found because TNF-alpha markedly increased IL-6 mRNA and protein secretion. These results show that IL-6, through effects on gene transcription, is capable of impairing insulin signaling and action but, in contrast to TNF-alpha, IL-6 does not increase pS-307 (or pS-612) of IRS-1. The link between IL-6 and insulin resistance in man was further corroborated by the finding that the expression of IL-6, like that of TNF-alpha and IL-8, was markedly increased ( approximately 15-fold) in human fat cells from insulin-resistant individuals. We conclude that IL-6 can play an important role in insulin resistance in man and, furthermore, that it may act in concert with other cytokines that also are up-regulated in adipose cells in insulin resistance.", "author" : [ { "dropping-particle" : "", "family" : "Rotter", "given" : "Victoria", "non-dropping-particle" : "", "parse-names" : false, "suffix" : "" }, { "dropping-particle" : "", "family" : "Nagaev", "given" : "Ivan", "non-dropping-particle" : "", "parse-names" : false, "suffix" : "" }, { "dropping-particle" : "", "family" : "Smith", "given" : "Ulf", "non-dropping-particle" : "", "parse-names" : false, "suffix" : "" } ], "container-title" : "The Journal of biological chemistry", "id" : "ITEM-1", "issue" : "46", "issued" : { "date-parts" : [ [ "2003", "11", "14" ] ] }, "page" : "45777-84", "title" : "Interleukin-6 (IL-6) induces insulin resistance in 3T3-L1 adipocytes and is, like IL-8 and tumor necrosis factor-alpha, overexpressed in human fat cells from insulin-resistant subjects.", "type" : "article-journal", "volume" : "278" }, "uris" : [ "http://www.mendeley.com/documents/?uuid=f5e2a969-8645-4c9f-84e2-02d9386a2279" ] }, { "id" : "ITEM-2", "itemData" : { "abstract" : "Interleukin (IL)-6 is one of several proinflammatory cytokines that have been associated with insulin resistance and type 2 diabetes. A two- to threefold elevation of circulating IL-6 has been observed in these conditions. Nonetheless, little evidence supports a direct role for IL-6 in mediating insulin resistance. Here, we present data that IL-6 can inhibit insulin receptor (IR) signal transduction and insulin action in both primary mouse hepatocytes and the human hepatocarcinoma cell line, HepG2. This inhibition depends on duration of IL-6 exposure, with a maximum effect at 1-1.5 h of pretreatment with IL-6 in both HepG2 cells and primary hepatocytes. The IL-6 effect is characterized by a decreased tyrosine phosphorylation of IR substrate (IRS)-1 and decreased association of the p85 subunit of phosphatidylinositol 3-kinase with IRS-1 in response to physiologic insulin levels. In addition, insulin-dependent activation of Akt, important in mediating insulin's downstream metabolic actions, is markedly inhibited by IL-6 treatment. Finally, a 1.5-h preincubation of primary hepatocytes with IL-6 inhibits insulin-induced glycogen synthesis by 75%. These data suggest that IL-6 plays a direct role in insulin resistance at the cellular level in both primary hepatocytes and HepG2 cell lines and may contribute to insulin resistance and type 2 diabetes.", "author" : [ { "dropping-particle" : "", "family" : "Senn", "given" : "Joseph J", "non-dropping-particle" : "", "parse-names" : false, "suffix" : "" }, { "dropping-particle" : "", "family" : "Klover", "given" : "Peter J", "non-dropping-particle" : "", "parse-names" : false, "suffix" : "" }, { "dropping-particle" : "", "family" : "Nowak", "given" : "Irena A", "non-dropping-particle" : "", "parse-names" : false, "suffix" : "" }, { "dropping-particle" : "", "family" : "Mooney", "given" : "Robert A", "non-dropping-particle" : "", "parse-names" : false, "suffix" : "" } ], "container-title" : "Diabetes", "id" : "ITEM-2", "issue" : "12", "issued" : { "date-parts" : [ [ "2002" ] ] }, "page" : "3391-9", "title" : "Interleukin-6 Induces Cellular Insulin Resistance in Hepatocytes", "type" : "article-journal", "volume" : "51" }, "uris" : [ "http://www.mendeley.com/documents/?uuid=cd120fc0-2342-47c1-ba93-c128524336c6" ] } ], "mendeley" : { "formattedCitation" : "(295,296)", "plainTextFormattedCitation" : "(295,296)", "previouslyFormattedCitation" : "(295,296)"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95,296)</w:t>
            </w:r>
            <w:r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dp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The immune-modulating cytokine interleukin-6 (IL-6) is expressed both in adipose tissue and centrally in hypothalamic nuclei that regulate body composition. We investigated the impact of loss of IL-6 on body composition in mice lacking the gene encoding IL-6 (Il6-/- mice) and found that they developed mature-onset obesity that was partly reversed by IL-6 replacement. The obese Il6-/- mice had disturbed carbohydrate and lipid metabolism, increased leptin levels and decreased responsiveness to leptin treatment. To investigate the possible mechanism and site of action of the anti-obesity effect of IL-6, we injected rats centrally and peripherally with IL-6 at low doses. Intracerebroventricular, but not intraperitoneal IL-6 treatment increased energy expenditure. In conclusion, centrally acting IL-6 exerts anti-obesity effects in rodents.", "author" : [ { "dropping-particle" : "", "family" : "Wallenius", "given" : "Ville", "non-dropping-particle" : "", "parse-names" : false, "suffix" : "" }, { "dropping-particle" : "", "family" : "Wallenius", "given" : "Kristina", "non-dropping-particle" : "", "parse-names" : false, "suffix" : "" }, { "dropping-particle" : "", "family" : "Ahr\u00e9n", "given" : "Bo", "non-dropping-particle" : "", "parse-names" : false, "suffix" : "" }, { "dropping-particle" : "", "family" : "Rudling", "given" : "Mats", "non-dropping-particle" : "", "parse-names" : false, "suffix" : "" }, { "dropping-particle" : "", "family" : "Carlsten", "given" : "Hans", "non-dropping-particle" : "", "parse-names" : false, "suffix" : "" }, { "dropping-particle" : "", "family" : "Dickson", "given" : "Suzanne L.", "non-dropping-particle" : "", "parse-names" : false, "suffix" : "" }, { "dropping-particle" : "", "family" : "Ohlsson", "given" : "Claes", "non-dropping-particle" : "", "parse-names" : false, "suffix" : "" }, { "dropping-particle" : "", "family" : "Jansson", "given" : "John-Olov", "non-dropping-particle" : "", "parse-names" : false, "suffix" : "" } ], "container-title" : "Nature Medicine", "id" : "ITEM-1", "issue" : "1", "issued" : { "date-parts" : [ [ "2002" ] ] }, "page" : "75-9", "title" : "Interleukin-6-deficient mice develop mature-onset obesity.", "type" : "article-journal", "volume" : "8" }, "uris" : [ "http://www.mendeley.com/documents/?uuid=7ee87e3e-0704-46e6-8e03-049db742ceea" ] } ], "mendeley" : { "formattedCitation" : "(297)", "plainTextFormattedCitation" : "(297)", "previouslyFormattedCitation" : "(297)"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97)</w:t>
            </w:r>
            <w:r w:rsidRPr="00274D27">
              <w:rPr>
                <w:rFonts w:ascii="Times New Roman" w:eastAsia="Times New Roman" w:hAnsi="Times New Roman" w:cs="Times New Roman"/>
                <w:color w:val="000000"/>
                <w:szCs w:val="22"/>
                <w:lang w:eastAsia="en-IN"/>
              </w:rPr>
              <w:fldChar w:fldCharType="end"/>
            </w:r>
          </w:p>
        </w:tc>
        <w:tc>
          <w:tcPr>
            <w:tcW w:w="3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r w:rsidR="00957A3C" w:rsidRPr="00274D27">
              <w:rPr>
                <w:rFonts w:ascii="Times New Roman" w:eastAsia="Times New Roman" w:hAnsi="Times New Roman" w:cs="Times New Roman"/>
                <w:color w:val="000000"/>
                <w:szCs w:val="22"/>
                <w:lang w:eastAsia="en-IN"/>
              </w:rPr>
              <w:t>fdi0</w:t>
            </w:r>
            <w:r w:rsidR="00957A3C"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Proinflammatory cytokines including interleukin (IL)-1 and IL-6 exert pleiotropic effects on the neuro-immuno- endocrine system. Previously, we showed that IL-1 recep- tor antagonist\u2013deficient (IL-1Ra?/? ) mice show a lean phenotype due to an abnormal lipid metabolism. On the contrary, it was reported that IL-6?/? mice exhibit obesity after 6 months of age. This study sought to assess the roles of IL-1 and IL-6 in body weight homeostasis. We generated mice deficient in IL-6 and IL-1Ra (IL-6?/? IL-1Ra?/? ) and IL-6, IL-1?, and IL-1? (IL-6?/? IL-1?/? ). IL-6?/? IL-1Ra?/? mice exhibited a lean phenotype, similar to IL-1Ra?/? mice. On the other hand, IL-6?/? IL-1?/? mice became obese as early as 10 weeks of age, while IL-1?/? mice and IL-6?/? mice were normal at this age. The daily food intake was significantly higher in IL-6?/? IL-1?/? mice than in IL-6?/? IL-1?/? mice, while energy expenditure was comparable in these two strains. Acute anorexia induced by peripheral administration of IL-1 was significantly suppressed in IL- 6?/? IL-1?/? mice, but not in IL-1?/? mice or IL-6?/? mice compared with wild-type mice. These results indicate that IL-1 and IL-6 are both involved in the regulation of body fat in a redundant manner in young mice.", "author" : [ { "dropping-particle" : "", "family" : "Chida", "given" : "Dai", "non-dropping-particle" : "", "parse-names" : false, "suffix" : "" }, { "dropping-particle" : "", "family" : "Osaka", "given" : "Toshimasa", "non-dropping-particle" : "", "parse-names" : false, "suffix" : "" }, { "dropping-particle" : "", "family" : "Hashimoto", "given" : "Okito", "non-dropping-particle" : "", "parse-names" : false, "suffix" : "" }, { "dropping-particle" : "", "family" : "Iwakura", "given" : "Yoichiro", "non-dropping-particle" : "", "parse-names" : false, "suffix" : "" } ], "container-title" : "Diabetes", "id" : "ITEM-1", "issue" : "April", "issued" : { "date-parts" : [ [ "2006" ] ] }, "page" : "971-977", "title" : "Combined Interleukin-6 and Interleukin-1 Deficienc Causes Obesity in Young Mice", "type" : "article-journal", "volume" : "55" }, "uris" : [ "http://www.mendeley.com/documents/?uuid=e1199676-7ecb-4c8d-a30f-9b6913702085" ] } ], "mendeley" : { "formattedCitation" : "(298)", "plainTextFormattedCitation" : "(298)", "previouslyFormattedCitation" : "(298)" }, "properties" : { "noteIndex" : 0 }, "schema" : "https://github.com/citation-style-language/schema/raw/master/csl-citation.json" }</w:instrText>
            </w:r>
            <w:r w:rsidR="00957A3C"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98)</w:t>
            </w:r>
            <w:r w:rsidR="00957A3C" w:rsidRPr="00274D27">
              <w:rPr>
                <w:rFonts w:ascii="Times New Roman" w:eastAsia="Times New Roman" w:hAnsi="Times New Roman" w:cs="Times New Roman"/>
                <w:color w:val="000000"/>
                <w:szCs w:val="22"/>
                <w:lang w:eastAsia="en-IN"/>
              </w:rPr>
              <w:fldChar w:fldCharType="end"/>
            </w:r>
          </w:p>
        </w:tc>
        <w:tc>
          <w:tcPr>
            <w:tcW w:w="36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r w:rsidR="00957A3C" w:rsidRPr="00274D27">
              <w:rPr>
                <w:rFonts w:ascii="Times New Roman" w:eastAsia="Times New Roman" w:hAnsi="Times New Roman" w:cs="Times New Roman"/>
                <w:color w:val="000000"/>
                <w:szCs w:val="22"/>
                <w:lang w:eastAsia="en-IN"/>
              </w:rPr>
              <w:t>inr0</w:t>
            </w:r>
            <w:r w:rsidR="00957A3C"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During \u201cnondamaging\u201d exercise, skeletal muscle markedly releases interleukin (IL)-6, and it has been suggested that one biological role of this phenomenon is to inhibit the production of tumor necrosis factor (TNF)-\u03b1, which is known to cause pathogenesis such as insulin resistance and atherosclerosis. To test this hypothesis, we performed three experiments in which eight healthy males either rested (CON), rode a bicycle for 3 h (EX), or were infused with recombinant human IL-6 (rhIL-6) for 3 h while they rested. After 2.5 h, the volunteers received a bolus of Escherichia coli lipopolysaccharide endotoxin (0.06 ng/kg) i.v. to induce low-grade inflammation. In CON, plasma TNF-\u03b1 increased significantly in response to endotoxin. In contrast, during EX, which resulted in elevated IL-6, and rhIL-6, the endotoxin-induced increase in TNF-\u03b1 was totally attenuated. In conclusion, physical exercise and rhIL-6 infusion at physiological concentrations inhibit endotoxin-induced TNF-\u03b1 production in humans. Hence, these data provide the first experimental evidence that physical activity mediates antiinflammatory activity and suggest that the mechanism include IL-6, which is produced by and released from exercising muscles.", "author" : [ { "dropping-particle" : "", "family" : "Starkie", "given" : "Rebecca", "non-dropping-particle" : "", "parse-names" : false, "suffix" : "" }, { "dropping-particle" : "", "family" : "Ostrowski", "given" : "Sisse Rye", "non-dropping-particle" : "", "parse-names" : false, "suffix" : "" }, { "dropping-particle" : "", "family" : "Jauffred", "given" : "Sune", "non-dropping-particle" : "", "parse-names" : false, "suffix" : "" }, { "dropping-particle" : "", "family" : "Febbraio", "given" : "Mark", "non-dropping-particle" : "", "parse-names" : false, "suffix" : "" }, { "dropping-particle" : "", "family" : "Pedersen", "given" : "Bente Klarlund", "non-dropping-particle" : "", "parse-names" : false, "suffix" : "" } ], "container-title" : "FASEB journal : official publication of the Federation of American Societies for Experimental Biology", "id" : "ITEM-1", "issue" : "8", "issued" : { "date-parts" : [ [ "2003" ] ] }, "page" : "884-6", "title" : "Exercise and IL-6 infusion inhibit endotoxin-induced TNF- \u03b1 production in humans", "type" : "article-journal", "volume" : "17" }, "uris" : [ "http://www.mendeley.com/documents/?uuid=bcd06b6a-313d-4c19-918f-33d4c58c378c" ] } ], "mendeley" : { "formattedCitation" : "(299)", "plainTextFormattedCitation" : "(299)", "previouslyFormattedCitation" : "(299)" }, "properties" : { "noteIndex" : 0 }, "schema" : "https://github.com/citation-style-language/schema/raw/master/csl-citation.json" }</w:instrText>
            </w:r>
            <w:r w:rsidR="00957A3C"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99)</w:t>
            </w:r>
            <w:r w:rsidR="00957A3C" w:rsidRPr="00274D27">
              <w:rPr>
                <w:rFonts w:ascii="Times New Roman" w:eastAsia="Times New Roman" w:hAnsi="Times New Roman" w:cs="Times New Roman"/>
                <w:color w:val="000000"/>
                <w:szCs w:val="22"/>
                <w:lang w:eastAsia="en-IN"/>
              </w:rPr>
              <w:fldChar w:fldCharType="end"/>
            </w:r>
          </w:p>
        </w:tc>
        <w:tc>
          <w:tcPr>
            <w:tcW w:w="36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r w:rsidR="00957A3C" w:rsidRPr="00274D27">
              <w:rPr>
                <w:rFonts w:ascii="Times New Roman" w:eastAsia="Times New Roman" w:hAnsi="Times New Roman" w:cs="Times New Roman"/>
                <w:color w:val="000000"/>
                <w:szCs w:val="22"/>
                <w:lang w:eastAsia="en-IN"/>
              </w:rPr>
              <w:t>glp1</w:t>
            </w:r>
            <w:r w:rsidR="00957A3C"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2337/db14-0100", "ISBN" : "1939-327X", "ISSN" : "1939327X", "PMID" : "24947356", "abstract" : "Hypoglycemia and hyperglycemia are both predictors for adverse outcome in critically ill patients. Hyperinsulinemia is induced by inflammatory stimuli as a relevant mechanism for glucose lowering in the critically ill. The incretine hormone GLP-1 was currently found to be induced by endotoxin, leading to insulin secretion and glucose lowering under inflammatory conditions in mice. Here, we describe GLP-1 secretion to be increased by a variety of inflammatory stimuli, including endotoxin, interleukin-1\u03b2 (IL-1\u03b2), and IL-6. Although abrogation of IL-1 signaling proved insufficient to prevent endotoxin-dependent GLP-1 induction, this was abolished in the absence of IL-6 in respective knockout animals. Hence, we found endotoxin-dependent GLP-1 secretion to be mediated by an inflammatory cascade, with IL-6 being necessary and sufficient for GLP-1 induction. Functionally, augmentation of the GLP-1 system by pharmacological inhibition of DPP-4 caused hyperinsulinemia, suppression of glucagon release, and glucose lowering under endotoxic conditions, whereas inhibition of the GLP-1 receptor led to the opposite effect. Furthermore, total GLP-1 plasma levels were profoundly increased in 155 critically ill patients presenting to the intensive care unit (ICU) in comparison with 134 healthy control subjects. In the ICU cohort, GLP-1 plasma levels correlated with markers of inflammation and disease severity. Consequently, GLP-1 provides a novel link between the immune system and the gut with strong relevance for metabolic regulation in context of inflammation.", "author" : [ { "dropping-particle" : "", "family" : "Kahles", "given" : "Florian", "non-dropping-particle" : "", "parse-names" : false, "suffix" : "" }, { "dropping-particle" : "", "family" : "Meyer", "given" : "Christina", "non-dropping-particle" : "", "parse-names" : false, "suffix" : "" }, { "dropping-particle" : "", "family" : "M\u00f6llmann", "given" : "Julia", "non-dropping-particle" : "", "parse-names" : false, "suffix" : "" }, { "dropping-particle" : "", "family" : "Diebold", "given" : "Sebastian", "non-dropping-particle" : "", "parse-names" : false, "suffix" : "" }, { "dropping-particle" : "", "family" : "Findeisen", "given" : "Hannes M.", "non-dropping-particle" : "", "parse-names" : false, "suffix" : "" }, { "dropping-particle" : "", "family" : "Lebherz", "given" : "Corinna", "non-dropping-particle" : "", "parse-names" : false, "suffix" : "" }, { "dropping-particle" : "", "family" : "Trautwein", "given" : "Christian", "non-dropping-particle" : "", "parse-names" : false, "suffix" : "" }, { "dropping-particle" : "", "family" : "Koch", "given" : "Alexander", "non-dropping-particle" : "", "parse-names" : false, "suffix" : "" }, { "dropping-particle" : "", "family" : "Tacke", "given" : "Frank", "non-dropping-particle" : "", "parse-names" : false, "suffix" : "" }, { "dropping-particle" : "", "family" : "Marx", "given" : "Nikolaus", "non-dropping-particle" : "", "parse-names" : false, "suffix" : "" }, { "dropping-particle" : "", "family" : "Lehrke", "given" : "Michael", "non-dropping-particle" : "", "parse-names" : false, "suffix" : "" } ], "container-title" : "Diabetes", "id" : "ITEM-1", "issue" : "10", "issued" : { "date-parts" : [ [ "2014" ] ] }, "page" : "3221-3229", "title" : "GLP-1 Secretion Is Increased by Inflammatory Stimuli in an IL-6-Dependent Manner, Leading to Hyperinsulinemia and Blood Glucose Lowering", "type" : "article-journal", "volume" : "63" }, "uris" : [ "http://www.mendeley.com/documents/?uuid=0ad678c2-ddd3-4e5f-a0b6-747254f3391f" ] } ], "mendeley" : { "formattedCitation" : "(300)", "plainTextFormattedCitation" : "(300)", "previouslyFormattedCitation" : "(300)" }, "properties" : { "noteIndex" : 0 }, "schema" : "https://github.com/citation-style-language/schema/raw/master/csl-citation.json" }</w:instrText>
            </w:r>
            <w:r w:rsidR="00957A3C"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00)</w:t>
            </w:r>
            <w:r w:rsidR="00957A3C" w:rsidRPr="00274D27">
              <w:rPr>
                <w:rFonts w:ascii="Times New Roman" w:eastAsia="Times New Roman" w:hAnsi="Times New Roman" w:cs="Times New Roman"/>
                <w:color w:val="000000"/>
                <w:szCs w:val="22"/>
                <w:lang w:eastAsia="en-IN"/>
              </w:rPr>
              <w:fldChar w:fldCharType="end"/>
            </w:r>
          </w:p>
        </w:tc>
        <w:tc>
          <w:tcPr>
            <w:tcW w:w="30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5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Keto</w:t>
            </w:r>
            <w:proofErr w:type="spellEnd"/>
            <w:r w:rsidRPr="00274D27">
              <w:rPr>
                <w:rFonts w:ascii="Times New Roman" w:eastAsia="Times New Roman" w:hAnsi="Times New Roman" w:cs="Times New Roman"/>
                <w:color w:val="000000"/>
                <w:szCs w:val="22"/>
                <w:lang w:eastAsia="en-IN"/>
              </w:rPr>
              <w:t xml:space="preserve"> Acids</w:t>
            </w:r>
          </w:p>
        </w:tc>
        <w:tc>
          <w:tcPr>
            <w:tcW w:w="200" w:type="pct"/>
            <w:tcBorders>
              <w:top w:val="nil"/>
              <w:left w:val="nil"/>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ktg</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cfn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1. The effects of starvation and diabetes on brain fuel metabolism were examined by measuring arteriovenous differences for glucose, lactate, acetoacetate and 3-hydroxybutyrate across the brains of anaesthetized fed, starved and diabetic rats. 2. In fed animals glucose represented the sole oxidative fuel of the brain. 3. After 48h of starvation, ketone-body concentrations were about 2mm and ketone-body uptake accounted for 25% of the calculated O(2) consumption: the arteriovenous difference for glucose was not diminished, but lactate release was increased, suggesting inhibition of pyruvate oxidation. 4. In severe diabetic ketosis, induced by either streptozotocin or phlorrhizin (total blood ketone bodies &gt;7mm), the uptake of ketone bodies was further increased and accounted for 45% of the brain's oxidative metabolism, and the arteriovenous difference for glucose was decreased by one-third. The arteriovenous difference for lactate was increased significantly in the phlorrhizin-treated rats. 5. Infusion of 3-hydroxybutyrate into starved rats caused marked increases in the arteriovenous differences for lactate and both ketone bodies. 6. To study the mechanisms of these changes, steady-state concentrations of intermediates and co-factors of the glycolytic pathway were determined in freeze-blown brain. 7. Starved rats had increased concentrations of acetyl-CoA. 8. Rats with diabetic ketosis had increased concentrations of fructose 6-phosphate and decreased concentrations of fructose 1,6-diphosphate, indicating an inhibition of phosphofructokinase. 9. The concentrations of acetyl-CoA, glycogen and citrate, a potent inhibitor of phosphofructokinase, were increased in the streptozotocin-treated rats. 10. The data suggest that cerebral glucose uptake is decreased in diabetic ketoacidosis owing to inhibition of phosphofructokinase as a result of the increase in brain citrate. 11. The inhibition of brain pyruvate oxidation in starvation and diabetes can be related to the accelerated rate of ketone-body metabolism; however, we found no correlation between the decrease in glucose uptake in the diabetic state and the arteriovenous difference for ketone bodies. 12. The data also suggest that the rates of acetoacetate and 3-hydroxybutyrate utilization by brain are governed by their concentrations in plasma. 13. The finding of very low concentrations of acetoacetate and 3-hydroxybutyrate in brain compared with plasma suggests that diffusion across the blood-brain barrie\u2026", "author" : [ { "dropping-particle" : "", "family" : "Ruderman", "given" : "By Neil B", "non-dropping-particle" : "", "parse-names" : false, "suffix" : "" }, { "dropping-particle" : "", "family" : "Ross", "given" : "Peter S", "non-dropping-particle" : "", "parse-names" : false, "suffix" : "" }, { "dropping-particle" : "", "family" : "Berger", "given" : "Michael", "non-dropping-particle" : "", "parse-names" : false, "suffix" : "" }, { "dropping-particle" : "", "family" : "Goodman", "given" : "Michael N", "non-dropping-particle" : "", "parse-names" : false, "suffix" : "" } ], "container-title" : "Biochemical Journal", "id" : "ITEM-1", "issue" : "1", "issued" : { "date-parts" : [ [ "1974" ] ] }, "page" : "1-10", "title" : "Regulation of Glucose and Ketone-Body Metabolism in Brain of Anaesthetized Rats", "type" : "article-journal", "volume" : "138" }, "uris" : [ "http://www.mendeley.com/documents/?uuid=883913e9-e0fb-445a-926d-6f10b7c90f43" ] } ], "mendeley" : { "formattedCitation" : "(301)", "plainTextFormattedCitation" : "(301)", "previouslyFormattedCitation" : "(301)"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01)</w:t>
            </w:r>
            <w:r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s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The various neutral amino acids and aliphatic 2-keto acids exhibit differential effects on insulin secretion. The common denominator for all these effects is the 2-ketoglutarate generation in the pancreatic B-cell mitochondria. The neutral amino acids l-leucine and l-norvaline and the aliphatic ketomonocarboxylic acids 2-ketoisocaproate, 2-ketocaproate, 2-ketovalerate, and 2-keto-3-methylvalerate all stimulate insulin secretion and increase 2-ketoglutarate generation in pancreatic B-cell mitochondria through activation of glutamate dehydrogenase and transamination with l-glutamate and l-glutamine, respectively. The neutral amino acids l-valine,l-norleucine, and l-alanine and the aliphatic 2-keto acids 2-ketoisovalerate and pyruvate do not stimulate insulin secretion and do not increase 2-ketoglutarate generation in pancreatic B-cell mitochondria. Inhibition of 2-keto acid induced insulin secretion by l-valine and l-isoleucine is accompanied by reduced 2-ketoglutarate generation in pancreatic B-cell mitochondria. Thus intramitochondrial 2-ketoglutarate generation in pancreatic B-cells may regulate the insulin secretory potency of amino acids and 2-keto acids.", "author" : [ { "dropping-particle" : "", "family" : "Lenzen", "given" : "S.", "non-dropping-particle" : "", "parse-names" : false, "suffix" : "" }, { "dropping-particle" : "", "family" : "Schmidt", "given" : "W.", "non-dropping-particle" : "", "parse-names" : false, "suffix" : "" }, { "dropping-particle" : "", "family" : "Rustenbeck", "given" : "I.", "non-dropping-particle" : "", "parse-names" : false, "suffix" : "" }, { "dropping-particle" : "", "family" : "Panten", "given" : "U.", "non-dropping-particle" : "", "parse-names" : false, "suffix" : "" } ], "container-title" : "Bioscience Reports", "id" : "ITEM-1", "issue" : "2", "issued" : { "date-parts" : [ [ "1986" ] ] }, "page" : "163-9", "title" : "3-Ketoglutarate generation in pancreatic B-cell mitochondria regulates insulin secretory action of amino acids and 2-keto acids", "type" : "article-journal", "volume" : "6" }, "uris" : [ "http://www.mendeley.com/documents/?uuid=22798f47-b971-430c-b012-dd28abadd741" ] }, { "id" : "ITEM-2", "itemData" : { "ISSN" : "0021-9258", "PMID" : "6993486", "abstract" : "Insulin release evoked by 2-ketoisocaproate from isolated rat pancreatic islets was inhibited by L-valine, L-isoleucine, L-norvaline, and L-norleucine. The stereo-specificity of the inhibition and the finding that the decrease in secretory rate was correlated to the capacity of these amino acids to undergo transamination with the keto acid secretagogue suggested that a branched chain amino acid aminotransferase enzyme was the site of interaction of these substrates. The stimulation of transamination by these amino acids was accompanied by a decrease in the primary decarboxylation and oxidation of 2-ketoisocaproate in the tissue and a reduction in islet acetoacetate production. The oxidation of the amino acid substrate was slightly increased in the presence of 2-ketoisocaproate. Nevertheless, the oxidation rate of exogenous substrates and respiration were higher in the presence of 2-ketoisocaproate than when this substrate was combined with an amino acid. The action of 2-ketoisocaproate to increase the ratios of NADH/NAD+ and NADPH/NADP+, to enhance the uptake of 45Ca by islet tissue, and to promote proinsulin biosynthesis was also suppressed by the addition of branched chain amino acids to the incubation media. Radioisotopic uptake measurements suggested that many of these observations could be related to changes in the intracellular concentration of 2-ketoisocaproate in islet tissue.", "author" : [ { "dropping-particle" : "", "family" : "Hutton", "given" : "John C", "non-dropping-particle" : "", "parse-names" : false, "suffix" : "" }, { "dropping-particle" : "", "family" : "Sener", "given" : "Abdullah", "non-dropping-particle" : "", "parse-names" : false, "suffix" : "" }, { "dropping-particle" : "", "family" : "Malaisse", "given" : "Willy J", "non-dropping-particle" : "", "parse-names" : false, "suffix" : "" } ], "container-title" : "The Journal of biological chemistry", "id" : "ITEM-2", "issue" : "15", "issued" : { "date-parts" : [ [ "1980", "8", "10" ] ] }, "page" : "7340-6", "title" : "Interaction of branched chain amino acids and keto acids upon pancreatic islet metabolism and insulin secretion.", "type" : "article-journal", "volume" : "255" }, "uris" : [ "http://www.mendeley.com/documents/?uuid=1d827cd9-80d9-4810-a746-984660033c69" ] } ], "mendeley" : { "formattedCitation" : "(302,303)", "plainTextFormattedCitation" : "(302,303)", "previouslyFormattedCitation" : "(302,303)"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02,303</w:t>
            </w:r>
            <w:r w:rsidR="001C2632" w:rsidRPr="001C2632">
              <w:rPr>
                <w:rFonts w:ascii="Times New Roman" w:eastAsia="Times New Roman" w:hAnsi="Times New Roman" w:cs="Times New Roman"/>
                <w:noProof/>
                <w:color w:val="000000"/>
                <w:szCs w:val="22"/>
                <w:lang w:eastAsia="en-IN"/>
              </w:rPr>
              <w:lastRenderedPageBreak/>
              <w:t>)</w:t>
            </w:r>
            <w:r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lastRenderedPageBreak/>
              <w:t>inr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Pyruvate efficiently protected V79 Chinese hamster cells against the lethal effects of hydrogen peroxide. Protection was also provided by other alpha-ketoacids, such as alpha-ketobutyrate, alpha-ketoglutarate and alpha-ketoadipate, although higher concentrations were required. The corresponding beta-ketoacids had no effect. The results indicate that pyruvate and other alpha-ketoacids possess antioxidant activity in vitro and, probably, in vivo.", "author" : [ { "dropping-particle" : "", "family" : "Andrae", "given" : "U", "non-dropping-particle" : "", "parse-names" : false, "suffix" : "" }, { "dropping-particle" : "", "family" : "Singh", "given" : "J", "non-dropping-particle" : "", "parse-names" : false, "suffix" : "" }, { "dropping-particle" : "", "family" : "Ziegler-Skylakakis", "given" : "K", "non-dropping-particle" : "", "parse-names" : false, "suffix" : "" } ], "container-title" : "Toxicology Letters", "id" : "ITEM-1", "issue" : "2-3", "issued" : { "date-parts" : [ [ "1985" ] ] }, "page" : "93-8", "title" : "Pyruvate and related alpha-ketoacids protect mammalian cells in culture against hydrogen peroxide-induced cytotoxicity.", "type" : "article-journal", "volume" : "28" }, "uris" : [ "http://www.mendeley.com/documents/?uuid=be707861-18f3-4570-9653-a7a4c3988dfb" ] } ], "mendeley" : { "formattedCitation" : "(304)", "plainTextFormattedCitation" : "(304)", "previouslyFormattedCitation" : "(304)"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04)</w:t>
            </w:r>
            <w:r w:rsidRPr="00274D27">
              <w:rPr>
                <w:rFonts w:ascii="Times New Roman" w:eastAsia="Times New Roman" w:hAnsi="Times New Roman" w:cs="Times New Roman"/>
                <w:color w:val="000000"/>
                <w:szCs w:val="22"/>
                <w:lang w:eastAsia="en-IN"/>
              </w:rPr>
              <w:fldChar w:fldCharType="end"/>
            </w:r>
          </w:p>
        </w:tc>
        <w:tc>
          <w:tcPr>
            <w:tcW w:w="3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szCs w:val="22"/>
                <w:lang w:eastAsia="en-IN"/>
              </w:rPr>
            </w:pPr>
            <w:r w:rsidRPr="00274D27">
              <w:rPr>
                <w:rFonts w:ascii="Times New Roman" w:eastAsia="Times New Roman" w:hAnsi="Times New Roman" w:cs="Times New Roman"/>
                <w:szCs w:val="22"/>
                <w:lang w:eastAsia="en-IN"/>
              </w:rPr>
              <w:t> </w:t>
            </w:r>
          </w:p>
        </w:tc>
        <w:tc>
          <w:tcPr>
            <w:tcW w:w="36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0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5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lastRenderedPageBreak/>
              <w:t>Klotho</w:t>
            </w:r>
            <w:proofErr w:type="spellEnd"/>
          </w:p>
        </w:tc>
        <w:tc>
          <w:tcPr>
            <w:tcW w:w="200" w:type="pct"/>
            <w:tcBorders>
              <w:top w:val="nil"/>
              <w:left w:val="nil"/>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klt</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fty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96/fj.09-152488", "ISSN" : "1530-6860", "PMID" : "20418498", "abstract" : "Identifying factors that accelerate the aging process can provide important therapeutic targets for slowing down this process. Misregulation of phosphate homeostasis has been noted in various skeletal, cardiac, and renal diseases, but the exact role of phosphate toxicity in mammalian aging is not clearly defined. Phosphate is widely distributed in the body and is involved in cell signaling, energy metabolism, nucleic acid synthesis, and the maintenance of acid-base balance by urinary buffering. In this study, we used an in vivo genetic approach to determine the role of phosphate toxicity in mammalian aging. Klotho-knockout mice (klotho(-/-)) have a short life span and show numerous physical, biochemical, and morphological features consistent with premature aging, including kyphosis, uncoordinated movement, hypogonadism, infertility, severe skeletal muscle wasting, emphysema, and osteopenia, as well as generalized atrophy of the skin, intestine, thymus, and spleen. Molecular and biochemical analyses suggest that increased renal activity of sodium-phosphate cotransporters (NaPi2a) leads to severe hyperphosphatemia in klotho(-/-) mice. Genetically reducing serum phosphate levels in klotho(-/-) mice by generating a NaPi2a and klotho double-knockout (NaPi2a(-/-)/klotho(-/-)) strain resulted in amelioration of premature aging-like features. The NaPi2a(-/-)/klotho(-/-) double-knockout mice regained reproductive ability, recovered their body weight, reduced their organ atrophy, and suppressed ectopic calcifications, with the resulting effect being prolonged survival. More important, when hyperphosphatemia was induced in NaPi2a(-/-)/klotho(-/-) mice by feeding with a high-phosphate diet, premature aging-like features reappeared, clearly suggesting that phosphate toxicity is the main cause of premature aging in klotho(-/-) mice. The results of our dietary and genetic manipulation studies provide in vivo evidence for phosphate toxicity accelerating the aging process and suggest a novel role for phosphate in mammalian aging.", "author" : [ { "dropping-particle" : "", "family" : "Ohnishi", "given" : "Mutsuko", "non-dropping-particle" : "", "parse-names" : false, "suffix" : "" }, { "dropping-particle" : "", "family" : "Razzaque", "given" : "M Shawkat", "non-dropping-particle" : "", "parse-names" : false, "suffix" : "" } ], "container-title" : "FASEB journal : official publication of the Federation of American Societies for Experimental Biology", "id" : "ITEM-1", "issue" : "9", "issued" : { "date-parts" : [ [ "2010", "9" ] ] }, "page" : "3562-71", "title" : "Dietary and genetic evidence for phosphate toxicity accelerating mammalian aging.", "type" : "article-journal", "volume" : "24" }, "uris" : [ "http://www.mendeley.com/documents/?uuid=cb46bd52-1bb7-4a95-b616-02d148dd0d84" ] }, { "id" : "ITEM-2", "itemData" : { "DOI" : "10.1038/36285", "ISSN" : "0028-0836", "PMID" : "9363890", "abstract" : "A new gene, termed klotho, has been identified that is involved in the suppression of several ageing phenotypes. A defect in klotho gene expression in the mouse results in a syndrome that resembles human ageing, including a short lifespan, infertility, arteriosclerosis, skin atrophy, osteoporosis and emphysema. The gene encodes a membrane protein that shares sequence similarity with the beta-glucosidase enzymes. The klotho gene product may function as part of a signalling pathway that regulates ageing in vivo and morbidity in age-related diseases.", "author" : [ { "dropping-particle" : "", "family" : "Kuro-o", "given" : "Makoto", "non-dropping-particle" : "", "parse-names" : false, "suffix" : "" }, { "dropping-particle" : "", "family" : "Matsumura", "given" : "Yutaka", "non-dropping-particle" : "", "parse-names" : false, "suffix" : "" }, { "dropping-particle" : "", "family" : "Aizawa", "given" : "Hiroki", "non-dropping-particle" : "", "parse-names" : false, "suffix" : "" }, { "dropping-particle" : "", "family" : "Kawaguchi", "given" : "Hiroshi", "non-dropping-particle" : "", "parse-names" : false, "suffix" : "" }, { "dropping-particle" : "", "family" : "Suga", "given" : "Tatsuo", "non-dropping-particle" : "", "parse-names" : false, "suffix" : "" }, { "dropping-particle" : "", "family" : "Utsugi", "given" : "Toshihiro", "non-dropping-particle" : "", "parse-names" : false, "suffix" : "" }, { "dropping-particle" : "", "family" : "Ohyama", "given" : "Yoshio", "non-dropping-particle" : "", "parse-names" : false, "suffix" : "" }, { "dropping-particle" : "", "family" : "Kurabayashi", "given" : "Masahiko", "non-dropping-particle" : "", "parse-names" : false, "suffix" : "" }, { "dropping-particle" : "", "family" : "Kaname", "given" : "Tadashi", "non-dropping-particle" : "", "parse-names" : false, "suffix" : "" }, { "dropping-particle" : "", "family" : "Kume", "given" : "Eisuke", "non-dropping-particle" : "", "parse-names" : false, "suffix" : "" }, { "dropping-particle" : "", "family" : "Iwasaki", "given" : "Hitoshi", "non-dropping-particle" : "", "parse-names" : false, "suffix" : "" }, { "dropping-particle" : "", "family" : "Iida", "given" : "Akihiro", "non-dropping-particle" : "", "parse-names" : false, "suffix" : "" }, { "dropping-particle" : "", "family" : "Shiraki-Iida", "given" : "Takako", "non-dropping-particle" : "", "parse-names" : false, "suffix" : "" }, { "dropping-particle" : "", "family" : "Nishikawa", "given" : "Satoshi", "non-dropping-particle" : "", "parse-names" : false, "suffix" : "" }, { "dropping-particle" : "", "family" : "Nagai", "given" : "Ryozo", "non-dropping-particle" : "", "parse-names" : false, "suffix" : "" }, { "dropping-particle" : "", "family" : "Nabeshima", "given" : "Yo-ichi", "non-dropping-particle" : "", "parse-names" : false, "suffix" : "" } ], "container-title" : "Nature", "id" : "ITEM-2", "issue" : "6655", "issued" : { "date-parts" : [ [ "1997", "11", "6" ] ] }, "page" : "45-51", "title" : "Mutation of the mouse klotho gene leads to a syndrome resembling ageing.", "type" : "article-journal", "volume" : "390" }, "uris" : [ "http://www.mendeley.com/documents/?uuid=3e4f9c2d-c2e9-42a0-b15a-6e5eba2c6031" ] } ], "mendeley" : { "formattedCitation" : "(305,306)", "plainTextFormattedCitation" : "(305,306)", "previouslyFormattedCitation" : "(305,306)"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05,306)</w:t>
            </w:r>
            <w:r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s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Klotho is a recently discovered antiaging gene. Klotho is expressed in mouse pancreatic islets and in insulinoma \u03b2-cells (MIN6 \u03b2-cells). The purpose of this study was to investigate whether Klotho plays a role in the regulation of insulin secretion in MIN6 \u03b2-cells by overexpression and silencing of Klotho. It is interesting that overexpression of Klotho increased glucose-induced insulin secretion in MIN6 \u03b2-cells. Overexpression of mouse Klotho protein also significantly increased plasma membrane levels of transient receptor potential V2 (TRPV2), calcium entry, and the glucose-induced increase in intracellular calcium. On the other hand, knockdown of Klotho by siRNA significantly decreased plasma membrane levels of TRPV2 and attenuated glucose-induced calcium entry and insulin secretion. Tranilast, a selective inhibitor of TRPV2, abolished the promoting effects of overexpression of Klotho on glucose-induced calcium entry and insulin secretion in MIN6 cells. Thus, TRPV2 lies in the downstream of Klotho in the regulation of glucose-induced insulin secretion. This study demonstrated, for the first time, that Klotho may enhance glucose-induced insulin secretion by up-regulating plasma membrane levels of TRPV2 and thus glucose-induced calcium responses. These findings reveal a previously unidentified role of Klotho in the regulation of glucose-induced insulin secretion in MIN6 \u03b2-cells.", "author" : [ { "dropping-particle" : "", "family" : "Lin", "given" : "Y", "non-dropping-particle" : "", "parse-names" : false, "suffix" : "" }, { "dropping-particle" : "", "family" : "Sun", "given" : "Z", "non-dropping-particle" : "", "parse-names" : false, "suffix" : "" } ], "container-title" : "Endocrinology", "id" : "ITEM-1", "issue" : "7", "issued" : { "date-parts" : [ [ "2012" ] ] }, "page" : "3029-39", "title" : "Antiaging gene Klotho enhances glucose-induced insulin secretion by up-regulating plasma membrane levels of TRPV2 in MIN6 \u03b2-cells.", "type" : "article-journal", "volume" : "153" }, "uris" : [ "http://www.mendeley.com/documents/?uuid=06ce7d77-f362-4fe6-b757-e2f63f4fce5c" ] } ], "mendeley" : { "formattedCitation" : "(307)", "plainTextFormattedCitation" : "(307)", "previouslyFormattedCitation" : "(307)"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07)</w:t>
            </w:r>
            <w:r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ox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74/jbc.M509039200", "ISSN" : "0021-9258", "PMID" : "16186101", "abstract" : "klotho is an aging suppressor gene and extends life span when overexpressed in mice. Klotho protein was recently demonstrated to function as a hormone that inhibits insulin/insulin-like growth factor-1 (IGF-1) signaling. Here we show that Klotho protein increases resistance to oxidative stress at the cellular and organismal level in mammals. Klotho protein activates the FoxO forkhead transcription factors that are negatively regulated by insulin/IGF-1 signaling, thereby inducing expression of manganese superoxide dismutase. This in turn facilitates removal of reactive oxygen species and confers oxidative stress resistance. Thus, Klotho-induced inhibition of insulin/IGF-1 signaling is associated with increased resistance to oxidative stress, which potentially contributes to the anti-aging properties of klotho.", "author" : [ { "dropping-particle" : "", "family" : "Yamamoto", "given" : "Masaya", "non-dropping-particle" : "", "parse-names" : false, "suffix" : "" }, { "dropping-particle" : "", "family" : "Clark", "given" : "Jeremy D", "non-dropping-particle" : "", "parse-names" : false, "suffix" : "" }, { "dropping-particle" : "V", "family" : "Pastor", "given" : "Johanne", "non-dropping-particle" : "", "parse-names" : false, "suffix" : "" }, { "dropping-particle" : "", "family" : "Gurnani", "given" : "Prem", "non-dropping-particle" : "", "parse-names" : false, "suffix" : "" }, { "dropping-particle" : "", "family" : "Nandi", "given" : "Animesh", "non-dropping-particle" : "", "parse-names" : false, "suffix" : "" }, { "dropping-particle" : "", "family" : "Kurosu", "given" : "Hiroshi", "non-dropping-particle" : "", "parse-names" : false, "suffix" : "" }, { "dropping-particle" : "", "family" : "Miyoshi", "given" : "Masayoshi", "non-dropping-particle" : "", "parse-names" : false, "suffix" : "" }, { "dropping-particle" : "", "family" : "Ogawa", "given" : "Yasushi", "non-dropping-particle" : "", "parse-names" : false, "suffix" : "" }, { "dropping-particle" : "", "family" : "Castrillon", "given" : "Diego H", "non-dropping-particle" : "", "parse-names" : false, "suffix" : "" }, { "dropping-particle" : "", "family" : "Rosenblatt", "given" : "Kevin P", "non-dropping-particle" : "", "parse-names" : false, "suffix" : "" }, { "dropping-particle" : "", "family" : "Kuro-o", "given" : "Makoto", "non-dropping-particle" : "", "parse-names" : false, "suffix" : "" } ], "container-title" : "The Journal of biological chemistry", "id" : "ITEM-1", "issue" : "45", "issued" : { "date-parts" : [ [ "2005", "11", "11" ] ] }, "page" : "38029-34", "title" : "Regulation of oxidative stress by the anti-aging hormone klotho.", "type" : "article-journal", "volume" : "280" }, "uris" : [ "http://www.mendeley.com/documents/?uuid=e36ff790-4362-4aa8-909d-a934bf82eccf" ] } ], "mendeley" : { "formattedCitation" : "(308)", "plainTextFormattedCitation" : "(308)", "previouslyFormattedCitation" : "(308)"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08)</w:t>
            </w:r>
            <w:r w:rsidRPr="00274D27">
              <w:rPr>
                <w:rFonts w:ascii="Times New Roman" w:eastAsia="Times New Roman" w:hAnsi="Times New Roman" w:cs="Times New Roman"/>
                <w:color w:val="000000"/>
                <w:szCs w:val="22"/>
                <w:lang w:eastAsia="en-IN"/>
              </w:rPr>
              <w:fldChar w:fldCharType="end"/>
            </w:r>
          </w:p>
        </w:tc>
        <w:tc>
          <w:tcPr>
            <w:tcW w:w="3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ng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161/01.CIR.0000139854.74847.99", "ISSN" : "1524-4539", "PMID" : "15302783", "abstract" : "BACKGROUND: The effects of aging on angiogenesis (vascular sprouting) and vasculogenesis (endothelial precursor cell [EPC] incorporation into vessels) are not well known. We examined whether ischemia-induced angiogenesis/vasculogenesis is altered in klotho (kl) mutant mice, an animal model of typical aging. METHODS AND RESULTS: After unilateral hindlimb ischemia, laser Doppler blood-flow (LDBF) analysis revealed a decreased ischemic-normal LDBF ratio in kl mice. Tissue capillary density was also suppressed in kl mice (+/+&gt;+/kl&gt;kl/kl). Aortic-ring culture assay showed impaired angiogenesis in kl/kl mice, accompanied by reduced endothelium-derived nitric oxide release. Moreover, the rate of transplanted homologous bone marrow cells incorporated into capillaries in ischemic tissues (vasculogenesis) was lower in kl/kl mice than in wild-type (+/+) mice, which was associated with a decrease in the number of c-Kit+CD31+ EPC-like mononuclear cells in bone marrow and in peripheral blood. Finally, the 3-hydroxy-3-methylglutaryl coenzyme A reductase inhibitor cerivastatin restored the impaired neovascularization in kl/kl mice, accompanied by an increase in c-Kit+CD31+ cells in bone marrow and peripheral blood, and enhanced angiogenesis in the aortic-ring culture. CONCLUSIONS: Angiogenesis and vasculogenesis are impaired in kl mutant mice, a model of typical aging. Moreover, the age-associated impairment of neovascularization might be a new target of statin therapy.", "author" : [ { "dropping-particle" : "", "family" : "Shimada", "given" : "Toshifumi", "non-dropping-particle" : "", "parse-names" : false, "suffix" : "" }, { "dropping-particle" : "", "family" : "Takeshita", "given" : "Yoshiaki", "non-dropping-particle" : "", "parse-names" : false, "suffix" : "" }, { "dropping-particle" : "", "family" : "Murohara", "given" : "Toyoaki", "non-dropping-particle" : "", "parse-names" : false, "suffix" : "" }, { "dropping-particle" : "", "family" : "Sasaki", "given" : "Ken-ichiro", "non-dropping-particle" : "", "parse-names" : false, "suffix" : "" }, { "dropping-particle" : "", "family" : "Egami", "given" : "Kimiyasu", "non-dropping-particle" : "", "parse-names" : false, "suffix" : "" }, { "dropping-particle" : "", "family" : "Shintani", "given" : "Satoshi", "non-dropping-particle" : "", "parse-names" : false, "suffix" : "" }, { "dropping-particle" : "", "family" : "Katsuda", "given" : "Yosuke", "non-dropping-particle" : "", "parse-names" : false, "suffix" : "" }, { "dropping-particle" : "", "family" : "Ikeda", "given" : "Hisao", "non-dropping-particle" : "", "parse-names" : false, "suffix" : "" }, { "dropping-particle" : "", "family" : "Nabeshima", "given" : "Yo-ichi", "non-dropping-particle" : "", "parse-names" : false, "suffix" : "" }, { "dropping-particle" : "", "family" : "Imaizumi", "given" : "Tsutomu", "non-dropping-particle" : "", "parse-names" : false, "suffix" : "" } ], "container-title" : "Circulation", "id" : "ITEM-1", "issue" : "9", "issued" : { "date-parts" : [ [ "2004", "8", "31" ] ] }, "page" : "1148-55", "title" : "Angiogenesis and vasculogenesis are impaired in the precocious-aging klotho mouse.", "type" : "article-journal", "volume" : "110" }, "uris" : [ "http://www.mendeley.com/documents/?uuid=6e3b850b-9e5d-4342-bc62-351cc48c935d" ] } ], "mendeley" : { "formattedCitation" : "(309)", "plainTextFormattedCitation" : "(309)", "previouslyFormattedCitation" : "(309)"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09)</w:t>
            </w:r>
            <w:r w:rsidRPr="00274D27">
              <w:rPr>
                <w:rFonts w:ascii="Times New Roman" w:eastAsia="Times New Roman" w:hAnsi="Times New Roman" w:cs="Times New Roman"/>
                <w:color w:val="000000"/>
                <w:szCs w:val="22"/>
                <w:lang w:eastAsia="en-IN"/>
              </w:rPr>
              <w:fldChar w:fldCharType="end"/>
            </w:r>
          </w:p>
        </w:tc>
        <w:tc>
          <w:tcPr>
            <w:tcW w:w="36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r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38/ncb2167", "ISSN" : "1476-4679", "PMID" : "21336305", "abstract" : "It is well known that aged or senescent cells develop a complex senescence-associated secretory phenotype (SASP), which is observed both in culture and in vivo. However, the mechanisms underlying the induction of the SASP are largely unknown. We demonstrate that retinoic-acid-inducible gene-I (RIG-I) is induced through the ataxia telangiectasia mutated-interferon regulatory factor 1 (ATM-IRF1) axis in senescent cells and that RIG-I signalling mediates the expression of two important mediators of inflammation, interleukin-6 (IL-6) and IL-8. Klotho has been associated with ageing. We show here that the intracellular, but not the secreted, form of klotho interacts with RIG-I and that this interaction inhibits RIG-I-induced expression of IL-6 and IL-8 both in vitro and in vivo. Our study uncovers a mechanism in which klotho functions as an anti-ageing factor through the suppression of RIG-I-mediated inflammation.", "author" : [ { "dropping-particle" : "", "family" : "Liu", "given" : "Feng", "non-dropping-particle" : "", "parse-names" : false, "suffix" : "" }, { "dropping-particle" : "", "family" : "Wu", "given" : "Su", "non-dropping-particle" : "", "parse-names" : false, "suffix" : "" }, { "dropping-particle" : "", "family" : "Ren", "given" : "Hongwei", "non-dropping-particle" : "", "parse-names" : false, "suffix" : "" }, { "dropping-particle" : "", "family" : "Gu", "given" : "Jun", "non-dropping-particle" : "", "parse-names" : false, "suffix" : "" } ], "container-title" : "Nature cell biology", "id" : "ITEM-1", "issue" : "3", "issued" : { "date-parts" : [ [ "2011", "3" ] ] }, "page" : "254-62", "title" : "Klotho suppresses RIG-I-mediated senescence-associated inflammation.", "type" : "article-journal", "volume" : "13" }, "uris" : [ "http://www.mendeley.com/documents/?uuid=85fd911f-3394-48eb-8280-cac7cbd68866" ] }, { "id" : "ITEM-2", "itemData" : { "DOI" : "10.2337/db10-1262", "ISSN" : "1939-327X", "PMID" : "21593200", "abstract" : "OBJECTIVE\u2014Klotho is an antiaging hormone present in the kidney that extends the lifespan, regulates kidney function, and modulates cellular responses to oxidative stress. We investigated whether Klotho levels and signaling modulate in\ufb02ammation in diabetic kidneys. RESEARCH DESIGN AND METHODS\u2014Renal Klotho expression was determined by quantitative real-time PCR and immunoblot analysis. Primary mouse tubular epithelial cells were treated with methylglyoxalated albumin, and Klotho expression and in\ufb02ammatory cytokines were measured. Nuclear factor (NF)-kB activation was assessed by treating human embryonic kidney (HEK) 293 and HK-2 cells with tumor necrosis factor (TNF)-a in the presence or absence of Klotho, followed by immunoblot analysis to evaluate inhibitor of kB (IkB)a degradation, IkB kinase (IKK) and p38 activation, RelA nuclear translocation, and phosphorylation. A chromatin immunoprecipitation assay was performed to analyze the effects of Klotho signaling on interleukin-8 and monocyte chemoattractant protein-1 promoter recruitment of RelA and RelA serine (Ser) 536 . RESULTS\u2014Renal Klotho mRNA and protein were signi\ufb01cantly decreased in db/db mice, and a similar decline was observed in the primary cultures of mouse tubule epithelial cells treated with methylglyoxal-modi\ufb01ed albumin. The exogenous addition of soluble Klotho or overexpression of membranous Klotho in tissue culture suppressed NF-kB activation and subsequent production of in\ufb02ammatory cytokines in response to TNF-a stimulation. Klotho speci\ufb01cally inhibited RelA Ser 536 phosphorylation as well as promoter DNA binding of this phosphorylated form of RelA without affecting IKK-mediated IkBa degradation, total RelA nuclear translocation, and total RelA DNA binding. CONCLUSIONS\u2014These \ufb01ndings suggest that Klotho serves as an anti-in\ufb02ammatory modulator, negatively regulating the production of NF-kB\u2013linked in\ufb02ammatory proteins via a mechanism that involves phosphorylation of Ser 536 in the transactivation domain of RelA.", "author" : [ { "dropping-particle" : "", "family" : "Zhao", "given" : "Yanhua", "non-dropping-particle" : "", "parse-names" : false, "suffix" : "" }, { "dropping-particle" : "", "family" : "Banerjee", "given" : "Srijita", "non-dropping-particle" : "", "parse-names" : false, "suffix" : "" }, { "dropping-particle" : "", "family" : "Dey", "given" : "Nilay", "non-dropping-particle" : "", "parse-names" : false, "suffix" : "" }, { "dropping-particle" : "", "family" : "LeJeune", "given" : "Wanda S", "non-dropping-particle" : "", "parse-names" : false, "suffix" : "" }, { "dropping-particle" : "", "family" : "Sarkar", "given" : "Partha S", "non-dropping-particle" : "", "parse-names" : false, "suffix" : "" }, { "dropping-particle" : "", "family" : "Brobey", "given" : "Reynolds", "non-dropping-particle" : "", "parse-names" : false, "suffix" : "" }, { "dropping-particle" : "", "family" : "Rosenblatt", "given" : "Kevin P", "non-dropping-particle" : "", "parse-names" : false, "suffix" : "" }, { "dropping-particle" : "", "family" : "Tilton", "given" : "Ronald G", "non-dropping-particle" : "", "parse-names" : false, "suffix" : "" }, { "dropping-particle" : "", "family" : "Choudhary", "given" : "Sanjeev", "non-dropping-particle" : "", "parse-names" : false, "suffix" : "" } ], "container-title" : "Diabetes", "id" : "ITEM-2", "issue" : "7", "issued" : { "date-parts" : [ [ "2011", "7" ] ] }, "page" : "1907-16", "title" : "Klotho depletion contributes to increased inflammation in kidney of the db/db mouse model of diabetes via RelA (serine)536 phosphorylation.", "type" : "article-journal", "volume" : "60" }, "uris" : [ "http://www.mendeley.com/documents/?uuid=7dfa9d82-3d40-485a-9ae6-d592f211f563" ] } ], "mendeley" : { "formattedCitation" : "(310,311)", "plainTextFormattedCitation" : "(310,311)", "previouslyFormattedCitation" : "(310,311)"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10,311)</w:t>
            </w:r>
            <w:r w:rsidRPr="00274D27">
              <w:rPr>
                <w:rFonts w:ascii="Times New Roman" w:eastAsia="Times New Roman" w:hAnsi="Times New Roman" w:cs="Times New Roman"/>
                <w:color w:val="000000"/>
                <w:szCs w:val="22"/>
                <w:lang w:eastAsia="en-IN"/>
              </w:rPr>
              <w:fldChar w:fldCharType="end"/>
            </w:r>
          </w:p>
        </w:tc>
        <w:tc>
          <w:tcPr>
            <w:tcW w:w="36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dp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96/fj.10-167056", "ISSN" : "1530-6860", "PMID" : "21382979", "abstract" : "Klotho is a multifunctional protein involved in numerous biological functions, ranging from mineral ion metabolism to signaling activities. Recent studies have identified klotho as a target gene for peroxisome proliferator-activated receptor-\u03b3 (PPAR-\u03b3), a master regulator of adipocyte differentiation, and an adipogenesis-promoting factor. In a similar line of observation, eliminating klotho function from mice resulted in the generation of lean mice with almost no detectable fat tissue. In contrast to the klotho-knockout mice (11.7\u00b10.3 g at 9 wk), leptin-deficient (ob/ob) mice are severely obese (49.3\u00b10.6 g at 9 wk), due to excessive fat accumulation. To study the in vivo role of klotho in obesity, we have generated and characterized ob/ob mice lacking klotho activity [ob/ob-klotho double-knockout (DKO) mice]. The ob/ob mice started to get bigger from 3 wk onward and gained almost 2 times more weight than their wild-type (WT) counterparts (WT vs. ob/ob: 34.8\u00b11.3 vs. 65.5\u00b11.2 g at 21 wk). The generated ob/ob-klotho DKO mice were not only viable throughout their adulthood but also showed markedly reduced fat tissue accumulation compared to their ob/ob littermates. The ob/ob-klotho DKO mice had significantly (P&lt;0.01) less retroperitoneal, mesenteric, and epididymal fat accumulation, compared to their ob/ob counterparts. Similarly, the fatty liver that was consistently observed in the ob/ob mice was eliminated in the ob/ob-klotho DKO mice. Such structural improvement in the liver was also evident from markedly reduced fasting blood glucose levels in ob/ob-klotho DKO mice, compared to their ob/ob counterparts (ob/ob vs. ob/ob-klotho DKO: 266 \u00b1 36 vs. 65\u00b12 mg/dl). Finally, to study whether the absence of klotho can induce resistance to high-fat-diet-induced obesity, we provided a high-fat (60%) diet to klotho-knockout mice and compared them with normal-fat (20%) diet-fed klotho-knockout mice. No significant difference in body weight was detected in klotho-knockout mice fed either the normal-fat diet or high-fat diet, while WT mice fed the high-fat diet gradually gained body weight, compared to the normal-fat-diet-fed counterparts. The results of our dietary and genetic manipulation studies provide in vivo evidence for a role of klotho in obesity and offer a novel target to manipulate obesity and associated complications.", "author" : [ { "dropping-particle" : "", "family" : "Ohnishi", "given" : "Mutsuko", "non-dropping-particle" : "", "parse-names" : false, "suffix" : "" }, { "dropping-particle" : "", "family" : "Kato", "given" : "Shigeko", "non-dropping-particle" : "", "parse-names" : false, "suffix" : "" }, { "dropping-particle" : "", "family" : "Akiyoshi", "given" : "Junko", "non-dropping-particle" : "", "parse-names" : false, "suffix" : "" }, { "dropping-particle" : "", "family" : "Atfi", "given" : "Azeddine", "non-dropping-particle" : "", "parse-names" : false, "suffix" : "" }, { "dropping-particle" : "", "family" : "Razzaque", "given" : "M Shawkat", "non-dropping-particle" : "", "parse-names" : false, "suffix" : "" } ], "container-title" : "FASEB journal : official publication of the Federation of American Societies for Experimental Biology", "id" : "ITEM-1", "issue" : "6", "issued" : { "date-parts" : [ [ "2011", "6" ] ] }, "page" : "2031-9", "title" : "Dietary and genetic evidence for enhancing glucose metabolism and reducing obesity by inhibiting klotho functions.", "type" : "article-journal", "volume" : "25" }, "uris" : [ "http://www.mendeley.com/documents/?uuid=215bea34-0cdf-4442-b8a0-dce11b3dbfe1" ] }, { "id" : "ITEM-2", "itemData" : { "DOI" : "10.1210/en.2005-1529", "ISSN" : "0013-7227", "PMID" : "16709611", "abstract" : "Mice with homozygous disruption of the klotho exhibit multiple age-related disorders and have barely detectable amounts of white adipose tissue. Although klotho expression in cultured adipocytes has been reported, little is known about its function in adipocytes. In the present study, we investigated the role of klotho on adipocyte differentiation. Adipocyte differentiation was induced by incubation of confluent 3T3-L1 cells with insulin, dexamethasone, and 1-methyl-3-isobutyl-xanthin. Klotho-siRNA and expression vector were produced for klotho suppression and overexpression, respectively. Klotho protein was purified for determination of the hormonal effect of klotho. Klotho mRNA and protein expression increased up to the 3rd d of differentiation. A peroxisome proliferator-activated receptor-gamma agonist increased klotho expression during the early period of adipocyte differentiation. The mRNA expression of adipocyte differentiation markers, such as CCAAT/enhancer-binding protein (C/EBP)alpha, C/EBPbeta, C/EBPdelta, peroxisome proliferator-activated receptor-gamma, and fatty acid binding protein 4, was decreased by klotho suppression, and increased 1.9- to 3.8-fold by klotho overexpression. The results of Oil Red O staining also suggested that klotho overexpression promoted adipocyte differentiation. Klotho protein stimulation resulted in a 2.4- to 4.6-fold increase in mRNA expression of differentiation markers compared with control, and the time course depended on adipocyte induction status. Western blot analysis showed that protein levels of C/EBPalpha and C/EBPdelta were increased by Klotho protein stimulation. These results suggest that klotho works as a hormonal factor to promote adipocyte differentiation in the early days, during the period of transient proliferation in the differentiation process, and that klotho may play an essential role in adipocyte differentiation.", "author" : [ { "dropping-particle" : "", "family" : "Chihara", "given" : "Yukana", "non-dropping-particle" : "", "parse-names" : false, "suffix" : "" }, { "dropping-particle" : "", "family" : "Rakugi", "given" : "Hiromi", "non-dropping-particle" : "", "parse-names" : false, "suffix" : "" }, { "dropping-particle" : "", "family" : "Ishikawa", "given" : "Kazuhiko", "non-dropping-particle" : "", "parse-names" : false, "suffix" : "" }, { "dropping-particle" : "", "family" : "Ikushima", "given" : "Masashi", "non-dropping-particle" : "", "parse-names" : false, "suffix" : "" }, { "dropping-particle" : "", "family" : "Maekawa", "given" : "Yoshihiro", "non-dropping-particle" : "", "parse-names" : false, "suffix" : "" }, { "dropping-particle" : "", "family" : "Ohta", "given" : "Junsuke", "non-dropping-particle" : "", "parse-names" : false, "suffix" : "" }, { "dropping-particle" : "", "family" : "Kida", "given" : "Iwao", "non-dropping-particle" : "", "parse-names" : false, "suffix" : "" }, { "dropping-particle" : "", "family" : "Ogihara", "given" : "Toshio", "non-dropping-particle" : "", "parse-names" : false, "suffix" : "" } ], "container-title" : "Endocrinology", "id" : "ITEM-2", "issue" : "8", "issued" : { "date-parts" : [ [ "2006", "8" ] ] }, "page" : "3835-42", "title" : "Klotho protein promotes adipocyte differentiation.", "type" : "article-journal", "volume" : "147" }, "uris" : [ "http://www.mendeley.com/documents/?uuid=3ef5633f-7f1e-4a6e-b003-e720f326f6d2" ] } ], "mendeley" : { "formattedCitation" : "(312,313)", "plainTextFormattedCitation" : "(312,313)", "previouslyFormattedCitation" : "(312,313)"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12,313)</w:t>
            </w:r>
            <w:r w:rsidRPr="00274D27">
              <w:rPr>
                <w:rFonts w:ascii="Times New Roman" w:eastAsia="Times New Roman" w:hAnsi="Times New Roman" w:cs="Times New Roman"/>
                <w:color w:val="000000"/>
                <w:szCs w:val="22"/>
                <w:lang w:eastAsia="en-IN"/>
              </w:rPr>
              <w:fldChar w:fldCharType="end"/>
            </w:r>
          </w:p>
        </w:tc>
        <w:tc>
          <w:tcPr>
            <w:tcW w:w="30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a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96/fj.10-167056", "ISSN" : "1530-6860", "PMID" : "21382979", "abstract" : "Klotho is a multifunctional protein involved in numerous biological functions, ranging from mineral ion metabolism to signaling activities. Recent studies have identified klotho as a target gene for peroxisome proliferator-activated receptor-\u03b3 (PPAR-\u03b3), a master regulator of adipocyte differentiation, and an adipogenesis-promoting factor. In a similar line of observation, eliminating klotho function from mice resulted in the generation of lean mice with almost no detectable fat tissue. In contrast to the klotho-knockout mice (11.7\u00b10.3 g at 9 wk), leptin-deficient (ob/ob) mice are severely obese (49.3\u00b10.6 g at 9 wk), due to excessive fat accumulation. To study the in vivo role of klotho in obesity, we have generated and characterized ob/ob mice lacking klotho activity [ob/ob-klotho double-knockout (DKO) mice]. The ob/ob mice started to get bigger from 3 wk onward and gained almost 2 times more weight than their wild-type (WT) counterparts (WT vs. ob/ob: 34.8\u00b11.3 vs. 65.5\u00b11.2 g at 21 wk). The generated ob/ob-klotho DKO mice were not only viable throughout their adulthood but also showed markedly reduced fat tissue accumulation compared to their ob/ob littermates. The ob/ob-klotho DKO mice had significantly (P&lt;0.01) less retroperitoneal, mesenteric, and epididymal fat accumulation, compared to their ob/ob counterparts. Similarly, the fatty liver that was consistently observed in the ob/ob mice was eliminated in the ob/ob-klotho DKO mice. Such structural improvement in the liver was also evident from markedly reduced fasting blood glucose levels in ob/ob-klotho DKO mice, compared to their ob/ob counterparts (ob/ob vs. ob/ob-klotho DKO: 266 \u00b1 36 vs. 65\u00b12 mg/dl). Finally, to study whether the absence of klotho can induce resistance to high-fat-diet-induced obesity, we provided a high-fat (60%) diet to klotho-knockout mice and compared them with normal-fat (20%) diet-fed klotho-knockout mice. No significant difference in body weight was detected in klotho-knockout mice fed either the normal-fat diet or high-fat diet, while WT mice fed the high-fat diet gradually gained body weight, compared to the normal-fat-diet-fed counterparts. The results of our dietary and genetic manipulation studies provide in vivo evidence for a role of klotho in obesity and offer a novel target to manipulate obesity and associated complications.", "author" : [ { "dropping-particle" : "", "family" : "Ohnishi", "given" : "Mutsuko", "non-dropping-particle" : "", "parse-names" : false, "suffix" : "" }, { "dropping-particle" : "", "family" : "Kato", "given" : "Shigeko", "non-dropping-particle" : "", "parse-names" : false, "suffix" : "" }, { "dropping-particle" : "", "family" : "Akiyoshi", "given" : "Junko", "non-dropping-particle" : "", "parse-names" : false, "suffix" : "" }, { "dropping-particle" : "", "family" : "Atfi", "given" : "Azeddine", "non-dropping-particle" : "", "parse-names" : false, "suffix" : "" }, { "dropping-particle" : "", "family" : "Razzaque", "given" : "M Shawkat", "non-dropping-particle" : "", "parse-names" : false, "suffix" : "" } ], "container-title" : "FASEB journal : official publication of the Federation of American Societies for Experimental Biology", "id" : "ITEM-1", "issue" : "6", "issued" : { "date-parts" : [ [ "2011", "6" ] ] }, "page" : "2031-9", "title" : "Dietary and genetic evidence for enhancing glucose metabolism and reducing obesity by inhibiting klotho functions.", "type" : "article-journal", "volume" : "25" }, "uris" : [ "http://www.mendeley.com/documents/?uuid=215bea34-0cdf-4442-b8a0-dce11b3dbfe1" ] }, { "id" : "ITEM-2", "itemData" : { "abstract" : "A defect in Klotho gene expression in mice accelerates the degeneration of multiple age-sensitive traits. Here, we show that overexpression of Klotho in mice extends life span. Klotho protein functions as a circulating hormone that binds to a cell-surface receptor and represses intracellular signals of insulin and insulin-like growth factor 1 (IGF1), an evolutionarily conserved mechanism for extending life span. Alleviation of aging-like phenotypes in Klotho-deficient mice was observed by perturbing insulin and IGF1 signaling, suggesting that Klotho-mediated inhibition of insulin and IGF1 signaling contributes to its anti-aging properties. Klotho protein may function as an anti-aging hormone in mammals.", "author" : [ { "dropping-particle" : "", "family" : "Kurosu", "given" : "Hiroshi", "non-dropping-particle" : "", "parse-names" : false, "suffix" : "" }, { "dropping-particle" : "", "family" : "Yamamoto", "given" : "Masaya", "non-dropping-particle" : "", "parse-names" : false, "suffix" : "" }, { "dropping-particle" : "", "family" : "Clark", "given" : "Jeremy D", "non-dropping-particle" : "", "parse-names" : false, "suffix" : "" }, { "dropping-particle" : "V", "family" : "Pastor", "given" : "Johanne", "non-dropping-particle" : "", "parse-names" : false, "suffix" : "" }, { "dropping-particle" : "", "family" : "Nandi", "given" : "Animesh", "non-dropping-particle" : "", "parse-names" : false, "suffix" : "" }, { "dropping-particle" : "", "family" : "Gurnani", "given" : "Prem", "non-dropping-particle" : "", "parse-names" : false, "suffix" : "" }, { "dropping-particle" : "", "family" : "Mcguinness", "given" : "Owen P", "non-dropping-particle" : "", "parse-names" : false, "suffix" : "" }, { "dropping-particle" : "", "family" : "Chikuda", "given" : "Hirotaka", "non-dropping-particle" : "", "parse-names" : false, "suffix" : "" }, { "dropping-particle" : "", "family" : "Yamaguchi", "given" : "Masayuki", "non-dropping-particle" : "", "parse-names" : false, "suffix" : "" }, { "dropping-particle" : "", "family" : "Kawaguchi", "given" : "Hiroshi", "non-dropping-particle" : "", "parse-names" : false, "suffix" : "" }, { "dropping-particle" : "", "family" : "Shimomura", "given" : "Iichiro", "non-dropping-particle" : "", "parse-names" : false, "suffix" : "" }, { "dropping-particle" : "", "family" : "Takayama", "given" : "Yoshiharu", "non-dropping-particle" : "", "parse-names" : false, "suffix" : "" }, { "dropping-particle" : "", "family" : "Herz", "given" : "Joachim", "non-dropping-particle" : "", "parse-names" : false, "suffix" : "" }, { "dropping-particle" : "", "family" : "Kahn", "given" : "C Ronald", "non-dropping-particle" : "", "parse-names" : false, "suffix" : "" }, { "dropping-particle" : "", "family" : "Rosenblatt", "given" : "Kevin P", "non-dropping-particle" : "", "parse-names" : false, "suffix" : "" }, { "dropping-particle" : "", "family" : "Kuro-o", "given" : "Makoto", "non-dropping-particle" : "", "parse-names" : false, "suffix" : "" } ], "container-title" : "Science", "id" : "ITEM-2", "issue" : "5742", "issued" : { "date-parts" : [ [ "2005" ] ] }, "page" : "1829-1833", "title" : "Suppression of Aging in Mice by the hormone Klotho", "type" : "article-journal", "volume" : "309" }, "uris" : [ "http://www.mendeley.com/documents/?uuid=bce7b2ef-0831-44a8-9f90-46e4e653d88a" ] } ], "mendeley" : { "formattedCitation" : "(312,314)", "plainTextFormattedCitation" : "(312,314)", "previouslyFormattedCitation" : "(312,314)"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12,314)</w:t>
            </w:r>
            <w:r w:rsidRPr="00274D27">
              <w:rPr>
                <w:rFonts w:ascii="Times New Roman" w:eastAsia="Times New Roman" w:hAnsi="Times New Roman" w:cs="Times New Roman"/>
                <w:color w:val="000000"/>
                <w:szCs w:val="22"/>
                <w:lang w:eastAsia="en-IN"/>
              </w:rPr>
              <w:fldChar w:fldCharType="end"/>
            </w:r>
          </w:p>
        </w:tc>
        <w:tc>
          <w:tcPr>
            <w:tcW w:w="35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Leptin</w:t>
            </w:r>
            <w:proofErr w:type="spellEnd"/>
          </w:p>
        </w:tc>
        <w:tc>
          <w:tcPr>
            <w:tcW w:w="200" w:type="pct"/>
            <w:tcBorders>
              <w:top w:val="nil"/>
              <w:left w:val="nil"/>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lep</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r1</w:t>
            </w:r>
            <w:r w:rsidRPr="00274D27">
              <w:rPr>
                <w:rFonts w:ascii="Times New Roman" w:eastAsia="Times New Roman" w:hAnsi="Times New Roman" w:cs="Times New Roman"/>
                <w:color w:val="000000"/>
                <w:szCs w:val="22"/>
                <w:lang w:eastAsia="en-IN"/>
              </w:rPr>
              <w:fldChar w:fldCharType="begin" w:fldLock="1"/>
            </w:r>
            <w:r w:rsidR="00F10715">
              <w:rPr>
                <w:rFonts w:ascii="Times New Roman" w:eastAsia="Times New Roman" w:hAnsi="Times New Roman" w:cs="Times New Roman"/>
                <w:color w:val="000000"/>
                <w:szCs w:val="22"/>
                <w:lang w:eastAsia="en-IN"/>
              </w:rPr>
              <w:instrText>ADDIN CSL_CITATION { "citationItems" : [ { "id" : "ITEM-1", "itemData" : { "abstract" : "Obesity has been suggested to be a low-grade systemic in\ufb02ammatory state, therefore we studied the interac- tion between human adipocytes and monocytes via adi- pose tissue (AT)-derived capillary endothelium. Cells composing the stroma-vascular fraction (SVF) of human ATs were characterized by \ufb02uorescence-activated cell sorter (FACS) analysis and two cell subsets (resident macrophages and endothelial cells [ECs]) were isolated using antibody-coupled microbeads. Media conditioned by mature adipocytes maintained in \ufb01brin gels were applied to AT-derived ECs. Thereafter, the expression of endothelial adhesion molecules was analyzed as well as the adhesion and transmigration of human mono- cytes. FACS analysis showed that 11% of the SVF is composed of CD14/CD31 cells, characterized as resi- dent macrophages. A positive correlation was found between the BMI and the percentage of resident macro- phages, suggesting that fat tissue growth is associated with a recruitment of blood monocytes. Incubation of AT-derived ECs with adipocyte-conditioned medium re- sulted in the upregulation of EC adhesion molecules and the increased chemotaxis of blood monocytes, an effect mimicked by recombinant human leptin. These results indicate that adipokines, such as leptin, activate ECs, leading to an enhanced diapedesis of blood monocytes, and suggesting that fat mass growth might be linked to in\ufb02ammatory processes.", "author" : [ { "dropping-particle" : "", "family" : "Curat", "given" : "Cyrile A", "non-dropping-particle" : "", "parse-names" : false, "suffix" : "" }, { "dropping-particle" : "", "family" : "Miranville", "given" : "Alexandra", "non-dropping-particle" : "", "parse-names" : false, "suffix" : "" }, { "dropping-particle" : "", "family" : "Sengene", "given" : "Coralie", "non-dropping-particle" : "", "parse-names" : false, "suffix" : "" }, { "dropping-particle" : "", "family" : "Diehl", "given" : "Michael", "non-dropping-particle" : "", "parse-names" : false, "suffix" : "" }, { "dropping-particle" : "", "family" : "Tonus", "given" : "Carolin", "non-dropping-particle" : "", "parse-names" : false, "suffix" : "" }, { "dropping-particle" : "", "family" : "Busse", "given" : "Rudi", "non-dropping-particle" : "", "parse-names" : false, "suffix" : "" }, { "dropping-particle" : "", "family" : "Bouloumie", "given" : "Anne", "non-dropping-particle" : "", "parse-names" : false, "suffix" : "" } ], "container-title" : "Diabetes", "id" : "ITEM-1", "issue" : "May", "issued" : { "date-parts" : [ [ "2004" ] ] }, "page" : "1285-92", "title" : "From Blood Monocytes to Adipose Tissue\u2013Resident Macrophages", "type" : "article-journal", "volume" : "53" }, "uris" : [ "http://www.mendeley.com/documents/?uuid=0463a35c-0527-429d-85fb-96df0bb20b34" ] } ], "mendeley" : { "formattedCitation" : "(17)", "plainTextFormattedCitation" : "(17)", "previouslyFormattedCitation" : "(17)"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F10715" w:rsidRPr="00F10715">
              <w:rPr>
                <w:rFonts w:ascii="Times New Roman" w:eastAsia="Times New Roman" w:hAnsi="Times New Roman" w:cs="Times New Roman"/>
                <w:noProof/>
                <w:color w:val="000000"/>
                <w:szCs w:val="22"/>
                <w:lang w:eastAsia="en-IN"/>
              </w:rPr>
              <w:t>(17)</w:t>
            </w:r>
            <w:r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D35A7D">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car1</w:t>
            </w:r>
            <w:r w:rsidR="00D35A7D">
              <w:rPr>
                <w:rFonts w:ascii="Times New Roman" w:eastAsia="Times New Roman" w:hAnsi="Times New Roman" w:cs="Times New Roman"/>
                <w:color w:val="000000"/>
                <w:szCs w:val="22"/>
                <w:lang w:eastAsia="en-IN"/>
              </w:rPr>
              <w:fldChar w:fldCharType="begin" w:fldLock="1"/>
            </w:r>
            <w:r w:rsidR="003B49E2">
              <w:rPr>
                <w:rFonts w:ascii="Times New Roman" w:eastAsia="Times New Roman" w:hAnsi="Times New Roman" w:cs="Times New Roman"/>
                <w:color w:val="000000"/>
                <w:szCs w:val="22"/>
                <w:lang w:eastAsia="en-IN"/>
              </w:rPr>
              <w:instrText>ADDIN CSL_CITATION { "citationItems" : [ { "id" : "ITEM-1", "itemData" : { "DOI" : "10.1210/jc.2007-0445", "ISSN" : "0021-972X", "PMID" : "17609300", "abstract" : "CONTEXT: Cortisol is an important catabolic hormone, but little is known about the metabolic effects of acute cortisol deficiency. OBJECTIVE: The objective of the study was to test whether clinical symptoms of weight loss, fatigue, and hypoglycemia could be explained by altered energy expenditure, protein metabolism, and insulin sensitivity during cortisol withdrawal in adrenocortical failure. DESIGN, PARTICIPANTS, AND INTERVENTION: We studied seven women after 24-h cortisol withdrawal and during replacement control during a 3-h basal period and a 3-h glucose clamp. RESULTS: Cortisol withdrawal generated cortisol levels close to zero, a 10% decrease in basal energy expenditure, increased TSH and T(3) levels, and increased glucose oxidation. Whole-body glucose and phenylalanine turnover were unaltered, but forearm phenylalanine turnover was increased. During the clamp glucose, infusion rates rose by 70%, glucose oxidation rates increased, and endogenous glucose production decreased. Urinary urea excretion decreased by 40% over the 6-h study period. CONCLUSIONS: Cortisol withdrawal increased insulin sensitivity in terms of increased glucose oxidation and decreased endogenous glucose production; this may induce hypoglycemia in adrenocortical failure. Energy expenditure and urea loss decreased, indicating that weight and muscle loss in Addison's disease is caused by other mechanisms, such as decreased appetite. Increased muscle protein breakdown may amplify the loss of muscle protein.", "author" : [ { "dropping-particle" : "", "family" : "Christiansen", "given" : "Jens Juel", "non-dropping-particle" : "", "parse-names" : false, "suffix" : "" }, { "dropping-particle" : "", "family" : "Djurhuus", "given" : "Christian B", "non-dropping-particle" : "", "parse-names" : false, "suffix" : "" }, { "dropping-particle" : "", "family" : "Gravholt", "given" : "Claus H", "non-dropping-particle" : "", "parse-names" : false, "suffix" : "" }, { "dropping-particle" : "", "family" : "Iversen", "given" : "Per", "non-dropping-particle" : "", "parse-names" : false, "suffix" : "" }, { "dropping-particle" : "", "family" : "Christiansen", "given" : "Jens Sandahl", "non-dropping-particle" : "", "parse-names" : false, "suffix" : "" }, { "dropping-particle" : "", "family" : "Schmitz", "given" : "Ole", "non-dropping-particle" : "", "parse-names" : false, "suffix" : "" }, { "dropping-particle" : "", "family" : "Weeke", "given" : "J\u00f8rgen", "non-dropping-particle" : "", "parse-names" : false, "suffix" : "" }, { "dropping-particle" : "", "family" : "J\u00f8rgensen", "given" : "Jens Otto Lunde", "non-dropping-particle" : "", "parse-names" : false, "suffix" : "" }, { "dropping-particle" : "", "family" : "M\u00f8ller", "given" : "Niels", "non-dropping-particle" : "", "parse-names" : false, "suffix" : "" } ], "container-title" : "The Journal of Clinical Endocrinology and Metabolism", "id" : "ITEM-1", "issue" : "9", "issued" : { "date-parts" : [ [ "2007", "9" ] ] }, "page" : "3553-9", "title" : "Effects of cortisol on carbohydrate, lipid, and protein metabolism: Studies of acute cortisol withdrawal in adrenocortical failure.", "type" : "article-journal", "volume" : "92" }, "uris" : [ "http://www.mendeley.com/documents/?uuid=d1bd8055-f8dd-4087-9c7a-2b6a3a61962d" ] }, { "id" : "ITEM-2", "itemData" : { "abstract" : "The adipocyte-derived hormone leptin decreases body weight in part by activating the sympathetic nervous system, resulting in increased thermogenesis and energy expenditure. We investigated hypothalamic pathways underlying leptin\u2019s effects on stimulating the sympathetic nervous system. We found that leptin activates neurons in the retrochiasmatic area (RCA) and lateral arcuate nucleus (Arc) that innervate the thoracic spinal cord and also contain cocaine- and amphetamine-regulated transcript (CART). We also found that most CART-containing neurons in the RCA and Arc of the hypothalamus also contain proopiomelanocortin (POMC) mRNA. The finding that leptin activates CART/POMC neurons innervating sympathetic preganglionic neurons in the thoracic spinal cord suggests that this pathway may contribute to the increased thermogenesis and energy expenditure and decreased body weight observed following leptin administration.", "author" : [ { "dropping-particle" : "", "family" : "Elias", "given" : "Carol F.", "non-dropping-particle" : "", "parse-names" : false, "suffix" : "" }, { "dropping-particle" : "", "family" : "Lee", "given" : "Charlotte", "non-dropping-particle" : "", "parse-names" : false, "suffix" : "" }, { "dropping-particle" : "", "family" : "Kelly", "given" : "Joseph", "non-dropping-particle" : "", "parse-names" : false, "suffix" : "" }, { "dropping-particle" : "", "family" : "Aschkenasi", "given" : "Carl", "non-dropping-particle" : "", "parse-names" : false, "suffix" : "" }, { "dropping-particle" : "", "family" : "Ahima", "given" : "Rexford S.", "non-dropping-particle" : "", "parse-names" : false, "suffix" : "" }, { "dropping-particle" : "", "family" : "Couceyro", "given" : "Pastor R.", "non-dropping-particle" : "", "parse-names" : false, "suffix" : "" }, { "dropping-particle" : "", "family" : "Kuhar", "given" : "Michael J.", "non-dropping-particle" : "", "parse-names" : false, "suffix" : "" }, { "dropping-particle" : "", "family" : "Saper", "given" : "Clifford B.", "non-dropping-particle" : "", "parse-names" : false, "suffix" : "" }, { "dropping-particle" : "", "family" : "Joel K. Elmquist", "given" : "", "non-dropping-particle" : "", "parse-names" : false, "suffix" : "" } ], "container-title" : "Neuron", "id" : "ITEM-2", "issue" : "6", "issued" : { "date-parts" : [ [ "1998" ] ] }, "page" : "1375-85", "title" : "Leptin Activates Hypothalamic CART Neurons Projecting to the Spinal Cord", "type" : "article-journal", "volume" : "21" }, "uris" : [ "http://www.mendeley.com/documents/?uuid=3586d6f7-9a92-4f94-ac52-6da91eb0115a" ] }, { "id" : "ITEM-3", "itemData" : { "DOI" : "10.1210/en.2011-1586", "ISSN" : "1945-7170", "PMID" : "22128019", "abstract" : "Resistance to brain-mediated effects of leptin is a characteristic feature of obesity, resulting from alterations in leptin receptor signaling in hypothalamic neurons and/or transport across the blood-brain-barrier. We have shown previously, that the latter can be circumvented by intranasal (i.n.) application of leptin in lean rats. This prompted us to test i.n. leptin in animals with diet-induced obesity (DIO) as a basis for future human administration. DIO was induced in male Wistar rats by feeding a cafeteria diet for 25 or 32 wk, respectively. Consecutively, these DIO animals (seven to eight per treatment) and standard diet rats (lean) (14-15 per treatment, matched for age and diet duration) were treated with 0.1, 0.2 mg/kg leptin, or control solution i.n. daily for 4 wk before onset of dark period. Energy intake and body weight were measured daily; blood glucose, serum insulin, and leptin were measured before and after treatment. Expression of hypothalamic neuropeptides was assessed by quantitative real-time PCR. We demonstrate, for the first time, that i.n. leptin reduces appetite and induces weight loss in DIO to the same extent as in lean rats. Our findings are supported accordingly by an altered expression pattern of anorexigenic and orexigenic neuropeptides in the hypothalamus, e.g. proopiomelanocortin, cocaine and amphetamine-related transcript, neuropeptide Y, agouti-related protein. It now appears clear that i.n. leptin is effectively acting in obese animals in the same fashion as in their lean counterparts. These findings now clearly warrant studies in humans and may open new perspectives in the treatment of obesity.", "author" : [ { "dropping-particle" : "", "family" : "Schulz", "given" : "Carla", "non-dropping-particle" : "", "parse-names" : false, "suffix" : "" }, { "dropping-particle" : "", "family" : "Paulus", "given" : "Kerstin", "non-dropping-particle" : "", "parse-names" : false, "suffix" : "" }, { "dropping-particle" : "", "family" : "J\u00f6hren", "given" : "Olaf", "non-dropping-particle" : "", "parse-names" : false, "suffix" : "" }, { "dropping-particle" : "", "family" : "Lehnert", "given" : "Hendrik", "non-dropping-particle" : "", "parse-names" : false, "suffix" : "" } ], "container-title" : "Endocrinology", "id" : "ITEM-3", "issue" : "1", "issued" : { "date-parts" : [ [ "2012", "1" ] ] }, "page" : "143-53", "title" : "Intranasal leptin reduces appetite and induces weight loss in rats with diet-induced obesity (DIO).", "type" : "article-journal", "volume" : "153" }, "uris" : [ "http://www.mendeley.com/documents/?uuid=027f5aef-3978-4b51-80fa-700c4214c953" ] } ], "mendeley" : { "formattedCitation" : "(111,315,316)", "plainTextFormattedCitation" : "(111,315,316)", "previouslyFormattedCitation" : "(111,315,316)" }, "properties" : { "noteIndex" : 0 }, "schema" : "https://github.com/citation-style-language/schema/raw/master/csl-citation.json" }</w:instrText>
            </w:r>
            <w:r w:rsidR="00D35A7D">
              <w:rPr>
                <w:rFonts w:ascii="Times New Roman" w:eastAsia="Times New Roman" w:hAnsi="Times New Roman" w:cs="Times New Roman"/>
                <w:color w:val="000000"/>
                <w:szCs w:val="22"/>
                <w:lang w:eastAsia="en-IN"/>
              </w:rPr>
              <w:fldChar w:fldCharType="separate"/>
            </w:r>
            <w:r w:rsidR="00D35A7D" w:rsidRPr="00D35A7D">
              <w:rPr>
                <w:rFonts w:ascii="Times New Roman" w:eastAsia="Times New Roman" w:hAnsi="Times New Roman" w:cs="Times New Roman"/>
                <w:noProof/>
                <w:color w:val="000000"/>
                <w:szCs w:val="22"/>
                <w:lang w:eastAsia="en-IN"/>
              </w:rPr>
              <w:t>(111,315,316)</w:t>
            </w:r>
            <w:r w:rsidR="00D35A7D">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ng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126/science.281.5383.1683", "abstract" : "Leptin is a hormone that regulates food intake, and its receptor (OB-Rb) is expressed primarily in the hypothalamus. Here, it is shown that OB-Rb is also expressed in human vasculature and in primary cultures of human endothelial cells. In vitro and in vivo assays revealed that leptin has angiogenic activity. In vivo, leptin induced neovascularization in corneas from normal rats but not in corneas from fa/fa Zucker rats, which lack functional leptin receptors. These observations indicate that the vascular endothelium is a target for leptin and suggest a physiological mechanism whereby leptin-induced angiogenesis may facilitate increased energy expenditure.", "author" : [ { "dropping-particle" : "", "family" : "Sierra-Honigmann", "given" : "M. Roc\u00f5\u00abo", "non-dropping-particle" : "", "parse-names" : false, "suffix" : "" }, { "dropping-particle" : "", "family" : "Nath", "given" : "Anjali K.", "non-dropping-particle" : "", "parse-names" : false, "suffix" : "" }, { "dropping-particle" : "", "family" : "Murakami", "given" : "Chiaki", "non-dropping-particle" : "", "parse-names" : false, "suffix" : "" }, { "dropping-particle" : "", "family" : "Garc\u00f5\u00aba-Carden\u00f7a", "given" : "Guillermo", "non-dropping-particle" : "", "parse-names" : false, "suffix" : "" }, { "dropping-particle" : "", "family" : "Papapetropoulos", "given" : "Andreas", "non-dropping-particle" : "", "parse-names" : false, "suffix" : "" }, { "dropping-particle" : "", "family" : "Sessa", "given" : "William C.", "non-dropping-particle" : "", "parse-names" : false, "suffix" : "" }, { "dropping-particle" : "", "family" : "Madge", "given" : "Lisa A.", "non-dropping-particle" : "", "parse-names" : false, "suffix" : "" }, { "dropping-particle" : "", "family" : "Schechner", "given" : "Jeffrey S.", "non-dropping-particle" : "", "parse-names" : false, "suffix" : "" }, { "dropping-particle" : "", "family" : "Schwabb", "given" : "Michael B.", "non-dropping-particle" : "", "parse-names" : false, "suffix" : "" }, { "dropping-particle" : "", "family" : "Polverini", "given" : "Peter J.", "non-dropping-particle" : "", "parse-names" : false, "suffix" : "" }, { "dropping-particle" : "", "family" : "Flores-Riveros", "given" : "Jaime R.", "non-dropping-particle" : "", "parse-names" : false, "suffix" : "" } ], "container-title" : "Science", "id" : "ITEM-1", "issue" : "5383", "issued" : { "date-parts" : [ [ "1998", "9", "11" ] ] }, "page" : "1683-1686", "title" : "Biological Action of Leptin as an Angiogenic Factor", "type" : "article-journal", "volume" : "281" }, "uris" : [ "http://www.mendeley.com/documents/?uuid=a9971cd0-7d45-4e39-b979-073f12e44488" ] }, { "id" : "ITEM-2", "itemData" : { "abstract" : "Leptin is an adipocyte-produced peptide, which plays a crucial role in the regulation of body weight. There is also evidence that leptin stimulates endothelial cell proliferation and the formation of capillary-like tubes in vitro. The disc angiogenesis system was used to measure the angiogenic effect of leptin in vivo. Discs containing 25, 50, 100 and 250ng/ml of leptin were implanted subcutaneously in Wistar rats, removed after a growth period of 7 and 14 days, and compared with spontaneous growth controls and with positive controls containing equivalent doses of vascular endothelial growth factor (VEGF). Discs were examined morphologically for stroma and vessel development and by immunohistochemistry for quantitative evaluation of angiogenesis. The specificity of the angiogenic effect of leptin was tested by blocking leptin with a polyclonal anti-leptin antibody. Leptin induced a significant level of angiogenesis in a dose-dependent manner both at 7 and 14 days, with a peak at the dose of 100ng/ml. The angiogenic activity of leptin was completely abolished by the anti-leptin neutralizing antibody. VEGF also induced significant dose-dependent angiogenesis at the same time points with a peak observed at a concentration of 100ng/ml. The angiogenic response to leptin was significantly higher at 7 days compared with VEGF but not at the 14-day time point. In conclusion, leptin has a specific angiogenic effect in vivo, which is dose- and time-dependent in a concentration range of 25-250ng/ml. This effect is equivalent to the angiogenic effect of VEGF but is evident earlier compared with VEGF.", "author" : [ { "dropping-particle" : "", "family" : "Anagnostoulis", "given" : "S", "non-dropping-particle" : "", "parse-names" : false, "suffix" : "" }, { "dropping-particle" : "", "family" : "Karayiannakis", "given" : "AJ", "non-dropping-particle" : "", "parse-names" : false, "suffix" : "" }, { "dropping-particle" : "", "family" : "Lambropoulou", "given" : "M", "non-dropping-particle" : "", "parse-names" : false, "suffix" : "" }, { "dropping-particle" : "", "family" : "Efthimiadou", "given" : "A", "non-dropping-particle" : "", "parse-names" : false, "suffix" : "" }, { "dropping-particle" : "", "family" : "Polychronidis", "given" : "A", "non-dropping-particle" : "", "parse-names" : false, "suffix" : "" }, { "dropping-particle" : "", "family" : "Simopoulos", "given" : "C", "non-dropping-particle" : "", "parse-names" : false, "suffix" : "" } ], "container-title" : "Cytokine", "id" : "ITEM-2", "issue" : "3", "issued" : { "date-parts" : [ [ "2008" ] ] }, "page" : "353-7", "title" : "Human leptin induces angiogenesis in vivo.", "type" : "article-journal", "volume" : "42" }, "uris" : [ "http://www.mendeley.com/documents/?uuid=eca8f475-4400-4b02-815b-2eb61ebd00d6" ] }, { "id" : "ITEM-3", "itemData" : { "DOI" : "10.1161/01.RES.83.10.1059", "ISSN" : "0009-7330", "abstract" : "The adipocyte-derived cytokine leptin is thought to play a key role in the control of satiety and energy expenditure. Because adipogenesis and angiogenesis are tightly correlated during the fat mass development, we tested the hypothesis that leptin is able to modulate the growth of the vasculature. Experiments were performed using cultured human umbilical venous endothelial cells (HUVECs) and porcine aortic endothelial cells. The presence of 170-kDa endothelial leptin receptor (Ob-R) was assessed in HUVECs by Western blot analysis. Reverse transcriptase\u2013 polymerase chain reaction analysis using specific oligonucleotides for the short and long Ob-R forms further revealed the expression of both Ob-R transcripts in endothelial cells. Moreover, leptin evoked a time-dependent tyrosine phosphorylation of a number of endothelial proteins, the most prominent of which were the mitogen-activated protein kinases Erk1/2. Treatment of HUVECs with leptin led to a concentration-dependent increase in cell number that was maximal at 10 ng/mL leptin and equivalent to that elicited by vascular endothelial growth factor. This effect was associated with an enhanced formation of capillary-like tubes in an in vitro angiogenesis assay and neovascularization in an in vivo model of angiogenesis. These results indicate that leptin, via activation of the endothelial Ob-R, generates a growth signal involving a tyrosine kinase-dependent intracellular pathway and promotes angiogenic processes. We speculate that this leptin-mediated stimulation of angiogenesis might represent not only a key event in the settlement of obesity but also may contribute to the modulation of growth under physiological and pathophysiological conditions in other tissues.", "author" : [ { "dropping-particle" : "", "family" : "Bouloumie", "given" : "Anne", "non-dropping-particle" : "", "parse-names" : false, "suffix" : "" }, { "dropping-particle" : "", "family" : "Drexler", "given" : "Hannes C. a.", "non-dropping-particle" : "", "parse-names" : false, "suffix" : "" }, { "dropping-particle" : "", "family" : "Lafontan", "given" : "Max", "non-dropping-particle" : "", "parse-names" : false, "suffix" : "" }, { "dropping-particle" : "", "family" : "Busse", "given" : "Rudi", "non-dropping-particle" : "", "parse-names" : false, "suffix" : "" } ], "container-title" : "Circulation Research", "id" : "ITEM-3", "issue" : "10", "issued" : { "date-parts" : [ [ "1998", "11", "16" ] ] }, "page" : "1059-1066", "title" : "Leptin, the Product of Ob Gene, Promotes Angiogenesis", "type" : "article-journal", "volume" : "83" }, "uris" : [ "http://www.mendeley.com/documents/?uuid=2611f80d-48f1-4455-97ce-e68dd7d02d9a" ] }, { "id" : "ITEM-4", "itemData" : { "ISSN" : "1226-3613", "PMID" : "11460888", "abstract" : "Leptin, the product of ob gene, is an endocrine hormone that regulates adipose tissue mass. Recently, leptin has been found to generate a growth signal involving a tyrosine kinase-dependent intracellular pathway and promote angiogenic processes via activation of leptin receptor (Ob-R) in endothelial cells. However, it is not clear how leptin functions to promote multi-step processes involved in the neovascularization at the atherosclerotic plaque. We have examined the expression of matrix metalloproteinases (MMPs) and tissue inhibitors of metalloproteinases (TIMPs) and Ob-R in human atherosclerotic lesions, leptin-mediated angiogenesis in vivo and in vitro. Immunohistochemical analysis of human atherosclerotic aorta revealed an increased expression of Ob-R in the intima of neorevascularized regions and of both MMPs and TIMPs predominantly in the endothelial lining of intimal neovessels and macrophages/foam cells. In the rat corneal angiogenesis assay, leptin elicited a comparable sensitivity of angiogenic activity to those of vascular endothelial growth factor (VEGF). The immunohistological analysis of the leptin-treated rat cornea showed definitive rises in Ob-R, MMPs and TIMPs expression as well as those of VEGF receptor (VEGFR-1). Leptin (10-40 ng/ml) induced proliferation of the human umbilical vein endothelial cells (HUVECs) and elevation of MMP-2, MMP-9, TIMP-1, and TIMP-2 expression in a dose-dependent manner. Leptin also induced increases of MMP-2, MMP-9, TIMP-1, and Up-regulated the human coronary artery smooth muscle cells (HCASMCs). These findings suggest that leptin, a hormone with pluralistic properties including a mitogenic activity on vascular endothelial cells, plays a role in matrix remodeling by regulating the expression of MMPs and TIMPs. Taken together, our findings further provide evidences for leptin's role as an angiogenesis inducer in the normal organ (rat cornea) and in aberrant vasculature under duress like atherosclerosis.", "author" : [ { "dropping-particle" : "", "family" : "Park", "given" : "Hyun-Young", "non-dropping-particle" : "", "parse-names" : false, "suffix" : "" }, { "dropping-particle" : "", "family" : "Kwon", "given" : "Hyuck Moon", "non-dropping-particle" : "", "parse-names" : false, "suffix" : "" }, { "dropping-particle" : "", "family" : "Lim", "given" : "Hyun Joung", "non-dropping-particle" : "", "parse-names" : false, "suffix" : "" }, { "dropping-particle" : "", "family" : "Hong", "given" : "Bum Kee", "non-dropping-particle" : "", "parse-names" : false, "suffix" : "" }, { "dropping-particle" : "", "family" : "Lee", "given" : "Ju Yong", "non-dropping-particle" : "", "parse-names" : false, "suffix" : "" }, { "dropping-particle" : "", "family" : "Park", "given" : "Byong Eun", "non-dropping-particle" : "", "parse-names" : false, "suffix" : "" }, { "dropping-particle" : "", "family" : "Jang", "given" : "Yangsoo", "non-dropping-particle" : "", "parse-names" : false, "suffix" : "" }, { "dropping-particle" : "", "family" : "Cho", "given" : "Seung Yun", "non-dropping-particle" : "", "parse-names" : false, "suffix" : "" }, { "dropping-particle" : "", "family" : "Kim", "given" : "Hyun-Seung", "non-dropping-particle" : "", "parse-names" : false, "suffix" : "" } ], "container-title" : "Experimental &amp; molecular medicine", "id" : "ITEM-4", "issue" : "2", "issued" : { "date-parts" : [ [ "2001", "6", "30" ] ] }, "page" : "95-102", "title" : "Potential role of leptin in angiogenesis: leptin induces endothelial cell proliferation and expression of matrix metalloproteinases in vivo and in vitro.", "type" : "article-journal", "volume" : "33" }, "uris" : [ "http://www.mendeley.com/documents/?uuid=14dfc879-68c5-4ecf-99fd-1ebeec518f67" ] } ], "mendeley" : { "formattedCitation" : "(317\u2013320)", "plainTextFormattedCitation" : "(317\u2013320)", "previouslyFormattedCitation" : "(317\u2013320)"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17–320)</w:t>
            </w:r>
            <w:r w:rsidRPr="00274D27">
              <w:rPr>
                <w:rFonts w:ascii="Times New Roman" w:eastAsia="Times New Roman" w:hAnsi="Times New Roman" w:cs="Times New Roman"/>
                <w:color w:val="000000"/>
                <w:szCs w:val="22"/>
                <w:lang w:eastAsia="en-IN"/>
              </w:rPr>
              <w:fldChar w:fldCharType="end"/>
            </w:r>
          </w:p>
        </w:tc>
        <w:tc>
          <w:tcPr>
            <w:tcW w:w="3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cfn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16/j.peptides.2005.10.006", "abstract" : "Leptin is a peptide hormone secreted by adipose tissue. Studies have shown that leptin crosses the blood\u2013brain barrier (BBB) by a saturable transport system where it acts within the hypothalamus to regulate food intake and energy expenditure. Leptin also acts in the hippocampus where it facilitates the induction of long-term potentiation and enhances NMDA receptor-mediated transmission. This suggests that leptin plays a role in learning and memory. Obese mice and rats, which have leptin receptor deficiency, have impaired spatial learning. In disease states such as diabetes, humans and animals develop leptin resistance at the BBB. This suggests that low leptin levels in the brain may be involved in cognitive deficits associated with diabetes. In the current study, the effects of leptin on post-training memory processing in CD-1 mice were examined. Mice were trained in T-maze footshock avoidance and step down inhibitory avoidance. Immediately after training, mice received bilateral injections of leptin into the hippocampus. Retention was tested 1 week later in the T-maze and 1 day later in step down inhibitory avoidance. Leptin administration improved retention of T-maze footshock avoidance and step down inhibitory avoidance. Leptin administered 24 h after T-maze training did not improve retention when tested 1 week after training. SAMP8 mice at 12 months of age have elevated amyloid-beta protein and impaired learning and memory. We examined the effect of leptin on memory processing in the hippocampus of 4 and 12 months old SAMP8 mice. Leptin improved retention in both 4 and 12 months old SAMP8 mice; 12 month SAMP8 mice required a lower dose to improve memory compared to 4 months SAMP8 mice. The current results indicate that leptin in the hippocampus is involved in memory processing and suggests that low levels of leptin may be involved in cognitive deficits seen in disease states where leptin transport into the CNS is compromised.", "author" : [ { "dropping-particle" : "", "family" : "Farr", "given" : "Susan A", "non-dropping-particle" : "", "parse-names" : false, "suffix" : "" }, { "dropping-particle" : "", "family" : "Banks", "given" : "William A", "non-dropping-particle" : "", "parse-names" : false, "suffix" : "" }, { "dropping-particle" : "", "family" : "Morley", "given" : "John E", "non-dropping-particle" : "", "parse-names" : false, "suffix" : "" } ], "container-title" : "Peptides", "id" : "ITEM-1", "issue" : "6", "issued" : { "date-parts" : [ [ "2006" ] ] }, "page" : "1420-1425", "title" : "Effects of leptin on memory processing", "type" : "article-journal", "volume" : "27" }, "uris" : [ "http://www.mendeley.com/documents/?uuid=a9ab7cef-848b-4971-a21e-abe2f6ea5ea1" ] } ], "mendeley" : { "formattedCitation" : "(321)", "plainTextFormattedCitation" : "(321)", "previouslyFormattedCitation" : "(321)"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21)</w:t>
            </w:r>
            <w:r w:rsidRPr="00274D27">
              <w:rPr>
                <w:rFonts w:ascii="Times New Roman" w:eastAsia="Times New Roman" w:hAnsi="Times New Roman" w:cs="Times New Roman"/>
                <w:color w:val="000000"/>
                <w:szCs w:val="22"/>
                <w:lang w:eastAsia="en-IN"/>
              </w:rPr>
              <w:fldChar w:fldCharType="end"/>
            </w:r>
          </w:p>
        </w:tc>
        <w:tc>
          <w:tcPr>
            <w:tcW w:w="36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et1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161/01.RES.0000014226.74709.90", "ISSN" : "00097330", "abstract" : "Leptin, a protein encoded by the obese gene, is produced by adipocytes and released into the bloodstream. In obese humans, serum leptin levels are increased and correlate with the individual\u2019s body mass index and blood pressure. Elevated serum concentrations of endothelin-1 (ET-1), a potent vasoconstrictor and mitogen, were also observed in obese subjects. The pathomechanisms underlying this ET-1 increase in obesity are poorly understood. In the present study, we investigated the influence of the ob gene product leptin on the expression of ET-1 in human umbilical vein endothelial cells (HUVECs). Binding studies using 125 I-radiolabeled leptin revealed high- and low-affinity leptin binding sites on HUVECs (Kd1=13.1 =/- 3.1 nmol/L and Kd2=1390 +/- 198 nmol/L, respectively), mediating a time- and dose-dependent increase of ET-1 mRNA expression and protein secretion after incubation of HUVECs with leptin. This leptin-induced ET-1 expression was inhibited by preincubation of HUVECs with 0.75 micromol/L antisense phosphorothioate oligonucleotides directed against the leptin receptor Ob-Rb. Furthermore, after incubation with leptin, increased nuclear staining of c-fos and c-jun, the major components of the transcription factor AP-1, and increased AP-1 DNA binding were observed. Transient transfection studies with ET-1 promoter constructs showed that leptin-induced promoter activity was abolished in the absence of AP-1 binding sites or by cotransfection with a plasmid overexpressing a mutated jun, which is able to bind c-fos but not DNA. Thus, leptin upregulates ET-1 production in HUVECs via a mechanism potentially involving jun binding members of the bZIP family.", "author" : [ { "dropping-particle" : "", "family" : "Quehenberger", "given" : "Peter", "non-dropping-particle" : "", "parse-names" : false, "suffix" : "" }, { "dropping-particle" : "", "family" : "Exner", "given" : "Markus", "non-dropping-particle" : "", "parse-names" : false, "suffix" : "" }, { "dropping-particle" : "", "family" : "Sunder-Plassmann", "given" : "Raute", "non-dropping-particle" : "", "parse-names" : false, "suffix" : "" }, { "dropping-particle" : "", "family" : "Ruzicka", "given" : "Katharina", "non-dropping-particle" : "", "parse-names" : false, "suffix" : "" }, { "dropping-particle" : "", "family" : "Bieglmayer", "given" : "Christian", "non-dropping-particle" : "", "parse-names" : false, "suffix" : "" }, { "dropping-particle" : "", "family" : "Endler", "given" : "Georg", "non-dropping-particle" : "", "parse-names" : false, "suffix" : "" }, { "dropping-particle" : "", "family" : "Muellner", "given" : "Claudia", "non-dropping-particle" : "", "parse-names" : false, "suffix" : "" }, { "dropping-particle" : "", "family" : "Speiser", "given" : "Wolfgang", "non-dropping-particle" : "", "parse-names" : false, "suffix" : "" }, { "dropping-particle" : "", "family" : "Wagner", "given" : "Oswald", "non-dropping-particle" : "", "parse-names" : false, "suffix" : "" } ], "container-title" : "Circulation Research", "id" : "ITEM-1", "issue" : "6", "issued" : { "date-parts" : [ [ "2002", "2", "28" ] ] }, "page" : "711-718", "title" : "Leptin Induces Endothelin-1 in Endothelial Cells In Vitro", "type" : "article-journal", "volume" : "90" }, "uris" : [ "http://www.mendeley.com/documents/?uuid=e9dc8f63-0571-4a9c-92da-0befb6c30197" ] }, { "id" : "ITEM-2", "itemData" : { "DOI" : "10.1124/jpet.105.091561.mainly", "abstract" : "Various cardiovascular pathologies are associated with vascular smooth muscle cell (VSMC) hypertrophy and elevated plasma leptin levels. We used the rat portal vein (RPV) cultured for three days to investigate the effect of mechanical stretch on autocrine secretion of leptin and the effect of exogenous leptin (3.1 nM) on VSMC. Stretching the RPV significantly up-regulated leptin production by greater than 100-fold and leptin receptor expression by up to 10-fold. In addition, stretch increased tissue weight by 23 +/- 1.3 and 30 +/- 1% (P &lt; 0.05), respectively, in the absence or presence of leptin, although this was significantly attenuated by an antileptin antibody (166 ng/ ml). Unstretched RPV weight decreased by 7.5 +/- 1.8% in the absence of leptin, whereas in the presence of leptin, weight increased by 6.5 +/- 1.8% (P &lt; 0.05). VSMC size and [ 3 H]leucine incorporation rates were significantly increased by leptin in stretched and unstretched tissues. Leptin-induced hypertrophy was associated with significant extracellular signal-regulated kinase (ERK1/2) activation as well as increased expression of angiotensinogen, the angiotensin type 1 receptor as well as preproendothelin-1, and the endothelin type A receptor, whereas ERK inhibition or inhibition of either the angiotensin II or endothelin-1 systems at both the synthesis and receptor levels blocked the hypertrophic response. The effects of leptin were also completely blocked by the cholesterol-chelating agent methyl-beta-cyclodextrin. Therefore, our study demonstrates stretch-dependent leptin release and a direct hypertrophic effect of leptin on RPV, the latter likely dependent on intact cholesterol-rich membrane microdomains and locally produced paracrine factors.", "author" : [ { "dropping-particle" : "", "family" : "Zeidan", "given" : "Asad", "non-dropping-particle" : "", "parse-names" : false, "suffix" : "" }, { "dropping-particle" : "", "family" : "Purdham", "given" : "Daniel M", "non-dropping-particle" : "", "parse-names" : false, "suffix" : "" }, { "dropping-particle" : "", "family" : "Rajapurohitam", "given" : "Venkatesh", "non-dropping-particle" : "", "parse-names" : false, "suffix" : "" }, { "dropping-particle" : "", "family" : "Javadov", "given" : "Sabzali", "non-dropping-particle" : "", "parse-names" : false, "suffix" : "" }, { "dropping-particle" : "", "family" : "Chakrabarti", "given" : "Subrata", "non-dropping-particle" : "", "parse-names" : false, "suffix" : "" }, { "dropping-particle" : "", "family" : "Karmazyn", "given" : "Morris", "non-dropping-particle" : "", "parse-names" : false, "suffix" : "" } ], "container-title" : "The journal of pharmacology and experimental therapeutics", "id" : "ITEM-2", "issue" : "3", "issued" : { "date-parts" : [ [ "2005" ] ] }, "page" : "1075-1084", "title" : "Leptin Induces Vascular Smooth Muscle Cell Hypertrophy through Angiotensin II- and Endothelin-1-Dependent Mechanisms and Mediates Stretch-Induced Hypertrophy", "type" : "article-journal", "volume" : "315" }, "uris" : [ "http://www.mendeley.com/documents/?uuid=de2904e5-824b-436c-9464-464ebf71ca0c" ] } ], "mendeley" : { "formattedCitation" : "(322,323)", "plainTextFormattedCitation" : "(322,323)", "previouslyFormattedCitation" : "(322,323)"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22,323)</w:t>
            </w:r>
            <w:r w:rsidRPr="00274D27">
              <w:rPr>
                <w:rFonts w:ascii="Times New Roman" w:eastAsia="Times New Roman" w:hAnsi="Times New Roman" w:cs="Times New Roman"/>
                <w:color w:val="000000"/>
                <w:szCs w:val="22"/>
                <w:lang w:eastAsia="en-IN"/>
              </w:rPr>
              <w:fldChar w:fldCharType="end"/>
            </w:r>
          </w:p>
        </w:tc>
        <w:tc>
          <w:tcPr>
            <w:tcW w:w="36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ffa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74/jbc.M008553200", "ISSN" : "0021-9258", "PMID" : "11096093", "abstract" : "To test the hypothesis that the physiologic liporegulatory role of hyperleptinemia is to prevent steatosis during caloric excess, we induced obesity by feeding normal Harlan Sprague-Dawley rats a 60% fat diet. Hyperleptinemia began within 24 h and increased progressively to 26 ng/ml after 10 weeks, correlating with an approximately 150-fold increase in body fat (r = 0.91, p &lt; 0.0001). During this time, the triacylglycerol (TG) content of nonadipose tissues rose only 1-2.7-fold implying antisteatotic activity. In rodents without leptin action (fa/fa rats and ob/ob and db/db mice) receiving a 6% fat diet, nonadipose tissue TG was 4-100 times normal. In normal rats on a 60% fat diet, peroxisome proliferator-activated receptor alpha protein and liver-carnitine palmitoyltransferase-1 (l-CPT-1) mRNA increased in liver. In their pancreatic islets, fatty-acid oxidation increased 30% without detectable increase in the expression of peroxisome proliferator-activated receptor-alpha or oxidative enzymes, whereas lipogenesis from [14C]glucose was slightly below that of the 4% fat-fed rats (p &lt; 0.05). Tissue-specific overexpression of wild-type leptin receptors in the livers of fa/fa rats, in which marked steatosis is uniformly present, reduced TG accumulation in liver but nowhere else. We conclude that a physiologic role of the hyperleptinemia of caloric excess is to protect nonadipocytes from steatosis and lipotoxicity by preventing the up-regulation of lipogenesis and increasing fatty-acid oxidation.", "author" : [ { "dropping-particle" : "", "family" : "Lee", "given" : "Young", "non-dropping-particle" : "", "parse-names" : false, "suffix" : "" }, { "dropping-particle" : "", "family" : "Wang", "given" : "May-Yun", "non-dropping-particle" : "", "parse-names" : false, "suffix" : "" }, { "dropping-particle" : "", "family" : "Kakuma", "given" : "Tetsuya", "non-dropping-particle" : "", "parse-names" : false, "suffix" : "" }, { "dropping-particle" : "", "family" : "Wang", "given" : "Zhou-Wei", "non-dropping-particle" : "", "parse-names" : false, "suffix" : "" }, { "dropping-particle" : "", "family" : "Babcock", "given" : "Evelyn", "non-dropping-particle" : "", "parse-names" : false, "suffix" : "" }, { "dropping-particle" : "", "family" : "McCorkle", "given" : "Kay", "non-dropping-particle" : "", "parse-names" : false, "suffix" : "" }, { "dropping-particle" : "", "family" : "Higa", "given" : "Moritake", "non-dropping-particle" : "", "parse-names" : false, "suffix" : "" }, { "dropping-particle" : "", "family" : "Zhou", "given" : "Yan-Ting", "non-dropping-particle" : "", "parse-names" : false, "suffix" : "" }, { "dropping-particle" : "", "family" : "Unger", "given" : "Roger H.", "non-dropping-particle" : "", "parse-names" : false, "suffix" : "" } ], "container-title" : "The Journal of biological chemistry", "id" : "ITEM-1", "issue" : "8", "issued" : { "date-parts" : [ [ "2001", "3", "23" ] ] }, "page" : "5629-35", "title" : "Liporegulation in diet-induced obesity. The antisteatotic role of hyperleptinemia.", "type" : "article-journal", "volume" : "276" }, "uris" : [ "http://www.mendeley.com/documents/?uuid=0d79aef7-7d59-40d4-9fba-157540a14142" ] } ], "mendeley" : { "formattedCitation" : "(324)", "plainTextFormattedCitation" : "(324)", "previouslyFormattedCitation" : "(324)"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24)</w:t>
            </w:r>
            <w:r w:rsidRPr="00274D27">
              <w:rPr>
                <w:rFonts w:ascii="Times New Roman" w:eastAsia="Times New Roman" w:hAnsi="Times New Roman" w:cs="Times New Roman"/>
                <w:color w:val="000000"/>
                <w:szCs w:val="22"/>
                <w:lang w:eastAsia="en-IN"/>
              </w:rPr>
              <w:fldChar w:fldCharType="end"/>
            </w:r>
          </w:p>
        </w:tc>
        <w:tc>
          <w:tcPr>
            <w:tcW w:w="30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ser1/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Leptin administration inhibits diencephalic nitric oxide synthase (NOS) activity and increases brain serotonin (5-HT) metabolism in mice. We evaluated food intake, body-weight gain, diencephalic NOS activity, and diencephalic content of tryptophan (TRP), 5-HT, hydroxyindoleacetic acid (5-HIAA), and 5-HIAA/5-HT ratio after intracerebroventricular (ICV) or intraperitoneal (IP) leptin injection in mice. Five consecutive days of ICV or IP leptin injections induced a significant reduction in neuronal NOS (nNOS) activity, and caused a dose-dependent increase of 5-HT, 5-HIAA, and the 5-HIAA/5-HT ratio. Diencephalic 5-HT metabolism showed a significant increase in 5-HT, 5-HIAA, and the 5- HIAA/5-HT ratio 3 hours after a single leptin injection. This effect was maintained for 3 hours and had disappeared by 12 hours after injection. After a single IP leptin injection, the peak for 5-HT, 5- HIAA, and the 5-HIAA/5-HT ratio was achieved at 6 hours. Single injections of ICV or IP leptin sig- nificantly increased diencephalic 5-HT content. Leptin-induced 5-HT increase was antagonized by the coadministration of L-arginine only when the latter was ICV injected, whereas D-arginine did not influence leptin effects on brain 5-HT content. Finally, in nNOS-knockout mice, the appetite-sup- pressant activity of leptin was strongly reduced, and the leptin-induced increase in brain 5-HT metab- olism was completely abolished. Our results indicate that the L-arginine/NO pathway is involved in mediating leptin effects on feeding behavior, and demonstrate that nNOS activity is required for the effects of leptin on brain 5-HT turnover.", "author" : [ { "dropping-particle" : "", "family" : "Calapai", "given" : "Gioacchino", "non-dropping-particle" : "", "parse-names" : false, "suffix" : "" }, { "dropping-particle" : "", "family" : "Corica", "given" : "Francesco", "non-dropping-particle" : "", "parse-names" : false, "suffix" : "" }, { "dropping-particle" : "", "family" : "Corsonello", "given" : "Andrea", "non-dropping-particle" : "", "parse-names" : false, "suffix" : "" }, { "dropping-particle" : "", "family" : "Sautebin", "given" : "Lidia", "non-dropping-particle" : "", "parse-names" : false, "suffix" : "" }, { "dropping-particle" : "Di", "family" : "Rosa", "given" : "Massimo", "non-dropping-particle" : "", "parse-names" : false, "suffix" : "" }, { "dropping-particle" : "", "family" : "Campo", "given" : "Giuseppe M", "non-dropping-particle" : "", "parse-names" : false, "suffix" : "" }, { "dropping-particle" : "", "family" : "Buemi", "given" : "Michele", "non-dropping-particle" : "", "parse-names" : false, "suffix" : "" }, { "dropping-particle" : "", "family" : "Mauro", "given" : "Vittorio Nicita", "non-dropping-particle" : "", "parse-names" : false, "suffix" : "" }, { "dropping-particle" : "", "family" : "Caputi", "given" : "Achille P", "non-dropping-particle" : "", "parse-names" : false, "suffix" : "" } ], "container-title" : "Journal of Clinical Investigation", "id" : "ITEM-1", "issue" : "7", "issued" : { "date-parts" : [ [ "1999" ] ] }, "page" : "975-982", "title" : "Leptin increases serotonin turnover by inhibition of brain nitric oxide synthesis", "type" : "article-journal", "volume" : "104" }, "uris" : [ "http://www.mendeley.com/documents/?uuid=47403bd0-9148-4678-a09c-9b883ab68188" ] }, { "id" : "ITEM-2", "itemData" : { "DOI" : "10.1016/j.cell.2009.06.051.Leptin", "abstract" : "Leptin inhibition of bone mass accrual requires the integrity of specific hypothalamic neurons but not expression of its receptor on these neurons. The same is true for its regulation of appetite and energy expenditure. This suggests that leptin acts elsewhere in the brain to achieve these three functions. We show here that brainstem-derived serotonin (BDS) favors bone mass accrual following its binding to Htr2c receptors on ventromedial hypothalamic neurons and appetite via Htr1a and 2b receptors on arcuate neurons. Leptin inhibits these functions and increases energy expenditure because it reduces serotonin synthesis and firing of serotonergic neurons. Accordingly, while abrogating BDS synthesis corrects the bone, appetite and energy expenditure phenotypes caused by leptin deficiency, inactivation of the leptin receptor in serotonergic neurons recapitulates them fully. This study modifies the map of leptin signaling in the brain and identifies a molecular basis for the common regulation of bone and energy metabolisms.", "author" : [ { "dropping-particle" : "", "family" : "Yadav", "given" : "Vijay K", "non-dropping-particle" : "", "parse-names" : false, "suffix" : "" }, { "dropping-particle" : "", "family" : "Oury", "given" : "Franck", "non-dropping-particle" : "", "parse-names" : false, "suffix" : "" }, { "dropping-particle" : "", "family" : "Suda", "given" : "Nina", "non-dropping-particle" : "", "parse-names" : false, "suffix" : "" }, { "dropping-particle" : "", "family" : "Liu", "given" : "Zhong-wu", "non-dropping-particle" : "", "parse-names" : false, "suffix" : "" }, { "dropping-particle" : "", "family" : "Gao", "given" : "Xiao-bing", "non-dropping-particle" : "", "parse-names" : false, "suffix" : "" }, { "dropping-particle" : "", "family" : "Klemenhagen", "given" : "Kristen C", "non-dropping-particle" : "", "parse-names" : false, "suffix" : "" }, { "dropping-particle" : "", "family" : "Tanaka", "given" : "Kenji F", "non-dropping-particle" : "", "parse-names" : false, "suffix" : "" }, { "dropping-particle" : "", "family" : "Gingrich", "given" : "Jay A", "non-dropping-particle" : "", "parse-names" : false, "suffix" : "" }, { "dropping-particle" : "", "family" : "Edward", "given" : "X", "non-dropping-particle" : "", "parse-names" : false, "suffix" : "" }, { "dropping-particle" : "", "family" : "Tecott", "given" : "Laurence H", "non-dropping-particle" : "", "parse-names" : false, "suffix" : "" }, { "dropping-particle" : "", "family" : "Mann", "given" : "J John", "non-dropping-particle" : "", "parse-names" : false, "suffix" : "" }, { "dropping-particle" : "", "family" : "Hen", "given" : "Rene", "non-dropping-particle" : "", "parse-names" : false, "suffix" : "" }, { "dropping-particle" : "", "family" : "Horvath", "given" : "Tamas L", "non-dropping-particle" : "", "parse-names" : false, "suffix" : "" } ], "container-title" : "Cell", "id" : "ITEM-2", "issue" : "5", "issued" : { "date-parts" : [ [ "2010" ] ] }, "page" : "976-989", "title" : "Leptin regulation of bone mass, appetite and energy expenditure relies on its ability to inhibit serotonin synthesis in the brainstem", "type" : "article-journal", "volume" : "138" }, "uris" : [ "http://www.mendeley.com/documents/?uuid=547d0ca1-5a6b-41e7-b02c-de24b7a54d6c" ] } ], "mendeley" : { "formattedCitation" : "(325,326)", "plainTextFormattedCitation" : "(325,326)", "previouslyFormattedCitation" : "(325,326)"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25,326)</w:t>
            </w:r>
            <w:r w:rsidRPr="00274D27">
              <w:rPr>
                <w:rFonts w:ascii="Times New Roman" w:eastAsia="Times New Roman" w:hAnsi="Times New Roman" w:cs="Times New Roman"/>
                <w:color w:val="000000"/>
                <w:szCs w:val="22"/>
                <w:lang w:eastAsia="en-IN"/>
              </w:rPr>
              <w:fldChar w:fldCharType="end"/>
            </w:r>
          </w:p>
        </w:tc>
        <w:tc>
          <w:tcPr>
            <w:tcW w:w="35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540BBB" w:rsidRPr="00274D27" w:rsidRDefault="00540BBB" w:rsidP="00096370">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Leptin</w:t>
            </w:r>
            <w:proofErr w:type="spellEnd"/>
            <w:r w:rsidRPr="00274D27">
              <w:rPr>
                <w:rFonts w:ascii="Times New Roman" w:eastAsia="Times New Roman" w:hAnsi="Times New Roman" w:cs="Times New Roman"/>
                <w:color w:val="000000"/>
                <w:szCs w:val="22"/>
                <w:lang w:eastAsia="en-IN"/>
              </w:rPr>
              <w:t xml:space="preserve"> Action</w:t>
            </w:r>
            <w:r w:rsidRPr="00274D27">
              <w:rPr>
                <w:rFonts w:ascii="Times New Roman" w:hAnsi="Times New Roman" w:cs="Times New Roman"/>
                <w:szCs w:val="22"/>
                <w:vertAlign w:val="superscript"/>
              </w:rPr>
              <w:t>$$</w:t>
            </w:r>
          </w:p>
        </w:tc>
        <w:tc>
          <w:tcPr>
            <w:tcW w:w="200" w:type="pct"/>
            <w:tcBorders>
              <w:top w:val="nil"/>
              <w:left w:val="nil"/>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lpa</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fdi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210/en.2011-1586", "ISSN" : "1945-7170", "PMID" : "22128019", "abstract" : "Resistance to brain-mediated effects of leptin is a characteristic feature of obesity, resulting from alterations in leptin receptor signaling in hypothalamic neurons and/or transport across the blood-brain-barrier. We have shown previously, that the latter can be circumvented by intranasal (i.n.) application of leptin in lean rats. This prompted us to test i.n. leptin in animals with diet-induced obesity (DIO) as a basis for future human administration. DIO was induced in male Wistar rats by feeding a cafeteria diet for 25 or 32 wk, respectively. Consecutively, these DIO animals (seven to eight per treatment) and standard diet rats (lean) (14-15 per treatment, matched for age and diet duration) were treated with 0.1, 0.2 mg/kg leptin, or control solution i.n. daily for 4 wk before onset of dark period. Energy intake and body weight were measured daily; blood glucose, serum insulin, and leptin were measured before and after treatment. Expression of hypothalamic neuropeptides was assessed by quantitative real-time PCR. We demonstrate, for the first time, that i.n. leptin reduces appetite and induces weight loss in DIO to the same extent as in lean rats. Our findings are supported accordingly by an altered expression pattern of anorexigenic and orexigenic neuropeptides in the hypothalamus, e.g. proopiomelanocortin, cocaine and amphetamine-related transcript, neuropeptide Y, agouti-related protein. It now appears clear that i.n. leptin is effectively acting in obese animals in the same fashion as in their lean counterparts. These findings now clearly warrant studies in humans and may open new perspectives in the treatment of obesity.", "author" : [ { "dropping-particle" : "", "family" : "Schulz", "given" : "Carla", "non-dropping-particle" : "", "parse-names" : false, "suffix" : "" }, { "dropping-particle" : "", "family" : "Paulus", "given" : "Kerstin", "non-dropping-particle" : "", "parse-names" : false, "suffix" : "" }, { "dropping-particle" : "", "family" : "J\u00f6hren", "given" : "Olaf", "non-dropping-particle" : "", "parse-names" : false, "suffix" : "" }, { "dropping-particle" : "", "family" : "Lehnert", "given" : "Hendrik", "non-dropping-particle" : "", "parse-names" : false, "suffix" : "" } ], "container-title" : "Endocrinology", "id" : "ITEM-1", "issue" : "1", "issued" : { "date-parts" : [ [ "2012", "1" ] ] }, "page" : "143-53", "title" : "Intranasal leptin reduces appetite and induces weight loss in rats with diet-induced obesity (DIO).", "type" : "article-journal", "volume" : "153" }, "uris" : [ "http://www.mendeley.com/documents/?uuid=027f5aef-3978-4b51-80fa-700c4214c953" ] }, { "id" : "ITEM-2", "itemData" : { "ISSN" : "0027-8424", "PMID" : "9114043", "abstract" : "Leptin is currently believed to control body composition largely, if not entirely, via hypothalamic receptors that regulate food intake and thermogenesis. Here we demonstrate direct extraneural effects of leptin to deplete fat content of both adipocytes and nonadipocytes to levels far below those of pairfed controls. In cultured pancreatic islets, leptin lowered triglyceride (TG) content by preventing TG formation from free fatty acids (FFA) and by increasing FFA oxidation. In vivo hyperleptinemia, induced in normal rats by adenovirus gene transfer, depleted TG content in liver, skeletal muscle, and pancreas without increasing plasma FFA or ketones, suggesting intracellular oxidation. In islets of obese Zucker Diabetic Fatty rats with leptin receptor mutations, leptin had no effect in vivo or in vitro. The TG content was approximately 20 times normal, and esterification capacity was increased 3- to 4-fold. Thus, in rats with normal leptin receptors but not in Zucker Diabetic Fatty rats, nonadipocytes and adipocytes esterify FFA, store them as TG, and later oxidize them intracellularly via an \"indirect pathway\" of intracellular fatty acid metabolism controlled by leptin. By maintaining insulin sensitivity and preventing islet lipotoxicity, this activity of leptin may prevent adipogenic diabetes.", "author" : [ { "dropping-particle" : "", "family" : "Shimabukuro", "given" : "Michio", "non-dropping-particle" : "", "parse-names" : false, "suffix" : "" }, { "dropping-particle" : "", "family" : "Koyama", "given" : "Kazunori", "non-dropping-particle" : "", "parse-names" : false, "suffix" : "" }, { "dropping-particle" : "", "family" : "Chen", "given" : "Guoxun", "non-dropping-particle" : "", "parse-names" : false, "suffix" : "" }, { "dropping-particle" : "", "family" : "Wang", "given" : "May-Yun", "non-dropping-particle" : "", "parse-names" : false, "suffix" : "" }, { "dropping-particle" : "", "family" : "Trieu", "given" : "Falguni", "non-dropping-particle" : "", "parse-names" : false, "suffix" : "" }, { "dropping-particle" : "", "family" : "Lee", "given" : "Young", "non-dropping-particle" : "", "parse-names" : false, "suffix" : "" }, { "dropping-particle" : "", "family" : "Newgard", "given" : "Christopher B.", "non-dropping-particle" : "", "parse-names" : false, "suffix" : "" }, { "dropping-particle" : "", "family" : "Unger", "given" : "Roger H.", "non-dropping-particle" : "", "parse-names" : false, "suffix" : "" } ], "container-title" : "Proceedings of the National Academy of Sciences of the United States of America", "id" : "ITEM-2", "issue" : "9", "issued" : { "date-parts" : [ [ "1997", "4", "29" ] ] }, "page" : "4637-41", "title" : "Direct antidiabetic effect of leptin through triglyceride depletion of tissues.", "type" : "article-journal", "volume" : "94" }, "uris" : [ "http://www.mendeley.com/documents/?uuid=37a9b88d-3e08-4706-a7ba-6a17186cdfd5" ] }, { "id" : "ITEM-3", "itemData" : { "DOI" : "10.1152/ajpendo.00489.2001", "ISBN" : "0193-1849 (Print)\\n0193-1849 (Linking)", "ISSN" : "0193-1849", "PMID" : "11934674", "abstract" : "This study examined the effect of intracerebroventricular leptin on insulin sensitivity in streptozotocin (STZ)-induced diabetic rats. Male Wistar rats were cannulated in the lateral ventricle and, after recovery, administered either intravenous STZ (50 mg/kg) to induce diabetes or citrate buffer. Chronic leptin (10 microg/10 microl icv) or vehicle injections were administered daily for 14 days beginning 2 days after establishment of hyperglycemia in the diabetic animals. At the end of the 2 wk of injections, insulin sensitivity was measured by the steady-state plasma glucose (SSPG) method. Blood glucose concentrations were dramatically reduced and normalized by the 4th day in diabetic animals receiving intracerebroventricular leptin treatment. Diabetic animals exhibited insulin resistance, whereas intracerebroventricular leptin significantly enhanced insulin sensitivity, as indicated by decreased SSPG. Circulating leptin levels were not increased in animals injected with intracerebroventricular leptin. Thus the increased peripheral insulin sensitivity appears to be due solely to the presence of leptin in the brain, not to leptin acting peripherally. These data imply that inadequate central leptin signaling may lead to insulin resistance.", "author" : [ { "dropping-particle" : "", "family" : "Lin", "given" : "Chia-Yu", "non-dropping-particle" : "", "parse-names" : false, "suffix" : "" }, { "dropping-particle" : "", "family" : "Higginbotham", "given" : "D Allan", "non-dropping-particle" : "", "parse-names" : false, "suffix" : "" }, { "dropping-particle" : "", "family" : "Judd", "given" : "Robert L", "non-dropping-particle" : "", "parse-names" : false, "suffix" : "" }, { "dropping-particle" : "", "family" : "White", "given" : "B Douglas", "non-dropping-particle" : "", "parse-names" : false, "suffix" : "" } ], "container-title" : "American journal of physiology. Endocrinology and metabolism", "id" : "ITEM-3", "issue" : "5", "issued" : { "date-parts" : [ [ "2002" ] ] }, "page" : "E1084-E1091", "title" : "Central leptin increases insulin sensitivity in streptozotocin-induced diabetic rats.", "type" : "article-journal", "volume" : "282" }, "uris" : [ "http://www.mendeley.com/documents/?uuid=a040ee91-52ad-41bb-a582-317136ee541d" ] }, { "id" : "ITEM-4", "itemData" : { "DOI" : "10.2337/db09-1918.", "abstract" : "OBJECTIVE\u2014Depletion of body fat stores during uncontrolled, insulin-deficient diabetes (uDM) results in markedly reduced plasma leptin levels. This study investigated the role of leptin deficiency in the genesis of severe insulin resistance and related metabolic and neuroendocrine derangements induced by uDM. RESEARCH DESIGN AND METHODS\u2014Adult male Wistar rats remained nondiabetic or were injected with the ?-cell toxin, streptozotocin (STZ) to induce uDM and subsequently under- went subcutaneous implantation of an osmotic minipump con- taining either vehicle or leptin at a dose (150 ?g/kg/day) designed to replace leptin at nondiabetic plasma levels. To control for leptin effects on food intake, another group of STZ-injected animals were pair fed to the intake of those receiving leptin. Food intake, body weight, and blood glucose levels were mea- sured daily, with body composition and indirect calorimetry performed on day 11, and an insulin tolerance test to measure insulin sensitivity performed on day 16. Plasma hormone and substrate levels, hepatic gluconeogenic gene expression, and mea- sures of tissue insulin signal transduction were also measured. RESULTS\u2014Physiologic leptin replacement prevented insulin resistance in uDM via a mechanism unrelated to changes in food intake or body weight. This effect was associated with reduced total body fat and hepatic triglyceride content, preservation of lean mass, and improved insulin signal transduction via the insulin receptor substrate\u2013phosphatidylinositol-3-hydroxy kinase pathway in the liver, but not in skeletal muscle or adipose tissue. Although physiologic leptin replacement lowered blood glucose levels only slightly, it fully normalized elevated plasma glucagon and corticosterone levels and reversed the increased hepatic expression of gluconeogenic enzymes characteristic of rats with uDM. CONCLUSIONS\u2014We conclude that leptin deficiency plays a key role in the pathogenesis of severe insulin resistance and related endocrine disorders in uDM. Treatment of diabetes in humans may benefit from correction of leptin deficiency as well as insulin deficiency", "author" : [ { "dropping-particle" : "", "family" : "German", "given" : "Jonathan P", "non-dropping-particle" : "", "parse-names" : false, "suffix" : "" }, { "dropping-particle" : "", "family" : "Wisse", "given" : "Brent E", "non-dropping-particle" : "", "parse-names" : false, "suffix" : "" }, { "dropping-particle" : "", "family" : "Thaler", "given" : "Joshua P", "non-dropping-particle" : "", "parse-names" : false, "suffix" : "" }, { "dropping-particle" : "", "family" : "Oh-i", "given" : "Shinsuke", "non-dropping-particle" : "", "parse-names" : false, "suffix" : "" }, { "dropping-particle" : "", "family" : "Sarruf", "given" : "David A", "non-dropping-particle" : "", "parse-names" : false, "suffix" : "" }, { "dropping-particle" : "", "family" : "Ogimoto", "given" : "Kayoko", "non-dropping-particle" : "", "parse-names" : false, "suffix" : "" }, { "dropping-particle" : "", "family" : "Kaiyala", "given" : "Karl J", "non-dropping-particle" : "", "parse-names" : false, "suffix" : "" }, { "dropping-particle" : "", "family" : "Fischer", "given" : "Jonathan D", "non-dropping-particle" : "", "parse-names" : false, "suffix" : "" }, { "dropping-particle" : "", "family" : "Matsen", "given" : "Miles E", "non-dropping-particle" : "", "parse-names" : false, "suffix" : "" }, { "dropping-particle" : "", "family" : "Jr", "given" : "Gerald J Taborsky", "non-dropping-particle" : "", "parse-names" : false, "suffix" : "" }, { "dropping-particle" : "", "family" : "Schwartz", "given" : "Michael W", "non-dropping-particle" : "", "parse-names" : false, "suffix" : "" }, { "dropping-particle" : "", "family" : "Morton", "given" : "Gregory J", "non-dropping-particle" : "", "parse-names" : false, "suffix" : "" } ], "container-title" : "Diabetes", "id" : "ITEM-4", "issue" : "July", "issued" : { "date-parts" : [ [ "2010" ] ] }, "page" : "1626-1634", "title" : "Leptin Deficiency Causes Insulin Resistance Induced by Uncontrolled Diabetes", "type" : "article-journal", "volume" : "59" }, "uris" : [ "http://www.mendeley.com/documents/?uuid=19f19899-2f88-443d-ba70-88656805f893" ] }, { "id" : "ITEM-5", "itemData" : { "DOI" : "10.1371/journal.pone.0006884", "ISSN" : "1932-6203", "PMID" : "19727392", "abstract" : "Leptin is an adipocyte-derived hormone that plays a critical role in energy homeostasis and lipid metabolism. Overnutrition-associated obesity is known to be accompanied by hyperleptinemia. However, the physiological actions of leptin in the metabolic responses to high-fat diet (HFD) intake remain to be completely elucidated. Here we characterized the metabolic features of mice fed high-fat diets and investigated the impact of leptin upon the lipogenic program which was found to be suppressed by HFD feeding through a proteomics approach.", "author" : [ { "dropping-particle" : "", "family" : "Jiang", "given" : "Lei", "non-dropping-particle" : "", "parse-names" : false, "suffix" : "" }, { "dropping-particle" : "", "family" : "Wang", "given" : "Qiong", "non-dropping-particle" : "", "parse-names" : false, "suffix" : "" }, { "dropping-particle" : "", "family" : "Yu", "given" : "Yue", "non-dropping-particle" : "", "parse-names" : false, "suffix" : "" }, { "dropping-particle" : "", "family" : "Zhao", "given" : "Feng", "non-dropping-particle" : "", "parse-names" : false, "suffix" : "" }, { "dropping-particle" : "", "family" : "Huang", "given" : "Ping", "non-dropping-particle" : "", "parse-names" : false, "suffix" : "" }, { "dropping-particle" : "", "family" : "Zeng", "given" : "Rong", "non-dropping-particle" : "", "parse-names" : false, "suffix" : "" }, { "dropping-particle" : "", "family" : "Qi", "given" : "Robert Z", "non-dropping-particle" : "", "parse-names" : false, "suffix" : "" }, { "dropping-particle" : "", "family" : "Li", "given" : "Wenjun", "non-dropping-particle" : "", "parse-names" : false, "suffix" : "" }, { "dropping-particle" : "", "family" : "Liu", "given" : "Yong", "non-dropping-particle" : "", "parse-names" : false, "suffix" : "" } ], "container-title" : "PloS one", "id" : "ITEM-5", "issue" : "9", "issued" : { "date-parts" : [ [ "2009", "1" ] ] }, "page" : "e6884", "title" : "Leptin contributes to the adaptive responses of mice to high-fat diet intake through suppressing the lipogenic pathway.", "type" : "article-journal", "volume" : "4" }, "uris" : [ "http://www.mendeley.com/documents/?uuid=8355dec3-3eb9-4adf-8dde-fbcdce6eac88" ] } ], "mendeley" : { "formattedCitation" : "(316,327\u2013330)", "plainTextFormattedCitation" : "(316,327\u2013330)", "previouslyFormattedCitation" : "(316,327\u2013330)"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16,327–330)</w:t>
            </w:r>
            <w:r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dp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2337/db09-1918.", "abstract" : "OBJECTIVE\u2014Depletion of body fat stores during uncontrolled, insulin-deficient diabetes (uDM) results in markedly reduced plasma leptin levels. This study investigated the role of leptin deficiency in the genesis of severe insulin resistance and related metabolic and neuroendocrine derangements induced by uDM. RESEARCH DESIGN AND METHODS\u2014Adult male Wistar rats remained nondiabetic or were injected with the ?-cell toxin, streptozotocin (STZ) to induce uDM and subsequently under- went subcutaneous implantation of an osmotic minipump con- taining either vehicle or leptin at a dose (150 ?g/kg/day) designed to replace leptin at nondiabetic plasma levels. To control for leptin effects on food intake, another group of STZ-injected animals were pair fed to the intake of those receiving leptin. Food intake, body weight, and blood glucose levels were mea- sured daily, with body composition and indirect calorimetry performed on day 11, and an insulin tolerance test to measure insulin sensitivity performed on day 16. Plasma hormone and substrate levels, hepatic gluconeogenic gene expression, and mea- sures of tissue insulin signal transduction were also measured. RESULTS\u2014Physiologic leptin replacement prevented insulin resistance in uDM via a mechanism unrelated to changes in food intake or body weight. This effect was associated with reduced total body fat and hepatic triglyceride content, preservation of lean mass, and improved insulin signal transduction via the insulin receptor substrate\u2013phosphatidylinositol-3-hydroxy kinase pathway in the liver, but not in skeletal muscle or adipose tissue. Although physiologic leptin replacement lowered blood glucose levels only slightly, it fully normalized elevated plasma glucagon and corticosterone levels and reversed the increased hepatic expression of gluconeogenic enzymes characteristic of rats with uDM. CONCLUSIONS\u2014We conclude that leptin deficiency plays a key role in the pathogenesis of severe insulin resistance and related endocrine disorders in uDM. Treatment of diabetes in humans may benefit from correction of leptin deficiency as well as insulin deficiency", "author" : [ { "dropping-particle" : "", "family" : "German", "given" : "Jonathan P", "non-dropping-particle" : "", "parse-names" : false, "suffix" : "" }, { "dropping-particle" : "", "family" : "Wisse", "given" : "Brent E", "non-dropping-particle" : "", "parse-names" : false, "suffix" : "" }, { "dropping-particle" : "", "family" : "Thaler", "given" : "Joshua P", "non-dropping-particle" : "", "parse-names" : false, "suffix" : "" }, { "dropping-particle" : "", "family" : "Oh-i", "given" : "Shinsuke", "non-dropping-particle" : "", "parse-names" : false, "suffix" : "" }, { "dropping-particle" : "", "family" : "Sarruf", "given" : "David A", "non-dropping-particle" : "", "parse-names" : false, "suffix" : "" }, { "dropping-particle" : "", "family" : "Ogimoto", "given" : "Kayoko", "non-dropping-particle" : "", "parse-names" : false, "suffix" : "" }, { "dropping-particle" : "", "family" : "Kaiyala", "given" : "Karl J", "non-dropping-particle" : "", "parse-names" : false, "suffix" : "" }, { "dropping-particle" : "", "family" : "Fischer", "given" : "Jonathan D", "non-dropping-particle" : "", "parse-names" : false, "suffix" : "" }, { "dropping-particle" : "", "family" : "Matsen", "given" : "Miles E", "non-dropping-particle" : "", "parse-names" : false, "suffix" : "" }, { "dropping-particle" : "", "family" : "Jr", "given" : "Gerald J Taborsky", "non-dropping-particle" : "", "parse-names" : false, "suffix" : "" }, { "dropping-particle" : "", "family" : "Schwartz", "given" : "Michael W", "non-dropping-particle" : "", "parse-names" : false, "suffix" : "" }, { "dropping-particle" : "", "family" : "Morton", "given" : "Gregory J", "non-dropping-particle" : "", "parse-names" : false, "suffix" : "" } ], "container-title" : "Diabetes", "id" : "ITEM-1", "issue" : "July", "issued" : { "date-parts" : [ [ "2010" ] ] }, "page" : "1626-1634", "title" : "Leptin Deficiency Causes Insulin Resistance Induced by Uncontrolled Diabetes", "type" : "article-journal", "volume" : "59" }, "uris" : [ "http://www.mendeley.com/documents/?uuid=19f19899-2f88-443d-ba70-88656805f893" ] }, { "id" : "ITEM-2", "itemData" : { "DOI" : "10.1371/journal.pone.0006884", "ISSN" : "1932-6203", "PMID" : "19727392", "abstract" : "Leptin is an adipocyte-derived hormone that plays a critical role in energy homeostasis and lipid metabolism. Overnutrition-associated obesity is known to be accompanied by hyperleptinemia. However, the physiological actions of leptin in the metabolic responses to high-fat diet (HFD) intake remain to be completely elucidated. Here we characterized the metabolic features of mice fed high-fat diets and investigated the impact of leptin upon the lipogenic program which was found to be suppressed by HFD feeding through a proteomics approach.", "author" : [ { "dropping-particle" : "", "family" : "Jiang", "given" : "Lei", "non-dropping-particle" : "", "parse-names" : false, "suffix" : "" }, { "dropping-particle" : "", "family" : "Wang", "given" : "Qiong", "non-dropping-particle" : "", "parse-names" : false, "suffix" : "" }, { "dropping-particle" : "", "family" : "Yu", "given" : "Yue", "non-dropping-particle" : "", "parse-names" : false, "suffix" : "" }, { "dropping-particle" : "", "family" : "Zhao", "given" : "Feng", "non-dropping-particle" : "", "parse-names" : false, "suffix" : "" }, { "dropping-particle" : "", "family" : "Huang", "given" : "Ping", "non-dropping-particle" : "", "parse-names" : false, "suffix" : "" }, { "dropping-particle" : "", "family" : "Zeng", "given" : "Rong", "non-dropping-particle" : "", "parse-names" : false, "suffix" : "" }, { "dropping-particle" : "", "family" : "Qi", "given" : "Robert Z", "non-dropping-particle" : "", "parse-names" : false, "suffix" : "" }, { "dropping-particle" : "", "family" : "Li", "given" : "Wenjun", "non-dropping-particle" : "", "parse-names" : false, "suffix" : "" }, { "dropping-particle" : "", "family" : "Liu", "given" : "Yong", "non-dropping-particle" : "", "parse-names" : false, "suffix" : "" } ], "container-title" : "PloS one", "id" : "ITEM-2", "issue" : "9", "issued" : { "date-parts" : [ [ "2009", "1" ] ] }, "page" : "e6884", "title" : "Leptin contributes to the adaptive responses of mice to high-fat diet intake through suppressing the lipogenic pathway.", "type" : "article-journal", "volume" : "4" }, "uris" : [ "http://www.mendeley.com/documents/?uuid=8355dec3-3eb9-4adf-8dde-fbcdce6eac88" ] }, { "id" : "ITEM-3", "itemData" : { "DOI" : "10.1016/j.cmet.2006.09.005", "ISSN" : "1550-4131", "PMID" : "17011502", "abstract" : "The hormone leptin plays a crucial role in maintenance of body weight and glucose homeostasis. This occurs through central and peripheral pathways, including regulation of insulin secretion by pancreatic beta cells. To study this further in mice, we disrupted the signaling domain of the leptin receptor gene in beta cells and hypothalamus. These mice develop obesity, fasting hyperinsulinemia, impaired glucose-stimulated insulin release, and glucose intolerance, similar to leptin receptor null mice. However, whereas complete loss of leptin function causes increased food intake, this tissue-specific attenuation of leptin signaling does not alter food intake or satiety responses to leptin. Moreover, unlike other obese models, these mice have reduced fasting blood glucose. These results indicate that leptin regulation of glucose homeostasis extends beyond insulin sensitivity to influence beta cell function, independent of pathways controlling food intake. These data suggest that defects in this adipoinsular axis could contribute to diabetes associated with obesity.", "author" : [ { "dropping-particle" : "", "family" : "Covey", "given" : "Scott D", "non-dropping-particle" : "", "parse-names" : false, "suffix" : "" }, { "dropping-particle" : "", "family" : "Wideman", "given" : "Rhonda D", "non-dropping-particle" : "", "parse-names" : false, "suffix" : "" }, { "dropping-particle" : "", "family" : "McDonald", "given" : "Christine", "non-dropping-particle" : "", "parse-names" : false, "suffix" : "" }, { "dropping-particle" : "", "family" : "Unniappan", "given" : "Suraj", "non-dropping-particle" : "", "parse-names" : false, "suffix" : "" }, { "dropping-particle" : "", "family" : "Huynh", "given" : "Frank", "non-dropping-particle" : "", "parse-names" : false, "suffix" : "" }, { "dropping-particle" : "", "family" : "Asadi", "given" : "Ali", "non-dropping-particle" : "", "parse-names" : false, "suffix" : "" }, { "dropping-particle" : "", "family" : "Speck", "given" : "Madeleine", "non-dropping-particle" : "", "parse-names" : false, "suffix" : "" }, { "dropping-particle" : "", "family" : "Webber", "given" : "Travis", "non-dropping-particle" : "", "parse-names" : false, "suffix" : "" }, { "dropping-particle" : "", "family" : "Chua", "given" : "Streamson C", "non-dropping-particle" : "", "parse-names" : false, "suffix" : "" }, { "dropping-particle" : "", "family" : "Kieffer", "given" : "Timothy J", "non-dropping-particle" : "", "parse-names" : false, "suffix" : "" } ], "container-title" : "Cell metabolism", "id" : "ITEM-3", "issue" : "4", "issued" : { "date-parts" : [ [ "2006", "10" ] ] }, "page" : "291-302", "title" : "The pancreatic beta cell is a key site for mediating the effects of leptin on glucose homeostasis.", "type" : "article-journal", "volume" : "4" }, "uris" : [ "http://www.mendeley.com/documents/?uuid=a7464117-e9d7-465c-b0a5-2dae4a345d22" ] } ], "mendeley" : { "formattedCitation" : "(329\u2013331)", "plainTextFormattedCitation" : "(329\u2013331)", "previouslyFormattedCitation" : "(329\u2013331)"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29–331)</w:t>
            </w:r>
            <w:r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tri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371/journal.pone.0006884", "ISSN" : "1932-6203", "PMID" : "19727392", "abstract" : "Leptin is an adipocyte-derived hormone that plays a critical role in energy homeostasis and lipid metabolism. Overnutrition-associated obesity is known to be accompanied by hyperleptinemia. However, the physiological actions of leptin in the metabolic responses to high-fat diet (HFD) intake remain to be completely elucidated. Here we characterized the metabolic features of mice fed high-fat diets and investigated the impact of leptin upon the lipogenic program which was found to be suppressed by HFD feeding through a proteomics approach.", "author" : [ { "dropping-particle" : "", "family" : "Jiang", "given" : "Lei", "non-dropping-particle" : "", "parse-names" : false, "suffix" : "" }, { "dropping-particle" : "", "family" : "Wang", "given" : "Qiong", "non-dropping-particle" : "", "parse-names" : false, "suffix" : "" }, { "dropping-particle" : "", "family" : "Yu", "given" : "Yue", "non-dropping-particle" : "", "parse-names" : false, "suffix" : "" }, { "dropping-particle" : "", "family" : "Zhao", "given" : "Feng", "non-dropping-particle" : "", "parse-names" : false, "suffix" : "" }, { "dropping-particle" : "", "family" : "Huang", "given" : "Ping", "non-dropping-particle" : "", "parse-names" : false, "suffix" : "" }, { "dropping-particle" : "", "family" : "Zeng", "given" : "Rong", "non-dropping-particle" : "", "parse-names" : false, "suffix" : "" }, { "dropping-particle" : "", "family" : "Qi", "given" : "Robert Z", "non-dropping-particle" : "", "parse-names" : false, "suffix" : "" }, { "dropping-particle" : "", "family" : "Li", "given" : "Wenjun", "non-dropping-particle" : "", "parse-names" : false, "suffix" : "" }, { "dropping-particle" : "", "family" : "Liu", "given" : "Yong", "non-dropping-particle" : "", "parse-names" : false, "suffix" : "" } ], "container-title" : "PloS one", "id" : "ITEM-1", "issue" : "9", "issued" : { "date-parts" : [ [ "2009", "1" ] ] }, "page" : "e6884", "title" : "Leptin contributes to the adaptive responses of mice to high-fat diet intake through suppressing the lipogenic pathway.", "type" : "article-journal", "volume" : "4" }, "uris" : [ "http://www.mendeley.com/documents/?uuid=8355dec3-3eb9-4adf-8dde-fbcdce6eac88" ] }, { "id" : "ITEM-2", "itemData" : { "ISSN" : "0027-8424", "PMID" : "9114043", "abstract" : "Leptin is currently believed to control body composition largely, if not entirely, via hypothalamic receptors that regulate food intake and thermogenesis. Here we demonstrate direct extraneural effects of leptin to deplete fat content of both adipocytes and nonadipocytes to levels far below those of pairfed controls. In cultured pancreatic islets, leptin lowered triglyceride (TG) content by preventing TG formation from free fatty acids (FFA) and by increasing FFA oxidation. In vivo hyperleptinemia, induced in normal rats by adenovirus gene transfer, depleted TG content in liver, skeletal muscle, and pancreas without increasing plasma FFA or ketones, suggesting intracellular oxidation. In islets of obese Zucker Diabetic Fatty rats with leptin receptor mutations, leptin had no effect in vivo or in vitro. The TG content was approximately 20 times normal, and esterification capacity was increased 3- to 4-fold. Thus, in rats with normal leptin receptors but not in Zucker Diabetic Fatty rats, nonadipocytes and adipocytes esterify FFA, store them as TG, and later oxidize them intracellularly via an \"indirect pathway\" of intracellular fatty acid metabolism controlled by leptin. By maintaining insulin sensitivity and preventing islet lipotoxicity, this activity of leptin may prevent adipogenic diabetes.", "author" : [ { "dropping-particle" : "", "family" : "Shimabukuro", "given" : "Michio", "non-dropping-particle" : "", "parse-names" : false, "suffix" : "" }, { "dropping-particle" : "", "family" : "Koyama", "given" : "Kazunori", "non-dropping-particle" : "", "parse-names" : false, "suffix" : "" }, { "dropping-particle" : "", "family" : "Chen", "given" : "Guoxun", "non-dropping-particle" : "", "parse-names" : false, "suffix" : "" }, { "dropping-particle" : "", "family" : "Wang", "given" : "May-Yun", "non-dropping-particle" : "", "parse-names" : false, "suffix" : "" }, { "dropping-particle" : "", "family" : "Trieu", "given" : "Falguni", "non-dropping-particle" : "", "parse-names" : false, "suffix" : "" }, { "dropping-particle" : "", "family" : "Lee", "given" : "Young", "non-dropping-particle" : "", "parse-names" : false, "suffix" : "" }, { "dropping-particle" : "", "family" : "Newgard", "given" : "Christopher B.", "non-dropping-particle" : "", "parse-names" : false, "suffix" : "" }, { "dropping-particle" : "", "family" : "Unger", "given" : "Roger H.", "non-dropping-particle" : "", "parse-names" : false, "suffix" : "" } ], "container-title" : "Proceedings of the National Academy of Sciences of the United States of America", "id" : "ITEM-2", "issue" : "9", "issued" : { "date-parts" : [ [ "1997", "4", "29" ] ] }, "page" : "4637-41", "title" : "Direct antidiabetic effect of leptin through triglyceride depletion of tissues.", "type" : "article-journal", "volume" : "94" }, "uris" : [ "http://www.mendeley.com/documents/?uuid=37a9b88d-3e08-4706-a7ba-6a17186cdfd5" ] } ], "mendeley" : { "formattedCitation" : "(327,330)", "plainTextFormattedCitation" : "(327,330)", "previouslyFormattedCitation" : "(327,330)"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27,330)</w:t>
            </w:r>
            <w:r w:rsidRPr="00274D27">
              <w:rPr>
                <w:rFonts w:ascii="Times New Roman" w:eastAsia="Times New Roman" w:hAnsi="Times New Roman" w:cs="Times New Roman"/>
                <w:color w:val="000000"/>
                <w:szCs w:val="22"/>
                <w:lang w:eastAsia="en-IN"/>
              </w:rPr>
              <w:fldChar w:fldCharType="end"/>
            </w:r>
          </w:p>
        </w:tc>
        <w:tc>
          <w:tcPr>
            <w:tcW w:w="3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0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5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Melatonin</w:t>
            </w:r>
          </w:p>
        </w:tc>
        <w:tc>
          <w:tcPr>
            <w:tcW w:w="200" w:type="pct"/>
            <w:tcBorders>
              <w:top w:val="nil"/>
              <w:left w:val="nil"/>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mlt</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gr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06/hbeh.2002.1797", "ISSN" : "0018506X", "abstract" : "Many nontropical rodent species rely on photoperiod as a primary cue to coordinate seasonally appropriate changes in physiology and behavior. Among these changes, some species of rodents demonstrate increased aggression in short, \u201cwinter-like\u201d compared with long \u201csummer-like\u201d day lengths. The precise neuroendocrine mechanisms mediating changes in aggression, however, remain largely unknown. The goal of the present study was to examine the effects of photoperiod and exogenous melatonin on resident-intruder aggression in male Syrian hamsters (Mesocricetus auratus). In Experiment 1, male Syrian hamsters were housed in long (LD 14:10) or short (LD 10:14) days for 10 weeks. In Experiment 2, hamsters were housed in long days and half of the animals were given daily subcutaneous melatonin injections (15 \u03bcg/day in 0.1 ml saline) 2 h before lights out for 10 consecutive days to simulate a short-day pattern of melatonin secretion, while the remaining animals received injections of the vehicle alone. Animals in both experiments were then tested using a resident-intruder model of aggression and the number of attacks, duration of attacks, and latency to initial attack were recorded. In Experiment 1, short-day hamsters underwent gonadal regression and displayed increased aggression compared with long-day animals. In Experiment 2, melatonin treatment also increased aggression compared with control hamsters without affecting circulating testosterone. Collectively, the results of the present study demonstrate that exposure to short days or short day-like patterns of melatonin increase aggression in male Syrian hamsters. In addition, these results suggest that photoperiodic changes in aggression provide an important, ecologically relevant model with which to study the neuroendocrine mechanisms underlying aggression in rodents.", "author" : [ { "dropping-particle" : "", "family" : "Jasnow", "given" : "Aaron M.", "non-dropping-particle" : "", "parse-names" : false, "suffix" : "" }, { "dropping-particle" : "", "family" : "Huhman", "given" : "Kim L.", "non-dropping-particle" : "", "parse-names" : false, "suffix" : "" }, { "dropping-particle" : "", "family" : "Bartness", "given" : "Timothy J.", "non-dropping-particle" : "", "parse-names" : false, "suffix" : "" }, { "dropping-particle" : "", "family" : "Demas", "given" : "Gregory E.", "non-dropping-particle" : "", "parse-names" : false, "suffix" : "" } ], "container-title" : "Hormones and Behavior", "id" : "ITEM-1", "issue" : "1", "issued" : { "date-parts" : [ [ "2002", "8" ] ] }, "page" : "13-20", "title" : "Short Days and Exogenous Melatonin Increase Aggression of Male Syrian Hamsters (Mesocricetus auratus)", "type" : "article-journal", "volume" : "42" }, "uris" : [ "http://www.mendeley.com/documents/?uuid=99a22370-ac4d-4353-9c36-089555a5a71e" ] } ], "mendeley" : { "formattedCitation" : "(332)", "plainTextFormattedCitation" : "(332)", "previouslyFormattedCitation" : "(332)"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32)</w:t>
            </w:r>
            <w:r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a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210/en.2009-0425", "ISSN" : "1945-7170", "PMID" : "19819971", "abstract" : "Obesity and insulin resistance represent a problem of utmost clinical significance worldwide. Insulin-resistant states are characterized by the inability of insulin to induce proper signal transduction leading to defective glucose uptake in skeletal muscle tissue and impaired insulin-induced vasodilation. In various pathophysiological models, melatonin interacts with crucial molecules of the insulin signaling pathway, but its effects on glucose homeostasis are not known. In a diet-induced mouse model of insulin resistance and normal chow-fed control mice, we sought to assess the effects of an 8-wk oral treatment with melatonin on insulin and glucose tolerance and to understand underlying mechanisms. In high-fat diet-fed mice, but not in normal chow-fed control mice, melatonin significantly improved insulin sensitivity and glucose tolerance, as evidenced by a higher rate of glucose infusion to maintain euglycemia during hyperinsulinemic clamp studies and an attenuated hyperglycemic response to an ip glucose challenge. Regarding underlying mechanisms, we found that melatonin restored insulin-induced vasodilation to skeletal muscle, a major site of glucose utilization. This was due, at least in part, to the improvement of insulin signal transduction in the vasculature, as evidenced by increased insulin-induced phosphorylation of Akt and endoethelial nitric oxide synthase in aortas harvested from melatonin-treated high-fat diet-fed mice. In contrast, melatonin had no effect on the ability of insulin to promote glucose uptake in skeletal muscle tissue in vitro. These data demonstrate for the first time that in a diet-induced rodent model of insulin resistance, melatonin improves glucose homeostasis by restoring the vascular action of insulin.", "author" : [ { "dropping-particle" : "", "family" : "Sartori", "given" : "Claudio", "non-dropping-particle" : "", "parse-names" : false, "suffix" : "" }, { "dropping-particle" : "", "family" : "Dessen", "given" : "Pierre", "non-dropping-particle" : "", "parse-names" : false, "suffix" : "" }, { "dropping-particle" : "", "family" : "Mathieu", "given" : "Caroline", "non-dropping-particle" : "", "parse-names" : false, "suffix" : "" }, { "dropping-particle" : "", "family" : "Monney", "given" : "Anita", "non-dropping-particle" : "", "parse-names" : false, "suffix" : "" }, { "dropping-particle" : "", "family" : "Bloch", "given" : "Jonathan", "non-dropping-particle" : "", "parse-names" : false, "suffix" : "" }, { "dropping-particle" : "", "family" : "Nicod", "given" : "Pascal", "non-dropping-particle" : "", "parse-names" : false, "suffix" : "" }, { "dropping-particle" : "", "family" : "Scherrer", "given" : "Urs", "non-dropping-particle" : "", "parse-names" : false, "suffix" : "" }, { "dropping-particle" : "", "family" : "Duplain", "given" : "Herv\u00e9", "non-dropping-particle" : "", "parse-names" : false, "suffix" : "" } ], "container-title" : "Endocrinology", "id" : "ITEM-1", "issue" : "12", "issued" : { "date-parts" : [ [ "2009", "12" ] ] }, "page" : "5311-17", "title" : "Melatonin improves glucose homeostasis and endothelial vascular function in high-fat diet-fed insulin-resistant mice.", "type" : "article-journal", "volume" : "150" }, "uris" : [ "http://www.mendeley.com/documents/?uuid=bf03b653-64f7-4792-bd14-8950fbb929f1" ] }, { "id" : "ITEM-2", "itemData" : { "abstract" : "In aged rats, insulin signaling pathway (ISP) is impaired in tissues that play a pivotal role in glucose homeostasis, such as liver, skeletal muscle and adipose tissue. Moreover, the aging process is also associated with obesity and reduction of melatonin synthesis from the pineal gland and other organs. The aim of the present work was to evaluate, in male old obese Wistar rats, the effect of melatonin supplementation in the ISP, analyzing the total protein amount and the phosphorylated status (immunoprecipitation and immunoblotting) of the insulin cascade components in the rat hypothalamus, liver, skeletal muscle and periepididymal adipose tissue. Melatonin was administered in the drinking water for 8 and 12 weeks during the night period. Food and water intake and fasting blood glucose remained unchanged. The insulin sensitivity presented a 2.1-fold increase both after 8 and 12 weeks of melatonin supplementation. Animals supplemented with melatonin for 12 weeks also presented a reduction of body mass. The acute insulin-induced phosphorylation of the analyzed ISP proteins increased 1.3 and 2.3-fold after 8 and 12 weeks of melatonin supplementation. The total protein content of the insulin receptor (IR) and the IR substrates (IRS-1,2) remained unchanged in all investigated tissues, except for the 2-fold increase in the total amount of IRS-1 in the periepididymal adipose tissue. Therefore, the known age-related melatonin synthesis reduction may also be involved in the development of insulin resistance and the adequate supplementation could be an important alternative for the prevention of insulin signaling impairment in aged organisms.", "author" : [ { "dropping-particle" : "", "family" : "Zanuto", "given" : "Ricardo", "non-dropping-particle" : "", "parse-names" : false, "suffix" : "" }, { "dropping-particle" : "", "family" : "Siqueira-Filho", "given" : "M\u00e1rio A", "non-dropping-particle" : "", "parse-names" : false, "suffix" : "" }, { "dropping-particle" : "", "family" : "Caperuto", "given" : "Luciana C", "non-dropping-particle" : "", "parse-names" : false, "suffix" : "" }, { "dropping-particle" : "", "family" : "Bacurau", "given" : "Reury F P", "non-dropping-particle" : "", "parse-names" : false, "suffix" : "" }, { "dropping-particle" : "", "family" : "Hirata", "given" : "Emiko", "non-dropping-particle" : "", "parse-names" : false, "suffix" : "" }, { "dropping-particle" : "", "family" : "Peliciari-Garcia", "given" : "Rodrigo A", "non-dropping-particle" : "", "parse-names" : false, "suffix" : "" }, { "dropping-particle" : "do", "family" : "Amaral", "given" : "Fernanda Gaspar", "non-dropping-particle" : "", "parse-names" : false, "suffix" : "" }, { "dropping-particle" : "", "family" : "Mar\u00e7al", "given" : "Anderson C", "non-dropping-particle" : "", "parse-names" : false, "suffix" : "" }, { "dropping-particle" : "", "family" : "Ribeiro", "given" : "Luciene M", "non-dropping-particle" : "", "parse-names" : false, "suffix" : "" }, { "dropping-particle" : "", "family" : "Camporez", "given" : "Jo\u00e3o P G", "non-dropping-particle" : "", "parse-names" : false, "suffix" : "" }, { "dropping-particle" : "", "family" : "Carpinelli", "given" : "\u00c2ngelo Rafael", "non-dropping-particle" : "", "parse-names" : false, "suffix" : "" }, { "dropping-particle" : "", "family" : "Bordin", "given" : "Silvana", "non-dropping-particle" : "", "parse-names" : false, "suffix" : "" }, { "dropping-particle" : "", "family" : "Cipolla-Neto", "given" : "Jos\u00e9", "non-dropping-particle" : "", "parse-names" : false, "suffix" : "" }, { "dropping-particle" : "", "family" : "Carvalho", "given" : "Carla R O", "non-dropping-particle" : "", "parse-names" : false, "suffix" : "" } ], "container-title" : "Journal of Pineal Research", "id" : "ITEM-2", "issued" : { "date-parts" : [ [ "2013" ] ] }, "title" : "Melatonin Improves Insulin Sensitivity Independently Of Weight Loss In Old Obese Rats", "type" : "article-journal" }, "uris" : [ "http://www.mendeley.com/documents/?uuid=d1431040-6685-4c8f-a6fe-6ac5d720c266" ] }, { "id" : "ITEM-3", "itemData" : { "abstract" : "Diabetes mellitus is a product of low insulin sensibility and pancreatic \u03b2-cell insufficiency. Rats with streptozotocin-induced diabetes during the neonatal period by the fifth day of age develop the classic diabetic picture of hyperglycemia, hypoinsulinemia, polyuria, and polydipsia aggravated by insulin resistance in adulthood. In this study, we investigated whether the effect of long-term treatment with melatonin can improve insulin resistance and other metabolic disorders in these animals. At the fourth week of age, diabetic animals started an 8-wk treatment with melatonin (1 mg/kg body weight) in the drinking water at night. Animals were then killing, and the sc, epididymal (EP), and retroperitoneal (RP) fat pads were excised, weighed, and processed for adipocyte isolation for morphometric analysis as well as for measuring glucose uptake, oxidation, and incorporation of glucose into lipids. Blood samples were collected for biochemical assays. Melatonin treatment reduced hyperglycemia, polydipsia, and polyphagia as well as improved insulin resistance as demonstrated by constant glucose disappearance rate and homeostasis model of assessment-insulin resistance. However, melatonin treatment was unable to recover body weight deficiency, fat mass, and adipocyte size of diabetic animals. Adiponectin and fructosamine levels were completely recovered by melatonin, whereas neither plasma insulin level nor insulin secretion capacity was improved in diabetic animals. Furthermore, melatonin caused a marked delay in the sexual development, leaving genital structures smaller than those of nontreated diabetic animals. Melatonin treatment improved the responsiveness of adipocytes to insulin in diabetic animals measured by tests of glucose uptake (sc, EP, and RP), glucose oxidation, and incorporation of glucose into lipids (EP and RP), an effect that seems partially related to an increased expression of insulin receptor substrate 1, acetyl-coenzyme A carboxylase and fatty acid synthase. In conclusion, melatonin treatment was capable of ameliorating the metabolic abnormalities in this particular diabetes model, including insulin resistance and promoting a better long-term glycemic control.", "author" : [ { "dropping-particle" : "", "family" : "Oliveira", "given" : "Aricl\u00e9cio C.", "non-dropping-particle" : "de", "parse-names" : false, "suffix" : "" }, { "dropping-particle" : "", "family" : "Andreotti", "given" : "Sandra", "non-dropping-particle" : "", "parse-names" : false, "suffix" : "" }, { "dropping-particle" : "", "family" : "Farias", "given" : "Talita da S.M.", "non-dropping-particle" : "", "parse-names" : false, "suffix" : "" }, { "dropping-particle" : "", "family" : "Torres-Leal", "given" : "Francisco L.", "non-dropping-particle" : "", "parse-names" : false, "suffix" : "" }, { "dropping-particle" : "de", "family" : "Proen\u00e7a", "given" : "Andr\u00e9 R.G.", "non-dropping-particle" : "", "parse-names" : false, "suffix" : "" }, { "dropping-particle" : "", "family" : "Campa\u00f1a", "given" : "Amanda B.", "non-dropping-particle" : "", "parse-names" : false, "suffix" : "" }, { "dropping-particle" : "de", "family" : "Souza", "given" : "Arnaldo H.", "non-dropping-particle" : "", "parse-names" : false, "suffix" : "" }, { "dropping-particle" : "", "family" : "Serti\u00e9", "given" : "Rog\u00e9rio A.L.", "non-dropping-particle" : "", "parse-names" : false, "suffix" : "" }, { "dropping-particle" : "", "family" : "Carpinelli", "given" : "\u00c2ngelo R.", "non-dropping-particle" : "", "parse-names" : false, "suffix" : "" }, { "dropping-particle" : "", "family" : "Cipolla-Neto", "given" : "Jos\u00e9", "non-dropping-particle" : "", "parse-names" : false, "suffix" : "" }, { "dropping-particle" : "", "family" : "Lima", "given" : "F\u00e1bio B.", "non-dropping-particle" : "", "parse-names" : false, "suffix" : "" } ], "container-title" : "Endocrinology", "id" : "ITEM-3", "issue" : "5", "issued" : { "date-parts" : [ [ "2012" ] ] }, "page" : "2178-88", "title" : "Metabolic Disorders and Adipose Tissue Insulin Responsiveness in Neonatally STZ-Induced Diabetic Rats Are Improved by Long-Term Melatonin Treatment", "type" : "article-journal", "volume" : "153" }, "uris" : [ "http://www.mendeley.com/documents/?uuid=82ac08ed-4640-4e2d-b8bb-9fdf5f9c8cca" ] }, { "id" : "ITEM-4", "itemData" : { "DOI" : "10.1007/s11357-012-9397-7", "ISSN" : "1574-4647", "PMID" : "22411259", "abstract" : "The aim of the present study was to investigate the effect of aging on several parameters related to glucose homeostasis and insulin resistance in pancreas and how melatonin administration could affect these parameters. Pancreas samples were obtained from two types of male mice models: senescence-accelerated prone (SAMP8) and senescence-accelerated-resistant mice (SAMR1). Insulin levels in plasma were increased with aging in both SAMP8 and SAMR1 mice, whereas insulin content in pancreas was decreased with aging in SAMP8 and increased in SAMR1 mice. Expressions of glucagon and GLUT2 messenger RNAs (mRNAs) were increased with aging in SAMP8 mice, and no differences were observed in somatostatin and insulin mRNA expressions. Furthermore, aging decreased also the expressions of Pdx-1, FoxO 1, FoxO 3A and Sirt1 in pancreatic SAMP8 samples. Pdx-1 was decreased in SAMR1 mice, but no differences were observed in the rest of parameters on these mice strains. Treatment with melatonin was able to decrease plasma insulin levels and to increase its pancreatic content in SAMP8 mice. In SAMR1, insulin pancreatic content and plasma levels were decreased. HOMA-IR was decreased with melatonin treatment in both strains of animals. On the other hand, in SAMP8 mice, treatment decreased the expression of glucagon, GLUT2, somatostatin and insulin mRNA. Furthermore, it was also able to increase the expression of Sirt1, Pdx-1 and FoxO 3A. According to these results, aging is associated with significant alterations in the relative expression of pancreatic genes associated to glucose metabolism. This has been especially observed in SAMP8 mice. Melatonin administration was able to improve pancreatic function in old SAMP8 mice and to reduce HOMA-IR improving their insulin physiology and glucose metabolism.", "author" : [ { "dropping-particle" : "", "family" : "Cuesta", "given" : "Sara", "non-dropping-particle" : "", "parse-names" : false, "suffix" : "" }, { "dropping-particle" : "", "family" : "Kireev", "given" : "Roman", "non-dropping-particle" : "", "parse-names" : false, "suffix" : "" }, { "dropping-particle" : "", "family" : "Garc\u00eda", "given" : "Cruz", "non-dropping-particle" : "", "parse-names" : false, "suffix" : "" }, { "dropping-particle" : "", "family" : "Rancan", "given" : "Lisa", "non-dropping-particle" : "", "parse-names" : false, "suffix" : "" }, { "dropping-particle" : "", "family" : "Vara", "given" : "Elena", "non-dropping-particle" : "", "parse-names" : false, "suffix" : "" }, { "dropping-particle" : "", "family" : "Tresguerres", "given" : "Jes\u00fas A. F.", "non-dropping-particle" : "", "parse-names" : false, "suffix" : "" } ], "container-title" : "Age (Dordrecht, Netherlands)", "id" : "ITEM-4", "issued" : { "date-parts" : [ [ "2012", "3", "13" ] ] }, "page" : "1-13", "title" : "Melatonin can improve insulin resistance and aging-induced pancreas alterations in senescence-accelerated prone male mice (SAMP8).", "type" : "article-journal" }, "uris" : [ "http://www.mendeley.com/documents/?uuid=c339fda1-6cce-4d49-837a-51e3a8588861" ] }, { "id" : "ITEM-5", "itemData" : { "DOI" : "10.1038/oby.2010.24", "ISSN" : "1930-739X", "PMID" : "20168308", "abstract" : "The incidence of obesity, insulin resistance, and type 2 diabetes (T2D) is increasing at an alarming rate worldwide. Emerging experimental evidence suggests that the hormone melatonin plays an important role in the regulation of glucose metabolisms. In this study, we report that removal of melatonin receptor type 1 (MT1) significantly impairs the ability of mice to metabolize glucose and such inability is probably due to an increased insulin resistance in these mice. Our data suggest that MT1 receptors are implicated in the pathogenesis of T2D and open the door for a detailed exploration on the mechanisms by which MT1 receptors signaling may affect glucose metabolism.", "author" : [ { "dropping-particle" : "", "family" : "Contreras-Alcantara", "given" : "Susana", "non-dropping-particle" : "", "parse-names" : false, "suffix" : "" }, { "dropping-particle" : "", "family" : "Baba", "given" : "Kenkichi", "non-dropping-particle" : "", "parse-names" : false, "suffix" : "" }, { "dropping-particle" : "", "family" : "Tosini", "given" : "Gianluca", "non-dropping-particle" : "", "parse-names" : false, "suffix" : "" } ], "container-title" : "Obesity (Silver Spring, Md.)", "id" : "ITEM-5", "issue" : "9", "issued" : { "date-parts" : [ [ "2010", "9" ] ] }, "page" : "1861-63", "publisher" : "Nature Publishing Group", "title" : "Removal of melatonin receptor type 1 induces insulin resistance in the mouse.", "type" : "article-journal", "volume" : "18" }, "uris" : [ "http://www.mendeley.com/documents/?uuid=530d6a86-cb1b-4033-9258-b0b369724b69" ] } ], "mendeley" : { "formattedCitation" : "(333\u2013337)", "plainTextFormattedCitation" : "(333\u2013337)", "previouslyFormattedCitation" : "(333\u2013337)"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33–337)</w:t>
            </w:r>
            <w:r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dp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210/en.2003-0693", "ISSN" : "0013-7227", "PMID" : "12970162", "abstract" : "Melatonin is involved in the regulation of seasonal obesity in various species, including some rodents. This involvement has been demonstrated in nonphotoperiodic rodents like rats, but only in models of enhanced body weight such as genetically obese or middle-aged rats. The aim of this investigation was to determine the effects of melatonin on body weight and metabolic parameters in a model closer to that observed in Western populations, i.e. Sprague Dawley rats fed a high-fat diet. They were treated for 3 wk with melatonin (30 mg/kg) 4 h after lights-on [Zeitgeber time (ZT) 4] or 1 h before lights-out (ZT11). Given at ZT11, melatonin decreased body weight gain and feed efficiency by half. Melatonin had no effect on plasma insulin level, but it decreased plasma glucose (13%), leptin (28%), and triglyceride (28%) levels. Furthermore, in pinealectomized high-fat diet rats, body weight gain and feed efficiency were increased 4 wk after surgery. Adipose tissue weight, insulinemia, and glycemia had a tendency to increase. Treatment with melatonin prevented in part these changes. These data demonstrate that melatonin may act as a regulator of body weight in a model of obesity and may prevent some of the side effects on glucose homeostasis such as decreased insulin sensitivity.", "author" : [ { "dropping-particle" : "", "family" : "Prunet-Marcassus", "given" : "B\u00e9n\u00e9dicte", "non-dropping-particle" : "", "parse-names" : false, "suffix" : "" }, { "dropping-particle" : "", "family" : "Desbazeille", "given" : "Mathieu", "non-dropping-particle" : "", "parse-names" : false, "suffix" : "" }, { "dropping-particle" : "", "family" : "Bros", "given" : "Arnaud", "non-dropping-particle" : "", "parse-names" : false, "suffix" : "" }, { "dropping-particle" : "", "family" : "Louche", "given" : "Katie", "non-dropping-particle" : "", "parse-names" : false, "suffix" : "" }, { "dropping-particle" : "", "family" : "Delagrange", "given" : "Philippe", "non-dropping-particle" : "", "parse-names" : false, "suffix" : "" }, { "dropping-particle" : "", "family" : "Renard", "given" : "Pierre", "non-dropping-particle" : "", "parse-names" : false, "suffix" : "" }, { "dropping-particle" : "", "family" : "Casteilla", "given" : "Louis", "non-dropping-particle" : "", "parse-names" : false, "suffix" : "" }, { "dropping-particle" : "", "family" : "P\u00e9nicaud", "given" : "Luc", "non-dropping-particle" : "", "parse-names" : false, "suffix" : "" } ], "container-title" : "Endocrinology", "id" : "ITEM-1", "issue" : "12", "issued" : { "date-parts" : [ [ "2003", "12" ] ] }, "page" : "5347-52", "title" : "Melatonin reduces body weight gain in Sprague Dawley rats with diet-induced obesity.", "type" : "article-journal", "volume" : "144" }, "uris" : [ "http://www.mendeley.com/documents/?uuid=5c71c923-f285-493a-b7df-f28993fd23f7" ] }, { "id" : "ITEM-2", "itemData" : { "DOI" : "10.1385/ENDO:21:2:163", "ISSN" : "1355-008X", "PMID" : "12897381", "abstract" : "We previously demonstrated that daily melatonin administration to middle-aged rats to restore youthful plasma melatonin levels also decreased body weight, visceral fat, plasma leptin, and plasma insulin to more youthful levels, without detectable changes in consumption of chow diet. We now evaluate: (a) whether melatonin alters consumption of a more precisely quantifiable liquid diet similar in high-fat content to the typical American diet; (b) differences between melatonin-induced endocrine responses in the fasted vs fed state; and (c) time course of these responses. Ten-month-old male Sprague- Dawley rats received liquid diet containing either 0.2 micro g/mL melatonin (MELATONIN) or vehicle (CONTROL) (n = 14/treatment); the diet was available throughout each night, but was removed for the final 10 h of each daytime. MELATONIN rats gained 4% body weight during the first 2 wk and then stabilized, whereas CONTROL rats continued to gain for an additional week, achieving 8% gain (p &lt; 0.05 vs MELATONIN). During the first 3 wk, afternoon tail-blood leptin, but not insulin, levels decreased in melatonin-treated rats (p &lt; 0.05 vs CONTROL). After 8 wk, half of the rats were killed at the midpoint of the dark period (NIGHT; fed) and half at the end of the light period (DAYTIME; fasted). NIGHT but not DAYTIME plasma leptin levels were decreased in MELATONIN rats, whereas DAYTIME but not NIGHT plasma insulin levels were decreased (p &lt; 0.05 vs CONTROL). Melatonin treatment did not alter cumulative food consumption. Thus, melatonin decreased weight gain in response to high-fat diet, decreased plasma leptin levels within 3 wk-before decreasing plasma insulin-and exerted these metabolic effects independent of total food consumption.", "author" : [ { "dropping-particle" : "", "family" : "Puchalski", "given" : "Stephaney S", "non-dropping-particle" : "", "parse-names" : false, "suffix" : "" }, { "dropping-particle" : "", "family" : "Green", "given" : "Jill N", "non-dropping-particle" : "", "parse-names" : false, "suffix" : "" }, { "dropping-particle" : "", "family" : "Rasmussen", "given" : "Dennis D", "non-dropping-particle" : "", "parse-names" : false, "suffix" : "" } ], "container-title" : "Endocrine", "id" : "ITEM-2", "issue" : "2", "issued" : { "date-parts" : [ [ "2003", "7" ] ] }, "page" : "163-7", "title" : "Melatonin effect on rat body weight regulation in response to high-fat diet at middle age.", "type" : "article-journal", "volume" : "21" }, "uris" : [ "http://www.mendeley.com/documents/?uuid=32ed6bae-2a8e-4476-981b-47b2a22d1e73" ] }, { "id" : "ITEM-3", "itemData" : { "abstract" : "Human and rat pineal melatonin secretion decline with aging, whereas visceral fat and plasma insulin levels increase. Melatonin modulates fat metabolism in some mammalian species, so these aging-associated melatonin, fat and insulin changes could be functionally related. Accordingly, we investigated the effects of daily melatonin supplementation to male Sprague-Dawley rats, starting at middle age (10 months) and continuing into old age (22 months). Melatonin was added to the drinking water (92% of which was consumed at night) at a dosage (4 microg/ml) previously reported to attenuate the aging-associated decrease in survival rate in male rats, as well as at a 10-fold lower dosage. The higher dosage produced nocturnal plasma melatonin levels in middle-aged rats which were 15-fold higher than in young (4 months) rats; nocturnal plasma melatonin levels in middle-aged rats receiving the lower dosage were not significantly different from young or middle-aged controls. Relative (% of body wt) retroperitoneal and epididymal fat, as well as plasma insulin and leptin levels, were all significantly increased at middle age when compared to young rats. All were restored within 10 weeks to youthful (4 month) levels in response to both dosages of melatonin. Continued treatment until old age maintained suppression of visceral (retroperitoneal + epididymal) fat levels. Plasma corticosterone and total thyroxine (T4) levels were not significantly altered by aging or melatonin treatment. Plasma testosterone, insulin-like growth factor I (IGF-I) and total triiodothyronine (T3) decreased by middle age; these aging-associated decreases were not significantly altered by melatonin treatment. Thus, visceral fat, insulin and leptin responses to melatonin administration may be independent of marked changes in gonadal, thyroid, adrenal or somatotropin regulation. Since increased visceral fat is associated with increased insulin resistance, diabetes, and cardiovascular disease, these results suggest that appropriate melatonin supplementation may potentially provide prophylaxis or therapy for some prominent pathologies associated with aging.", "author" : [ { "dropping-particle" : "", "family" : "Rasmussen", "given" : "Dennis D", "non-dropping-particle" : "", "parse-names" : false, "suffix" : "" }, { "dropping-particle" : "", "family" : "Boldt", "given" : "Brian M", "non-dropping-particle" : "", "parse-names" : false, "suffix" : "" }, { "dropping-particle" : "", "family" : "Wilkinson", "given" : "Charles W", "non-dropping-particle" : "", "parse-names" : false, "suffix" : "" }, { "dropping-particle" : "", "family" : "Yellon", "given" : "Steven M", "non-dropping-particle" : "", "parse-names" : false, "suffix" : "" }, { "dropping-particle" : "", "family" : "Matsumoto", "given" : "Alvin M", "non-dropping-particle" : "", "parse-names" : false, "suffix" : "" } ], "container-title" : "Endocrinology", "id" : "ITEM-3", "issue" : "2", "issued" : { "date-parts" : [ [ "1999" ] ] }, "page" : "1009-12", "title" : "Daily melatonin administration at middle age suppresses male rat visceral fat, plasma leptin and plasma insulin to youthful levls", "type" : "article-journal", "volume" : "140" }, "uris" : [ "http://www.mendeley.com/documents/?uuid=65e81d28-72ec-4bd1-b183-a84c0fea564a" ] }, { "id" : "ITEM-4", "itemData" : { "DOI" : "10.1152/ajpregu.00013.2007", "ISSN" : "0363-6119", "PMID" : "17379847", "abstract" : "Melatonin is produced not only by the pineal gland but by cells of the bone marrow. Moreover, melatonin is known to promote osteogenic differentiation in several cell line models and in multipotential bone marrow mesenchymal stem cells. Fatty acids have been independently shown to direct such cells to acquire the phenotype and molecular characteristics of adipocytes. To examine the effect of melatonin on intracellular triglyceride accumulation, an indicator of adipogenic differentiation in the rat osteoblast-like ROS17/2.8 cell line, cells were incubated with added oleic acid (100 muM), fixed and stained with Oil Red O. Cellular lipid accumulation was quantitated by an Oil Red O method highly specific for triglycerides and expressed as a triglyceride accumulation index (TGAI, triglyceride per cell). Melatonin in nanomolar concentrations inhibited oleic acid-induced triglyceride accumulation. To identify the mechanism by which melatonin reduces triglyceride accumulation, cells were incubated with the two melatonin receptor antagonists, luzindole and S20928, or forskolin, a stimulator of adenylyl cyclase and cAMP production. These compounds prevented the inhibitory effect of melatonin on triglyceride accumulation, indicating that melatonin acts through known melatonin receptor-mediated mechanisms. In view of the previously demonstrated positive effects of melatonin in promoting osteoblastic differentiation in ROS17/2.8 cells and their reciprocal adipocytic differentiation induced by fatty acids, our observations may serve to relate the known age-related decreases of melatonin production, the shift in the bone marrow toward an adipocytic line of cell development, and the development of osteoporosis during aging.", "author" : [ { "dropping-particle" : "", "family" : "Sanchez-Hidalgo", "given" : "M", "non-dropping-particle" : "", "parse-names" : false, "suffix" : "" }, { "dropping-particle" : "", "family" : "Lu", "given" : "Z", "non-dropping-particle" : "", "parse-names" : false, "suffix" : "" }, { "dropping-particle" : "", "family" : "Tan", "given" : "D-X", "non-dropping-particle" : "", "parse-names" : false, "suffix" : "" }, { "dropping-particle" : "", "family" : "Maldonado", "given" : "M D", "non-dropping-particle" : "", "parse-names" : false, "suffix" : "" }, { "dropping-particle" : "", "family" : "Reiter", "given" : "R J", "non-dropping-particle" : "", "parse-names" : false, "suffix" : "" }, { "dropping-particle" : "", "family" : "Gregerman", "given" : "R I", "non-dropping-particle" : "", "parse-names" : false, "suffix" : "" } ], "container-title" : "American journal of physiology. Regulatory, integrative and comparative physiology", "id" : "ITEM-4", "issue" : "6", "issued" : { "date-parts" : [ [ "2007", "6" ] ] }, "page" : "R2208-15", "title" : "Melatonin inhibits fatty acid-induced triglyceride accumulation in ROS17/2.8 cells: implications for osteoblast differentiation and osteoporosis.", "type" : "article-journal", "volume" : "292" }, "uris" : [ "http://www.mendeley.com/documents/?uuid=5e997300-5aa2-4726-a883-15016a103536" ] } ], "mendeley" : { "formattedCitation" : "(338\u2013341)", "plainTextFormattedCitation" : "(338\u2013341)", "previouslyFormattedCitation" : "(338\u2013341)"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38–341)</w:t>
            </w:r>
            <w:r w:rsidRPr="00274D27">
              <w:rPr>
                <w:rFonts w:ascii="Times New Roman" w:eastAsia="Times New Roman" w:hAnsi="Times New Roman" w:cs="Times New Roman"/>
                <w:color w:val="000000"/>
                <w:szCs w:val="22"/>
                <w:lang w:eastAsia="en-IN"/>
              </w:rPr>
              <w:fldChar w:fldCharType="end"/>
            </w:r>
          </w:p>
        </w:tc>
        <w:tc>
          <w:tcPr>
            <w:tcW w:w="3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3B49E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msl1</w:t>
            </w:r>
            <w:r w:rsidR="003B49E2">
              <w:rPr>
                <w:rFonts w:ascii="Times New Roman" w:eastAsia="Times New Roman" w:hAnsi="Times New Roman" w:cs="Times New Roman"/>
                <w:color w:val="000000"/>
                <w:szCs w:val="22"/>
                <w:lang w:eastAsia="en-IN"/>
              </w:rPr>
              <w:fldChar w:fldCharType="begin" w:fldLock="1"/>
            </w:r>
            <w:r w:rsidR="003B49E2">
              <w:rPr>
                <w:rFonts w:ascii="Times New Roman" w:eastAsia="Times New Roman" w:hAnsi="Times New Roman" w:cs="Times New Roman"/>
                <w:color w:val="000000"/>
                <w:szCs w:val="22"/>
                <w:lang w:eastAsia="en-IN"/>
              </w:rPr>
              <w:instrText>ADDIN CSL_CITATION { "citationItems" : [ { "id" : "ITEM-1", "itemData" : { "abstract" : "The purpose of this study was to confirm the behavioral features of spinal cord injury (SCI) and to investigate the effects of melatonin on muscle atrophy and shifts in myosin heavy chain (MHC) in an SCI model. SCIs were surgically induced in eight-week-old male Sprague-Dawley (SD) rats that had been randomly divided into three groups: Control, SCI (n=13), and melatonin-treated after SCI (SCI+MT, n=13). Melatonin (10 mg/kg body weight) was injected subcutaneously twice a day (07:00 and 19:00) for four weeks, after which the body weight and motor function of the rats were evaluated. The expression of muscle atrophy-related genes in hindlimb muscles, including MAFbx and MuRF1, and MHC, were also analyzed. The body weight and motor functions of the rats were decreased at the acute phase after SCI. The gene expression of MAFbx and MuRF1 were increased in the hindlimb muscles (p&lt;.05), indicating SCI-induced muscle atrophy. Melatonin contributed to motor recovery, decreased MAFbx and MuRF1 gene expression, and altered MHC expression in the hindlimb muscles (p&lt;.05). Thus, melatonin may promote functional recovery, prevent muscle atrophy, and alter MHC expression after SCI.", "author" : [ { "dropping-particle" : "", "family" : "Seo", "given" : "Hyeongsun", "non-dropping-particle" : "", "parse-names" : false, "suffix" : "" }, { "dropping-particle" : "", "family" : "Park", "given" : "Kanghui", "non-dropping-particle" : "", "parse-names" : false, "suffix" : "" }, { "dropping-particle" : "", "family" : "Park", "given" : "Sookyoung", "non-dropping-particle" : "", "parse-names" : false, "suffix" : "" }, { "dropping-particle" : "", "family" : "Javaregowda", "given" : "Palaksha Kanive", "non-dropping-particle" : "", "parse-names" : false, "suffix" : "" }, { "dropping-particle" : "", "family" : "Hong", "given" : "Yonggeun", "non-dropping-particle" : "", "parse-names" : false, "suffix" : "" } ], "container-title" : "The Journal of Federation of American Societies for Experimental Biology", "id" : "ITEM-1", "issued" : { "date-parts" : [ [ "2010" ] ] }, "title" : "Melatonin prevents muscle atrophy and the alteration of myosin heavy chain in spinal cord injured rats", "type" : "article-journal", "volume" : "IB668" }, "uris" : [ "http://www.mendeley.com/documents/?uuid=d80e79a8-7780-484f-9818-c23b31d51c5f" ] }, { "id" : "ITEM-2", "itemData" : { "abstract" : "Muscle atrophy is the result of two opposing conditions that can be found in pathological or diseased muscles: an imbalance in protein synthesis and degradation mechanisms. Thus, we investigated whether exogenous melatonin could regulate muscle components in stroke-induced muscle atrophy in rats. Comparing muscle phenotypes, we found that long-term melatonin administration could influence muscle mass. Muscle atrophy-related genes, including muscle atrophy F-box (MAFbx) and muscle ring finger 1 (MuRF1) were significantly down-regulated in melatonin-administered rats in the gastrocnemius. However, only MAFbx at the mRNA level was attenuated in the soleus of melatonin-administered rats. Insulin-like growth factor-1 receptor (IGF-1R) was significantly over-expressed in melatonin-administered rats in both the gastrocnemius and soleus muscles. Comparing myosin heavy chain (MHC) components, in the gastrocnemius, expression of both slow- and fast-type isoforms were significantly enhanced in melatonin-administered rats. These results suggest that long-term exogenous melatonin-administration may have a prophylactic effect on muscle atrophy through the MuRF1/MAFbx signaling pathway, as well as a potential therapeutic effect on muscle atrophy through the IGF-1-mediated hypertrophic signaling pathway in a stroke animal model.", "author" : [ { "dropping-particle" : "", "family" : "Lee", "given" : "Seunghoon", "non-dropping-particle" : "", "parse-names" : false, "suffix" : "" }, { "dropping-particle" : "", "family" : "Shin", "given" : "Jinhee", "non-dropping-particle" : "", "parse-names" : false, "suffix" : "" }, { "dropping-particle" : "", "family" : "Hong", "given" : "Yunkyung", "non-dropping-particle" : "", "parse-names" : false, "suffix" : "" }, { "dropping-particle" : "", "family" : "Lee", "given" : "Minkyung", "non-dropping-particle" : "", "parse-names" : false, "suffix" : "" }, { "dropping-particle" : "", "family" : "Kim", "given" : "Koo", "non-dropping-particle" : "", "parse-names" : false, "suffix" : "" }, { "dropping-particle" : "", "family" : "Lee", "given" : "Sang-Rae", "non-dropping-particle" : "", "parse-names" : false, "suffix" : "" }, { "dropping-particle" : "", "family" : "Chang", "given" : "Kyu-Tae", "non-dropping-particle" : "", "parse-names" : false, "suffix" : "" }, { "dropping-particle" : "", "family" : "Hong", "given" : "Yonggeun", "non-dropping-particle" : "", "parse-names" : false, "suffix" : "" } ], "container-title" : "Laboratory Animal Research", "id" : "ITEM-2", "issue" : "1", "issued" : { "date-parts" : [ [ "2012" ] ] }, "page" : "47-54", "title" : "Beneficial effects of melatonin on stroke-induced muscle atrophy in focal cerebral ischemic rats", "type" : "article-journal", "volume" : "28" }, "uris" : [ "http://www.mendeley.com/documents/?uuid=f7fc3a5c-a3a3-44f6-a4c2-d8a00cf42c36" ] } ], "mendeley" : { "formattedCitation" : "(342,343)", "plainTextFormattedCitation" : "(342,343)", "previouslyFormattedCitation" : "(342,343)" }, "properties" : { "noteIndex" : 0 }, "schema" : "https://github.com/citation-style-language/schema/raw/master/csl-citation.json" }</w:instrText>
            </w:r>
            <w:r w:rsidR="003B49E2">
              <w:rPr>
                <w:rFonts w:ascii="Times New Roman" w:eastAsia="Times New Roman" w:hAnsi="Times New Roman" w:cs="Times New Roman"/>
                <w:color w:val="000000"/>
                <w:szCs w:val="22"/>
                <w:lang w:eastAsia="en-IN"/>
              </w:rPr>
              <w:fldChar w:fldCharType="separate"/>
            </w:r>
            <w:r w:rsidR="003B49E2" w:rsidRPr="003B49E2">
              <w:rPr>
                <w:rFonts w:ascii="Times New Roman" w:eastAsia="Times New Roman" w:hAnsi="Times New Roman" w:cs="Times New Roman"/>
                <w:noProof/>
                <w:color w:val="000000"/>
                <w:szCs w:val="22"/>
                <w:lang w:eastAsia="en-IN"/>
              </w:rPr>
              <w:t>(342,343)</w:t>
            </w:r>
            <w:r w:rsidR="003B49E2">
              <w:rPr>
                <w:rFonts w:ascii="Times New Roman" w:eastAsia="Times New Roman" w:hAnsi="Times New Roman" w:cs="Times New Roman"/>
                <w:color w:val="000000"/>
                <w:szCs w:val="22"/>
                <w:lang w:eastAsia="en-IN"/>
              </w:rPr>
              <w:fldChar w:fldCharType="end"/>
            </w:r>
          </w:p>
        </w:tc>
        <w:tc>
          <w:tcPr>
            <w:tcW w:w="36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ost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ISSN" : "0021-9258", "PMID" : "10419530", "abstract" : "Prior studies have demonstrated that the pineal hormone, melatonin, can stimulate chloramphenicol acetyltransferase activity in Drosophila SL-3 cells transfected with a chloramphenicol acetyltransferase reporter construct containing the response element of rat bone sialoprotein (BSP). Based on these findings, studies were performed to determine whether melatonin could similarly modulate the expression of BSP in two cell lines, the MC3T3-E1(MC3T3) pre-osteoblast and rat osteoblast-like osteosarcoma 17/2.8 cell. Initial studies demonstrated that MC3T3 cells grown in the presence of 50 nM melatonin underwent cell differentiation and mineralization by day 12 instead of the 21-day period normally required for cells grown in untreated media. Melatonin increased gene expression of BSP and the other bone marker proteins, including alkaline phosphatase (ALP); osteopontin; secreted protein, acidic and rich in cysteine; and osteocalcin in MC3T3 cells in a concentration-dependent manner. Levels of melatonin as low as 10 nM were capable of stimulating transcription of these genes when cells were grown in the presence of beta-glycerophosphate and ascorbic acid. Under these conditions, melatonin induced gene expression of the bone marker proteins; however, this does not occur until the 5th day after seeding the culture dishes. Thereafter, MC3T3 cells responded to melatonin within 2 h of treatment. The fully differentiated rat osteoblast-like osteosarcoma 17/2.8 cells responded rapidly to melatonin and displayed an increase in the expression of BSP, ALP, and osteocalcin genes within 1 h of exposure to the hormone. To determine whether melatonin-induced osteoblast differentiation and bone formation are mediated via the transmembrane receptor, MC3T3 cells were treated in the presence and absence of melatonin with either luzindole, a competitive inhibitor of the binding of melatonin to the transmembrane receptors, or pertussis toxin, an uncoupler of G(i) from adenylate cyclase. Both luzindole and pertussis toxin were shown to reduce melatonin-induced expression of BSP and ALP. These results demonstrate, for the first time, that the pineal hormone, melatonin, is capable of promoting osteoblast differentiation and mineralization of matrix in culture and suggest that this hormone may play an essential role in regulating bone growth.", "author" : [ { "dropping-particle" : "", "family" : "Roth", "given" : "Jerome A", "non-dropping-particle" : "", "parse-names" : false, "suffix" : "" }, { "dropping-particle" : "", "family" : "Kim", "given" : "Buyong-Gook", "non-dropping-particle" : "", "parse-names" : false, "suffix" : "" }, { "dropping-particle" : "", "family" : "Lin", "given" : "Wen-Lang", "non-dropping-particle" : "", "parse-names" : false, "suffix" : "" }, { "dropping-particle" : "", "family" : "Cho", "given" : "Moon-Il", "non-dropping-particle" : "", "parse-names" : false, "suffix" : "" } ], "container-title" : "The Journal of biological chemistry", "id" : "ITEM-1", "issue" : "31", "issued" : { "date-parts" : [ [ "1999", "7", "30" ] ] }, "page" : "22041-7", "title" : "Melatonin promotes osteoblast differentiation and bone formation.", "type" : "article-journal", "volume" : "274" }, "uris" : [ "http://www.mendeley.com/documents/?uuid=de185bc8-c542-43ee-93db-0e2b1d813f36" ] }, { "id" : "ITEM-2", "itemData" : { "DOI" : "10.1152/ajpregu.00013.2007", "ISSN" : "0363-6119", "PMID" : "17379847", "abstract" : "Melatonin is produced not only by the pineal gland but by cells of the bone marrow. Moreover, melatonin is known to promote osteogenic differentiation in several cell line models and in multipotential bone marrow mesenchymal stem cells. Fatty acids have been independently shown to direct such cells to acquire the phenotype and molecular characteristics of adipocytes. To examine the effect of melatonin on intracellular triglyceride accumulation, an indicator of adipogenic differentiation in the rat osteoblast-like ROS17/2.8 cell line, cells were incubated with added oleic acid (100 muM), fixed and stained with Oil Red O. Cellular lipid accumulation was quantitated by an Oil Red O method highly specific for triglycerides and expressed as a triglyceride accumulation index (TGAI, triglyceride per cell). Melatonin in nanomolar concentrations inhibited oleic acid-induced triglyceride accumulation. To identify the mechanism by which melatonin reduces triglyceride accumulation, cells were incubated with the two melatonin receptor antagonists, luzindole and S20928, or forskolin, a stimulator of adenylyl cyclase and cAMP production. These compounds prevented the inhibitory effect of melatonin on triglyceride accumulation, indicating that melatonin acts through known melatonin receptor-mediated mechanisms. In view of the previously demonstrated positive effects of melatonin in promoting osteoblastic differentiation in ROS17/2.8 cells and their reciprocal adipocytic differentiation induced by fatty acids, our observations may serve to relate the known age-related decreases of melatonin production, the shift in the bone marrow toward an adipocytic line of cell development, and the development of osteoporosis during aging.", "author" : [ { "dropping-particle" : "", "family" : "Sanchez-Hidalgo", "given" : "M", "non-dropping-particle" : "", "parse-names" : false, "suffix" : "" }, { "dropping-particle" : "", "family" : "Lu", "given" : "Z", "non-dropping-particle" : "", "parse-names" : false, "suffix" : "" }, { "dropping-particle" : "", "family" : "Tan", "given" : "D-X", "non-dropping-particle" : "", "parse-names" : false, "suffix" : "" }, { "dropping-particle" : "", "family" : "Maldonado", "given" : "M D", "non-dropping-particle" : "", "parse-names" : false, "suffix" : "" }, { "dropping-particle" : "", "family" : "Reiter", "given" : "R J", "non-dropping-particle" : "", "parse-names" : false, "suffix" : "" }, { "dropping-particle" : "", "family" : "Gregerman", "given" : "R I", "non-dropping-particle" : "", "parse-names" : false, "suffix" : "" } ], "container-title" : "American journal of physiology. Regulatory, integrative and comparative physiology", "id" : "ITEM-2", "issue" : "6", "issued" : { "date-parts" : [ [ "2007", "6" ] ] }, "page" : "R2208-15", "title" : "Melatonin inhibits fatty acid-induced triglyceride accumulation in ROS17/2.8 cells: implications for osteoblast differentiation and osteoporosis.", "type" : "article-journal", "volume" : "292" }, "uris" : [ "http://www.mendeley.com/documents/?uuid=5e997300-5aa2-4726-a883-15016a103536" ] } ], "mendeley" : { "formattedCitation" : "(341,344)", "plainTextFormattedCitation" : "(341,344)", "previouslyFormattedCitation" : "(341,344)"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41,344)</w:t>
            </w:r>
            <w:r w:rsidRPr="00274D27">
              <w:rPr>
                <w:rFonts w:ascii="Times New Roman" w:eastAsia="Times New Roman" w:hAnsi="Times New Roman" w:cs="Times New Roman"/>
                <w:color w:val="000000"/>
                <w:szCs w:val="22"/>
                <w:lang w:eastAsia="en-IN"/>
              </w:rPr>
              <w:fldChar w:fldCharType="end"/>
            </w:r>
          </w:p>
        </w:tc>
        <w:tc>
          <w:tcPr>
            <w:tcW w:w="36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ocl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ISSN" : "0021-9258", "PMID" : "10419530", "abstract" : "Prior studies have demonstrated that the pineal hormone, melatonin, can stimulate chloramphenicol acetyltransferase activity in Drosophila SL-3 cells transfected with a chloramphenicol acetyltransferase reporter construct containing the response element of rat bone sialoprotein (BSP). Based on these findings, studies were performed to determine whether melatonin could similarly modulate the expression of BSP in two cell lines, the MC3T3-E1(MC3T3) pre-osteoblast and rat osteoblast-like osteosarcoma 17/2.8 cell. Initial studies demonstrated that MC3T3 cells grown in the presence of 50 nM melatonin underwent cell differentiation and mineralization by day 12 instead of the 21-day period normally required for cells grown in untreated media. Melatonin increased gene expression of BSP and the other bone marker proteins, including alkaline phosphatase (ALP); osteopontin; secreted protein, acidic and rich in cysteine; and osteocalcin in MC3T3 cells in a concentration-dependent manner. Levels of melatonin as low as 10 nM were capable of stimulating transcription of these genes when cells were grown in the presence of beta-glycerophosphate and ascorbic acid. Under these conditions, melatonin induced gene expression of the bone marker proteins; however, this does not occur until the 5th day after seeding the culture dishes. Thereafter, MC3T3 cells responded to melatonin within 2 h of treatment. The fully differentiated rat osteoblast-like osteosarcoma 17/2.8 cells responded rapidly to melatonin and displayed an increase in the expression of BSP, ALP, and osteocalcin genes within 1 h of exposure to the hormone. To determine whether melatonin-induced osteoblast differentiation and bone formation are mediated via the transmembrane receptor, MC3T3 cells were treated in the presence and absence of melatonin with either luzindole, a competitive inhibitor of the binding of melatonin to the transmembrane receptors, or pertussis toxin, an uncoupler of G(i) from adenylate cyclase. Both luzindole and pertussis toxin were shown to reduce melatonin-induced expression of BSP and ALP. These results demonstrate, for the first time, that the pineal hormone, melatonin, is capable of promoting osteoblast differentiation and mineralization of matrix in culture and suggest that this hormone may play an essential role in regulating bone growth.", "author" : [ { "dropping-particle" : "", "family" : "Roth", "given" : "Jerome A", "non-dropping-particle" : "", "parse-names" : false, "suffix" : "" }, { "dropping-particle" : "", "family" : "Kim", "given" : "Buyong-Gook", "non-dropping-particle" : "", "parse-names" : false, "suffix" : "" }, { "dropping-particle" : "", "family" : "Lin", "given" : "Wen-Lang", "non-dropping-particle" : "", "parse-names" : false, "suffix" : "" }, { "dropping-particle" : "", "family" : "Cho", "given" : "Moon-Il", "non-dropping-particle" : "", "parse-names" : false, "suffix" : "" } ], "container-title" : "The Journal of biological chemistry", "id" : "ITEM-1", "issue" : "31", "issued" : { "date-parts" : [ [ "1999", "7", "30" ] ] }, "page" : "22041-7", "title" : "Melatonin promotes osteoblast differentiation and bone formation.", "type" : "article-journal", "volume" : "274" }, "uris" : [ "http://www.mendeley.com/documents/?uuid=de185bc8-c542-43ee-93db-0e2b1d813f36" ] } ], "mendeley" : { "formattedCitation" : "(344)", "plainTextFormattedCitation" : "(344)", "previouslyFormattedCitation" : "(344)"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44)</w:t>
            </w:r>
            <w:r w:rsidRPr="00274D27">
              <w:rPr>
                <w:rFonts w:ascii="Times New Roman" w:eastAsia="Times New Roman" w:hAnsi="Times New Roman" w:cs="Times New Roman"/>
                <w:color w:val="000000"/>
                <w:szCs w:val="22"/>
                <w:lang w:eastAsia="en-IN"/>
              </w:rPr>
              <w:fldChar w:fldCharType="end"/>
            </w:r>
          </w:p>
        </w:tc>
        <w:tc>
          <w:tcPr>
            <w:tcW w:w="30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lep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ISSN" : "0013-7227", "PMID" : "10650927", "abstract" : "Pineal melatonin secretion declines with aging, whereas visceral fat, plasma insulin, and plasma leptin tend to increase. We have previously demonstrated that daily melatonin administration at middle age suppressed male rat intraabdominal visceral fat, plasma leptin, and plasma insulin to youthful levels; the current study was designed to begin investigating mechanisms that mediate these responses. Melatonin (0.4 microg/ml) or vehicle was administered in the drinking water of 10-month-old male Sprague Dawley rats (18/treatment) for 12 weeks. Half (9/treatment) were then killed, and the other half were submitted to cross-over treatment for an additional 12 weeks. Twelve weeks of melatonin treatment decreased (P&lt;0.05) body weight (BW; by 7% relative to controls), relative intraabdominal adiposity (by 16%), plasma leptin (by 33%), and plasma insulin (by 25%) while increasing (P&lt;0.05) locomotor activity (by 19%), core body temperature (by 0.5 C), and morning plasma corticosterone (by 154%), restoring each of these parameters toward more youthful levels. Food intake and total body fat were not changed by melatonin treatment. Melatonin-treated rats that were then crossed over to control treatment for a further 12 weeks gained BW, whereas control rats that were crossed to melatonin treatment lost BW, but food intake did not change in either group. Feed efficiency (grams of BW change per g cumulative food intake), a measure of metabolic function, was negative in melatonin-treated rats and positive in control rats before cross-over (P&lt;0.001); this relationship was reversed after cross-over (P&lt;0.001). Thus, melatonin treatment in middle age decreased BW, intraabdominal adiposity, plasma insulin, and plasma leptin, without altering food intake or total adiposity. These results suggest that the decrease in endogenous melatonin with aging may alter metabolism and physical activity, resulting in increased BW, visceral adiposity, and associated detrimental metabolic consequences.", "author" : [ { "dropping-particle" : "", "family" : "Wolden-Hanson", "given" : "T", "non-dropping-particle" : "", "parse-names" : false, "suffix" : "" }, { "dropping-particle" : "", "family" : "Mitton", "given" : "D R", "non-dropping-particle" : "", "parse-names" : false, "suffix" : "" }, { "dropping-particle" : "", "family" : "McCants", "given" : "R L", "non-dropping-particle" : "", "parse-names" : false, "suffix" : "" }, { "dropping-particle" : "", "family" : "Yellon", "given" : "S M", "non-dropping-particle" : "", "parse-names" : false, "suffix" : "" }, { "dropping-particle" : "", "family" : "Wilkinson", "given" : "C W", "non-dropping-particle" : "", "parse-names" : false, "suffix" : "" }, { "dropping-particle" : "", "family" : "Matsumoto", "given" : "a M", "non-dropping-particle" : "", "parse-names" : false, "suffix" : "" }, { "dropping-particle" : "", "family" : "Rasmussen", "given" : "D D", "non-dropping-particle" : "", "parse-names" : false, "suffix" : "" } ], "container-title" : "Endocrinology", "id" : "ITEM-1", "issue" : "2", "issued" : { "date-parts" : [ [ "2000", "2" ] ] }, "page" : "487-97", "title" : "Daily melatonin administration to middle-aged male rats suppresses body weight, intraabdominal adiposity, and plasma leptin and insulin independent of food intake and total body fat.", "type" : "article-journal", "volume" : "141" }, "uris" : [ "http://www.mendeley.com/documents/?uuid=0caba626-65b9-44f6-8797-360d7f4a48db" ] }, { "id" : "ITEM-2", "itemData" : { "abstract" : "The objective of this study was to investigate the effect of long-term melatonin administration on plasma levels of triglycerides, insulin and leptin, and on the fatty-acid metabolism of plasma and hepatic lipids in type 2 diabetic rats. Otsuka Long-Evans Tokushima Fatty (OLETF) rats, an animal model of type 2 diabetes mellitus, were divided into two groups: one untreated (n=6), and one implanted with time-releasing melatonin pellets (1.1 mg/day for 30 wk) under the abdominal skin (n=6). Age-matched Long-Evans Tokushima Otsuka (LETO) rats (n=6) were used as healthy controls. The untreated diabetic rats had the increased plasma levels of triglycerides, cholesterol, insulin and leptin at 35 wk, as compared with the healthy control rats (n=6). The diabetic rats also had augmented ratios of 20:3n-6/20:4n-6 fatty acids, owing to diminished activity of Delta-5 desaturase, an insulin-permissive enzyme, in the liver. Melatonin administration to OLETF rats reduced the hypertriglyceridemia (-39%, P &lt; 0.05), hyperinsulinemia (-33%, P &lt; 0.01) and hyperleptinemia (-43%, P &lt; 0.01), and restored hepatic Delta-5 desaturase activity (148%, P &lt; 0.005). This resulted in a return to normal ratios of 20:3n-6/20:4n-6 fatty acids in plasma and hepatic lipids. There was a significant correlation (r=0.64, P &lt; 0.005) between plasma levels of insulin and the ratios of 20:3n-6/20:4n-6 in plasma phospholipids of all rats in the three groups. Thus, subcutaneous implantation of a melatonin-releasing pellet thus resulted in improved lipid metabolism in diabetic rats, probably through restored insulin resistance.", "author" : [ { "dropping-particle" : "", "family" : "Nishida", "given" : "Shigeru", "non-dropping-particle" : "", "parse-names" : false, "suffix" : "" }, { "dropping-particle" : "", "family" : "Segawa", "given" : "Toshiko", "non-dropping-particle" : "", "parse-names" : false, "suffix" : "" }, { "dropping-particle" : "", "family" : "Murai", "given" : "Ichiro", "non-dropping-particle" : "", "parse-names" : false, "suffix" : "" }, { "dropping-particle" : "", "family" : "Nakagawa", "given" : "Shigeki", "non-dropping-particle" : "", "parse-names" : false, "suffix" : "" } ], "container-title" : "Journal of Pineal Research", "id" : "ITEM-2", "issue" : "1", "issued" : { "date-parts" : [ [ "2002" ] ] }, "page" : "26-33", "title" : "Long-term melatonin administration reduces hyperinsulinemia and improves the altered fatty-acid compositions in type 2 diabetic rats via the restoration of Delta-5 desaturase activity.", "type" : "article-journal", "volume" : "32" }, "uris" : [ "http://www.mendeley.com/documents/?uuid=a084e7ba-1c8f-4e2b-873c-6e9c39848ff7" ] } ], "mendeley" : { "formattedCitation" : "(345,346)", "plainTextFormattedCitation" : "(345,346)", "previouslyFormattedCitation" : "(345,346)"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45,346)</w:t>
            </w:r>
            <w:r w:rsidRPr="00274D27">
              <w:rPr>
                <w:rFonts w:ascii="Times New Roman" w:eastAsia="Times New Roman" w:hAnsi="Times New Roman" w:cs="Times New Roman"/>
                <w:color w:val="000000"/>
                <w:szCs w:val="22"/>
                <w:lang w:eastAsia="en-IN"/>
              </w:rPr>
              <w:fldChar w:fldCharType="end"/>
            </w:r>
          </w:p>
        </w:tc>
        <w:tc>
          <w:tcPr>
            <w:tcW w:w="35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3B49E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s0</w:t>
            </w:r>
            <w:r w:rsidR="003B49E2">
              <w:rPr>
                <w:rFonts w:ascii="Times New Roman" w:eastAsia="Times New Roman" w:hAnsi="Times New Roman" w:cs="Times New Roman"/>
                <w:color w:val="000000"/>
                <w:szCs w:val="22"/>
                <w:lang w:eastAsia="en-IN"/>
              </w:rPr>
              <w:fldChar w:fldCharType="begin" w:fldLock="1"/>
            </w:r>
            <w:r w:rsidR="003B49E2">
              <w:rPr>
                <w:rFonts w:ascii="Times New Roman" w:eastAsia="Times New Roman" w:hAnsi="Times New Roman" w:cs="Times New Roman"/>
                <w:color w:val="000000"/>
                <w:szCs w:val="22"/>
                <w:lang w:eastAsia="en-IN"/>
              </w:rPr>
              <w:instrText>ADDIN CSL_CITATION { "citationItems" : [ { "id" : "ITEM-1", "itemData" : { "DOI" : "10.1385/ENDO:21:2:163", "ISSN" : "1355-008X", "PMID" : "12897381", "abstract" : "We previously demonstrated that daily melatonin administration to middle-aged rats to restore youthful plasma melatonin levels also decreased body weight, visceral fat, plasma leptin, and plasma insulin to more youthful levels, without detectable changes in consumption of chow diet. We now evaluate: (a) whether melatonin alters consumption of a more precisely quantifiable liquid diet similar in high-fat content to the typical American diet; (b) differences between melatonin-induced endocrine responses in the fasted vs fed state; and (c) time course of these responses. Ten-month-old male Sprague- Dawley rats received liquid diet containing either 0.2 micro g/mL melatonin (MELATONIN) or vehicle (CONTROL) (n = 14/treatment); the diet was available throughout each night, but was removed for the final 10 h of each daytime. MELATONIN rats gained 4% body weight during the first 2 wk and then stabilized, whereas CONTROL rats continued to gain for an additional week, achieving 8% gain (p &lt; 0.05 vs MELATONIN). During the first 3 wk, afternoon tail-blood leptin, but not insulin, levels decreased in melatonin-treated rats (p &lt; 0.05 vs CONTROL). After 8 wk, half of the rats were killed at the midpoint of the dark period (NIGHT; fed) and half at the end of the light period (DAYTIME; fasted). NIGHT but not DAYTIME plasma leptin levels were decreased in MELATONIN rats, whereas DAYTIME but not NIGHT plasma insulin levels were decreased (p &lt; 0.05 vs CONTROL). Melatonin treatment did not alter cumulative food consumption. Thus, melatonin decreased weight gain in response to high-fat diet, decreased plasma leptin levels within 3 wk-before decreasing plasma insulin-and exerted these metabolic effects independent of total food consumption.", "author" : [ { "dropping-particle" : "", "family" : "Puchalski", "given" : "Stephaney S", "non-dropping-particle" : "", "parse-names" : false, "suffix" : "" }, { "dropping-particle" : "", "family" : "Green", "given" : "Jill N", "non-dropping-particle" : "", "parse-names" : false, "suffix" : "" }, { "dropping-particle" : "", "family" : "Rasmussen", "given" : "Dennis D", "non-dropping-particle" : "", "parse-names" : false, "suffix" : "" } ], "container-title" : "Endocrine", "id" : "ITEM-1", "issue" : "2", "issued" : { "date-parts" : [ [ "2003", "7" ] ] }, "page" : "163-7", "title" : "Melatonin effect on rat body weight regulation in response to high-fat diet at middle age.", "type" : "article-journal", "volume" : "21" }, "uris" : [ "http://www.mendeley.com/documents/?uuid=32ed6bae-2a8e-4476-981b-47b2a22d1e73" ] }, { "id" : "ITEM-2", "itemData" : { "abstract" : "Human and rat pineal melatonin secretion decline with aging, whereas visceral fat and plasma insulin levels increase. Melatonin modulates fat metabolism in some mammalian species, so these aging-associated melatonin, fat and insulin changes could be functionally related. Accordingly, we investigated the effects of daily melatonin supplementation to male Sprague-Dawley rats, starting at middle age (10 months) and continuing into old age (22 months). Melatonin was added to the drinking water (92% of which was consumed at night) at a dosage (4 microg/ml) previously reported to attenuate the aging-associated decrease in survival rate in male rats, as well as at a 10-fold lower dosage. The higher dosage produced nocturnal plasma melatonin levels in middle-aged rats which were 15-fold higher than in young (4 months) rats; nocturnal plasma melatonin levels in middle-aged rats receiving the lower dosage were not significantly different from young or middle-aged controls. Relative (% of body wt) retroperitoneal and epididymal fat, as well as plasma insulin and leptin levels, were all significantly increased at middle age when compared to young rats. All were restored within 10 weeks to youthful (4 month) levels in response to both dosages of melatonin. Continued treatment until old age maintained suppression of visceral (retroperitoneal + epididymal) fat levels. Plasma corticosterone and total thyroxine (T4) levels were not significantly altered by aging or melatonin treatment. Plasma testosterone, insulin-like growth factor I (IGF-I) and total triiodothyronine (T3) decreased by middle age; these aging-associated decreases were not significantly altered by melatonin treatment. Thus, visceral fat, insulin and leptin responses to melatonin administration may be independent of marked changes in gonadal, thyroid, adrenal or somatotropin regulation. Since increased visceral fat is associated with increased insulin resistance, diabetes, and cardiovascular disease, these results suggest that appropriate melatonin supplementation may potentially provide prophylaxis or therapy for some prominent pathologies associated with aging.", "author" : [ { "dropping-particle" : "", "family" : "Rasmussen", "given" : "Dennis D", "non-dropping-particle" : "", "parse-names" : false, "suffix" : "" }, { "dropping-particle" : "", "family" : "Boldt", "given" : "Brian M", "non-dropping-particle" : "", "parse-names" : false, "suffix" : "" }, { "dropping-particle" : "", "family" : "Wilkinson", "given" : "Charles W", "non-dropping-particle" : "", "parse-names" : false, "suffix" : "" }, { "dropping-particle" : "", "family" : "Yellon", "given" : "Steven M", "non-dropping-particle" : "", "parse-names" : false, "suffix" : "" }, { "dropping-particle" : "", "family" : "Matsumoto", "given" : "Alvin M", "non-dropping-particle" : "", "parse-names" : false, "suffix" : "" } ], "container-title" : "Endocrinology", "id" : "ITEM-2", "issue" : "2", "issued" : { "date-parts" : [ [ "1999" ] ] }, "page" : "1009-12", "title" : "Daily melatonin administration at middle age suppresses male rat visceral fat, plasma leptin and plasma insulin to youthful levls", "type" : "article-journal", "volume" : "140" }, "uris" : [ "http://www.mendeley.com/documents/?uuid=65e81d28-72ec-4bd1-b183-a84c0fea564a" ] }, { "id" : "ITEM-3", "itemData" : { "abstract" : "The objective of this study was to investigate the effect of long-term melatonin administration on plasma levels of triglycerides, insulin and leptin, and on the fatty-acid metabolism of plasma and hepatic lipids in type 2 diabetic rats. Otsuka Long-Evans Tokushima Fatty (OLETF) rats, an animal model of type 2 diabetes mellitus, were divided into two groups: one untreated (n=6), and one implanted with time-releasing melatonin pellets (1.1 mg/day for 30 wk) under the abdominal skin (n=6). Age-matched Long-Evans Tokushima Otsuka (LETO) rats (n=6) were used as healthy controls. The untreated diabetic rats had the increased plasma levels of triglycerides, cholesterol, insulin and leptin at 35 wk, as compared with the healthy control rats (n=6). The diabetic rats also had augmented ratios of 20:3n-6/20:4n-6 fatty acids, owing to diminished activity of Delta-5 desaturase, an insulin-permissive enzyme, in the liver. Melatonin administration to OLETF rats reduced the hypertriglyceridemia (-39%, P &lt; 0.05), hyperinsulinemia (-33%, P &lt; 0.01) and hyperleptinemia (-43%, P &lt; 0.01), and restored hepatic Delta-5 desaturase activity (148%, P &lt; 0.005). This resulted in a return to normal ratios of 20:3n-6/20:4n-6 fatty acids in plasma and hepatic lipids. There was a significant correlation (r=0.64, P &lt; 0.005) between plasma levels of insulin and the ratios of 20:3n-6/20:4n-6 in plasma phospholipids of all rats in the three groups. Thus, subcutaneous implantation of a melatonin-releasing pellet thus resulted in improved lipid metabolism in diabetic rats, probably through restored insulin resistance.", "author" : [ { "dropping-particle" : "", "family" : "Nishida", "given" : "Shigeru", "non-dropping-particle" : "", "parse-names" : false, "suffix" : "" }, { "dropping-particle" : "", "family" : "Segawa", "given" : "Toshiko", "non-dropping-particle" : "", "parse-names" : false, "suffix" : "" }, { "dropping-particle" : "", "family" : "Murai", "given" : "Ichiro", "non-dropping-particle" : "", "parse-names" : false, "suffix" : "" }, { "dropping-particle" : "", "family" : "Nakagawa", "given" : "Shigeki", "non-dropping-particle" : "", "parse-names" : false, "suffix" : "" } ], "container-title" : "Journal of Pineal Research", "id" : "ITEM-3", "issue" : "1", "issued" : { "date-parts" : [ [ "2002" ] ] }, "page" : "26-33", "title" : "Long-term melatonin administration reduces hyperinsulinemia and improves the altered fatty-acid compositions in type 2 diabetic rats via the restoration of Delta-5 desaturase activity.", "type" : "article-journal", "volume" : "32" }, "uris" : [ "http://www.mendeley.com/documents/?uuid=a084e7ba-1c8f-4e2b-873c-6e9c39848ff7" ] }, { "id" : "ITEM-4", "itemData" : { "ISSN" : "0013-7227", "PMID" : "10650927", "abstract" : "Pineal melatonin secretion declines with aging, whereas visceral fat, plasma insulin, and plasma leptin tend to increase. We have previously demonstrated that daily melatonin administration at middle age suppressed male rat intraabdominal visceral fat, plasma leptin, and plasma insulin to youthful levels; the current study was designed to begin investigating mechanisms that mediate these responses. Melatonin (0.4 microg/ml) or vehicle was administered in the drinking water of 10-month-old male Sprague Dawley rats (18/treatment) for 12 weeks. Half (9/treatment) were then killed, and the other half were submitted to cross-over treatment for an additional 12 weeks. Twelve weeks of melatonin treatment decreased (P&lt;0.05) body weight (BW; by 7% relative to controls), relative intraabdominal adiposity (by 16%), plasma leptin (by 33%), and plasma insulin (by 25%) while increasing (P&lt;0.05) locomotor activity (by 19%), core body temperature (by 0.5 C), and morning plasma corticosterone (by 154%), restoring each of these parameters toward more youthful levels. Food intake and total body fat were not changed by melatonin treatment. Melatonin-treated rats that were then crossed over to control treatment for a further 12 weeks gained BW, whereas control rats that were crossed to melatonin treatment lost BW, but food intake did not change in either group. Feed efficiency (grams of BW change per g cumulative food intake), a measure of metabolic function, was negative in melatonin-treated rats and positive in control rats before cross-over (P&lt;0.001); this relationship was reversed after cross-over (P&lt;0.001). Thus, melatonin treatment in middle age decreased BW, intraabdominal adiposity, plasma insulin, and plasma leptin, without altering food intake or total adiposity. These results suggest that the decrease in endogenous melatonin with aging may alter metabolism and physical activity, resulting in increased BW, visceral adiposity, and associated detrimental metabolic consequences.", "author" : [ { "dropping-particle" : "", "family" : "Wolden-Hanson", "given" : "T", "non-dropping-particle" : "", "parse-names" : false, "suffix" : "" }, { "dropping-particle" : "", "family" : "Mitton", "given" : "D R", "non-dropping-particle" : "", "parse-names" : false, "suffix" : "" }, { "dropping-particle" : "", "family" : "McCants", "given" : "R L", "non-dropping-particle" : "", "parse-names" : false, "suffix" : "" }, { "dropping-particle" : "", "family" : "Yellon", "given" : "S M", "non-dropping-particle" : "", "parse-names" : false, "suffix" : "" }, { "dropping-particle" : "", "family" : "Wilkinson", "given" : "C W", "non-dropping-particle" : "", "parse-names" : false, "suffix" : "" }, { "dropping-particle" : "", "family" : "Matsumoto", "given" : "a M", "non-dropping-particle" : "", "parse-names" : false, "suffix" : "" }, { "dropping-particle" : "", "family" : "Rasmussen", "given" : "D D", "non-dropping-particle" : "", "parse-names" : false, "suffix" : "" } ], "container-title" : "Endocrinology", "id" : "ITEM-4", "issue" : "2", "issued" : { "date-parts" : [ [ "2000", "2" ] ] }, "page" : "487-97", "title" : "Daily melatonin administration to middle-aged male rats suppresses body weight, intraabdominal adiposity, and plasma leptin and insulin independent of food intake and total body fat.", "type" : "article-journal", "volume" : "141" }, "uris" : [ "http://www.mendeley.com/documents/?uuid=0caba626-65b9-44f6-8797-360d7f4a48db" ] } ], "mendeley" : { "formattedCitation" : "(339,340,345,346)", "plainTextFormattedCitation" : "(339,340,345,346)", "previouslyFormattedCitation" : "(339,340,345,346)" }, "properties" : { "noteIndex" : 0 }, "schema" : "https://github.com/citation-style-language/schema/raw/master/csl-citation.json" }</w:instrText>
            </w:r>
            <w:r w:rsidR="003B49E2">
              <w:rPr>
                <w:rFonts w:ascii="Times New Roman" w:eastAsia="Times New Roman" w:hAnsi="Times New Roman" w:cs="Times New Roman"/>
                <w:color w:val="000000"/>
                <w:szCs w:val="22"/>
                <w:lang w:eastAsia="en-IN"/>
              </w:rPr>
              <w:fldChar w:fldCharType="separate"/>
            </w:r>
            <w:r w:rsidR="003B49E2" w:rsidRPr="003B49E2">
              <w:rPr>
                <w:rFonts w:ascii="Times New Roman" w:eastAsia="Times New Roman" w:hAnsi="Times New Roman" w:cs="Times New Roman"/>
                <w:noProof/>
                <w:color w:val="000000"/>
                <w:szCs w:val="22"/>
                <w:lang w:eastAsia="en-IN"/>
              </w:rPr>
              <w:t>(339,340,345,346)</w:t>
            </w:r>
            <w:r w:rsidR="003B49E2">
              <w:rPr>
                <w:rFonts w:ascii="Times New Roman" w:eastAsia="Times New Roman" w:hAnsi="Times New Roman" w:cs="Times New Roman"/>
                <w:color w:val="000000"/>
                <w:szCs w:val="22"/>
                <w:lang w:eastAsia="en-IN"/>
              </w:rPr>
              <w:fldChar w:fldCharType="end"/>
            </w:r>
          </w:p>
        </w:tc>
        <w:tc>
          <w:tcPr>
            <w:tcW w:w="28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pgl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210/en.2003-0693", "ISSN" : "0013-7227", "PMID" : "12970162", "abstract" : "Melatonin is involved in the regulation of seasonal obesity in various species, including some rodents. This involvement has been demonstrated in nonphotoperiodic rodents like rats, but only in models of enhanced body weight such as genetically obese or middle-aged rats. The aim of this investigation was to determine the effects of melatonin on body weight and metabolic parameters in a model closer to that observed in Western populations, i.e. Sprague Dawley rats fed a high-fat diet. They were treated for 3 wk with melatonin (30 mg/kg) 4 h after lights-on [Zeitgeber time (ZT) 4] or 1 h before lights-out (ZT11). Given at ZT11, melatonin decreased body weight gain and feed efficiency by half. Melatonin had no effect on plasma insulin level, but it decreased plasma glucose (13%), leptin (28%), and triglyceride (28%) levels. Furthermore, in pinealectomized high-fat diet rats, body weight gain and feed efficiency were increased 4 wk after surgery. Adipose tissue weight, insulinemia, and glycemia had a tendency to increase. Treatment with melatonin prevented in part these changes. These data demonstrate that melatonin may act as a regulator of body weight in a model of obesity and may prevent some of the side effects on glucose homeostasis such as decreased insulin sensitivity.", "author" : [ { "dropping-particle" : "", "family" : "Prunet-Marcassus", "given" : "B\u00e9n\u00e9dicte", "non-dropping-particle" : "", "parse-names" : false, "suffix" : "" }, { "dropping-particle" : "", "family" : "Desbazeille", "given" : "Mathieu", "non-dropping-particle" : "", "parse-names" : false, "suffix" : "" }, { "dropping-particle" : "", "family" : "Bros", "given" : "Arnaud", "non-dropping-particle" : "", "parse-names" : false, "suffix" : "" }, { "dropping-particle" : "", "family" : "Louche", "given" : "Katie", "non-dropping-particle" : "", "parse-names" : false, "suffix" : "" }, { "dropping-particle" : "", "family" : "Delagrange", "given" : "Philippe", "non-dropping-particle" : "", "parse-names" : false, "suffix" : "" }, { "dropping-particle" : "", "family" : "Renard", "given" : "Pierre", "non-dropping-particle" : "", "parse-names" : false, "suffix" : "" }, { "dropping-particle" : "", "family" : "Casteilla", "given" : "Louis", "non-dropping-particle" : "", "parse-names" : false, "suffix" : "" }, { "dropping-particle" : "", "family" : "P\u00e9nicaud", "given" : "Luc", "non-dropping-particle" : "", "parse-names" : false, "suffix" : "" } ], "container-title" : "Endocrinology", "id" : "ITEM-1", "issue" : "12", "issued" : { "date-parts" : [ [ "2003", "12" ] ] }, "page" : "5347-52", "title" : "Melatonin reduces body weight gain in Sprague Dawley rats with diet-induced obesity.", "type" : "article-journal", "volume" : "144" }, "uris" : [ "http://www.mendeley.com/documents/?uuid=5c71c923-f285-493a-b7df-f28993fd23f7" ] } ], "mendeley" : { "formattedCitation" : "(338)", "plainTextFormattedCitation" : "(338)", "previouslyFormattedCitation" : "(338)"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38)</w:t>
            </w:r>
            <w:r w:rsidRPr="00274D27">
              <w:rPr>
                <w:rFonts w:ascii="Times New Roman" w:eastAsia="Times New Roman" w:hAnsi="Times New Roman" w:cs="Times New Roman"/>
                <w:color w:val="000000"/>
                <w:szCs w:val="22"/>
                <w:lang w:eastAsia="en-IN"/>
              </w:rPr>
              <w:fldChar w:fldCharType="end"/>
            </w:r>
          </w:p>
        </w:tc>
        <w:tc>
          <w:tcPr>
            <w:tcW w:w="26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tri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210/en.2003-0693", "ISSN" : "0013-7227", "PMID" : "12970162", "abstract" : "Melatonin is involved in the regulation of seasonal obesity in various species, including some rodents. This involvement has been demonstrated in nonphotoperiodic rodents like rats, but only in models of enhanced body weight such as genetically obese or middle-aged rats. The aim of this investigation was to determine the effects of melatonin on body weight and metabolic parameters in a model closer to that observed in Western populations, i.e. Sprague Dawley rats fed a high-fat diet. They were treated for 3 wk with melatonin (30 mg/kg) 4 h after lights-on [Zeitgeber time (ZT) 4] or 1 h before lights-out (ZT11). Given at ZT11, melatonin decreased body weight gain and feed efficiency by half. Melatonin had no effect on plasma insulin level, but it decreased plasma glucose (13%), leptin (28%), and triglyceride (28%) levels. Furthermore, in pinealectomized high-fat diet rats, body weight gain and feed efficiency were increased 4 wk after surgery. Adipose tissue weight, insulinemia, and glycemia had a tendency to increase. Treatment with melatonin prevented in part these changes. These data demonstrate that melatonin may act as a regulator of body weight in a model of obesity and may prevent some of the side effects on glucose homeostasis such as decreased insulin sensitivity.", "author" : [ { "dropping-particle" : "", "family" : "Prunet-Marcassus", "given" : "B\u00e9n\u00e9dicte", "non-dropping-particle" : "", "parse-names" : false, "suffix" : "" }, { "dropping-particle" : "", "family" : "Desbazeille", "given" : "Mathieu", "non-dropping-particle" : "", "parse-names" : false, "suffix" : "" }, { "dropping-particle" : "", "family" : "Bros", "given" : "Arnaud", "non-dropping-particle" : "", "parse-names" : false, "suffix" : "" }, { "dropping-particle" : "", "family" : "Louche", "given" : "Katie", "non-dropping-particle" : "", "parse-names" : false, "suffix" : "" }, { "dropping-particle" : "", "family" : "Delagrange", "given" : "Philippe", "non-dropping-particle" : "", "parse-names" : false, "suffix" : "" }, { "dropping-particle" : "", "family" : "Renard", "given" : "Pierre", "non-dropping-particle" : "", "parse-names" : false, "suffix" : "" }, { "dropping-particle" : "", "family" : "Casteilla", "given" : "Louis", "non-dropping-particle" : "", "parse-names" : false, "suffix" : "" }, { "dropping-particle" : "", "family" : "P\u00e9nicaud", "given" : "Luc", "non-dropping-particle" : "", "parse-names" : false, "suffix" : "" } ], "container-title" : "Endocrinology", "id" : "ITEM-1", "issue" : "12", "issued" : { "date-parts" : [ [ "2003", "12" ] ] }, "page" : "5347-52", "title" : "Melatonin reduces body weight gain in Sprague Dawley rats with diet-induced obesity.", "type" : "article-journal", "volume" : "144" }, "uris" : [ "http://www.mendeley.com/documents/?uuid=5c71c923-f285-493a-b7df-f28993fd23f7" ] }, { "id" : "ITEM-2", "itemData" : { "abstract" : "The objective of this study was to investigate the effect of long-term melatonin administration on plasma levels of triglycerides, insulin and leptin, and on the fatty-acid metabolism of plasma and hepatic lipids in type 2 diabetic rats. Otsuka Long-Evans Tokushima Fatty (OLETF) rats, an animal model of type 2 diabetes mellitus, were divided into two groups: one untreated (n=6), and one implanted with time-releasing melatonin pellets (1.1 mg/day for 30 wk) under the abdominal skin (n=6). Age-matched Long-Evans Tokushima Otsuka (LETO) rats (n=6) were used as healthy controls. The untreated diabetic rats had the increased plasma levels of triglycerides, cholesterol, insulin and leptin at 35 wk, as compared with the healthy control rats (n=6). The diabetic rats also had augmented ratios of 20:3n-6/20:4n-6 fatty acids, owing to diminished activity of Delta-5 desaturase, an insulin-permissive enzyme, in the liver. Melatonin administration to OLETF rats reduced the hypertriglyceridemia (-39%, P &lt; 0.05), hyperinsulinemia (-33%, P &lt; 0.01) and hyperleptinemia (-43%, P &lt; 0.01), and restored hepatic Delta-5 desaturase activity (148%, P &lt; 0.005). This resulted in a return to normal ratios of 20:3n-6/20:4n-6 fatty acids in plasma and hepatic lipids. There was a significant correlation (r=0.64, P &lt; 0.005) between plasma levels of insulin and the ratios of 20:3n-6/20:4n-6 in plasma phospholipids of all rats in the three groups. Thus, subcutaneous implantation of a melatonin-releasing pellet thus resulted in improved lipid metabolism in diabetic rats, probably through restored insulin resistance.", "author" : [ { "dropping-particle" : "", "family" : "Nishida", "given" : "Shigeru", "non-dropping-particle" : "", "parse-names" : false, "suffix" : "" }, { "dropping-particle" : "", "family" : "Segawa", "given" : "Toshiko", "non-dropping-particle" : "", "parse-names" : false, "suffix" : "" }, { "dropping-particle" : "", "family" : "Murai", "given" : "Ichiro", "non-dropping-particle" : "", "parse-names" : false, "suffix" : "" }, { "dropping-particle" : "", "family" : "Nakagawa", "given" : "Shigeki", "non-dropping-particle" : "", "parse-names" : false, "suffix" : "" } ], "container-title" : "Journal of Pineal Research", "id" : "ITEM-2", "issue" : "1", "issued" : { "date-parts" : [ [ "2002" ] ] }, "page" : "26-33", "title" : "Long-term melatonin administration reduces hyperinsulinemia and improves the altered fatty-acid compositions in type 2 diabetic rats via the restoration of Delta-5 desaturase activity.", "type" : "article-journal", "volume" : "32" }, "uris" : [ "http://www.mendeley.com/documents/?uuid=a084e7ba-1c8f-4e2b-873c-6e9c39848ff7" ] } ], "mendeley" : { "formattedCitation" : "(338,346)", "plainTextFormattedCitation" : "(338,346)", "previouslyFormattedCitation" : "(338,346)"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38,346)</w:t>
            </w:r>
            <w:r w:rsidRPr="00274D27">
              <w:rPr>
                <w:rFonts w:ascii="Times New Roman" w:eastAsia="Times New Roman" w:hAnsi="Times New Roman" w:cs="Times New Roman"/>
                <w:color w:val="000000"/>
                <w:szCs w:val="22"/>
                <w:lang w:eastAsia="en-IN"/>
              </w:rPr>
              <w:fldChar w:fldCharType="end"/>
            </w:r>
          </w:p>
        </w:tc>
        <w:tc>
          <w:tcPr>
            <w:tcW w:w="22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6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Muscle Strength/ Muscle Mass</w:t>
            </w:r>
          </w:p>
        </w:tc>
        <w:tc>
          <w:tcPr>
            <w:tcW w:w="200" w:type="pct"/>
            <w:tcBorders>
              <w:top w:val="nil"/>
              <w:left w:val="nil"/>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msl</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gr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249/MSS.0b013e3181df16d9.Strength", "abstract" : "Introduction\u2014Data are limited on the metabolic effects of resistance exercise (strength training) in adolescents. Purpose\u2014The objective of this study was to determine whether a controlled resistance exercise program without dietary intervention or weight loss, reduces body fat accumulation, increases lean body mass, and improves insulin sensitivity and glucose metabolism in sedentary obese Hispanic adolescents. Methods\u2014Twelve obese adolescents (15.5\u00b10.5y; 35.3 \u00b10.8kg/m2 ;40.8\u00b11.5% body fat), completed a 12 wk resistance exercise program (2\u00d71h/wk, exercising all major muscle groups). At baseline and completion of the program, body composition was measured by DXA, abdominal fat distribution by Magnetic Resonance Imaging, hepatic and intramyocellular fat by Magnetic Resonance Spectroscopy, peripheral insulin sensitivity by the Stable Labeled IV Glucose Tolerance Test and hepatic insulin sensitivity by the Hepatic Insulin Sensitivity Index =1000/(GPR*fasting insulin). Glucose production rate (GPR), gluconeogenesis and glycogenolysis were quantified using Stable Isotope-Gas Chromatography/Mass Spectrometry techniques. Results\u2014All participants were normoglycemic. The exercise program resulted in significant strength gain in both upper and lower body muscle groups. Body weight increased from 97.0\u00b13.8 to 99.6\u00b14.2 kg (p&lt;0.01). The major part (~80%) was accounted for by increased lean body mass (55.7 \u00b12.8 to 57.9\u00b13.0 kg; p\u22640.01).Total, visceral, hepatic and intramyocellular fat content remained unchanged. Hepatic insulin sensitivity increased by 24\u00b19% (p&lt;0.05), while peripheral insulin sensitivity did not change significantly. GPR decreased by 8\u00b11% (p&lt;0.01) due to a 12\u00b15% decrease in glycogenolysis (p&lt;0.05)", "author" : [ { "dropping-particle" : "Van Der", "family" : "Heijden", "given" : "Gert-jan", "non-dropping-particle" : "", "parse-names" : false, "suffix" : "" }, { "dropping-particle" : "", "family" : "Wang", "given" : "Zhiyue J", "non-dropping-particle" : "", "parse-names" : false, "suffix" : "" }, { "dropping-particle" : "", "family" : "Chu", "given" : "Zili", "non-dropping-particle" : "", "parse-names" : false, "suffix" : "" }, { "dropping-particle" : "", "family" : "Toffolo", "given" : "Gianna", "non-dropping-particle" : "", "parse-names" : false, "suffix" : "" }, { "dropping-particle" : "", "family" : "Manesso", "given" : "Erica", "non-dropping-particle" : "", "parse-names" : false, "suffix" : "" }, { "dropping-particle" : "", "family" : "Sauer", "given" : "Pieter J J", "non-dropping-particle" : "", "parse-names" : false, "suffix" : "" }, { "dropping-particle" : "", "family" : "Sunehag", "given" : "Agneta L", "non-dropping-particle" : "", "parse-names" : false, "suffix" : "" } ], "container-title" : "Medicine and Science in Sports and Exercise", "id" : "ITEM-1", "issue" : "11", "issued" : { "date-parts" : [ [ "2010" ] ] }, "note" : "Increased activity was infered as increased aggression here. hence, msl - agr1", "page" : "1973-1980", "title" : "Strength Exercise Improves Muscle Mass and Hepatic Insulin Sensitivity in Obese Youth", "type" : "article-journal", "volume" : "42" }, "uris" : [ "http://www.mendeley.com/documents/?uuid=13836b3c-bb3f-4167-91de-73c9634729b2" ] } ], "mendeley" : { "formattedCitation" : "(347)", "plainTextFormattedCitation" : "(347)", "previouslyFormattedCitation" : "(347)"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47)</w:t>
            </w:r>
            <w:r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a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249/MSS.0b013e3181df16d9.Strength", "abstract" : "Introduction\u2014Data are limited on the metabolic effects of resistance exercise (strength training) in adolescents. Purpose\u2014The objective of this study was to determine whether a controlled resistance exercise program without dietary intervention or weight loss, reduces body fat accumulation, increases lean body mass, and improves insulin sensitivity and glucose metabolism in sedentary obese Hispanic adolescents. Methods\u2014Twelve obese adolescents (15.5\u00b10.5y; 35.3 \u00b10.8kg/m2 ;40.8\u00b11.5% body fat), completed a 12 wk resistance exercise program (2\u00d71h/wk, exercising all major muscle groups). At baseline and completion of the program, body composition was measured by DXA, abdominal fat distribution by Magnetic Resonance Imaging, hepatic and intramyocellular fat by Magnetic Resonance Spectroscopy, peripheral insulin sensitivity by the Stable Labeled IV Glucose Tolerance Test and hepatic insulin sensitivity by the Hepatic Insulin Sensitivity Index =1000/(GPR*fasting insulin). Glucose production rate (GPR), gluconeogenesis and glycogenolysis were quantified using Stable Isotope-Gas Chromatography/Mass Spectrometry techniques. Results\u2014All participants were normoglycemic. The exercise program resulted in significant strength gain in both upper and lower body muscle groups. Body weight increased from 97.0\u00b13.8 to 99.6\u00b14.2 kg (p&lt;0.01). The major part (~80%) was accounted for by increased lean body mass (55.7 \u00b12.8 to 57.9\u00b13.0 kg; p\u22640.01).Total, visceral, hepatic and intramyocellular fat content remained unchanged. Hepatic insulin sensitivity increased by 24\u00b19% (p&lt;0.05), while peripheral insulin sensitivity did not change significantly. GPR decreased by 8\u00b11% (p&lt;0.01) due to a 12\u00b15% decrease in glycogenolysis (p&lt;0.05)", "author" : [ { "dropping-particle" : "Van Der", "family" : "Heijden", "given" : "Gert-jan", "non-dropping-particle" : "", "parse-names" : false, "suffix" : "" }, { "dropping-particle" : "", "family" : "Wang", "given" : "Zhiyue J", "non-dropping-particle" : "", "parse-names" : false, "suffix" : "" }, { "dropping-particle" : "", "family" : "Chu", "given" : "Zili", "non-dropping-particle" : "", "parse-names" : false, "suffix" : "" }, { "dropping-particle" : "", "family" : "Toffolo", "given" : "Gianna", "non-dropping-particle" : "", "parse-names" : false, "suffix" : "" }, { "dropping-particle" : "", "family" : "Manesso", "given" : "Erica", "non-dropping-particle" : "", "parse-names" : false, "suffix" : "" }, { "dropping-particle" : "", "family" : "Sauer", "given" : "Pieter J J", "non-dropping-particle" : "", "parse-names" : false, "suffix" : "" }, { "dropping-particle" : "", "family" : "Sunehag", "given" : "Agneta L", "non-dropping-particle" : "", "parse-names" : false, "suffix" : "" } ], "container-title" : "Medicine and Science in Sports and Exercise", "id" : "ITEM-1", "issue" : "11", "issued" : { "date-parts" : [ [ "2010" ] ] }, "note" : "Increased activity was infered as increased aggression here. hence, msl - agr1", "page" : "1973-1980", "title" : "Strength Exercise Improves Muscle Mass and Hepatic Insulin Sensitivity in Obese Youth", "type" : "article-journal", "volume" : "42" }, "uris" : [ "http://www.mendeley.com/documents/?uuid=13836b3c-bb3f-4167-91de-73c9634729b2" ] } ], "mendeley" : { "formattedCitation" : "(347)", "plainTextFormattedCitation" : "(347)", "previouslyFormattedCitation" : "(347)"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47)</w:t>
            </w:r>
            <w:r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r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During \u201cnondamaging\u201d exercise, skeletal muscle markedly releases interleukin (IL)-6, and it has been suggested that one biological role of this phenomenon is to inhibit the production of tumor necrosis factor (TNF)-\u03b1, which is known to cause pathogenesis such as insulin resistance and atherosclerosis. To test this hypothesis, we performed three experiments in which eight healthy males either rested (CON), rode a bicycle for 3 h (EX), or were infused with recombinant human IL-6 (rhIL-6) for 3 h while they rested. After 2.5 h, the volunteers received a bolus of Escherichia coli lipopolysaccharide endotoxin (0.06 ng/kg) i.v. to induce low-grade inflammation. In CON, plasma TNF-\u03b1 increased significantly in response to endotoxin. In contrast, during EX, which resulted in elevated IL-6, and rhIL-6, the endotoxin-induced increase in TNF-\u03b1 was totally attenuated. In conclusion, physical exercise and rhIL-6 infusion at physiological concentrations inhibit endotoxin-induced TNF-\u03b1 production in humans. Hence, these data provide the first experimental evidence that physical activity mediates antiinflammatory activity and suggest that the mechanism include IL-6, which is produced by and released from exercising muscles.", "author" : [ { "dropping-particle" : "", "family" : "Starkie", "given" : "Rebecca", "non-dropping-particle" : "", "parse-names" : false, "suffix" : "" }, { "dropping-particle" : "", "family" : "Ostrowski", "given" : "Sisse Rye", "non-dropping-particle" : "", "parse-names" : false, "suffix" : "" }, { "dropping-particle" : "", "family" : "Jauffred", "given" : "Sune", "non-dropping-particle" : "", "parse-names" : false, "suffix" : "" }, { "dropping-particle" : "", "family" : "Febbraio", "given" : "Mark", "non-dropping-particle" : "", "parse-names" : false, "suffix" : "" }, { "dropping-particle" : "", "family" : "Pedersen", "given" : "Bente Klarlund", "non-dropping-particle" : "", "parse-names" : false, "suffix" : "" } ], "container-title" : "FASEB journal : official publication of the Federation of American Societies for Experimental Biology", "id" : "ITEM-1", "issue" : "8", "issued" : { "date-parts" : [ [ "2003" ] ] }, "page" : "884-6", "title" : "Exercise and IL-6 infusion inhibit endotoxin-induced TNF- \u03b1 production in humans", "type" : "article-journal", "volume" : "17" }, "uris" : [ "http://www.mendeley.com/documents/?uuid=bcd06b6a-313d-4c19-918f-33d4c58c378c" ] } ], "mendeley" : { "formattedCitation" : "(299)", "plainTextFormattedCitation" : "(299)", "previouslyFormattedCitation" : "(299)"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99)</w:t>
            </w:r>
            <w:r w:rsidRPr="00274D27">
              <w:rPr>
                <w:rFonts w:ascii="Times New Roman" w:eastAsia="Times New Roman" w:hAnsi="Times New Roman" w:cs="Times New Roman"/>
                <w:color w:val="000000"/>
                <w:szCs w:val="22"/>
                <w:lang w:eastAsia="en-IN"/>
              </w:rPr>
              <w:fldChar w:fldCharType="end"/>
            </w:r>
          </w:p>
        </w:tc>
        <w:tc>
          <w:tcPr>
            <w:tcW w:w="3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0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5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Myostatin</w:t>
            </w:r>
            <w:proofErr w:type="spellEnd"/>
          </w:p>
        </w:tc>
        <w:tc>
          <w:tcPr>
            <w:tcW w:w="200" w:type="pct"/>
            <w:tcBorders>
              <w:top w:val="nil"/>
              <w:left w:val="nil"/>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myo</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msl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73/pnas.0408729102", "ISSN" : "0027-8424", "PMID" : "15699335", "abstract" : "Myostatin is an endogenous inhibitor of muscle conserved across diverse species. In the absence of myostatin, there is massive muscle growth in mice, cattle, and humans. Previous studies in the mdx mouse model of muscular dystrophy demonstrate that inhibiting myostatin attenuates several features of dystrophic muscle. These findings have encouraged the development of human therapies to block myostatin. However, little is known of the long-term effects on muscle of myostatin blockade. To evaluate potential sequelae from the prolonged absence of myostatin, senescent myostatin null (mstn-/-) mice were studied. Senescent mstn-/- mice continue to have normal muscle with increased mass and strength relative to controls. Muscles of senescent mstn-/- mice regenerate robustly from both chronic and acute injury. Early markers of regeneration are enhanced in the absence of myostatin, suggesting a mechanism for the attenuation of dystrophic features found in mdx mice lacking myostatin.", "author" : [ { "dropping-particle" : "", "family" : "Wagner", "given" : "Kathryn R", "non-dropping-particle" : "", "parse-names" : false, "suffix" : "" }, { "dropping-particle" : "", "family" : "Liu", "given" : "Xiaosong", "non-dropping-particle" : "", "parse-names" : false, "suffix" : "" }, { "dropping-particle" : "", "family" : "Chang", "given" : "Xiaoli", "non-dropping-particle" : "", "parse-names" : false, "suffix" : "" }, { "dropping-particle" : "", "family" : "Allen", "given" : "Ronald E", "non-dropping-particle" : "", "parse-names" : false, "suffix" : "" } ], "container-title" : "Proceedings of the National Academy of Sciences of the United States of America", "id" : "ITEM-1", "issue" : "7", "issued" : { "date-parts" : [ [ "2005", "3", "15" ] ] }, "page" : "2519-24", "title" : "Muscle regeneration in the prolonged absence of myostatin.", "type" : "article-journal", "volume" : "102" }, "uris" : [ "http://www.mendeley.com/documents/?uuid=d03518d1-3ae7-4114-addd-f374d2aae86f" ] }, { "id" : "ITEM-2", "itemData" : { "DOI" : "10.1073/pnas.151270098", "ISSN" : "0027-8424", "PMID" : "11459935", "abstract" : "Myostatin is a transforming growth factor-beta family member that acts as a negative regulator of skeletal muscle mass. To identify possible myostatin inhibitors that may have applications for promoting muscle growth, we investigated the regulation of myostatin signaling. Myostatin protein purified from mammalian cells consisted of a noncovalently held complex of the N-terminal propeptide and a disulfide-linked dimer of C-terminal fragments. The purified C-terminal myostatin dimer was capable of binding the activin type II receptors, Act RIIB and, to a lesser extent, Act RIIA. Binding of myostatin to Act RIIB could be inhibited by the activin-binding protein follistatin and, at higher concentrations, by the myostatin propeptide. To determine the functional significance of these interactions in vivo, we generated transgenic mice expressing high levels of the propeptide, follistatin, or a dominant-negative form of Act RIIB by using a skeletal muscle-specific promoter. Independent transgenic mouse lines for each construct exhibited dramatic increases in muscle mass comparable to those seen in myostatin knockout mice. Our findings suggest that the propeptide, follistatin, or other molecules that block signaling through this pathway may be useful agents for enhancing muscle growth for both human therapeutic and agricultural applications.", "author" : [ { "dropping-particle" : "", "family" : "Lee", "given" : "Se-Jin", "non-dropping-particle" : "", "parse-names" : false, "suffix" : "" }, { "dropping-particle" : "", "family" : "McPherron", "given" : "Alexandra C", "non-dropping-particle" : "", "parse-names" : false, "suffix" : "" } ], "container-title" : "Proceedings of the National Academy of Sciences of the United States of America", "id" : "ITEM-2", "issue" : "16", "issued" : { "date-parts" : [ [ "2001", "7", "31" ] ] }, "page" : "9306-11", "title" : "Regulation of myostatin activity and muscle growth.", "type" : "article-journal", "volume" : "98" }, "uris" : [ "http://www.mendeley.com/documents/?uuid=4f093b3b-f380-46e9-8fd5-6515b9168705" ] }, { "id" : "ITEM-3", "itemData" : { "DOI" : "10.1371/journal.pone.0000789", "ISSN" : "1932-6203", "PMID" : "17726519", "abstract" : "Myostatin is a transforming growth factor-beta family member that normally acts to limit skeletal muscle growth. Mice genetically engineered to lack myostatin activity have about twice the amount of muscle mass throughout the body, and similar effects are seen in cattle, sheep, dogs, and a human with naturally occurring loss-of-function mutations in the myostatin gene. Hence, there is considerable interest in developing agents capable of inhibiting myostatin activity for both agricultural and human therapeutic applications. We previously showed that the myostatin binding protein, follistatin, can induce dramatic increases in muscle mass when overexpressed as a transgene in mice. In order to determine whether this effect of follistatin results solely from inhibition of myostatin activity, I analyzed the effect of this transgene in myostatin-null mice. Mstn(-/-) mice carrying a follistatin transgene had about four times the muscle mass of wild type mice, demonstrating the existence of other regulators of muscle mass with similar activity to myostatin. The greatest effect on muscle mass was observed in offspring of mothers homozygous for the Mstn mutation, raising the possibility that either myostatin itself or a downstream regulator may normally be transferred from the maternal to fetal circulations. These findings demonstrate that the capacity for increasing muscle growth by manipulating TGF-beta signaling pathways is much more extensive than previously appreciated and suggest that muscle mass may be controlled at least in part by a systemic mode of action of myostatin.", "author" : [ { "dropping-particle" : "", "family" : "Lee", "given" : "Se-Jin", "non-dropping-particle" : "", "parse-names" : false, "suffix" : "" } ], "container-title" : "PloS one", "id" : "ITEM-3", "issue" : "8", "issued" : { "date-parts" : [ [ "2007", "1" ] ] }, "page" : "e789", "title" : "Quadrupling muscle mass in mice by targeting TGF-beta signaling pathways.", "type" : "article-journal", "volume" : "2" }, "uris" : [ "http://www.mendeley.com/documents/?uuid=045ecbfc-0b32-45c1-8d9f-0ff8d7f32026" ] }, { "id" : "ITEM-4", "itemData" : { "DOI" : "10.1172/JCI200213562.Introduction", "abstract" : "Myostatin is a TGF-beta family member that acts as a negative regulator of muscle growth. Mice lacking the myostatin gene (Mstn) have a widespread increase in skeletal muscle mass resulting from a combination of muscle fiber hypertrophy and hyperplasia. Here we show that Mstn-null mice have a significant reduction in fat accumulation with increasing age compared with wild-type littermates, even in the setting of normal food intake (relative to body weight), normal body temperature, and a slightly decreased resting metabolic rate. To investigate whether myostatin might be an effective target for suppressing the development of obesity in settings of abnormal fat accumulation, we analyzed the effect of the Mstn mutation in two genetic models of obesity, agouti lethal yellow (A(y)) and obese (Lep(ob/ob)). In each case, loss of Mstn led to a partial suppression of fat accumulation and of abnormal glucose metabolism. Our findings raise the possibility that pharmacological agents that block myostatin function may be useful not only for enhancing muscle growth, but also for slowing or preventing the development of obesity and type 2 diabetes.", "author" : [ { "dropping-particle" : "", "family" : "Mcpherron", "given" : "Alexandra C", "non-dropping-particle" : "", "parse-names" : false, "suffix" : "" }, { "dropping-particle" : "", "family" : "Lee", "given" : "Se-jin", "non-dropping-particle" : "", "parse-names" : false, "suffix" : "" } ], "container-title" : "Journal of Clinical Investigation", "id" : "ITEM-4", "issue" : "5", "issued" : { "date-parts" : [ [ "2002" ] ] }, "page" : "595-601", "title" : "Suppression of body fat accumulation in myostatin-deficient mice", "type" : "article-journal", "volume" : "109" }, "uris" : [ "http://www.mendeley.com/documents/?uuid=85a20fc5-3cc0-4dce-862c-dceaadcef6fe" ] }, { "id" : "ITEM-5", "itemData" : { "DOI" : "10.1210/en.2008-0959", "ISSN" : "0013-7227", "PMID" : "18801898", "abstract" : "Myostatin, a member of the TGF-beta family, has been identified as a master regulator of embryonic myogenesis and early postnatal skeletal muscle growth. However, cumulative evidence also suggests that alterations in skeletal muscle mass are associated with dysregulation in myostatin expression and that myostatin may contribute to muscle mass loss in adulthood. Two major branches of the Akt pathway are relevant for the regulation of skeletal muscle mass, the Akt/mammalian target of rapamycin (mTOR) pathway, which controls protein synthesis, and the Akt/forkhead box O (FOXO) pathway, which controls protein degradation. Here, we provide further insights into the mechanisms by which myostatin regulates skeletal muscle mass by showing that myostatin negatively regulates Akt/mTOR signaling pathway. Electrotransfer of a myostatin expression vector into the tibialis anterior muscle of Sprague Dawley male rats increased myostatin protein level and decreased skeletal muscle mass 7 d after gene electrotransfer. Using RT-PCR and immunoblot analyses, we showed that myostatin overexpression was ineffective to alter the ubiquitin-proteasome pathway. By contrast, myostatin acted as a negative regulator of Akt/mTOR pathway. This was supported by data showing that the phosphorylation of Akt on Thr308, tuberous sclerosis complex 2 on Thr1462, ribosomal protein S6 on Ser235/236, and 4E-BP1 on Thr37/46 was attenuated 7 d after myostatin gene electrotransfer. The data support the conclusion that Akt/mTOR signaling is a key target that accounts for myostatin function during muscle atrophy, uncovering a novel role for myostatin in protein metabolism and more specifically in the regulation of translation in skeletal muscle.", "author" : [ { "dropping-particle" : "", "family" : "Amirouche", "given" : "Adel", "non-dropping-particle" : "", "parse-names" : false, "suffix" : "" }, { "dropping-particle" : "", "family" : "Durieux", "given" : "Anne-C\u00e9cile", "non-dropping-particle" : "", "parse-names" : false, "suffix" : "" }, { "dropping-particle" : "", "family" : "Banzet", "given" : "S\u00e9bastien", "non-dropping-particle" : "", "parse-names" : false, "suffix" : "" }, { "dropping-particle" : "", "family" : "Koulmann", "given" : "Nathalie", "non-dropping-particle" : "", "parse-names" : false, "suffix" : "" }, { "dropping-particle" : "", "family" : "Bonnefoy", "given" : "R\u00e9gis", "non-dropping-particle" : "", "parse-names" : false, "suffix" : "" }, { "dropping-particle" : "", "family" : "Mouret", "given" : "Catherine", "non-dropping-particle" : "", "parse-names" : false, "suffix" : "" }, { "dropping-particle" : "", "family" : "Bigard", "given" : "Xavier", "non-dropping-particle" : "", "parse-names" : false, "suffix" : "" }, { "dropping-particle" : "", "family" : "Peinnequin", "given" : "Andr\u00e9", "non-dropping-particle" : "", "parse-names" : false, "suffix" : "" }, { "dropping-particle" : "", "family" : "Freyssenet", "given" : "Damien", "non-dropping-particle" : "", "parse-names" : false, "suffix" : "" } ], "container-title" : "Endocrinology", "id" : "ITEM-5", "issue" : "1", "issued" : { "date-parts" : [ [ "2009", "1" ] ] }, "page" : "286-94", "title" : "Down-regulation of Akt/mammalian target of rapamycin signaling pathway in response to myostatin overexpression in skeletal muscle.", "type" : "article-journal", "volume" : "150" }, "uris" : [ "http://www.mendeley.com/documents/?uuid=c6ba1bda-9f2e-42f2-8e43-b6034c6ee1f9" ] }, { "id" : "ITEM-6", "itemData" : { "DOI" : "10.1371/journal.pone.0004937", "ISSN" : "1932-6203", "PMID" : "19295913", "abstract" : "Myostatin (Mstn) is a secreted growth factor expressed in skeletal muscle and adipose tissue that negatively regulates skeletal muscle mass. Mstn(-/-) mice have a dramatic increase in muscle mass, reduction in fat mass, and resistance to diet-induced and genetic obesity. To determine how Mstn deletion causes reduced adiposity and resistance to obesity, we analyzed substrate utilization and insulin sensitivity in Mstn(-/-) mice fed a standard chow. Despite reduced lipid oxidation in skeletal muscle, Mstn(-/-) mice had no change in the rate of whole body lipid oxidation. In contrast, Mstn(-/-) mice had increased glucose utilization and insulin sensitivity as measured by indirect calorimetry, glucose and insulin tolerance tests, and hyperinsulinemic-euglycemic clamp. To determine whether these metabolic effects were due primarily to the loss of myostatin signaling in muscle or adipose tissue, we compared two transgenic mouse lines carrying a dominant negative activin IIB receptor expressed specifically in adipocytes or skeletal muscle. We found that inhibition of myostatin signaling in adipose tissue had no effect on body composition, weight gain, or glucose and insulin tolerance in mice fed a standard diet or a high-fat diet. In contrast, inhibition of myostatin signaling in skeletal muscle, like Mstn deletion, resulted in increased lean mass, decreased fat mass, improved glucose metabolism on standard and high-fat diets, and resistance to diet-induced obesity. Our results demonstrate that Mstn(-/-) mice have an increase in insulin sensitivity and glucose uptake, and that the reduction in adipose tissue mass in Mstn(-/-) mice is an indirect result of metabolic changes in skeletal muscle. These data suggest that increasing muscle mass by administration of myostatin antagonists may be a promising therapeutic target for treating patients with obesity or diabetes.", "author" : [ { "dropping-particle" : "", "family" : "Guo", "given" : "Tingqing", "non-dropping-particle" : "", "parse-names" : false, "suffix" : "" }, { "dropping-particle" : "", "family" : "Jou", "given" : "William", "non-dropping-particle" : "", "parse-names" : false, "suffix" : "" }, { "dropping-particle" : "", "family" : "Chanturiya", "given" : "Tatyana", "non-dropping-particle" : "", "parse-names" : false, "suffix" : "" }, { "dropping-particle" : "", "family" : "Portas", "given" : "Jennifer", "non-dropping-particle" : "", "parse-names" : false, "suffix" : "" }, { "dropping-particle" : "", "family" : "Gavrilova", "given" : "Oksana", "non-dropping-particle" : "", "parse-names" : false, "suffix" : "" }, { "dropping-particle" : "", "family" : "McPherron", "given" : "Alexandra C", "non-dropping-particle" : "", "parse-names" : false, "suffix" : "" } ], "container-title" : "PloS one", "id" : "ITEM-6", "issue" : "3", "issued" : { "date-parts" : [ [ "2009", "1" ] ] }, "page" : "e4937", "title" : "Myostatin inhibition in muscle, but not adipose tissue, decreases fat mass and improves insulin sensitivity.", "type" : "article-journal", "volume" : "4" }, "uris" : [ "http://www.mendeley.com/documents/?uuid=057fb75e-7b98-4d31-8627-e398697d37c9" ] } ], "mendeley" : { "formattedCitation" : "(348\u2013353)", "plainTextFormattedCitation" : "(348\u2013353)", "previouslyFormattedCitation" : "(348\u2013353)"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48–353)</w:t>
            </w:r>
            <w:r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a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371/journal.pone.0004937", "ISSN" : "1932-6203", "PMID" : "19295913", "abstract" : "Myostatin (Mstn) is a secreted growth factor expressed in skeletal muscle and adipose tissue that negatively regulates skeletal muscle mass. Mstn(-/-) mice have a dramatic increase in muscle mass, reduction in fat mass, and resistance to diet-induced and genetic obesity. To determine how Mstn deletion causes reduced adiposity and resistance to obesity, we analyzed substrate utilization and insulin sensitivity in Mstn(-/-) mice fed a standard chow. Despite reduced lipid oxidation in skeletal muscle, Mstn(-/-) mice had no change in the rate of whole body lipid oxidation. In contrast, Mstn(-/-) mice had increased glucose utilization and insulin sensitivity as measured by indirect calorimetry, glucose and insulin tolerance tests, and hyperinsulinemic-euglycemic clamp. To determine whether these metabolic effects were due primarily to the loss of myostatin signaling in muscle or adipose tissue, we compared two transgenic mouse lines carrying a dominant negative activin IIB receptor expressed specifically in adipocytes or skeletal muscle. We found that inhibition of myostatin signaling in adipose tissue had no effect on body composition, weight gain, or glucose and insulin tolerance in mice fed a standard diet or a high-fat diet. In contrast, inhibition of myostatin signaling in skeletal muscle, like Mstn deletion, resulted in increased lean mass, decreased fat mass, improved glucose metabolism on standard and high-fat diets, and resistance to diet-induced obesity. Our results demonstrate that Mstn(-/-) mice have an increase in insulin sensitivity and glucose uptake, and that the reduction in adipose tissue mass in Mstn(-/-) mice is an indirect result of metabolic changes in skeletal muscle. These data suggest that increasing muscle mass by administration of myostatin antagonists may be a promising therapeutic target for treating patients with obesity or diabetes.", "author" : [ { "dropping-particle" : "", "family" : "Guo", "given" : "Tingqing", "non-dropping-particle" : "", "parse-names" : false, "suffix" : "" }, { "dropping-particle" : "", "family" : "Jou", "given" : "William", "non-dropping-particle" : "", "parse-names" : false, "suffix" : "" }, { "dropping-particle" : "", "family" : "Chanturiya", "given" : "Tatyana", "non-dropping-particle" : "", "parse-names" : false, "suffix" : "" }, { "dropping-particle" : "", "family" : "Portas", "given" : "Jennifer", "non-dropping-particle" : "", "parse-names" : false, "suffix" : "" }, { "dropping-particle" : "", "family" : "Gavrilova", "given" : "Oksana", "non-dropping-particle" : "", "parse-names" : false, "suffix" : "" }, { "dropping-particle" : "", "family" : "McPherron", "given" : "Alexandra C", "non-dropping-particle" : "", "parse-names" : false, "suffix" : "" } ], "container-title" : "PloS one", "id" : "ITEM-1", "issue" : "3", "issued" : { "date-parts" : [ [ "2009", "1" ] ] }, "page" : "e4937", "title" : "Myostatin inhibition in muscle, but not adipose tissue, decreases fat mass and improves insulin sensitivity.", "type" : "article-journal", "volume" : "4" }, "uris" : [ "http://www.mendeley.com/documents/?uuid=057fb75e-7b98-4d31-8627-e398697d37c9" ] }, { "id" : "ITEM-2", "itemData" : { "DOI" : "10.1249/MSS.0b013e3181e0b9a8.Myostatin", "abstract" : "PURPOSE: There is mounting evidence that skeletal muscle produces and secretes biologically active proteins or \"myokines\" that facilitate metabolic cross talk between organ systems. The increased expression of myostatin, a secreted anabolic inhibitor of muscle growth and development, has been associated with obesity and insulin resistance. Despite these intriguing findings, there have been few studies linking myostatin and insulin resistance. METHODS: To explore this relationship in more detail, we quantified myostatin protein in muscle and plasma from 10 insulin-resistant, middle-aged (53.1 \u00b1 5.5 yr) men before and after 6 months of moderate aerobic exercise training (1200 kcal\u00b7wk\u2212\u00b9 at 40%-55% VO2peak). To establish a cause-effect relationship, we also injected C57/Bl6 male mice with high physiological levels of recombinant myostatin protein. RESULTS: Myostatin protein levels were shown to decrease in muscle (37%, P = 0.042, n = 10) and matching plasma samples (from 28.7 ng\u00b7mL\u2212\u00b9 pretraining to 22.8 ng\u00b7mL\u2212\u00b9 posttraining, P = 0.003, n = 9) with aerobic exercise. Furthermore, the strong correlation between plasma myostatin levels and insulin sensitivity (R\u00b2 = 0.82, P &lt; 0.001, n = 9) suggested a cause-effect relationship that was subsequently confirmed by inducing insulin resistance in myostatin-injected mice. A modest increase (44%) in plasma myostatin levels was also associated with significant reductions in the insulin-stimulated phosphorylation of Akt (Thr308) in both muscle and liver of myostatin-treated animals. CONCLUSIONS: These findings indicate that both muscle and plasma myostatin protein levels are regulated by aerobic exercise and, furthermore, that myostatin is in the causal pathway of acquired insulin resistance with physical inactivity.", "author" : [ { "dropping-particle" : "", "family" : "Hittel", "given" : "Dustin S", "non-dropping-particle" : "", "parse-names" : false, "suffix" : "" }, { "dropping-particle" : "", "family" : "Axelson", "given" : "Michelle", "non-dropping-particle" : "", "parse-names" : false, "suffix" : "" }, { "dropping-particle" : "", "family" : "Sarna", "given" : "Neha", "non-dropping-particle" : "", "parse-names" : false, "suffix" : "" }, { "dropping-particle" : "", "family" : "Shearer", "given" : "Jane", "non-dropping-particle" : "", "parse-names" : false, "suffix" : "" }, { "dropping-particle" : "", "family" : "Huffman", "given" : "Kim M", "non-dropping-particle" : "", "parse-names" : false, "suffix" : "" }, { "dropping-particle" : "", "family" : "Kraus", "given" : "William E", "non-dropping-particle" : "", "parse-names" : false, "suffix" : "" } ], "container-title" : "Medicine and Science in Sports and Exercise", "id" : "ITEM-2", "issue" : "11", "issued" : { "date-parts" : [ [ "2010" ] ] }, "page" : "2023-2029", "title" : "Myostatin Decreases with Aerobic Exercise and Associates with Insulin Resistance", "type" : "article-journal", "volume" : "42" }, "uris" : [ "http://www.mendeley.com/documents/?uuid=da8e3ae7-4069-4888-b9b7-3790dc2ceb79" ] }, { "id" : "ITEM-3", "itemData" : { "DOI" : "10.2337/db08-0245.", "abstract" : "OBJECTIVE: Insulin resistance develops in tandem with obesity. Ablating myostatin (Mstn) prevents obesity, so we investigated if Mstn deficiency could improve insulin sensitivity. A loss-of-function mutation (Mstn(Ln)) in either one or both alleles of the Mstn gene shows how Mstn deficiency protects whole-body insulin sensitivity. RESEARCH DESIGN AND METHODS: Mstn(Ln/Ln) mice were weaned onto a high-fat diet (HFD) or standard diet. HFD-fed Mstn(Ln/Ln) mice exhibited high lean, low-fat body compositions compared with wild types. Wild-type and heterozygous and homozygous mutant mice were bled to determine basal levels of insulin, glucose, and homeostasis model assessment of insulin resistance. To evaluate postprandial insulin sensitivity between animals of a similar size, glucose and insulin tolerance tests and hyperinsulinemic-euglycemic clamp studies were performed with heterozygous and homozygous mutant mice. Quantitative RT-PCR quantified TNF proportional, variant, IL-6, IL-1beta, F4/80, GPR43, and CD36 expression in muscle, fat, and liver. Histological analysis measured hepatosteatosis. RESULTS: Homozygous mutants were glucose tolerant and protected against overall insulin resistance compared with heterozygous mice. Hyperinsulinemic-euglycemic clamp studies revealed a dramatically improved glucose infusion rate, glucose disposal rate, and hepatic glucose production in 11-month-old Mstn(Ln/Ln) mice on an HFD. Improvements to muscle and liver insulin sensitivity (approximately 200-400%) correlated with 50-75% decreased tumor necrosis factor (TNF)alpha production and coincided with severe Mstn deficiency. Hepatosteatosis appeared to be ameliorated. Short-term treatment of Mstn(Ln/Ln) mice with recombinant Mstn led to increased plasma TNFalpha and insulin resistance. CONCLUSIONS: We find that severe Mstn deficiency caused by Ln (lean) mutations in HFD-fed mice protects muscle and liver against obesity-induced insulin resistance.", "author" : [ { "dropping-particle" : "", "family" : "Wilkes", "given" : "Jason J", "non-dropping-particle" : "", "parse-names" : false, "suffix" : "" }, { "dropping-particle" : "", "family" : "Lloyd", "given" : "David J", "non-dropping-particle" : "", "parse-names" : false, "suffix" : "" }, { "dropping-particle" : "", "family" : "Gekakis", "given" : "Nick", "non-dropping-particle" : "", "parse-names" : false, "suffix" : "" } ], "container-title" : "Diabetes", "id" : "ITEM-3", "issue" : "May", "issued" : { "date-parts" : [ [ "2009" ] ] }, "page" : "1133-1143", "title" : "Loss-of-Function Mutation in Myostatin Reduces Tumor Necrosis Factor alpha Production and Protects Liver Against Obesity-Induced Insulin Resistance", "type" : "article-journal", "volume" : "58" }, "uris" : [ "http://www.mendeley.com/documents/?uuid=7db8394d-e91e-4177-9ffe-ba9eccc48a7a" ] }, { "id" : "ITEM-4", "itemData" : { "DOI" : "10.1007/s00125-011-2079-7", "ISSN" : "1432-0428", "PMID" : "21347623", "abstract" : "AIMS/HYPOTHESIS: Myostatin-null mice (Mstn(-/-)) have reduced body fat and increased tolerance to glucose. To date the molecular mechanisms through which myostatin regulates body fat content and insulin sensitivity are not known. Therefore, the aim of the current study was to identify signalling pathways through which myostatin regulates insulin sensitivity. METHODS: Wild-type (WT) mice and Mstn(-/-) mice were fed either a control chow diet or a high fat diet (HFD) for 12 weeks. Glucose tolerance testing and insulin stimulated glucose uptake by M. extensor digitorum longus (EDL) were used as variables to determine insulin sensitivity. Quantitative PCR, Western blotting and enzyme assays were used to monitor AMP-activated protein kinase (AMPK) levels and activity. RESULTS: Mstn(-/-) mice exhibited reduced fat accumulation and peripheral insulin resistance when compared with WT mice, even when they were fed an HFD. Furthermore, treatment with a myostatin antagonist also increased insulin sensitivity during HFD. Consistent with increased insulin sensitivity, we also detected elevated levels of GLUT4, AKT, p-AKT and insulin receptor substrate-1 in Mstn(-/-) muscles. Molecular analysis showed that there is increased expression and activity of AMPK in Mstn(-/-) muscles. Furthermore, we also observed an increase in the AMPK downstream target genes, Sirt1 and Pgc-1\u03b1 (also known as Ppargc1a), in skeletal muscle of Mstn(-/-) mice. CONCLUSIONS/INTERPRETATION: We conclude that myostatin inactivation leads to increased AMPK levels and activity resulting in increased insulin sensitivity of skeletal muscle. We propose that, by regulating AMPK in skeletal muscle and adipose tissues, myostatin plays a major role in regulating insulin signalling.", "author" : [ { "dropping-particle" : "", "family" : "Zhang", "given" : "C", "non-dropping-particle" : "", "parse-names" : false, "suffix" : "" }, { "dropping-particle" : "", "family" : "McFarlane", "given" : "C", "non-dropping-particle" : "", "parse-names" : false, "suffix" : "" }, { "dropping-particle" : "", "family" : "Lokireddy", "given" : "S", "non-dropping-particle" : "", "parse-names" : false, "suffix" : "" }, { "dropping-particle" : "", "family" : "Bonala", "given" : "S", "non-dropping-particle" : "", "parse-names" : false, "suffix" : "" }, { "dropping-particle" : "", "family" : "Ge", "given" : "X", "non-dropping-particle" : "", "parse-names" : false, "suffix" : "" }, { "dropping-particle" : "", "family" : "Masuda", "given" : "S", "non-dropping-particle" : "", "parse-names" : false, "suffix" : "" }, { "dropping-particle" : "", "family" : "Gluckman", "given" : "P D", "non-dropping-particle" : "", "parse-names" : false, "suffix" : "" }, { "dropping-particle" : "", "family" : "Sharma", "given" : "M", "non-dropping-particle" : "", "parse-names" : false, "suffix" : "" }, { "dropping-particle" : "", "family" : "Kambadur", "given" : "R", "non-dropping-particle" : "", "parse-names" : false, "suffix" : "" } ], "container-title" : "Diabetologia", "id" : "ITEM-4", "issue" : "6", "issued" : { "date-parts" : [ [ "2011", "6" ] ] }, "page" : "1491-501", "title" : "Myostatin-deficient mice exhibit reduced insulin resistance through activating the AMP-activated protein kinase signalling pathway.", "type" : "article-journal", "volume" : "54" }, "uris" : [ "http://www.mendeley.com/documents/?uuid=98a435be-b4e8-460a-80de-42af72939777" ] } ], "mendeley" : { "formattedCitation" : "(353\u2013356)", "plainTextFormattedCitation" : "(353\u2013356)", "previouslyFormattedCitation" : "(353\u2013356)"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53–356)</w:t>
            </w:r>
            <w:r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3B49E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dp1</w:t>
            </w:r>
            <w:r w:rsidR="003B49E2">
              <w:rPr>
                <w:rFonts w:ascii="Times New Roman" w:eastAsia="Times New Roman" w:hAnsi="Times New Roman" w:cs="Times New Roman"/>
                <w:color w:val="000000"/>
                <w:szCs w:val="22"/>
                <w:lang w:eastAsia="en-IN"/>
              </w:rPr>
              <w:fldChar w:fldCharType="begin" w:fldLock="1"/>
            </w:r>
            <w:r w:rsidR="003B49E2">
              <w:rPr>
                <w:rFonts w:ascii="Times New Roman" w:eastAsia="Times New Roman" w:hAnsi="Times New Roman" w:cs="Times New Roman"/>
                <w:color w:val="000000"/>
                <w:szCs w:val="22"/>
                <w:lang w:eastAsia="en-IN"/>
              </w:rPr>
              <w:instrText>ADDIN CSL_CITATION { "citationItems" : [ { "id" : "ITEM-1", "itemData" : { "DOI" : "10.1007/s00125-011-2079-7", "ISSN" : "1432-0428", "PMID" : "21347623", "abstract" : "AIMS/HYPOTHESIS: Myostatin-null mice (Mstn(-/-)) have reduced body fat and increased tolerance to glucose. To date the molecular mechanisms through which myostatin regulates body fat content and insulin sensitivity are not known. Therefore, the aim of the current study was to identify signalling pathways through which myostatin regulates insulin sensitivity. METHODS: Wild-type (WT) mice and Mstn(-/-) mice were fed either a control chow diet or a high fat diet (HFD) for 12 weeks. Glucose tolerance testing and insulin stimulated glucose uptake by M. extensor digitorum longus (EDL) were used as variables to determine insulin sensitivity. Quantitative PCR, Western blotting and enzyme assays were used to monitor AMP-activated protein kinase (AMPK) levels and activity. RESULTS: Mstn(-/-) mice exhibited reduced fat accumulation and peripheral insulin resistance when compared with WT mice, even when they were fed an HFD. Furthermore, treatment with a myostatin antagonist also increased insulin sensitivity during HFD. Consistent with increased insulin sensitivity, we also detected elevated levels of GLUT4, AKT, p-AKT and insulin receptor substrate-1 in Mstn(-/-) muscles. Molecular analysis showed that there is increased expression and activity of AMPK in Mstn(-/-) muscles. Furthermore, we also observed an increase in the AMPK downstream target genes, Sirt1 and Pgc-1\u03b1 (also known as Ppargc1a), in skeletal muscle of Mstn(-/-) mice. CONCLUSIONS/INTERPRETATION: We conclude that myostatin inactivation leads to increased AMPK levels and activity resulting in increased insulin sensitivity of skeletal muscle. We propose that, by regulating AMPK in skeletal muscle and adipose tissues, myostatin plays a major role in regulating insulin signalling.", "author" : [ { "dropping-particle" : "", "family" : "Zhang", "given" : "C", "non-dropping-particle" : "", "parse-names" : false, "suffix" : "" }, { "dropping-particle" : "", "family" : "McFarlane", "given" : "C", "non-dropping-particle" : "", "parse-names" : false, "suffix" : "" }, { "dropping-particle" : "", "family" : "Lokireddy", "given" : "S", "non-dropping-particle" : "", "parse-names" : false, "suffix" : "" }, { "dropping-particle" : "", "family" : "Bonala", "given" : "S", "non-dropping-particle" : "", "parse-names" : false, "suffix" : "" }, { "dropping-particle" : "", "family" : "Ge", "given" : "X", "non-dropping-particle" : "", "parse-names" : false, "suffix" : "" }, { "dropping-particle" : "", "family" : "Masuda", "given" : "S", "non-dropping-particle" : "", "parse-names" : false, "suffix" : "" }, { "dropping-particle" : "", "family" : "Gluckman", "given" : "P D", "non-dropping-particle" : "", "parse-names" : false, "suffix" : "" }, { "dropping-particle" : "", "family" : "Sharma", "given" : "M", "non-dropping-particle" : "", "parse-names" : false, "suffix" : "" }, { "dropping-particle" : "", "family" : "Kambadur", "given" : "R", "non-dropping-particle" : "", "parse-names" : false, "suffix" : "" } ], "container-title" : "Diabetologia", "id" : "ITEM-1", "issue" : "6", "issued" : { "date-parts" : [ [ "2011", "6" ] ] }, "page" : "1491-501", "title" : "Myostatin-deficient mice exhibit reduced insulin resistance through activating the AMP-activated protein kinase signalling pathway.", "type" : "article-journal", "volume" : "54" }, "uris" : [ "http://www.mendeley.com/documents/?uuid=98a435be-b4e8-460a-80de-42af72939777" ] }, { "id" : "ITEM-2", "itemData" : { "DOI" : "10.1172/JCI200213562.Introduction", "abstract" : "Myostatin is a TGF-beta family member that acts as a negative regulator of muscle growth. Mice lacking the myostatin gene (Mstn) have a widespread increase in skeletal muscle mass resulting from a combination of muscle fiber hypertrophy and hyperplasia. Here we show that Mstn-null mice have a significant reduction in fat accumulation with increasing age compared with wild-type littermates, even in the setting of normal food intake (relative to body weight), normal body temperature, and a slightly decreased resting metabolic rate. To investigate whether myostatin might be an effective target for suppressing the development of obesity in settings of abnormal fat accumulation, we analyzed the effect of the Mstn mutation in two genetic models of obesity, agouti lethal yellow (A(y)) and obese (Lep(ob/ob)). In each case, loss of Mstn led to a partial suppression of fat accumulation and of abnormal glucose metabolism. Our findings raise the possibility that pharmacological agents that block myostatin function may be useful not only for enhancing muscle growth, but also for slowing or preventing the development of obesity and type 2 diabetes.", "author" : [ { "dropping-particle" : "", "family" : "Mcpherron", "given" : "Alexandra C", "non-dropping-particle" : "", "parse-names" : false, "suffix" : "" }, { "dropping-particle" : "", "family" : "Lee", "given" : "Se-jin", "non-dropping-particle" : "", "parse-names" : false, "suffix" : "" } ], "container-title" : "Journal of Clinical Investigation", "id" : "ITEM-2", "issue" : "5", "issued" : { "date-parts" : [ [ "2002" ] ] }, "page" : "595-601", "title" : "Suppression of body fat accumulation in myostatin-deficient mice", "type" : "article-journal", "volume" : "109" }, "uris" : [ "http://www.mendeley.com/documents/?uuid=85a20fc5-3cc0-4dce-862c-dceaadcef6fe" ] }, { "id" : "ITEM-3", "itemData" : { "DOI" : "10.1371/journal.pone.0004937", "ISSN" : "1932-6203", "PMID" : "19295913", "abstract" : "Myostatin (Mstn) is a secreted growth factor expressed in skeletal muscle and adipose tissue that negatively regulates skeletal muscle mass. Mstn(-/-) mice have a dramatic increase in muscle mass, reduction in fat mass, and resistance to diet-induced and genetic obesity. To determine how Mstn deletion causes reduced adiposity and resistance to obesity, we analyzed substrate utilization and insulin sensitivity in Mstn(-/-) mice fed a standard chow. Despite reduced lipid oxidation in skeletal muscle, Mstn(-/-) mice had no change in the rate of whole body lipid oxidation. In contrast, Mstn(-/-) mice had increased glucose utilization and insulin sensitivity as measured by indirect calorimetry, glucose and insulin tolerance tests, and hyperinsulinemic-euglycemic clamp. To determine whether these metabolic effects were due primarily to the loss of myostatin signaling in muscle or adipose tissue, we compared two transgenic mouse lines carrying a dominant negative activin IIB receptor expressed specifically in adipocytes or skeletal muscle. We found that inhibition of myostatin signaling in adipose tissue had no effect on body composition, weight gain, or glucose and insulin tolerance in mice fed a standard diet or a high-fat diet. In contrast, inhibition of myostatin signaling in skeletal muscle, like Mstn deletion, resulted in increased lean mass, decreased fat mass, improved glucose metabolism on standard and high-fat diets, and resistance to diet-induced obesity. Our results demonstrate that Mstn(-/-) mice have an increase in insulin sensitivity and glucose uptake, and that the reduction in adipose tissue mass in Mstn(-/-) mice is an indirect result of metabolic changes in skeletal muscle. These data suggest that increasing muscle mass by administration of myostatin antagonists may be a promising therapeutic target for treating patients with obesity or diabetes.", "author" : [ { "dropping-particle" : "", "family" : "Guo", "given" : "Tingqing", "non-dropping-particle" : "", "parse-names" : false, "suffix" : "" }, { "dropping-particle" : "", "family" : "Jou", "given" : "William", "non-dropping-particle" : "", "parse-names" : false, "suffix" : "" }, { "dropping-particle" : "", "family" : "Chanturiya", "given" : "Tatyana", "non-dropping-particle" : "", "parse-names" : false, "suffix" : "" }, { "dropping-particle" : "", "family" : "Portas", "given" : "Jennifer", "non-dropping-particle" : "", "parse-names" : false, "suffix" : "" }, { "dropping-particle" : "", "family" : "Gavrilova", "given" : "Oksana", "non-dropping-particle" : "", "parse-names" : false, "suffix" : "" }, { "dropping-particle" : "", "family" : "McPherron", "given" : "Alexandra C", "non-dropping-particle" : "", "parse-names" : false, "suffix" : "" } ], "container-title" : "PloS one", "id" : "ITEM-3", "issue" : "3", "issued" : { "date-parts" : [ [ "2009", "1" ] ] }, "page" : "e4937", "title" : "Myostatin inhibition in muscle, but not adipose tissue, decreases fat mass and improves insulin sensitivity.", "type" : "article-journal", "volume" : "4" }, "uris" : [ "http://www.mendeley.com/documents/?uuid=057fb75e-7b98-4d31-8627-e398697d37c9" ] }, { "id" : "ITEM-4", "itemData" : { "DOI" : "10.2337/db08-0245.", "abstract" : "OBJECTIVE: Insulin resistance develops in tandem with obesity. Ablating myostatin (Mstn) prevents obesity, so we investigated if Mstn deficiency could improve insulin sensitivity. A loss-of-function mutation (Mstn(Ln)) in either one or both alleles of the Mstn gene shows how Mstn deficiency protects whole-body insulin sensitivity. RESEARCH DESIGN AND METHODS: Mstn(Ln/Ln) mice were weaned onto a high-fat diet (HFD) or standard diet. HFD-fed Mstn(Ln/Ln) mice exhibited high lean, low-fat body compositions compared with wild types. Wild-type and heterozygous and homozygous mutant mice were bled to determine basal levels of insulin, glucose, and homeostasis model assessment of insulin resistance. To evaluate postprandial insulin sensitivity between animals of a similar size, glucose and insulin tolerance tests and hyperinsulinemic-euglycemic clamp studies were performed with heterozygous and homozygous mutant mice. Quantitative RT-PCR quantified TNF proportional, variant, IL-6, IL-1beta, F4/80, GPR43, and CD36 expression in muscle, fat, and liver. Histological analysis measured hepatosteatosis. RESULTS: Homozygous mutants were glucose tolerant and protected against overall insulin resistance compared with heterozygous mice. Hyperinsulinemic-euglycemic clamp studies revealed a dramatically improved glucose infusion rate, glucose disposal rate, and hepatic glucose production in 11-month-old Mstn(Ln/Ln) mice on an HFD. Improvements to muscle and liver insulin sensitivity (approximately 200-400%) correlated with 50-75% decreased tumor necrosis factor (TNF)alpha production and coincided with severe Mstn deficiency. Hepatosteatosis appeared to be ameliorated. Short-term treatment of Mstn(Ln/Ln) mice with recombinant Mstn led to increased plasma TNFalpha and insulin resistance. CONCLUSIONS: We find that severe Mstn deficiency caused by Ln (lean) mutations in HFD-fed mice protects muscle and liver against obesity-induced insulin resistance.", "author" : [ { "dropping-particle" : "", "family" : "Wilkes", "given" : "Jason J", "non-dropping-particle" : "", "parse-names" : false, "suffix" : "" }, { "dropping-particle" : "", "family" : "Lloyd", "given" : "David J", "non-dropping-particle" : "", "parse-names" : false, "suffix" : "" }, { "dropping-particle" : "", "family" : "Gekakis", "given" : "Nick", "non-dropping-particle" : "", "parse-names" : false, "suffix" : "" } ], "container-title" : "Diabetes", "id" : "ITEM-4", "issue" : "May", "issued" : { "date-parts" : [ [ "2009" ] ] }, "page" : "1133-1143", "title" : "Loss-of-Function Mutation in Myostatin Reduces Tumor Necrosis Factor alpha Production and Protects Liver Against Obesity-Induced Insulin Resistance", "type" : "article-journal", "volume" : "58" }, "uris" : [ "http://www.mendeley.com/documents/?uuid=7db8394d-e91e-4177-9ffe-ba9eccc48a7a" ] } ], "mendeley" : { "formattedCitation" : "(351,353,355,356)", "plainTextFormattedCitation" : "(351,353,355,356)", "previouslyFormattedCitation" : "(351,353,355,356)" }, "properties" : { "noteIndex" : 0 }, "schema" : "https://github.com/citation-style-language/schema/raw/master/csl-citation.json" }</w:instrText>
            </w:r>
            <w:r w:rsidR="003B49E2">
              <w:rPr>
                <w:rFonts w:ascii="Times New Roman" w:eastAsia="Times New Roman" w:hAnsi="Times New Roman" w:cs="Times New Roman"/>
                <w:color w:val="000000"/>
                <w:szCs w:val="22"/>
                <w:lang w:eastAsia="en-IN"/>
              </w:rPr>
              <w:fldChar w:fldCharType="separate"/>
            </w:r>
            <w:r w:rsidR="003B49E2" w:rsidRPr="003B49E2">
              <w:rPr>
                <w:rFonts w:ascii="Times New Roman" w:eastAsia="Times New Roman" w:hAnsi="Times New Roman" w:cs="Times New Roman"/>
                <w:noProof/>
                <w:color w:val="000000"/>
                <w:szCs w:val="22"/>
                <w:lang w:eastAsia="en-IN"/>
              </w:rPr>
              <w:t>(351,353,355,356)</w:t>
            </w:r>
            <w:r w:rsidR="003B49E2">
              <w:rPr>
                <w:rFonts w:ascii="Times New Roman" w:eastAsia="Times New Roman" w:hAnsi="Times New Roman" w:cs="Times New Roman"/>
                <w:color w:val="000000"/>
                <w:szCs w:val="22"/>
                <w:lang w:eastAsia="en-IN"/>
              </w:rPr>
              <w:fldChar w:fldCharType="end"/>
            </w:r>
          </w:p>
        </w:tc>
        <w:tc>
          <w:tcPr>
            <w:tcW w:w="3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tnf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2337/db08-0245.", "abstract" : "OBJECTIVE: Insulin resistance develops in tandem with obesity. Ablating myostatin (Mstn) prevents obesity, so we investigated if Mstn deficiency could improve insulin sensitivity. A loss-of-function mutation (Mstn(Ln)) in either one or both alleles of the Mstn gene shows how Mstn deficiency protects whole-body insulin sensitivity. RESEARCH DESIGN AND METHODS: Mstn(Ln/Ln) mice were weaned onto a high-fat diet (HFD) or standard diet. HFD-fed Mstn(Ln/Ln) mice exhibited high lean, low-fat body compositions compared with wild types. Wild-type and heterozygous and homozygous mutant mice were bled to determine basal levels of insulin, glucose, and homeostasis model assessment of insulin resistance. To evaluate postprandial insulin sensitivity between animals of a similar size, glucose and insulin tolerance tests and hyperinsulinemic-euglycemic clamp studies were performed with heterozygous and homozygous mutant mice. Quantitative RT-PCR quantified TNF proportional, variant, IL-6, IL-1beta, F4/80, GPR43, and CD36 expression in muscle, fat, and liver. Histological analysis measured hepatosteatosis. RESULTS: Homozygous mutants were glucose tolerant and protected against overall insulin resistance compared with heterozygous mice. Hyperinsulinemic-euglycemic clamp studies revealed a dramatically improved glucose infusion rate, glucose disposal rate, and hepatic glucose production in 11-month-old Mstn(Ln/Ln) mice on an HFD. Improvements to muscle and liver insulin sensitivity (approximately 200-400%) correlated with 50-75% decreased tumor necrosis factor (TNF)alpha production and coincided with severe Mstn deficiency. Hepatosteatosis appeared to be ameliorated. Short-term treatment of Mstn(Ln/Ln) mice with recombinant Mstn led to increased plasma TNFalpha and insulin resistance. CONCLUSIONS: We find that severe Mstn deficiency caused by Ln (lean) mutations in HFD-fed mice protects muscle and liver against obesity-induced insulin resistance.", "author" : [ { "dropping-particle" : "", "family" : "Wilkes", "given" : "Jason J", "non-dropping-particle" : "", "parse-names" : false, "suffix" : "" }, { "dropping-particle" : "", "family" : "Lloyd", "given" : "David J", "non-dropping-particle" : "", "parse-names" : false, "suffix" : "" }, { "dropping-particle" : "", "family" : "Gekakis", "given" : "Nick", "non-dropping-particle" : "", "parse-names" : false, "suffix" : "" } ], "container-title" : "Diabetes", "id" : "ITEM-1", "issue" : "May", "issued" : { "date-parts" : [ [ "2009" ] ] }, "page" : "1133-1143", "title" : "Loss-of-Function Mutation in Myostatin Reduces Tumor Necrosis Factor alpha Production and Protects Liver Against Obesity-Induced Insulin Resistance", "type" : "article-journal", "volume" : "58" }, "uris" : [ "http://www.mendeley.com/documents/?uuid=7db8394d-e91e-4177-9ffe-ba9eccc48a7a" ] } ], "mendeley" : { "formattedCitation" : "(355)", "plainTextFormattedCitation" : "(355)", "previouslyFormattedCitation" : "(355)"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55)</w:t>
            </w:r>
            <w:r w:rsidRPr="00274D27">
              <w:rPr>
                <w:rFonts w:ascii="Times New Roman" w:eastAsia="Times New Roman" w:hAnsi="Times New Roman" w:cs="Times New Roman"/>
                <w:color w:val="000000"/>
                <w:szCs w:val="22"/>
                <w:lang w:eastAsia="en-IN"/>
              </w:rPr>
              <w:fldChar w:fldCharType="end"/>
            </w:r>
          </w:p>
        </w:tc>
        <w:tc>
          <w:tcPr>
            <w:tcW w:w="36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0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5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6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lastRenderedPageBreak/>
              <w:t>Nerve Growth Factor (NGF)</w:t>
            </w:r>
          </w:p>
        </w:tc>
        <w:tc>
          <w:tcPr>
            <w:tcW w:w="200" w:type="pct"/>
            <w:tcBorders>
              <w:top w:val="nil"/>
              <w:left w:val="nil"/>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ngf</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bdn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The response of cells localized in the brain subventricular zone (SVZ) to growth factor stimulation has been largely described for development and adult life, whereas no information on their behavior during aging is available. To address the question of whether the cells in the SVZ of old mice respond to the intracerebroventricular administration of epidermal growth factor (EGF) and nerve growth factor (NGF), we studied the distribution of proliferating cells and the effects on ChAT and brain-derived neurotrophic factor (BDNF) synthesis in forebrain and SVZ. It was found that the conjoint administration of EGF + NGF produced a major increase in ChAT expression in both forebrain and SVZ. The ChAT mRNA levels and the number of ChAT positive cells localized in the ventricular border and in the parenchyma of SVZ area were also increased significantly in the mice receiving EGF + NGF. Enhanced numbers of SVZ cells expressing proliferative markers were also discovered in EGF + NGF treated mice and some of these cells expressed cholinergic markers, as demonstrated by double immunostaining. In addition, EGF and NGF treatments significantly upregulate BDNF protein and mRNA levels in this brain region. The present study demonstrates that cells localized in SVZ of aged mouse brain retain the capacity to respond to EGF and NGF and that after stimulation with these two growth factors, the synthesis of ChAT and BDNF also increases. The implication that cells of the SVZ remain a reservoir of cholinergic and BDNF-positive neurons in aged brain opens a new perspective for understanding the role of growth factors during neurodegenerative disorders associated with aging.", "author" : [ { "dropping-particle" : "", "family" : "Tirassa", "given" : "P", "non-dropping-particle" : "", "parse-names" : false, "suffix" : "" }, { "dropping-particle" : "", "family" : "Triaca", "given" : "V", "non-dropping-particle" : "", "parse-names" : false, "suffix" : "" }, { "dropping-particle" : "", "family" : "Amendola", "given" : "T", "non-dropping-particle" : "", "parse-names" : false, "suffix" : "" }, { "dropping-particle" : "", "family" : "Fiore", "given" : "M", "non-dropping-particle" : "", "parse-names" : false, "suffix" : "" }, { "dropping-particle" : "", "family" : "Aloe", "given" : "L", "non-dropping-particle" : "", "parse-names" : false, "suffix" : "" } ], "container-title" : "Journal of Neuroscience Research", "id" : "ITEM-1", "issue" : "5", "issued" : { "date-parts" : [ [ "2003" ] ] }, "page" : "557-64", "title" : "EGF and NGF injected into the brain of old mice enhance BDNF and ChAT in proliferating subventricular zone.", "type" : "article-journal", "volume" : "72" }, "uris" : [ "http://www.mendeley.com/documents/?uuid=c947b013-e91c-4d6a-a2b1-32dcc8dfcabc" ] }, { "id" : "ITEM-2", "itemData" : { "ISSN" : "0270-6474", "PMID" : "9334420", "abstract" : "Using immunocytochemistry and in situ hybridization, we have examined the expression of brain-derived neurotrophic factor (BDNF) and of neurotrophin receptors in dorsal root ganglion cells. In the adult rat, BDNF mRNA and protein were found mainly in the subpopulation of cells that express the nerve growth factor (NGF) receptor trkA and the neuropeptide calcitonin gene-related peptide (CGRP). NGF increased BDNF within the trkA/CGRP cells to the extent that almost 90% of trkA cells contained BDNF mRNA after intrathecal NGF treatment, and 80-90% of BDNF-expressing cells contained trkA. Non-trkA cells that expressed BDNF included some trkC cells and some small cells that labeled with the lectin Griffonia simplicifolia IB4, a marker for cells that do not express trks. However, very few trkB cells expressed either BDNF mRNA or protein, and NGF did not increase BDNF expression in non-trkA cells. BDNF protein was anterogradely transported both peripherally and centrally. The central transport resulted in BDNF immunoreactivity in CGRP containing terminal arbors in the dorsal horn of the spinal cord, and this immunoreactivity was increased by NGF treatment. Electron microscopic analysis revealed that the BDNF immunoreactivity was present in finely myelinated and unmyelinated axons and in axon terminals, where it was most concentrated over dense-cored vesicles. Our data do not support an autocrine or paracrine role for BDNF within normal dorsal root ganglia, but indicate that BDNF may act as an anterograde trophic messenger. NGF levels in the periphery could influence dorsal horn neurons via release of BDNF from primary afferents.", "author" : [ { "dropping-particle" : "", "family" : "Michael", "given" : "G J", "non-dropping-particle" : "", "parse-names" : false, "suffix" : "" }, { "dropping-particle" : "", "family" : "Averill", "given" : "S", "non-dropping-particle" : "", "parse-names" : false, "suffix" : "" }, { "dropping-particle" : "", "family" : "Nitkunan", "given" : "A", "non-dropping-particle" : "", "parse-names" : false, "suffix" : "" }, { "dropping-particle" : "", "family" : "Rattray", "given" : "M", "non-dropping-particle" : "", "parse-names" : false, "suffix" : "" }, { "dropping-particle" : "", "family" : "Bennett", "given" : "D L H", "non-dropping-particle" : "", "parse-names" : false, "suffix" : "" }, { "dropping-particle" : "", "family" : "Yan", "given" : "Q", "non-dropping-particle" : "", "parse-names" : false, "suffix" : "" }, { "dropping-particle" : "V", "family" : "Priestley", "given" : "J", "non-dropping-particle" : "", "parse-names" : false, "suffix" : "" } ], "container-title" : "The Journal of neuroscience : the official journal of the Society for Neuroscience", "id" : "ITEM-2", "issue" : "21", "issued" : { "date-parts" : [ [ "1997", "11", "1" ] ] }, "page" : "8476-90", "title" : "Nerve growth factor treatment increases brain-derived neurotrophic factor selectively in TrkA-expressing dorsal root ganglion cells and in their central terminations within the spinal cord.", "type" : "article-journal", "volume" : "17" }, "uris" : [ "http://www.mendeley.com/documents/?uuid=c55d1966-17ea-41ff-8d59-36dfdf13fb78" ] } ], "mendeley" : { "formattedCitation" : "(159,357)", "plainTextFormattedCitation" : "(159,357)", "previouslyFormattedCitation" : "(159,357)"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159,357)</w:t>
            </w:r>
            <w:r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noc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Nerve growth factor (NGF) is involved in the long-term sensitization of nociceptive processing linked to chronic pain. Functional and structural (\"sprouting\") changes can contribute. Thus, humans report long-lasting hyperalgesia to mechanical and electrical stimulation after intradermal NGF injection and NGF-induced sprouting has been reported to underlie cancer bone pain and visceral pain. Using a human-like animal model we investigated the relationship between the structure and function of unmyelinated porcine nociceptors 3 weeks after intradermal NGF treatment. Axonal and sensory characteristics were studied by in vivo single-fiber electrophysiology and immunohistochemistry. C fibers recorded extracellularly were classified based on mechanical response and activity-dependent slowing (ADS) of conduction velocity. Intraepidermal nerve fiber (IENF) densities were assessed by immunohistochemistry in pigs and in human volunteers using the same NGF model. NGF increased conduction velocity and reduced ADS and propagation failure in mechano-insensitive nociceptors. The proportion of mechano-sensitive C nociceptors within NGF-treated skin areas increased from 45.1% (control) to 71% and their median mechanical thresholds decreased from 40 to 20 mN. After NGF application, the mechanical receptive fields of nociceptors increased from 25 to 43 mm(2). At the structural level, however, IENF density was not increased by NGF. In conclusion, intradermal NGF induces long-lasting axonal and mechanical sensitization in porcine C nociceptors that corresponds to hyperalgesia observed in humans. Sensitization is not accompanied by increased IENF density, suggesting that NGF-induced hyperalgesia might not depend on changes in nerve fiber density but could be linked to the recruitment of previously silent nociceptors.", "author" : [ { "dropping-particle" : "", "family" : "Hirth", "given" : "M", "non-dropping-particle" : "", "parse-names" : false, "suffix" : "" }, { "dropping-particle" : "", "family" : "Rukwied", "given" : "R", "non-dropping-particle" : "", "parse-names" : false, "suffix" : "" }, { "dropping-particle" : "", "family" : "Gromann", "given" : "A", "non-dropping-particle" : "", "parse-names" : false, "suffix" : "" }, { "dropping-particle" : "", "family" : "Turnquist", "given" : "B", "non-dropping-particle" : "", "parse-names" : false, "suffix" : "" }, { "dropping-particle" : "", "family" : "Weinkauf", "given" : "B", "non-dropping-particle" : "", "parse-names" : false, "suffix" : "" }, { "dropping-particle" : "", "family" : "Francke", "given" : "K", "non-dropping-particle" : "", "parse-names" : false, "suffix" : "" }, { "dropping-particle" : "", "family" : "Albrecht", "given" : "P", "non-dropping-particle" : "", "parse-names" : false, "suffix" : "" }, { "dropping-particle" : "", "family" : "Rice", "given" : "F", "non-dropping-particle" : "", "parse-names" : false, "suffix" : "" }, { "dropping-particle" : "", "family" : "H\u00e4ggl\u00f6f", "given" : "B", "non-dropping-particle" : "", "parse-names" : false, "suffix" : "" }, { "dropping-particle" : "", "family" : "Ringkamp", "given" : "M", "non-dropping-particle" : "", "parse-names" : false, "suffix" : "" }, { "dropping-particle" : "", "family" : "Engelhardt", "given" : "M", "non-dropping-particle" : "", "parse-names" : false, "suffix" : "" }, { "dropping-particle" : "", "family" : "Schultz", "given" : "C", "non-dropping-particle" : "", "parse-names" : false, "suffix" : "" }, { "dropping-particle" : "", "family" : "Schmelz", "given" : "M", "non-dropping-particle" : "", "parse-names" : false, "suffix" : "" }, { "dropping-particle" : "", "family" : "Obreja", "given" : "O", "non-dropping-particle" : "", "parse-names" : false, "suffix" : "" } ], "container-title" : "Pain", "id" : "ITEM-1", "issue" : "11", "issued" : { "date-parts" : [ [ "2013" ] ] }, "page" : "2500-11", "title" : "Nerve growth factor induces sensitization of nociceptors without evidence for increased intraepidermal nerve fiber density", "type" : "article-journal", "volume" : "154" }, "uris" : [ "http://www.mendeley.com/documents/?uuid=d950d8f3-9b46-48db-9f0f-26cc3f72dcb0" ] }, { "id" : "ITEM-2", "itemData" : { "abstract" : "BACKGROUND: Monoclonal antibodies are a major class of biological therapies in human medicine but have not yet been successfully applied to veterinary species. We have developed a novel approach, PETisation, to rapidly convert antibodies for use in veterinary species. As an example, anti-nerve growth factor (anti-NGF) monoclonal antibodies (mAbs) which are effective in reducing acute and chronic pain in rodents and man are potentially useful for treating pain in dogs but a fully caninised mAb is required in order to avoid an immune response. The aim of this study was to determine the optimal properties of a caninised anti-NGF mAb for safe, repeated administration to dogs, to determine its pharmacokinetic properties and to evaluate its efficacy in a model of inflammatory pain in vivo. RESULTS: Starting with a rat anti-NGF mAb, we used a novel algorithm based on expressed canine immunoglobulin sequences to design and characterise recombinant caninised anti-NGF mAbs. Construction with only 2 of the 4 canine IgG heavy chain isotypes (A and D) resulted in stable antibodies which bound and inhibited NGF with high-affinity and potency but did not bind complement C1q or the high-affinity Fc receptor gamma R1 (CD64). One of the mAbs (NV-01) was selected for scale-up manufacture, purification and pre-clinical evaluation. When administered to dogs, NV-01 was well tolerated, had a long serum half-life of 9 days, was not overtly immunogenic following repeated dosing in the dog and reduced signs of lameness in a kaolin model of inflammatory pain. CONCLUSIONS: The combination of stability, high affinity and potency, no effector activity and long half-life, combined with safety and activity in the model of inflammatory pain in vivo suggests that further development of the caninised anti-NGF mAb NV-01 as a therapeutic agent for the treatment of chronic pain in dogs is warranted.", "author" : [ { "dropping-particle" : "", "family" : "Gearing", "given" : "David P", "non-dropping-particle" : "", "parse-names" : false, "suffix" : "" }, { "dropping-particle" : "", "family" : "Virtue", "given" : "Elena R", "non-dropping-particle" : "", "parse-names" : false, "suffix" : "" }, { "dropping-particle" : "", "family" : "Gearing", "given" : "Robert P", "non-dropping-particle" : "", "parse-names" : false, "suffix" : "" }, { "dropping-particle" : "", "family" : "Drew", "given" : "Alexander C", "non-dropping-particle" : "", "parse-names" : false, "suffix" : "" } ], "container-title" : "BMC Veterinary Research", "id" : "ITEM-2", "issue" : "226", "issued" : { "date-parts" : [ [ "2013" ] ] }, "title" : "A fully caninised anti-NGF monoclonal antibody for pain relief in dogs A fully caninised anti-NGF monoclonal antibody for pain relief in dogs", "type" : "article-journal", "volume" : "9" }, "uris" : [ "http://www.mendeley.com/documents/?uuid=1aa7e1f9-7fbc-45b6-86a7-6258eb6b59c3" ] }, { "id" : "ITEM-3", "itemData" : { "abstract" : "Pain and cachexia are two of the most debilitating aspects of rheumatoid arthritis. Despite that, the mechanisms by which they are mediated are not well understood. We provide evidence that nerve growth factor (NGF), a secreted regulatory protein that controls neuronal survival during development, is a key mediator of pain and weight loss in auto-immune arthritis. Function blocking antibodies to NGF completely reverse established pain in rats with fully developed arthritis despite continuing joint destruction and inflammation. Likewise, these antibodies reverse weight loss while not having any effect on levels of the pro-cachectic agent tumor necrosis factor (TNF). Taken together, these findings argue that pathological joint pain and joint destruction are mechanistically independent processes and that NGF regulates an alternative cachexia pathway that is independent or downstream of TNF.", "author" : [ { "dropping-particle" : "", "family" : "Shelton", "given" : "DL", "non-dropping-particle" : "", "parse-names" : false, "suffix" : "" }, { "dropping-particle" : "", "family" : "Zeller", "given" : "J", "non-dropping-particle" : "", "parse-names" : false, "suffix" : "" }, { "dropping-particle" : "", "family" : "Ho", "given" : "WH", "non-dropping-particle" : "", "parse-names" : false, "suffix" : "" }, { "dropping-particle" : "", "family" : "Pons", "given" : "J", "non-dropping-particle" : "", "parse-names" : false, "suffix" : "" }, { "dropping-particle" : "", "family" : "Rosenthal", "given" : "A", "non-dropping-particle" : "", "parse-names" : false, "suffix" : "" } ], "container-title" : "Pain", "id" : "ITEM-3", "issue" : "1-2", "issued" : { "date-parts" : [ [ "2005" ] ] }, "page" : "8-16", "title" : "Nerve growth factor mediates hyperalgesia and cachexia in auto-immune arthritis", "type" : "article-journal", "volume" : "116" }, "uris" : [ "http://www.mendeley.com/documents/?uuid=18c5cc48-4832-4828-98a4-1b04b7cb2447" ] } ], "mendeley" : { "formattedCitation" : "(358\u2013360)", "plainTextFormattedCitation" : "(358\u2013360)", "previouslyFormattedCitation" : "(358\u2013360)"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58–360)</w:t>
            </w:r>
            <w:r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0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5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Nitric Oxide</w:t>
            </w:r>
          </w:p>
        </w:tc>
        <w:tc>
          <w:tcPr>
            <w:tcW w:w="200" w:type="pct"/>
            <w:tcBorders>
              <w:top w:val="nil"/>
              <w:left w:val="nil"/>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nox</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vdl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172/JCI117433", "ISSN" : "0021-9738", "PMID" : "8083357", "abstract" : "The purpose of this study was to examine whether insulin's effect to vasodilate skeletal muscle vasculature is mediated by endothelium-derived nitric oxide (EDNO). N-monomethyl-L-arginine (L-NMMA), a specific inhibitor of NO synthase, was administered directly into the femoral artery of normal subjects at a dose of 16 mg/min and leg blood flow (LBF) was measured during an infusion of saline (NS) or during a euglycemic hyperinsulinemic clamp (HIC) designed to approximately double LBF. In response to the intrafemoral artery infusion of L-NMMA, LBF decreased from 0.296 +/- 0.032 to 0.235 +/- 0.022 liters/min during NS and from 0.479 +/- 0.118 to 0.266 +/- 0.052 liters/min during HIC, P &lt; 0.03. The proportion of NO-dependent LBF during NS and HIC was approximately 20% and approximately 40%, respectively, P &lt; 0.003 (NS vs. HIC). To elucidate whether insulin increases EDNO synthesis/release or EDNO action, vasodilative responses to graded intrafemoral artery infusions of the endothelium-dependent vasodilator methacholine chloride (MCh) or the endothelium-independent vasodilator sodium nitroprusside (SNP) were studied in normal subjects during either NS or HIC. LBF increments in response to intrafemoral artery infusions of MCh but not SNP were augmented during HIC versus NS, P &lt; 0.03. In summary, insulin-mediated vasodilation is EDNO dependent. Insulin vasodilation of skeletal muscle vasculature most likely occurs via increasing EDNO synthesis/release. Thus, insulin appears to be a novel modulator of the EDNO system.", "author" : [ { "dropping-particle" : "", "family" : "Steinberg", "given" : "H O", "non-dropping-particle" : "", "parse-names" : false, "suffix" : "" }, { "dropping-particle" : "", "family" : "Brechtel", "given" : "G", "non-dropping-particle" : "", "parse-names" : false, "suffix" : "" }, { "dropping-particle" : "", "family" : "Johnson", "given" : "a", "non-dropping-particle" : "", "parse-names" : false, "suffix" : "" }, { "dropping-particle" : "", "family" : "Fineberg", "given" : "N", "non-dropping-particle" : "", "parse-names" : false, "suffix" : "" }, { "dropping-particle" : "", "family" : "Baron", "given" : "a D", "non-dropping-particle" : "", "parse-names" : false, "suffix" : "" } ], "container-title" : "The Journal of clinical investigation", "id" : "ITEM-1", "issue" : "3", "issued" : { "date-parts" : [ [ "1994", "9" ] ] }, "page" : "1172-9", "title" : "Insulin-mediated skeletal muscle vasodilation is nitric oxide dependent. A novel action of insulin to increase nitric oxide release.", "type" : "article-journal", "volume" : "94" }, "uris" : [ "http://www.mendeley.com/documents/?uuid=8de62f48-5ef9-4508-8d51-15cf8689da2e" ] }, { "id" : "ITEM-2", "itemData" : { "abstract" : "Background: The vascular endothelium contributes to smooth muscle relaxation by tonic release of nitric oxide. To investigate the contribution of nitric oxide to human coronary epicardial and microvascular dilation during conditions of increasing myocardial oxygen requirements, we studied the effect of inhibiting nitric oxide synthesis with NG-monomethyl-L-arginine (L-NMMA) on the coronary vasodilation during cardiac pacing in patients with angiographically normal coronary arteries with and without multiple risk factors for coronary atherosclerosis. Methods and Results In 26 patients with angiographically normal or near-normal epicardial coronary arteries, metabolic vasodilation was assessed as a change in coronary vascular resistance and diameter during cardiac pacing (mean heart rate, 141 beats per minute). Endothelium-dependent vasodilation was estimated with intracoronary acetylcholine and endothelium-independent dilation with intracoronary sodium nitroprusside and adenosine. These measurements were repeated after 64 \u03bcmol/min intracoronary L-NMMA. At rest, L-NMMA produced a 16\u00b125% (mean\u00b1SD) increase in coronary vascular resistance (P&lt;.05) and an 11% reduction in distal epicardial coronary artery diameter (P&lt;.01), indicating tonic basal release of nitric oxide from human coronary epicardial vessels and microvessels. Significant inhibition of pacing-induced metabolic coronary vascular dilation occurred with L-NMMA, coronary vascular resistance was 38\u00b156% higher (P&lt;.03), and epicardial coronary dilation during control pacing (9\u00b113%) was converted to constriction after L-NMMA and pacing (\u22126\u00b19%, P&lt;.04). L-NMMA specifically inhibited endothelium-dependent vasodilation with acetylcholine (coronary vascular resistance was 72% higher [P&lt;.01]) but did not alter endothelium-independent dilation with sodium nitroprusside and adenosine. Nine patients had no major risk factors for atherosclerosis, defined as serum cholesterol &gt;240 mg/dL, hypertension, or diabetes. The remaining 17 patients with one or more of these risk factors had depressed microvascular vasodilation during cardiac pacing (coronary vascular resistance decreased by 13% versus 36% in those without risk factors, P&lt;.05). The inhibitory effect of L-NMMA on pacing-induced coronary epicardial and microvascular vasodilation was observed only in patients without risk factors, whereas those with risk factors had an insignificant change, indicating that nitric oxide contributes significantly to pacing-indu\u2026", "author" : [ { "dropping-particle" : "", "family" : "Quyyumi", "given" : "Arshed A.", "non-dropping-particle" : "", "parse-names" : false, "suffix" : "" }, { "dropping-particle" : "", "family" : "Dakak", "given" : "Nader", "non-dropping-particle" : "", "parse-names" : false, "suffix" : "" }, { "dropping-particle" : "", "family" : "Andrews", "given" : "Neil P.", "non-dropping-particle" : "", "parse-names" : false, "suffix" : "" }, { "dropping-particle" : "", "family" : "Gilligan", "given" : "David M.", "non-dropping-particle" : "", "parse-names" : false, "suffix" : "" }, { "dropping-particle" : "", "family" : "Panza", "given" : "Julio A.", "non-dropping-particle" : "", "parse-names" : false, "suffix" : "" }, { "dropping-particle" : "", "family" : "Cannon III", "given" : "Richard O. Cannon", "non-dropping-particle" : "", "parse-names" : false, "suffix" : "" } ], "container-title" : "Circulation", "id" : "ITEM-2", "issued" : { "date-parts" : [ [ "1995" ] ] }, "page" : "320-26", "title" : "Contribution of Nitric Oxide to Metabolic Coronary Vasodilation in the Human Heart", "type" : "article-journal", "volume" : "92" }, "uris" : [ "http://www.mendeley.com/documents/?uuid=929b1d9d-a701-40f7-9804-ffaa4589eee0" ] } ], "mendeley" : { "formattedCitation" : "(262,361)", "plainTextFormattedCitation" : "(262,361)", "previouslyFormattedCitation" : "(262,361)"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62,361)</w:t>
            </w:r>
            <w:r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ng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A role for nitric oxide (NO) in wound healing has been proposed; however, the absolute requirement of NO for wound healing in vivo and the contribution of endothelial NO synthase (eNOS) have not been determined. Experiments were carried out using eNOS gene knockout (KO) mice to determine the requirement for eNOS on wound closure and wound strength. Excisional wound closure was signi\ufb01cantly delayed in the eNOS KO mice (29.4 6 2.2 days) compared with wild-type (WT) controls (20.2 6 0.4 days). At 10 days, incisional wound tensile strength demonstrated a 38% reduction in the eNOS KO mice. Because effective wound repair requires growth factor-stimulated angiogenesis, in vitro and in vivo angiogen- esis assays were performed in the mice to assess the effects of eNOS de\ufb01ciency on angiogenesis. Endothelial cell sprouting assays con\ufb01rmed in vitro that eNOS is required for proper endothelial cell migration, proliferation, and differentiation. Aortic segments harvested fromeNOS KOmice cultured with Matrigel demonstrated a signi\ufb01cant reduction in endothelial cell sprouting and [3H]thymidine incorporation compared with WT mice at 5 days. Capillary ingrowth into subcutane- ously implanted Matrigel plugs was signi\ufb01cantly reduced in eNOS KO mice (2.67 6 0.33 vessels/plug) compared with WT mice (10.17 6 0.79 vessels/plug). These results clearly show that eNOS plays a signi\ufb01cant role in facilitating wound repair and growth factor-stimulated angiogenesis", "author" : [ { "dropping-particle" : "", "family" : "Lee", "given" : "Paul C", "non-dropping-particle" : "", "parse-names" : false, "suffix" : "" }, { "dropping-particle" : "", "family" : "Salyapongse", "given" : "A Neil", "non-dropping-particle" : "", "parse-names" : false, "suffix" : "" }, { "dropping-particle" : "", "family" : "Bragdon", "given" : "Gwynne A", "non-dropping-particle" : "", "parse-names" : false, "suffix" : "" }, { "dropping-particle" : "", "family" : "Shears II", "given" : "Larry L", "non-dropping-particle" : "", "parse-names" : false, "suffix" : "" }, { "dropping-particle" : "", "family" : "Watkins", "given" : "Simon C", "non-dropping-particle" : "", "parse-names" : false, "suffix" : "" }, { "dropping-particle" : "", "family" : "Edington", "given" : "Howard D J", "non-dropping-particle" : "", "parse-names" : false, "suffix" : "" }, { "dropping-particle" : "", "family" : "Billiar", "given" : "Timothy R", "non-dropping-particle" : "", "parse-names" : false, "suffix" : "" } ], "container-title" : "American Journal of Physiology - Heart and Circulatory Physiology", "id" : "ITEM-1", "issued" : { "date-parts" : [ [ "1999" ] ] }, "page" : "H1600-08", "title" : "Impaired wound healing and angiogenesis in eNOS-deficient mice", "type" : "article-journal", "volume" : "277" }, "uris" : [ "http://www.mendeley.com/documents/?uuid=c7d184f7-5008-4bc7-99a2-404b31115c4a" ] }, { "id" : "ITEM-2", "itemData" : { "abstract" : "Nitric oxide (NO) plays a critical role in vascular endothelial growth factor (VEGF)-induced angiogenesis and vascular hyperpermeability. However, the relative contribution of different NO synthase (NOS) isoforms to these processes is not known. Here, we evaluated the relative contributions of endothelial and inducible NOS (eNOS and iNOS, respectively) to angiogenesis and permeability of VEGF-induced angiogenic vessels. The contribution of eNOS was assessed by using an eNOS-de\ufb01cient mouse, and iNOS contribution was assessed by using a selective inhibitor [L-N6 -(1-iminoethyl) lysine, L-NIL] and an iNOS-de\ufb01cient mouse. Angiogenesis was induced by VEGF in type I collagen gels placed in the mouse cranial window. Angiogenesis, vessel diameter, blood \ufb02ow rate, and vascular permeability were proportional to NO levels measured with microelectrodes: Wild-type (WT) &gt; WT with L-NIL or iNOS2/2 &gt; eNOS2/2 &gt; eNOS2/2 with L-NIL. The role of NOS in VEGF-induced acute vascular permeability increase in quiescent vessels also was determined by using eNOS- and iNOS-de\ufb01cient mice. VEGF superfusion signi\ufb01cantly increased permeability in both WT and iNOS2/2 mice but not in eNOS2/2 mice. These \ufb01ndings suggest that eNOS plays a predominant role in VEGF-induced angiogenesis and vascular permeability. Thus, selective modulation of eNOS activity is a promising strategy for altering angiogenesis and vascular permeability in vivo.", "author" : [ { "dropping-particle" : "", "family" : "Fukumura", "given" : "Dai", "non-dropping-particle" : "", "parse-names" : false, "suffix" : "" }, { "dropping-particle" : "", "family" : "Gohongi", "given" : "Takeshi", "non-dropping-particle" : "", "parse-names" : false, "suffix" : "" }, { "dropping-particle" : "", "family" : "Kadambi", "given" : "Ananth", "non-dropping-particle" : "", "parse-names" : false, "suffix" : "" }, { "dropping-particle" : "", "family" : "Izumi", "given" : "Yotaro", "non-dropping-particle" : "", "parse-names" : false, "suffix" : "" }, { "dropping-particle" : "", "family" : "Ang", "given" : "Jennifer", "non-dropping-particle" : "", "parse-names" : false, "suffix" : "" }, { "dropping-particle" : "", "family" : "Yun", "given" : "Chae-ok", "non-dropping-particle" : "", "parse-names" : false, "suffix" : "" }, { "dropping-particle" : "", "family" : "Buerk", "given" : "Donald G", "non-dropping-particle" : "", "parse-names" : false, "suffix" : "" }, { "dropping-particle" : "", "family" : "Huang", "given" : "Paul L", "non-dropping-particle" : "", "parse-names" : false, "suffix" : "" }, { "dropping-particle" : "", "family" : "Jain", "given" : "Rakesh K", "non-dropping-particle" : "", "parse-names" : false, "suffix" : "" } ], "container-title" : "Proceedings of the National Academy of Sciences of the United States of America", "id" : "ITEM-2", "issue" : "5", "issued" : { "date-parts" : [ [ "2001" ] ] }, "page" : "2604-9", "title" : "Predominant role of endothelial nitric oxide synthase in vascular endothelial growth factor-induced angiogenesis and vascular permeability", "type" : "article-journal", "volume" : "98" }, "uris" : [ "http://www.mendeley.com/documents/?uuid=32880410-28ba-40a4-b6e8-66394190d139" ] } ], "mendeley" : { "formattedCitation" : "(248,362)", "plainTextFormattedCitation" : "(248,362)", "previouslyFormattedCitation" : "(248,362)"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48,362)</w:t>
            </w:r>
            <w:r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nep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ISSN" : "0027-8424", "PMID" : "7479983", "abstract" : "Previous research indicates that norepinephrine and dopamine stimulate release of luteinizing hormone (LH)-releasing hormone (LHRH), which then reaches the adenohypophysis via the hypophyseal portal vessels to release LH. Norepinephrine exerts its effect via alpha 1-adrenergic receptors, which stimulate the release of nitric oxide (NO) from nitricoxidergic (NOergic) neurons in the medial basal hypothalamus (MBH). The NO activates guanylate cyclase and cyclooxygenase, thereby inducing release of LHRH into the hypophyseal portal vessels. We tested the hypothesis that these two catecholamines modulate NO release by local feedback. MBH explants were incubated in the presence of sodium nitroprusside (NP), a releaser of NO, and the effect on release of catecholamines was determined. NP inhibited release of norepinephrine. Basal release was increased by incubation of the tissue with the NO scavenger hemoglobin (20 micrograms/ml). Hemoglobin also blocked the inhibitory effect of NP. In the presence of high-potassium (40 mM) medium to depolarize cell membranes, norepinephrine release was increased by a factor of 3, and this was significantly inhibited by NP. Hemoglobin again produced a further increase in norepinephrine release and also blocked the action of NP. When constitutive NO synthase was inhibited by the competitive inhibitor NG-monomethyl-L-arginine (NMMA) at 300 microM, basal release of norepinephrine was increased, as was potassium-evoked release, and this was associated in the latter instance with a decrease in tissue concentration, presumably because synthesis did not keep up with the increased release in the presence of NMMA. The results were very similar with dopamine, except that reduction of potassium-evoked dopamine release by NP was not significant. However, the increase following incubation with hemoglobin was significant, and hemoglobin, when incubated with NP, caused a significant elevation in dopamine release above that with NP alone. In this case, NP increased tissue concentration of dopamine along with inhibiting release, suggesting that synthesis continued, thereby raising the tissue concentration in the face of diminished release. When the tissue was incubated with NP plus hemoglobin, which caused an increase in release above that obtained with NP alone, the tissue concentration decreased significantly compared with that in the absence of hemoglobin, indicating that, with increased release, release exceeded synthesis, causing a fall in\u2026", "author" : [ { "dropping-particle" : "", "family" : "Seilicovich", "given" : "Adriana", "non-dropping-particle" : "", "parse-names" : false, "suffix" : "" }, { "dropping-particle" : "", "family" : "Lasaga", "given" : "Mercedes", "non-dropping-particle" : "", "parse-names" : false, "suffix" : "" }, { "dropping-particle" : "", "family" : "Befumo", "given" : "Marcelo", "non-dropping-particle" : "", "parse-names" : false, "suffix" : "" }, { "dropping-particle" : "", "family" : "Duvilanski", "given" : "Beatriz H.", "non-dropping-particle" : "", "parse-names" : false, "suffix" : "" }, { "dropping-particle" : "", "family" : "Carmen Diaz", "given" : "Maria", "non-dropping-particle" : "del", "parse-names" : false, "suffix" : "" }, { "dropping-particle" : "", "family" : "Rettori", "given" : "Valeria", "non-dropping-particle" : "", "parse-names" : false, "suffix" : "" }, { "dropping-particle" : "", "family" : "McCann", "given" : "S. M.", "non-dropping-particle" : "", "parse-names" : false, "suffix" : "" } ], "container-title" : "Proceedings of the National Academy of Sciences of the United States of America", "id" : "ITEM-1", "issue" : "24", "issued" : { "date-parts" : [ [ "1995", "11", "21" ] ] }, "page" : "11299-302", "title" : "Nitric oxide inhibits the release of norepinephrine and dopamine from the medial basal hypothalamus of the rat.", "type" : "article-journal", "volume" : "92" }, "uris" : [ "http://www.mendeley.com/documents/?uuid=e7f5b981-0eaf-421f-af5f-9c8b59ef1b51" ] } ], "mendeley" : { "formattedCitation" : "(363)", "plainTextFormattedCitation" : "(363)", "previouslyFormattedCitation" : "(363)"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63)</w:t>
            </w:r>
            <w:r w:rsidRPr="00274D27">
              <w:rPr>
                <w:rFonts w:ascii="Times New Roman" w:eastAsia="Times New Roman" w:hAnsi="Times New Roman" w:cs="Times New Roman"/>
                <w:color w:val="000000"/>
                <w:szCs w:val="22"/>
                <w:lang w:eastAsia="en-IN"/>
              </w:rPr>
              <w:fldChar w:fldCharType="end"/>
            </w:r>
          </w:p>
        </w:tc>
        <w:tc>
          <w:tcPr>
            <w:tcW w:w="3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dop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ISSN" : "0027-8424", "PMID" : "7479983", "abstract" : "Previous research indicates that norepinephrine and dopamine stimulate release of luteinizing hormone (LH)-releasing hormone (LHRH), which then reaches the adenohypophysis via the hypophyseal portal vessels to release LH. Norepinephrine exerts its effect via alpha 1-adrenergic receptors, which stimulate the release of nitric oxide (NO) from nitricoxidergic (NOergic) neurons in the medial basal hypothalamus (MBH). The NO activates guanylate cyclase and cyclooxygenase, thereby inducing release of LHRH into the hypophyseal portal vessels. We tested the hypothesis that these two catecholamines modulate NO release by local feedback. MBH explants were incubated in the presence of sodium nitroprusside (NP), a releaser of NO, and the effect on release of catecholamines was determined. NP inhibited release of norepinephrine. Basal release was increased by incubation of the tissue with the NO scavenger hemoglobin (20 micrograms/ml). Hemoglobin also blocked the inhibitory effect of NP. In the presence of high-potassium (40 mM) medium to depolarize cell membranes, norepinephrine release was increased by a factor of 3, and this was significantly inhibited by NP. Hemoglobin again produced a further increase in norepinephrine release and also blocked the action of NP. When constitutive NO synthase was inhibited by the competitive inhibitor NG-monomethyl-L-arginine (NMMA) at 300 microM, basal release of norepinephrine was increased, as was potassium-evoked release, and this was associated in the latter instance with a decrease in tissue concentration, presumably because synthesis did not keep up with the increased release in the presence of NMMA. The results were very similar with dopamine, except that reduction of potassium-evoked dopamine release by NP was not significant. However, the increase following incubation with hemoglobin was significant, and hemoglobin, when incubated with NP, caused a significant elevation in dopamine release above that with NP alone. In this case, NP increased tissue concentration of dopamine along with inhibiting release, suggesting that synthesis continued, thereby raising the tissue concentration in the face of diminished release. When the tissue was incubated with NP plus hemoglobin, which caused an increase in release above that obtained with NP alone, the tissue concentration decreased significantly compared with that in the absence of hemoglobin, indicating that, with increased release, release exceeded synthesis, causing a fall in\u2026", "author" : [ { "dropping-particle" : "", "family" : "Seilicovich", "given" : "Adriana", "non-dropping-particle" : "", "parse-names" : false, "suffix" : "" }, { "dropping-particle" : "", "family" : "Lasaga", "given" : "Mercedes", "non-dropping-particle" : "", "parse-names" : false, "suffix" : "" }, { "dropping-particle" : "", "family" : "Befumo", "given" : "Marcelo", "non-dropping-particle" : "", "parse-names" : false, "suffix" : "" }, { "dropping-particle" : "", "family" : "Duvilanski", "given" : "Beatriz H.", "non-dropping-particle" : "", "parse-names" : false, "suffix" : "" }, { "dropping-particle" : "", "family" : "Carmen Diaz", "given" : "Maria", "non-dropping-particle" : "del", "parse-names" : false, "suffix" : "" }, { "dropping-particle" : "", "family" : "Rettori", "given" : "Valeria", "non-dropping-particle" : "", "parse-names" : false, "suffix" : "" }, { "dropping-particle" : "", "family" : "McCann", "given" : "S. M.", "non-dropping-particle" : "", "parse-names" : false, "suffix" : "" } ], "container-title" : "Proceedings of the National Academy of Sciences of the United States of America", "id" : "ITEM-1", "issue" : "24", "issued" : { "date-parts" : [ [ "1995", "11", "21" ] ] }, "page" : "11299-302", "title" : "Nitric oxide inhibits the release of norepinephrine and dopamine from the medial basal hypothalamus of the rat.", "type" : "article-journal", "volume" : "92" }, "uris" : [ "http://www.mendeley.com/documents/?uuid=e7f5b981-0eaf-421f-af5f-9c8b59ef1b51" ] } ], "mendeley" : { "formattedCitation" : "(363)", "plainTextFormattedCitation" : "(363)", "previouslyFormattedCitation" : "(363)"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63)</w:t>
            </w:r>
            <w:r w:rsidRPr="00274D27">
              <w:rPr>
                <w:rFonts w:ascii="Times New Roman" w:eastAsia="Times New Roman" w:hAnsi="Times New Roman" w:cs="Times New Roman"/>
                <w:color w:val="000000"/>
                <w:szCs w:val="22"/>
                <w:lang w:eastAsia="en-IN"/>
              </w:rPr>
              <w:fldChar w:fldCharType="end"/>
            </w:r>
          </w:p>
        </w:tc>
        <w:tc>
          <w:tcPr>
            <w:tcW w:w="36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gr1/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ISSN" : "1529-2401", "PMID" : "10479702", "abstract" : "Lactating females express rapid extremes in behavior, ranging from gentle nurturance toward offspring to fiercely protective aggression against intruders. Although males often behave aggressively against intruders, female rodents usually express aggression only when rearing and protecting pups. Nitric oxide (NO) inhibits male aggression; however, its role in maternal aggression is unknown. In the present study, female mice with targeted disruption of the neuronal nitric oxide synthase gene (nNOS-/-) displayed significant deficits in maternal aggression relative to wild-type (WT) mice in terms of percentage displaying aggression, the average number of attacks against a male intruder, and the total time spent attacking the male intruder. The nNOS-/- mice displayed normal pup retrieval behavior. Because the specific deficits in maternal aggression in the nNOS-/- mice suggested a possible role for NO in maternal aggression, we combined behavioral testing of WT mice with immunohistochemistry for citrulline, an indirect marker of NO synthesis, to examine indirectly NO synthesis during maternal aggression. A significant increase in the number of citrulline-positive cells was identified in the medial preoptic nucleus, the suprachiasmatic nucleus, and the subparaventricular zone regions of the hypothalamus in aggressive lactating females relative to control mice. In other regions of the brain, no changes in the number of citrulline-positive cells were observed across either groups or treatments. These results provide two indirect lines of evidence that NO release is associated with maternal aggression.", "author" : [ { "dropping-particle" : "", "family" : "Gammie", "given" : "S C", "non-dropping-particle" : "", "parse-names" : false, "suffix" : "" }, { "dropping-particle" : "", "family" : "Nelson", "given" : "R J", "non-dropping-particle" : "", "parse-names" : false, "suffix" : "" } ], "container-title" : "The Journal of neuroscience : the official journal of the Society for Neuroscience", "id" : "ITEM-1", "issue" : "18", "issued" : { "date-parts" : [ [ "1999", "9", "15" ] ] }, "page" : "8027-35", "title" : "Maternal aggression is reduced in neuronal nitric oxide synthase-deficient mice.", "type" : "article-journal", "volume" : "19" }, "uris" : [ "http://www.mendeley.com/documents/?uuid=75976027-8c70-4adc-a1f2-c6cd5f1f06c6" ] }, { "id" : "ITEM-2", "itemData" : { "abstract" : "Male mice with targeted deletion of the gene encoding the neuronal isoform of nitric oxide synthase (nNOS(-/-)) display increased aggressive behavior compared with wild-type (WT) mice. Specific pharmacological inhibition of nNOS with 7-nitroindazole also augments aggressive behavior. We report here that male mice with targeted deletion of the gene encoding endothelial NOS (eNOS(-/-)) display dramatic reductions in aggression. The effects are selective, because an extensive battery of behavioral tests reveals no other deficits. In the resident-intruder model of aggression, resident eNOS(-/-) males show virtually no aggression. Latency for aggression onset is 25-30 times longer in eNOS(-/-) males compared with WT males in the rare instances of aggressive behaviors. Similarly, a striking lack of aggression is noted in tests of aggression among groups of four mice monitored in neutral cages. Although eNOS(-/-) mice are hypertensive ( approximately 14 mmHg blood pressure elevation), hypertension does not appear responsible for the diminished aggression. Reduction of hypertension with hydralazine does not change the prevalence of aggression in eNOS(-/-) mice. Extensive examination of brains from eNOS(-/-) male mice reveals no obvious neural damage from chronic hypertension. In situ hybridization in WT animals reveals eNOS mRNA in the brain associated exclusively with blood vessels and no neuronal localizations. Accordingly, vascular eNOS in the brain appears capable of influencing behavior with considerable selectivity.", "author" : [ { "dropping-particle" : "", "family" : "Demas", "given" : "Gregory E", "non-dropping-particle" : "", "parse-names" : false, "suffix" : "" }, { "dropping-particle" : "", "family" : "Kriegsfeld", "given" : "Lance J", "non-dropping-particle" : "", "parse-names" : false, "suffix" : "" }, { "dropping-particle" : "", "family" : "Blackshaw", "given" : "Seth", "non-dropping-particle" : "", "parse-names" : false, "suffix" : "" }, { "dropping-particle" : "", "family" : "Huang", "given" : "Paul", "non-dropping-particle" : "", "parse-names" : false, "suffix" : "" }, { "dropping-particle" : "", "family" : "Gammie", "given" : "Stephen C", "non-dropping-particle" : "", "parse-names" : false, "suffix" : "" }, { "dropping-particle" : "", "family" : "Nelson", "given" : "Randy J", "non-dropping-particle" : "", "parse-names" : false, "suffix" : "" }, { "dropping-particle" : "", "family" : "Snyder", "given" : "Solomon H", "non-dropping-particle" : "", "parse-names" : false, "suffix" : "" } ], "container-title" : "The Journal of Neuroscience", "id" : "ITEM-2", "issue" : "19", "issued" : { "date-parts" : [ [ "1999" ] ] }, "page" : "2-6", "title" : "Elimination of Aggressive Behavior in Male Mice Lacking Endothelial Nitric Oxide Synthase", "type" : "article-journal", "volume" : "19" }, "uris" : [ "http://www.mendeley.com/documents/?uuid=0c421e4c-f282-4f23-9ca6-52be1ab96ef3" ] }, { "id" : "ITEM-3", "itemData" : { "ISBN" : "4109553024", "ISSN" : "1076-1551", "PMID" : "9323712", "abstract" : "BACKGROUND: Mice with targeted disruption of the gene for the neuronal isoform of nitric oxide synthase (nNOS) display exaggerated aggression. Behavioral studies of mice with targeted gene deletions suffer from the criticism that the gene product is missing not only during the assessment period but also throughout development when critical processes, including activation of compensatory mechanisms, may be affected. To address this criticism, we have assessed aggressive behavior in mice treated with a specific pharmacological inhibitor of nNOS. MATERIALS AND METHODS: Aggressive behavior, as well as brain citrulline levels, were monitored in adult male mice after treatment with a specific nNOS inhibitor, 7-nitroindazole (7-NI) (50 mg/kg i.p.), which is known to reduce NOS activity in brain homogenates by &gt; 90%. As controls, animals were treated with a related indazole, 3-indazolinone (3-I) (50 mg/kg i.p.) that does not affect nNOS or with on oil vehicle. RESULTS: Mice treated with 7-NI displayed substantially increased aggression as compared with oil- or 3-I-injected animals when tested in two different models of aggression. Drug treatment did not affect nonspecific locomotor activities or body temperature. Immunohistochemical staining for citrulline in the brain revealed a dramatic reduction in 7-NI-treated animals. CONCLUSIONS: 7-NI augmented aggression in WT mice to levels displayed by nNOS- mice, strongly implying that nNOS is a major mediator of aggression. NOS inhibitors may have therapeutic roles in inflammatory, cardiovascular, and neurologic diseases. The substantial aggressive behavior soon after administration of an nNOS inhibitor raises concerns about adverse behavioral sequelae of such pharmacological agents.", "author" : [ { "dropping-particle" : "", "family" : "Demas", "given" : "G E", "non-dropping-particle" : "", "parse-names" : false, "suffix" : "" }, { "dropping-particle" : "", "family" : "Eliasson", "given" : "M J", "non-dropping-particle" : "", "parse-names" : false, "suffix" : "" }, { "dropping-particle" : "", "family" : "Dawson", "given" : "T M", "non-dropping-particle" : "", "parse-names" : false, "suffix" : "" }, { "dropping-particle" : "", "family" : "Dawson", "given" : "V L", "non-dropping-particle" : "", "parse-names" : false, "suffix" : "" }, { "dropping-particle" : "", "family" : "Kriegsfeld", "given" : "L J", "non-dropping-particle" : "", "parse-names" : false, "suffix" : "" }, { "dropping-particle" : "", "family" : "Nelson", "given" : "R J", "non-dropping-particle" : "", "parse-names" : false, "suffix" : "" }, { "dropping-particle" : "", "family" : "Snyder", "given" : "S H", "non-dropping-particle" : "", "parse-names" : false, "suffix" : "" } ], "container-title" : "Molecular medicine (Cambridge, Mass.)", "id" : "ITEM-3", "issue" : "9", "issued" : { "date-parts" : [ [ "1997", "9" ] ] }, "page" : "610-6", "title" : "Inhibition of neuronal nitric oxide synthase increases aggressive behavior in mice.", "type" : "article-journal", "volume" : "3" }, "uris" : [ "http://www.mendeley.com/documents/?uuid=6d788b39-89fc-469e-91df-9563717d8578" ] }, { "id" : "ITEM-4", "itemData" : { "DOI" : "10.1073/pnas.031487198", "ISSN" : "0027-8424", "PMID" : "11158630", "abstract" : "Genetically engineered mice with targeted disruption of the neuronal nitric oxide synthase (nNOS) gene established the inhibitory role of nitric oxide (NO) in male impulsive aggressive behavior. This was later confirmed by using selective nNOS inhibitors in male wild-type mice. The molecular mechanisms accounting for the aggressive behavior caused by the lack of neuronally derived NO is not known. Recent studies suggest that central serotonergic neuronal circuits and particularly 5-HT(1A) and 5-HT(1B) receptors play a prominent role in the regulation of aggression. Accordingly, we investigated whether the aggressiveness caused by the lack of nNOS might be because of alterations in serotonergic function. We now demonstrate that the excessive aggressiveness and impulsiveness of nNOS knockout mice is caused by selective decrements in serotonin (5-HT) turnover and deficient 5-HT(1A) and 5-HT(1B) receptor function in brain regions regulating emotion. These results indicate an important role for NO in normal brain 5-HT function and may have significant implications for the treatment of psychiatric disorders characterized by aggressiveness and impulsivity.", "author" : [ { "dropping-particle" : "", "family" : "Chiavegatto", "given" : "Silvana", "non-dropping-particle" : "", "parse-names" : false, "suffix" : "" }, { "dropping-particle" : "", "family" : "Dawson", "given" : "Valina L.", "non-dropping-particle" : "", "parse-names" : false, "suffix" : "" }, { "dropping-particle" : "", "family" : "Mamounas", "given" : "Laura A.", "non-dropping-particle" : "", "parse-names" : false, "suffix" : "" }, { "dropping-particle" : "", "family" : "Koliatsos", "given" : "Vassilis E.", "non-dropping-particle" : "", "parse-names" : false, "suffix" : "" }, { "dropping-particle" : "", "family" : "Dawson", "given" : "Ted M.", "non-dropping-particle" : "", "parse-names" : false, "suffix" : "" }, { "dropping-particle" : "", "family" : "Nelson", "given" : "Randy J.", "non-dropping-particle" : "", "parse-names" : false, "suffix" : "" } ], "container-title" : "Proceedings of the National Academy of Sciences of the United States of America", "id" : "ITEM-4", "issue" : "3", "issued" : { "date-parts" : [ [ "2001", "1", "30" ] ] }, "page" : "1277-81", "title" : "Brain serotonin dysfunction accounts for aggression in male mice lacking neuronal nitric oxide synthase.", "type" : "article-journal", "volume" : "98" }, "uris" : [ "http://www.mendeley.com/documents/?uuid=ae98fc65-7b16-41e3-9440-022e25f8a506" ] }, { "id" : "ITEM-5", "itemData" : { "abstract" : "In addition to its role in blood vessel and macrophage function, nitric oxide (NO) is a neurotransmitter found in high densities in emotion-regulating brain regions. Mice with targeted disruption of neuronal NO synthase (nNOS) display grossly normal appearance, locomotor activity, breeding, long-term potentiation and long-term depression. The nNOS- mice are resistant to neural stroke damage following middle cerebral artery ligation. Although CO2-induced cerebral vasodilatation in wild-type mice is NO-dependent, in nNOS- mice this vasodilation is unaffected by NOS inhibitors. Establishing a behavioural role for NO has, until now, not been feasible, as NOS inhibitor drugs can only be administered acutely and because their pronounced effects on blood pressure and other body functions obfuscate behavioural interpretations. We now report a large increase in aggressive behaviour and excess, inappropriate sexual behaviour in nNOS- mice.", "author" : [ { "dropping-particle" : "", "family" : "Nelson", "given" : "RJ", "non-dropping-particle" : "", "parse-names" : false, "suffix" : "" }, { "dropping-particle" : "", "family" : "Demas", "given" : "GE", "non-dropping-particle" : "", "parse-names" : false, "suffix" : "" }, { "dropping-particle" : "", "family" : "Huang", "given" : "PL", "non-dropping-particle" : "", "parse-names" : false, "suffix" : "" }, { "dropping-particle" : "", "family" : "Fishman", "given" : "MC", "non-dropping-particle" : "", "parse-names" : false, "suffix" : "" }, { "dropping-particle" : "", "family" : "Dawson", "given" : "VL", "non-dropping-particle" : "", "parse-names" : false, "suffix" : "" }, { "dropping-particle" : "", "family" : "Dawson", "given" : "TM", "non-dropping-particle" : "", "parse-names" : false, "suffix" : "" }, { "dropping-particle" : "", "family" : "Snyder", "given" : "SH", "non-dropping-particle" : "", "parse-names" : false, "suffix" : "" } ], "container-title" : "Nature", "id" : "ITEM-5", "issue" : "6555", "issued" : { "date-parts" : [ [ "1995" ] ] }, "page" : "383-6", "title" : "Behavioural abnormalities in male mice lacking neuronal nitric oxide synthase", "type" : "article-journal", "volume" : "378" }, "uris" : [ "http://www.mendeley.com/documents/?uuid=d230ee80-fa34-4337-aa1e-84bc7c25dcbd" ] }, { "id" : "ITEM-6", "itemData" : { "abstract" : "Nitric oxide acts as a neural messenger in both the central and peripheral nervous systems. Mice with targeted disruption of the neuronal isoform of nitric oxide synthase (nNOS - / -) are extremely aggressive relative to wild-type (WT) mice. Male nNOS - / - mice exhibit an increase in the number and duration of aggressive encounters compared to WT animals when tested in a variety of paradigms used to test rodent aggression. This inappropriate aggressive behavior has only been observed in male nNOS - /- mice; nNOS - /- females, like female WT mice, exhibit little or no aggression. The present study sought to test the dependence of increased aggressive behavior in nNOS - / - males on testosterone. Intact nNOS - / - males exhibited elevated levels of aggression relative to intact WT males. Castration reduced aggression in both WT and nNOS - /- males to equivalent low levels. Testosterone replacement restored aggression to precastration levels in both genotypes. These data provide evidence that increased aggressive behavior of nNOS - /- mice, like aggression in WT mice, is testosterone-dependent.", "author" : [ { "dropping-particle" : "", "family" : "Kriegsfeld", "given" : "Lance J", "non-dropping-particle" : "", "parse-names" : false, "suffix" : "" }, { "dropping-particle" : "", "family" : "Dawson", "given" : "Ted M", "non-dropping-particle" : "", "parse-names" : false, "suffix" : "" }, { "dropping-particle" : "", "family" : "Dawson", "given" : "Valina L", "non-dropping-particle" : "", "parse-names" : false, "suffix" : "" }, { "dropping-particle" : "", "family" : "Nelson", "given" : "Randy J", "non-dropping-particle" : "", "parse-names" : false, "suffix" : "" }, { "dropping-particle" : "", "family" : "Snyder", "given" : "Solomon H", "non-dropping-particle" : "", "parse-names" : false, "suffix" : "" } ], "container-title" : "Brain Research", "id" : "ITEM-6", "issue" : "1", "issued" : { "date-parts" : [ [ "1997" ] ] }, "page" : "66-70", "title" : "Aggressive behavior in male mice lacking the gene for neuronal nitric oxide synthase requires testosterone.", "type" : "article-journal", "volume" : "769" }, "uris" : [ "http://www.mendeley.com/documents/?uuid=03f6f903-2594-4e55-a2d0-738c3fd2e763" ] } ], "mendeley" : { "formattedCitation" : "(364\u2013369)", "plainTextFormattedCitation" : "(364\u2013369)", "previouslyFormattedCitation" : "(364\u2013369)"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64–369)</w:t>
            </w:r>
            <w:r w:rsidRPr="00274D27">
              <w:rPr>
                <w:rFonts w:ascii="Times New Roman" w:eastAsia="Times New Roman" w:hAnsi="Times New Roman" w:cs="Times New Roman"/>
                <w:color w:val="000000"/>
                <w:szCs w:val="22"/>
                <w:lang w:eastAsia="en-IN"/>
              </w:rPr>
              <w:fldChar w:fldCharType="end"/>
            </w:r>
          </w:p>
        </w:tc>
        <w:tc>
          <w:tcPr>
            <w:tcW w:w="36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0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5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Nociception</w:t>
            </w:r>
          </w:p>
        </w:tc>
        <w:tc>
          <w:tcPr>
            <w:tcW w:w="200" w:type="pct"/>
            <w:tcBorders>
              <w:top w:val="nil"/>
              <w:left w:val="nil"/>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noc</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a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97/00000542-200109000-00007", "ISBN" : "0003-3022 (Print)\\r0003-3022 (Linking)", "ISSN" : "0003-3022", "PMID" : "11575527", "abstract" : "BACKGROUND: Painful trauma results in a disturbed metabolic state with impaired insulin sensitivity, which is related to the magnitude of the trauma. The authors explored whether pain per se influences hepatic and extrahepatic actions of insulin. METHODS: Ten healthy male volunteers underwent two randomly sequenced hyperinsulinemic-euglycemic (insulin infusion rate, 0.6 mU x kg(-1) x min(-1) for 180 min) clamp studies 4 weeks apart. Self-controlled painful electrical stimulation was applied to the abdominal skin for 30 min, to a pain intensity of 8 on a visual analog scale of 0-10, just before the clamp procedure (study P). In the other study, no pain was inflicted (study C). RESULTS: Pain reduced whole-body insulin-stimulated glucose uptake from 6.37+/-1.87 mg x kg(-1) x min(-1) (mean +/- SD) in study C to 4.97+/-1.38 mg x kg(-1) x min(-1) in study P (P &lt; 0.01) because of a decrease in nonoxidative glucose disposal, as determined by indirect calorimetry (2.47+/-0.88 mg x kg(-1) x min(-1) in study P vs. 3.41+/-1.03 mg x kg(-1) x min(-1) in study C; P &lt; 0.05). Differences in glucose oxidation rates were not statistically significant. The suppression of isotopically determined endogenous glucose output during hyperinsulinemia tended to be decreased after pain (1.67+/-0.48 mg x kg(-1) x min(-1) in study P vs. 2.04+/-0.45 mg x kg(-1) x min(-1) in study C; P = 0.06). Pain elicited a twofold to threefold increase in serum cortisol (P &lt; 0.01), plasma epinephrine (P &lt; 0.05), and serum free fatty acids (P &lt; 0.05). Similarly, circulating concentrations of glucagon and growth hormone tended to increase during pain. CONCLUSIONS: Acute severe pain decreases insulin sensitivity, primarily by affecting nonoxidative glucose metabolism. It is conceivable that the counterregulatory hormonal response plays an important role. This may indicate that pain relief in stress states is important for maintenance of normal glucose metabolism.", "author" : [ { "dropping-particle" : "", "family" : "Greisen", "given" : "Jacob", "non-dropping-particle" : "", "parse-names" : false, "suffix" : "" }, { "dropping-particle" : "", "family" : "Juhl", "given" : "Claus B", "non-dropping-particle" : "", "parse-names" : false, "suffix" : "" }, { "dropping-particle" : "", "family" : "Gr\u00f8fte", "given" : "Thorbj\u00f8rn", "non-dropping-particle" : "", "parse-names" : false, "suffix" : "" }, { "dropping-particle" : "", "family" : "Vilstrup", "given" : "Hendrik", "non-dropping-particle" : "", "parse-names" : false, "suffix" : "" }, { "dropping-particle" : "", "family" : "Jensen", "given" : "Troels S", "non-dropping-particle" : "", "parse-names" : false, "suffix" : "" }, { "dropping-particle" : "", "family" : "Schmitz", "given" : "Ole", "non-dropping-particle" : "", "parse-names" : false, "suffix" : "" } ], "container-title" : "Anesthesiology", "id" : "ITEM-1", "issue" : "3", "issued" : { "date-parts" : [ [ "2001" ] ] }, "page" : "578-584", "title" : "Acute pain induces insulin resistance in humans.", "type" : "article-journal", "volume" : "95" }, "uris" : [ "http://www.mendeley.com/documents/?uuid=8371e794-3080-4efb-96b1-a1a581dde42b" ] } ], "mendeley" : { "formattedCitation" : "(370)", "plainTextFormattedCitation" : "(370)", "previouslyFormattedCitation" : "(370)"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70)</w:t>
            </w:r>
            <w:r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42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3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36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36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30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35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28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26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22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2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34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20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Nor-epinephrine</w:t>
            </w:r>
          </w:p>
        </w:tc>
        <w:tc>
          <w:tcPr>
            <w:tcW w:w="200" w:type="pct"/>
            <w:tcBorders>
              <w:top w:val="nil"/>
              <w:left w:val="nil"/>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nep</w:t>
            </w:r>
          </w:p>
        </w:tc>
        <w:tc>
          <w:tcPr>
            <w:tcW w:w="31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gr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A significant increase in shock-induced aggression occurs in the rat 4 days after an intraventricular injection of 90 micrograms of 6-hydroxydopa. Both fluorescent histology and biochemical assay demonstrate that brain norepinephrine is reduced by 90 micrograms of 6-hydroxydopa, while brain dopamine remains unaltered. This suggests that one form of aggressive behavior (shock-induced aggression) is modulated through a central noradrenergic system.", "author" : [ { "dropping-particle" : "", "family" : "Thoa", "given" : "NB", "non-dropping-particle" : "", "parse-names" : false, "suffix" : "" }, { "dropping-particle" : "", "family" : "Eichelman", "given" : "B", "non-dropping-particle" : "", "parse-names" : false, "suffix" : "" }, { "dropping-particle" : "", "family" : "Richardson", "given" : "JS", "non-dropping-particle" : "", "parse-names" : false, "suffix" : "" }, { "dropping-particle" : "", "family" : "Jacobowitz", "given" : "D", "non-dropping-particle" : "", "parse-names" : false, "suffix" : "" } ], "container-title" : "Science", "id" : "ITEM-1", "issue" : "4056", "issued" : { "date-parts" : [ [ "1972" ] ] }, "page" : "75-7", "title" : "6-Hydroxydopa depletion of brain norepinephrine and the function of aggressive behavior.", "type" : "article-journal", "volume" : "178" }, "uris" : [ "http://www.mendeley.com/documents/?uuid=015fc3e5-efbd-4926-b1ae-4f6d9f037a3e" ] } ], "mendeley" : { "formattedCitation" : "(132)", "plainTextFormattedCitation" : "(132)", "previouslyFormattedCitation" : "(132)"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132)</w:t>
            </w:r>
            <w:r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a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The ventromedial hypothalamus (VMH) is involved in the regulation of peripheral metabolism. We and others have shown that activities, or extracellular metabolites of norepinephrine (NE) and serotonin (5-HT) are elevated in the VMH of both genetically and seasonally insulin-resistant and glucose-intolerant animals. This study examined whether chronic increases in VMH NE and 5-HT concentration of normal animals might lead to insulin-resistant and glucose-intolerant conditions in hamsters. Euinsulinemic, glucose-tolerant hamsters were infused continuously for 5 weeks into the right VMH with either vehicle, NE (5 or 25 nmol/h), 5-HT (2.5 nmol/h), or NE (5 or 25 nmol/h) plus 5-HT (2.5 nmol/h) through osmotic minipumps. Compared to vehicle, NE (25 nmol/h) significantly increased the glucose total area under the curve (TAUC) by 32% during glucose tolerance tests (GTT) conducted after 5 weeks' infusion. 5-HT alone significantly increased the GTT insulin TAUC (131%) and basal plasma insulin level (116%) but not glucose TAUC. NE (5 nmol/h) plus 5-HT infusion significantly increased insulin TAUC (129%) and basal plasma insulin (120%), whereas NE (25 nmol/h) plus 5-HT infusion significantly increased both the GTT glucose and insulin TAUC (43 and 113%, respectively), as well as basal plasma insulin level (158%), relative to vehicle infusion. Our findings demonstrate for the first time the differential and, more importantly, interactive effects of increased VMH NE and 5-HT in producing hyperinsulinemia, insulin resistance and glucose intolerance.", "author" : [ { "dropping-particle" : "", "family" : "Luo", "given" : "S", "non-dropping-particle" : "", "parse-names" : false, "suffix" : "" }, { "dropping-particle" : "", "family" : "Luo", "given" : "J", "non-dropping-particle" : "", "parse-names" : false, "suffix" : "" }, { "dropping-particle" : "", "family" : "Cincotta", "given" : "AH", "non-dropping-particle" : "", "parse-names" : false, "suffix" : "" } ], "container-title" : "Neuroendocrinology", "id" : "ITEM-1", "issue" : "6", "issued" : { "date-parts" : [ [ "1999" ] ] }, "page" : "460-5", "title" : "Chronic ventromedial hypothalamic infusion of norepinephrine and serotonin promotes insulin resistance and glucose intolerance.", "type" : "article-journal", "volume" : "70" }, "uris" : [ "http://www.mendeley.com/documents/?uuid=77ca5df2-6370-47cd-b95d-faba40ef7459" ] } ], "mendeley" : { "formattedCitation" : "(371)", "plainTextFormattedCitation" : "(371)", "previouslyFormattedCitation" : "(371)"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71)</w:t>
            </w:r>
            <w:r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crh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To examine the physiological effects of norepinephrine (NE) in the paraventricular nucleus of the hypothalamus (PVH) on CRF gene expression and CRF release, NE was microinjected bilaterally into the PVH of conscious rats, and kinetic studies were performed on the levels of POMC messenger RNA (mRNA) in the anterior pituitary (AP), CRF mRNA in the PVH-containing hypothalamic fragment, and plasma ACTH. Plasma ACTH levels were increased dose dependently by NE (5-50 nmol/side) injection into the PVH. They reached their peaks after 30 min and returned to the basal values after 90 min. The POMC mRNA level in the AP and hypothalamic CRF mRNA level increased significantly 90 min after NE injection and increased further after 120 min. The POMC mRNA level in the AP and hypothalamic CRF mRNA level were increased dose dependently by NE (5-50 nmol/side) after 120 min. Intracerebroventricular pretreatment with prazosin abolished completely the increase in plasma ACTH levels after intrahypothalamic NE injection, whereas pretreatment with propranolol was without significant effect. These results suggest that NE stimulates CRF gene expression in the PVH and CRF secretion into the portal circulation, thus regulating positively the hypothalamic-pituitary-adrenal axis. alpha 1-Adrenergic receptors may mediate the action of NE on CRF neurons.", "author" : [ { "dropping-particle" : "", "family" : "Itoi", "given" : "K", "non-dropping-particle" : "", "parse-names" : false, "suffix" : "" }, { "dropping-particle" : "", "family" : "Suda", "given" : "T", "non-dropping-particle" : "", "parse-names" : false, "suffix" : "" }, { "dropping-particle" : "", "family" : "Tozawa", "given" : "F", "non-dropping-particle" : "", "parse-names" : false, "suffix" : "" }, { "dropping-particle" : "", "family" : "Dobashi", "given" : "I", "non-dropping-particle" : "", "parse-names" : false, "suffix" : "" }, { "dropping-particle" : "", "family" : "Ohmori", "given" : "N", "non-dropping-particle" : "", "parse-names" : false, "suffix" : "" }, { "dropping-particle" : "", "family" : "Sakai", "given" : "Y", "non-dropping-particle" : "", "parse-names" : false, "suffix" : "" }, { "dropping-particle" : "", "family" : "Abe", "given" : "K", "non-dropping-particle" : "", "parse-names" : false, "suffix" : "" }, { "dropping-particle" : "", "family" : "Demura", "given" : "H", "non-dropping-particle" : "", "parse-names" : false, "suffix" : "" } ], "container-title" : "Endocrinology", "id" : "ITEM-1", "issue" : "5", "issued" : { "date-parts" : [ [ "1994" ] ] }, "page" : "2177-82", "title" : "Microinjection of norepinephrine into the paraventricular nucleus of the hypothalamus stimulates corticotropin-releasing factor gene expression in conscious rats.", "type" : "article-journal", "volume" : "135" }, "uris" : [ "http://www.mendeley.com/documents/?uuid=578941dd-3e97-43c6-9108-79da927d896c" ] } ], "mendeley" : { "formattedCitation" : "(372)", "plainTextFormattedCitation" : "(372)", "previouslyFormattedCitation" : "(372)"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72)</w:t>
            </w:r>
            <w:r w:rsidRPr="00274D27">
              <w:rPr>
                <w:rFonts w:ascii="Times New Roman" w:eastAsia="Times New Roman" w:hAnsi="Times New Roman" w:cs="Times New Roman"/>
                <w:color w:val="000000"/>
                <w:szCs w:val="22"/>
                <w:lang w:eastAsia="en-IN"/>
              </w:rPr>
              <w:fldChar w:fldCharType="end"/>
            </w:r>
          </w:p>
        </w:tc>
        <w:tc>
          <w:tcPr>
            <w:tcW w:w="3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0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5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Oestrogen</w:t>
            </w:r>
            <w:proofErr w:type="spellEnd"/>
          </w:p>
        </w:tc>
        <w:tc>
          <w:tcPr>
            <w:tcW w:w="200" w:type="pct"/>
            <w:tcBorders>
              <w:top w:val="nil"/>
              <w:left w:val="nil"/>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otg</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ocl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Young adult males who cannot produce or respond to estrogen (E) are osteopenic, suggesting that E may regulate bone turnover in men, as well as in women. Both bioavailable E and testosterone (T) decrease substantially in aging men, but it is unclear which deficiency is the more important factor contributing to the increased bone resorption and impaired bone formation that leads to their bone loss. Thus, we addressed this issue directly by eliminating endogenous T and E production in 59 elderly men (mean age 68 years), studying them first under conditions of physiologic T and E replacement and then assessing the impact on bone turnover of withdrawing both T and E, withdrawing only T, or only E, or continuing both. Bone resorption markers increased significantly in the absence of both hormones and were unchanged in men receiving both hormones. By two-factor ANOVA, E played the major role in preventing the increase in the bone resorption markers, whereas T had no significant effect. By contrast, serum osteocalcin, a bone formation marker, decreased in the absence of both hormones, and both E and T maintained osteocalcin levels. We conclude that in aging men, E is the dominant sex steroid regulating bone resorption, whereas both E and T are important in maintaining bone formation.", "author" : [ { "dropping-particle" : "", "family" : "Falahati-nini", "given" : "Alireza", "non-dropping-particle" : "", "parse-names" : false, "suffix" : "" }, { "dropping-particle" : "", "family" : "Riggs", "given" : "B Lawrence", "non-dropping-particle" : "", "parse-names" : false, "suffix" : "" }, { "dropping-particle" : "", "family" : "Atkinson", "given" : "Elizabeth J", "non-dropping-particle" : "", "parse-names" : false, "suffix" : "" }, { "dropping-particle" : "", "family" : "Fallon", "given" : "W Michael O", "non-dropping-particle" : "", "parse-names" : false, "suffix" : "" }, { "dropping-particle" : "", "family" : "Eastell", "given" : "Richard", "non-dropping-particle" : "", "parse-names" : false, "suffix" : "" }, { "dropping-particle" : "", "family" : "Khosla", "given" : "Sundeep", "non-dropping-particle" : "", "parse-names" : false, "suffix" : "" } ], "container-title" : "Journal of Clinical Investigation", "id" : "ITEM-1", "issue" : "12", "issued" : { "date-parts" : [ [ "2000" ] ] }, "page" : "1553-1560", "title" : "Relative contributions of testosterone and estrogen in regulating bone resorption and formation in normal elderly men", "type" : "article-journal", "volume" : "106" }, "uris" : [ "http://www.mendeley.com/documents/?uuid=b8d5f3b6-690b-4601-9ae4-0eba00dd7b05" ] } ], "mendeley" : { "formattedCitation" : "(373)", "plainTextFormattedCitation" : "(373)", "previouslyFormattedCitation" : "(373)"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73)</w:t>
            </w:r>
            <w:r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hgh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We tested the concept that estrogen directly stimulates growth hormone (GH) production by determining whether low-dose treatment with ethinyl estradiol increases the GH reserve, as assessed by levodopa administration, without inhibiting somatomedin-C (Sm-C) levels. Twenty-three prepubertal short normal children underwent levodopa tests before and after being treated with ethinyl estradiol. One bedtime dose of ethinyl estradiol (20 to 40 micrograms/sq m, n = 8) resulted in a significant increase in GH levels during levodopa testing, with no significant change in Sm-C levels (0.27 +/- 0.03 vs 0.36 +/- 0.1 units/mL). Two days of a comparable ethinyl estradiol dose (n = 12) raised the mean basal GH level (2.4 +/- 0.4 vs 9 +/- 3 ng/mL) and had a similar effect on peak GH response, without affecting the mean Sm-C level. Eighteen of the 23 patients responded (maximum GH level, greater than or equal to 7 ng/mL) to levodopa before estrogen; all 20 children who received ethinyl estradiol priming in a dose of 20 micrograms/sq m or more also responded. We conclude that low-dose estrogen therapy rapidly stimulates GH production without decreasing Sm-C plasma levels. These results support the concept that the estrogen effect is direct. This action may be important for the stimulation of growth by estrogen. This effect can be conveniently employed to enhance the specificity of the levodopa test for profound GH deficiency.", "author" : [ { "dropping-particle" : "", "family" : "Moll", "given" : "GW Jr", "non-dropping-particle" : "", "parse-names" : false, "suffix" : "" }, { "dropping-particle" : "", "family" : "Rosenfield", "given" : "RL", "non-dropping-particle" : "", "parse-names" : false, "suffix" : "" }, { "dropping-particle" : "", "family" : "Fang", "given" : "VS", "non-dropping-particle" : "", "parse-names" : false, "suffix" : "" } ], "container-title" : "American Journal of Diseases of Children", "id" : "ITEM-1", "issue" : "2", "issued" : { "date-parts" : [ [ "1986" ] ] }, "page" : "124-7", "title" : "Administration of low-dose estrogen rapidly and directly stimulates growth hormone production", "type" : "article-journal", "volume" : "140" }, "uris" : [ "http://www.mendeley.com/documents/?uuid=4dadecb3-a63b-49c4-b11a-a06cfb2dc71a" ] }, { "id" : "ITEM-2", "itemData" : { "ISSN" : "0022-0795", "PMID" : "9390018", "abstract" : "Postmenopausal bone loss is primarily due to estrogen deficiency. Recent clinical observation demonstrate that GH increases bone mass in GH deficient patients. The present study investigates whether estrogen regulates GH action and GH receptor expression in osteoblasts. 17 beta-estradiol or GH added to the culture medium as single substances did not influence rat osteosarcoma cell proliferation nor human osteoblast-like (hOB) cell proliferation. However, together they synergistically induced osteoblast proliferation (rat osteosarcoma cells 160.1 +/- 15.5% of control cells; human osteoblast-like cells 159.6 +/- 5.1% of control cells). 17 beta-estradiol stimulated 125I-GH binding and GH receptor (GHR) mRNA levels in rat osteosarcoma cells. The stimulatory effect of estradiol was time dependent, reaching a peak after 8 h of incubation with 17 beta-estradiol (binding 216.9 +/- 27.8% and mRNA 374.6 +/- 30.8% of control). The finding that estradiol stimulated 125I-GH binding was confirmed in human osteoblast-like cells. In these cells, 17 beta-estradiol (10(-12) M) increased 125I-GH binding to 203.8 +/- 3.6% of control levels. We conclude that estrogen stimulates GH activity as well as GH binding and GHR mRNA levels in osteoblasts. These findings indicate that estrogen potentiates the effect of GH at the receptor level.", "author" : [ { "dropping-particle" : "", "family" : "Slootweg", "given" : "M C", "non-dropping-particle" : "", "parse-names" : false, "suffix" : "" }, { "dropping-particle" : "", "family" : "Swolin", "given" : "D", "non-dropping-particle" : "", "parse-names" : false, "suffix" : "" }, { "dropping-particle" : "", "family" : "Netelenbos", "given" : "J C", "non-dropping-particle" : "", "parse-names" : false, "suffix" : "" }, { "dropping-particle" : "", "family" : "Isaksson", "given" : "O G P", "non-dropping-particle" : "", "parse-names" : false, "suffix" : "" }, { "dropping-particle" : "", "family" : "Ohlsson", "given" : "C", "non-dropping-particle" : "", "parse-names" : false, "suffix" : "" } ], "container-title" : "The Journal of endocrinology", "id" : "ITEM-2", "issue" : "1", "issued" : { "date-parts" : [ [ "1997", "10" ] ] }, "page" : "159-64", "title" : "Estrogen enhances growth hormone receptor expression and growth hormone action in rat osteosarcoma cells and human osteoblast-like cells.", "type" : "article-journal", "volume" : "155" }, "uris" : [ "http://www.mendeley.com/documents/?uuid=f25aaa77-2631-47b8-8300-6bf905d2d46d" ] }, { "id" : "ITEM-3", "itemData" : { "DOI" : "10.1210/jc.2003-030410", "ISSN" : "0021-972X", "abstract" : "To test the clinical hypothesis that an estrogen-enriched mi- lieu enhancesGHRHaction,we administered placebo (Pl) and estradiol-17 (E2) orally for 23 d to six postmenopausalwomen in a prospectively randomized, double-masked, within-sub- ject crossover design with 6 wk intervening. The GHRH stim- ulation protocol entailed consecutive iv infusion of L-arginine and a single iv pulse of saline or one of five randomly ordered doses of recombinant human GHRH-1,44-amide (0.03, 0.1, 0.3, 1.0, or 3.0 g/kg) in a total of 12 separate morning, fasting sessions. GH secretion was monitored by sampling blood ev- ery 10 min for 6 h; chemiluminescence assay of GH concen- trations; deconvolutionanalysis of stimulatedGHrelease; and nonlinear dose-response reconstruction. Supplementation with E2, compared with Pl: 1) increased (mean  SEM)E2 con- centrations from 18  3 (Pl) to 164  12 pg/ml (to convert to picomoles per liter, multiply by 3.57) (P &lt; 0.001); 2) decreased IGF-I concentrations from 181  14 to 120  11 g/liter (P &lt; 0.01); 3) elevated mean GH concentrations from 0.27  0.06 to 0.59  0.08 g/liter (P  0.014); 4) potentiated GH secretion stimulated by L-arginine alone by 1.43-fold (P  0.012); 5) re- duced the ED50 of GHRH from 0.27  0.02 to 0.13  0.01 g/kg (P &lt; 0.01), denoting enhanced GHRH potency; and 6) height- ened the maximal slope of the dose-response function from 1.1  0.1 to 1.4  0.05 [(g/liter) (g/kg) 1 ](P &lt; 0.05), signifying augmented pituitary sensitivity. The foregoing facilitative mechanisms were specific because E2 replacement did alter maximal L-arginine/GHRH-induced GH secretion, indicating unchanged secretagogue efficacy. In conclusion, inasmuch as E2 also attenuates inhibition of GH secretion by infused so- matostatin and potentiates stimulation of GH secretion by GH-releasing peptide-2, we postulate that estrogenic steroids drive pulsatile GH production in part via mechanisms that include all three of GHRH, somatostatin, and putatively GH- releasing peptide/ghrelin signaling.", "author" : [ { "dropping-particle" : "", "family" : "Veldhuis", "given" : "Johannes D.", "non-dropping-particle" : "", "parse-names" : false, "suffix" : "" }, { "dropping-particle" : "", "family" : "Evans", "given" : "William S.", "non-dropping-particle" : "", "parse-names" : false, "suffix" : "" }, { "dropping-particle" : "", "family" : "Bowers", "given" : "Cyril Y.", "non-dropping-particle" : "", "parse-names" : false, "suffix" : "" } ], "container-title" : "Journal of Clinical Endocrinology &amp; Metabolism", "id" : "ITEM-3", "issue" : "11", "issued" : { "date-parts" : [ [ "2003", "11", "1" ] ] }, "page" : "5484-5489", "title" : "Estradiol Supplementation Enhances Submaximal Feed-Forward Drive of Growth Hormone (GH) Secretion by Recombinant Human GH-Releasing Hormone-1,44-Amide in a Putatively Somatostatin-Withdrawn Milieu", "type" : "article-journal", "volume" : "88" }, "uris" : [ "http://www.mendeley.com/documents/?uuid=9bca6c66-6802-46c7-b5fa-37311f59fc4f" ] } ], "mendeley" : { "formattedCitation" : "(374\u2013376)", "plainTextFormattedCitation" : "(374\u2013376)", "previouslyFormattedCitation" : "(374\u2013376)"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74–376)</w:t>
            </w:r>
            <w:r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fty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The effects of oral administration of tamoxifen (a synthetic non-steroidal anti-oestrogen) at doses of 40, 200 or 400 \\g=m\\gkg\\m=-\\1day\\m=-\\1on the circulating concentrations of LH, FSH, prolactin, testosterone and oestradiol, weights of pituitary, testes, secondary sex organs and the fertility of adult male rats were determined. The drug was administered per os daily, for up to 90 days. The fertility of rats treated with tamoxifen for 60, 70, 80 or 90 days was assessed by allowing them to mate with normal female rats of proven fertility. Tamoxifen at 40 \\g=m\\gkg\\m=-\\1day\\m=-\\1reduced concentrations of testosterone in plasma but had no affect on LH, FSH, prolactin and oestradiol concentrations, and the weights of pituitary, testes, epi- didymides, ventral prostate and seminal vesicles. Tamoxifen at 40 \\g=m\\gkg\\m=-\\1day\\m=-\\1 reduced potency, fecundity, the number of implantation sites, the fertility index and litter size. Tamoxifen at 200 and 400 \\g=m\\gkg\\m=-\\1day\\m=-\\1reduced the concentrations of LH and testosterone in plasma and the weights of testes and secondary sex organs compared with controls. Tamoxifen at 400 \\g=m\\gkg\\m=-\\1day\\m=-\\1 was most effective in reducing the number of viable pups, the litter size ( \\m=le\\1) and the fecundity (20%). The potency of treated rats (a measure of the presence of an ejaculate) was significantly decreased when compared with controls, but copulation was apparently not affected as mated female rats showed a constant dioestrous phase. Histology of the testes revealed disorganization of the cytoarchitecture of the tubules with obliterated lumen. All the parameters affected by tamoxifen at 200 \\g=m\\gkg\\m=-\\1day\\m=-\\1returned to normal values when tamoxifen was withdrawn for 90 days. Introduction", "author" : [ { "dropping-particle" : "", "family" : "Gill-Sharm", "given" : "M K", "non-dropping-particle" : "", "parse-names" : false, "suffix" : "" }, { "dropping-particle" : "", "family" : "Gopalkrishnan", "given" : "K", "non-dropping-particle" : "", "parse-names" : false, "suffix" : "" }, { "dropping-particle" : "", "family" : "Balasinor", "given" : "N", "non-dropping-particle" : "", "parse-names" : false, "suffix" : "" }, { "dropping-particle" : "", "family" : "Parte", "given" : "P", "non-dropping-particle" : "", "parse-names" : false, "suffix" : "" }, { "dropping-particle" : "", "family" : "Jayaraman", "given" : "S", "non-dropping-particle" : "", "parse-names" : false, "suffix" : "" }, { "dropping-particle" : "", "family" : "Juneja", "given" : "H S", "non-dropping-particle" : "", "parse-names" : false, "suffix" : "" } ], "container-title" : "Journal of Reproduction and Fertility", "id" : "ITEM-1", "issued" : { "date-parts" : [ [ "1993" ] ] }, "page" : "395-402", "title" : "Effects of tamoxifen the fertility of male rats", "type" : "article-journal", "volume" : "99" }, "uris" : [ "http://www.mendeley.com/documents/?uuid=0bdc6597-d2e0-4fb0-84b1-f43a33df9e15" ] } ], "mendeley" : { "formattedCitation" : "(377)", "plainTextFormattedCitation" : "(377)", "previouslyFormattedCitation" : "(377)"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77)</w:t>
            </w:r>
            <w:r w:rsidRPr="00274D27">
              <w:rPr>
                <w:rFonts w:ascii="Times New Roman" w:eastAsia="Times New Roman" w:hAnsi="Times New Roman" w:cs="Times New Roman"/>
                <w:color w:val="000000"/>
                <w:szCs w:val="22"/>
                <w:lang w:eastAsia="en-IN"/>
              </w:rPr>
              <w:fldChar w:fldCharType="end"/>
            </w:r>
          </w:p>
        </w:tc>
        <w:tc>
          <w:tcPr>
            <w:tcW w:w="3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fdi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Estrogen receptor \u03b1 (ER\u03b1) plays a pivotal role in the regulation of food intake and energy expenditure by estrogens. Although it is well documented that a disruption of ER\u03b1 signaling in ER\u03b1 knockout (ERKO) mice leads to an obese phenotype, the sites of estrogen action and mechanisms underlying this phenomenon are still largely unknown. In the present study, we exploited RNA interference mediated by adeno-associated viral vectors to achieve focused silencing of ER\u03b1 in the ventromedial nucleus of the hypothalamus, a key center of energy homeostasis. After suppression of ER\u03b1 expression in this nucleus, female mice and rats developed a phenotype characteristic for metabolic syndrome and marked by obesity, hyperphagia, impaired tolerance to glucose, and reduced energy expenditure. This phenotype persisted despite normal ER\u03b1 levels elsewhere in the brain. Although an increase in food intake preceded weight gain, our data suggest that a leading factor of obesity in this model is likely a decline in energy expenditure with all three major constituents being affected, including voluntary activity, basal metabolic rate, and diet-induced thermogenesis. Together, these findings indicate that ER\u03b1 in the ventromedial nucleus of the hypothalamus neurons plays an essential role in the control of energy balance and the maintenance of normal body weight.", "author" : [ { "dropping-particle" : "", "family" : "Musatov", "given" : "Sergei", "non-dropping-particle" : "", "parse-names" : false, "suffix" : "" }, { "dropping-particle" : "", "family" : "Chen", "given" : "Walter", "non-dropping-particle" : "", "parse-names" : false, "suffix" : "" }, { "dropping-particle" : "", "family" : "Pfaff", "given" : "Donald W", "non-dropping-particle" : "", "parse-names" : false, "suffix" : "" }, { "dropping-particle" : "V", "family" : "Mobbs", "given" : "Charles", "non-dropping-particle" : "", "parse-names" : false, "suffix" : "" }, { "dropping-particle" : "", "family" : "Yang", "given" : "Xue-jun", "non-dropping-particle" : "", "parse-names" : false, "suffix" : "" }, { "dropping-particle" : "", "family" : "Clegg", "given" : "Deborah J", "non-dropping-particle" : "", "parse-names" : false, "suffix" : "" }, { "dropping-particle" : "", "family" : "Kaplitt", "given" : "Michael G", "non-dropping-particle" : "", "parse-names" : false, "suffix" : "" }, { "dropping-particle" : "", "family" : "Ogawa", "given" : "Sonoko", "non-dropping-particle" : "", "parse-names" : false, "suffix" : "" } ], "container-title" : "Proceedings of the National Academy of Sciences of the United States of America", "id" : "ITEM-1", "issue" : "7", "issued" : { "date-parts" : [ [ "2007" ] ] }, "page" : "2501-2506", "title" : "Silencing of estrogen receptor \u03b1 in the ventromedial nucleus of hypothalamus leads to metabolic syndrome", "type" : "article-journal", "volume" : "104" }, "uris" : [ "http://www.mendeley.com/documents/?uuid=c4ae57e1-5028-43f8-8982-7a48304cb830" ] } ], "mendeley" : { "formattedCitation" : "(378)", "plainTextFormattedCitation" : "(378)", "previouslyFormattedCitation" : "(378)"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78)</w:t>
            </w:r>
            <w:r w:rsidRPr="00274D27">
              <w:rPr>
                <w:rFonts w:ascii="Times New Roman" w:eastAsia="Times New Roman" w:hAnsi="Times New Roman" w:cs="Times New Roman"/>
                <w:color w:val="000000"/>
                <w:szCs w:val="22"/>
                <w:lang w:eastAsia="en-IN"/>
              </w:rPr>
              <w:fldChar w:fldCharType="end"/>
            </w:r>
          </w:p>
        </w:tc>
        <w:tc>
          <w:tcPr>
            <w:tcW w:w="36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gr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Female rats were individually housed with a sterile male for the duration of the experiment. Beginning 7 to 10 weeks after the start of cohabitation, each female was tested for aggression toward an unfamiliar female at weekly intervals for 3 weeks. Females that displayed consistent and substantial aggression were given one of the following treatments: ovariectomy followed by both testosterone and estradiol implants, ovariectomy followed by 2 empty implants, or sham ovariectomy followed by 2 empty implants. The implants were subcutaneously placed hormone-filled Silastic capsules. They were expected to produce a serum testosterone concentration of 0.5 ng/ml and an estradiol concentration of 15 pg/ml. Postoperatively, the aggression of each female continued to be assessed on a weekly basis for 3 weeks. Ovariectomized females with hormone implants displayed a level of aggression postoperatively similar to that of sham-ovariectomized females and significantly greater than that of ovariectomized females with empty implants. These results, together with others, suggest that estradiol and testosterone act together to form the hormonal foundation of hormone-dependent aggression by females cohabiting with a sterile male.", "author" : [ { "dropping-particle" : "", "family" : "Albert", "given" : "DJ", "non-dropping-particle" : "", "parse-names" : false, "suffix" : "" }, { "dropping-particle" : "", "family" : "Jonik", "given" : "RH", "non-dropping-particle" : "", "parse-names" : false, "suffix" : "" }, { "dropping-particle" : "", "family" : "Walsh", "given" : "ML", "non-dropping-particle" : "", "parse-names" : false, "suffix" : "" } ], "container-title" : "Physiology and Behaviour", "id" : "ITEM-1", "issue" : "4", "issued" : { "date-parts" : [ [ "1991" ] ] }, "page" : "673-7", "title" : "Hormone-dependent aggression in the female rat: testosterone plus estradiol implants prevent the decline in aggression following ovariectomy.", "type" : "article-journal", "volume" : "49" }, "uris" : [ "http://www.mendeley.com/documents/?uuid=5d978d0f-bb3b-4bc5-b510-4327e1adbf23" ] }, { "id" : "ITEM-2", "itemData" : { "abstract" : "Female rats that had become aggressive as a result of cohabiting with a sterile male were ovariectomized and implanted with Silastic tubes of estradiol, testosterone, and progesterone, estradiol and testosterone alone, or with empty tubes. The implants were designed to model serum concentrations present during the last week of pregnancy (estradiol, 0.06 ng/ml; testosterone, 2.6 ng/ml; progesterone, 70 ng/ml). Following a test of aggression 1 week postoperatively, estradiol and testosterone implants were replaced with ones designed to maintain the lower hormone levels present following parturition (0.02 ng/ml; 0.6 ng/ml, respectively). Progesterone was not replaced. At the first aggression test, females with estradiol and testosterone alone displayed significantly more aggression than females with these hormones plus progesterone. Both groups were more aggressive than females without hormone replacement. Following the exchange of large implants for small ones, females that previously had progesterone increased in aggression while females that previously had only estradiol and testosterone decreased in aggression. Both groups continued to be more aggressive than the group without hormone replacement. High serum progesterone present near the end of pregnancy appears to moderate the expression of aggression supported by estradiol and testosterone. Conversely, progesterone's decline at parturition appears to produce a rebound facilitation of aggression even though serum estradiol and testosterone simultaneously decline.", "author" : [ { "dropping-particle" : "", "family" : "Albert", "given" : "DJ", "non-dropping-particle" : "", "parse-names" : false, "suffix" : "" }, { "dropping-particle" : "", "family" : "Jonik", "given" : "RH", "non-dropping-particle" : "", "parse-names" : false, "suffix" : "" }, { "dropping-particle" : "", "family" : "Walsh", "given" : "ML", "non-dropping-particle" : "", "parse-names" : false, "suffix" : "" } ], "container-title" : "Physiology and Behaviour", "id" : "ITEM-2", "issue" : "4", "issued" : { "date-parts" : [ [ "1992" ] ] }, "page" : "773-9", "title" : "Interaction of estradiol, testosterone, and progesterone in the modulation of hormone-dependent aggression in the female rat.", "type" : "article-journal", "volume" : "52" }, "uris" : [ "http://www.mendeley.com/documents/?uuid=173bc281-2f49-4e18-a863-c8cb0f6f02d6" ] }, { "id" : "ITEM-3", "itemData" : { "abstract" : "The role of gene expression of the estrogen receptor-alpha form (ER alpha) in the regulation of female reproductive behavior was investigated in estrogen receptor knockout (ERKO) mice, deficient specifically for the ER alpha, but not the ER beta, gene. Estrogen- or estrogen- plus progesterone-treated gonadectomized ERKO mice did not show any lordosis response. Detailed behavioral analysis revealed that ERKO females were also deficient in sexual behavioral interactions preceding the lordosis response. They were extremely rejective toward attempted mounts by stud male mice, which could not show any intromissions. During resident-intruder aggression tests, gonadally intact ERKO females were more aggressive toward female intruder mice than wild-type (WT) mice. Gonadectomy did not influence the levels of aggressive behavior, and their genotype differences when mice were tested both before and after gonadectomy. However, when mice were tested after gonadectomy for the first time, very few ERKO mice showed aggression. In contrast to aggression, male-type sexual behavior shown by resident mice toward female intruder mice during aggression tests was not different between ERKO and WT mice and was completely abolished after gonadectomy of the resident mice. Finally, it was also found that ERKO females showed greatly reduced levels of parental behavior toward newborn pups placed in their home cage. These changes in parental behavior were not influenced by gonadectomy. ERKO females retrieved significantly fewer numbers of pups with longer latencies compared with wild-type (WT) or heterozygous (HZ) littermates when they were tested as gonadally intact or 20-65 days after gonadectomy. In addition, during parental behavior tests, a significantly higher percentage of ERKO mice exhibited infanticide compared with WT and HZ mice, which rarely showed infanticide. Taken together, these findings suggest that ER alpha gene expression plays a key role in female mice, not only for sexual behavior but also for other interrelated behaviors, such as parental and aggressive behaviors. In addition, persistence of genotype differences in parental and aggressive behavior after gonadectomy indicates that ER alpha activation during neural developmental processes may also be involved in the regulation of these behaviors.", "author" : [ { "dropping-particle" : "", "family" : "Ogawa", "given" : "Sonoko", "non-dropping-particle" : "", "parse-names" : false, "suffix" : "" }, { "dropping-particle" : "", "family" : "Eng", "given" : "Vincent", "non-dropping-particle" : "", "parse-names" : false, "suffix" : "" }, { "dropping-particle" : "", "family" : "Taylor", "given" : "Julia", "non-dropping-particle" : "", "parse-names" : false, "suffix" : "" }, { "dropping-particle" : "", "family" : "Lubahn", "given" : "Dennis B", "non-dropping-particle" : "", "parse-names" : false, "suffix" : "" }, { "dropping-particle" : "", "family" : "Korach", "given" : "Kenneth S", "non-dropping-particle" : "", "parse-names" : false, "suffix" : "" }, { "dropping-particle" : "", "family" : "Pfaff", "given" : "Donald W", "non-dropping-particle" : "", "parse-names" : false, "suffix" : "" } ], "container-title" : "Endocrinology", "id" : "ITEM-3", "issue" : "12", "issued" : { "date-parts" : [ [ "1998" ] ] }, "note" : "More aggression in ERKO mice is seen due to higher level of otg in the blood in ERKO. Hence, otg - agr1.", "page" : "5070-5081", "title" : "Roles of Estrogen Receptor-alpha Gene Expression in Reproduction-Related Behaviors in Female Mice", "type" : "article-journal", "volume" : "139" }, "uris" : [ "http://www.mendeley.com/documents/?uuid=56f43247-c809-4c8f-af05-35d6eb85c35a" ] }, { "id" : "ITEM-4", "itemData" : { "abstract" : "Male mice with a knockout of the estrogen receptor (ER)-a gene, a ligand-activated transcription factor, showed reduced levels of intromissions and no ejaculations whereas simple mounting behavior was not affected. In contrast, all components of sexual behaviors were intact in male mice lacking the novel ER-b gene. Here we measure the extent of phenotype in mice that lack both ER-a and ER-b genes (abERKO). abERKO male mice did not show any components of sexual behaviors, including simple mounting behavior. Nor did they show ultrasonic vocalizations during behavioral tests with receptive female mice. On the other hand, reduced aggressive behaviors of abERKO mice mimicked those of single knockout mice of ER-agene (aERKO). They showed reduced levels of lunge and bite aggression, but rarely showed offensive attacks. Thus, either one of the ERs is suf\ufb01cient for the expression of simple mounting in male mice, indicating a redundancy in function. Offensive attacks, on the other hand, depend speci\ufb01cally on the ER-a gene. Different patterns of natural behaviors require different patterns of functions by ER genes.", "author" : [ { "dropping-particle" : "", "family" : "Ogawa", "given" : "Sonoko", "non-dropping-particle" : "", "parse-names" : false, "suffix" : "" }, { "dropping-particle" : "", "family" : "Chester", "given" : "April E", "non-dropping-particle" : "", "parse-names" : false, "suffix" : "" }, { "dropping-particle" : "", "family" : "Hewitt", "given" : "Sylvia Curtis", "non-dropping-particle" : "", "parse-names" : false, "suffix" : "" }, { "dropping-particle" : "", "family" : "Walker", "given" : "Vickie R", "non-dropping-particle" : "", "parse-names" : false, "suffix" : "" }, { "dropping-particle" : "", "family" : "Gustafsson", "given" : "Jan-\u00e5ke", "non-dropping-particle" : "", "parse-names" : false, "suffix" : "" }, { "dropping-particle" : "", "family" : "Smithies", "given" : "Oliver", "non-dropping-particle" : "", "parse-names" : false, "suffix" : "" }, { "dropping-particle" : "", "family" : "Korach", "given" : "Kenneth S", "non-dropping-particle" : "", "parse-names" : false, "suffix" : "" }, { "dropping-particle" : "", "family" : "Pfaff", "given" : "Donald W", "non-dropping-particle" : "", "parse-names" : false, "suffix" : "" } ], "container-title" : "Proceedings of the National Academy of Sciences of the United States of America", "id" : "ITEM-4", "issue" : "26", "issued" : { "date-parts" : [ [ "2000" ] ] }, "page" : "14737-41", "title" : "Abolition of male sexual behaviors in mice lacking estrogen receptors \u03b1 and \u03b2 (\u03b1\u03b2ERKO )", "type" : "article-journal", "volume" : "97" }, "uris" : [ "http://www.mendeley.com/documents/?uuid=84523c57-82fe-40b7-8e3c-273050927ba8" ] }, { "id" : "ITEM-5", "itemData" : { "abstract" : "Gonadal steroid hormones regulate sexually dimorphic development of brain functions and behaviors. Their nuclear receptors offer the opportunity to relate molecular events in neurons to simple instinctive mammalian behaviors. We have determined the role of estrogen receptor (ER) activation by endogenous estrogen in the development of male-typical behaviors by the use of transgenic estrogenreceptor-deficient (ERKO) mice. Surprisingly, in spite of the fact that they are infertile, ERKO mice showed normal motivation to mount females but they achieved less intromissions and virtually no ejaculations. Aggressive behaviors were dramatically reduced and male-typical offensive attacks were rarely displayed by ERKO males. Moreover, ER gene disruption demasculinized open-field behaviors. In the brain, despite the evident loss of functional ER protein, the androgendependent system appears to be normally present in ERKO mice. Together, these findings indicate that ER gene expression during development plays a major role in the organization of male-typical aggressive and emotional behaviors in addition to simple sexual behaviors.", "author" : [ { "dropping-particle" : "", "family" : "Ogawa", "given" : "Sonoko", "non-dropping-particle" : "", "parse-names" : false, "suffix" : "" }, { "dropping-particle" : "", "family" : "Lubahn", "given" : "Dennis B", "non-dropping-particle" : "", "parse-names" : false, "suffix" : "" }, { "dropping-particle" : "", "family" : "Korach", "given" : "Kenneth S", "non-dropping-particle" : "", "parse-names" : false, "suffix" : "" }, { "dropping-particle" : "", "family" : "Pfaff", "given" : "Donald W", "non-dropping-particle" : "", "parse-names" : false, "suffix" : "" } ], "container-title" : "Proceedings of the National Academy of Sciences of the United States of America", "id" : "ITEM-5", "issue" : "February", "issued" : { "date-parts" : [ [ "1997" ] ] }, "page" : "1476-1481", "title" : "Behavioral effects of estrogen receptor gene disruption in male mice", "type" : "article-journal", "volume" : "94" }, "uris" : [ "http://www.mendeley.com/documents/?uuid=73dcae83-8510-4174-8253-203acdf893e5" ] }, { "id" : "ITEM-6", "itemData" : { "abstract" : "In three genuses and four species of rodents, housing in winter-like short days (8L:16D) increases male aggressive behavior. In all of these species, males undergo short-day induced regression of the reproductive system. Some studies, however, suggest that the effect of photoperiod on aggression may be independent of reproductive responses. We examined the effects of photoperiod on aggressive behavior in California mice (Peromyscus californicus), which do not display reproductive responsiveness to short days. As expected, short days had no effect on plasma testosterone. Estrogen receptor alpha and estrogen receptor beta immunostaining did not differ in the lateral septum, medial preoptic area, bed nucleus of the stria terminalis, or medial amygdala. However, males housed in short days were significantly more aggressive than males housed in long days. Similar to previous work in beach mice (Peromyscus polionotus), estradiol rapidly increased aggression when male California mice were housed in short days but not when housed in long days. These data suggest that the effects of photoperiod on aggression and estrogen signaling are independent of reproductive responses. The rapid action of estradiol on aggression in short-day mice also suggests that nongenomic mechanisms mediate the effects of estrogens in short days.", "author" : [ { "dropping-particle" : "", "family" : "Trainor", "given" : "Brian C.", "non-dropping-particle" : "", "parse-names" : false, "suffix" : "" }, { "dropping-particle" : "", "family" : "Finy", "given" : "M. Sima", "non-dropping-particle" : "", "parse-names" : false, "suffix" : "" }, { "dropping-particle" : "", "family" : "Nelson", "given" : "Randy J.", "non-dropping-particle" : "", "parse-names" : false, "suffix" : "" } ], "container-title" : "Hormones and Behavior", "id" : "ITEM-6", "issue" : "1", "issued" : { "date-parts" : [ [ "2008" ] ] }, "page" : "192-199", "title" : "Rapid effects of estradiol on male aggression depend on photoperiod in reproductively non-responsive mice", "type" : "article-journal", "volume" : "53" }, "uris" : [ "http://www.mendeley.com/documents/?uuid=fc1fe715-a138-4e3c-abd4-e0118f492d44" ] }, { "id" : "ITEM-7", "itemData" : { "abstract" : "Steroid hormones play an important role in modulating social behavior in many species. Estrogens are thought to act on an interconnected network of hypothalamic and limbic brain areas to affect aggressive behavior, although the specific nuclei unknown remain unspecified. We show that individual variation in estrogen receptor alpha (ER\u03b1) immunoreactivity in the lateral septum (LS), ventral bed nucleus of the stria terminalis (vBNST), and anterior hypothalamus (AHA) of CD-1 mice is positively correlated with aggressive behavior. When males were treated with fadrozole (an aromatase inhibitor), aggressive behavior was reduced, although castration did not reduce aggression. These results suggest that estrogens modulate aggressive behavior by acting on a circuit that includes the LS, vBNST, and AHA and that the source of estrogens is nongonadal. Fadrozole also decreased c-fos expression in the lateral septum following aggressive encounters. Although the effects of estrogen on aggression appear to involve regulation of neuronal activity in the LS, additional processes are likely involved. These results suggest that estrogen acts in a specific subset of a complex network of nuclei to affect aggressive behavior.", "author" : [ { "dropping-particle" : "", "family" : "Trainor", "given" : "Brian C", "non-dropping-particle" : "", "parse-names" : false, "suffix" : "" }, { "dropping-particle" : "", "family" : "Greiwe", "given" : "Kelly M", "non-dropping-particle" : "", "parse-names" : false, "suffix" : "" }, { "dropping-particle" : "", "family" : "Nelson", "given" : "Randy J", "non-dropping-particle" : "", "parse-names" : false, "suffix" : "" } ], "container-title" : "Hormones and Behavior", "id" : "ITEM-7", "issue" : "2", "issued" : { "date-parts" : [ [ "2006" ] ] }, "page" : "338-345", "title" : "Individual differences in estrogen receptor \u03b1 in select brain nuclei are associated with individual differences in aggression", "type" : "article-journal", "volume" : "50" }, "uris" : [ "http://www.mendeley.com/documents/?uuid=117b3560-8719-4beb-8907-e9cb3ca9e552" ] } ], "mendeley" : { "formattedCitation" : "(379\u2013385)", "plainTextFormattedCitation" : "(379\u2013385)", "previouslyFormattedCitation" : "(379\u2013385)"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79–385)</w:t>
            </w:r>
            <w:r w:rsidRPr="00274D27">
              <w:rPr>
                <w:rFonts w:ascii="Times New Roman" w:eastAsia="Times New Roman" w:hAnsi="Times New Roman" w:cs="Times New Roman"/>
                <w:color w:val="000000"/>
                <w:szCs w:val="22"/>
                <w:lang w:eastAsia="en-IN"/>
              </w:rPr>
              <w:fldChar w:fldCharType="end"/>
            </w:r>
          </w:p>
        </w:tc>
        <w:tc>
          <w:tcPr>
            <w:tcW w:w="36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gmo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Background: Classical effects of oestrogen involve activation of target genes after binding nuclear receptors. Oestrogenic effects too rapid for DNA transcription (non-genomic) are known to occur. The effect of oestrogen on colonic motility is unknown despite the prevalence of gastrointestinal symptoms in pregnant and premenopausal women. Methods: Histologically normal colon was obtained from proximal resection margins of colorectal carcinoma specimens. Circular smooth muscle strips were microdissected and suspended in organ baths under 1 g of tension. After equilibration, they were exposed to 17\u03b2-oestradiol (n = 8) or bovine serum albumin (BSA)-conjugated 17\u03b2-oestradiol (n = 8). Fulvestrant, an oestrogen receptor antagonist, was added to some baths (n = 8). Other strips were exposed to calphostin C or cycloheximide. Carbachol was added in increasing concentrations and contractile activity was recorded isometrically. Results: Oestrogen inhibited colonic contractility (mean difference 19\u00b77 per cent; n = 8, P &lt; 0\u00b7001). In keeping with non-genomic, rapid-onset steroid action, the effect was apparent within minutes and reversible. It was observed with both 17\u03b2-oestradiol and BSA-conjugated oestrogen, and was not altered by cycloheximide. Effects were inhibited by fulvestrant, suggesting receptor mediation. Conclusion: Oestrogen decreases contractility in human colonic smooth muscle by a non-genomic mechanism involving cell membrane coupling.", "author" : [ { "dropping-particle" : "", "family" : "Hogan", "given" : "A. M.", "non-dropping-particle" : "", "parse-names" : false, "suffix" : "" }, { "dropping-particle" : "", "family" : "Kennelly", "given" : "R.", "non-dropping-particle" : "", "parse-names" : false, "suffix" : "" }, { "dropping-particle" : "", "family" : "Collins", "given" : "D.", "non-dropping-particle" : "", "parse-names" : false, "suffix" : "" }, { "dropping-particle" : "", "family" : "Baird", "given" : "A. W.", "non-dropping-particle" : "", "parse-names" : false, "suffix" : "" }, { "dropping-particle" : "", "family" : "Winter", "given" : "D. C.", "non-dropping-particle" : "", "parse-names" : false, "suffix" : "" } ], "container-title" : "British Journal of Surgery", "id" : "ITEM-1", "issue" : "7", "issued" : { "date-parts" : [ [ "2009" ] ] }, "page" : "817-822", "title" : "Oestrogen inhibits human colonic motility by a non-genomic cell membrane receptor-dependent mechanism", "type" : "article-journal", "volume" : "96" }, "uris" : [ "http://www.mendeley.com/documents/?uuid=18635592-e858-4cdc-bf46-b4e2bac7f269" ] } ], "mendeley" : { "formattedCitation" : "(386)", "plainTextFormattedCitation" : "(386)", "previouslyFormattedCitation" : "(386)"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86)</w:t>
            </w:r>
            <w:r w:rsidRPr="00274D27">
              <w:rPr>
                <w:rFonts w:ascii="Times New Roman" w:eastAsia="Times New Roman" w:hAnsi="Times New Roman" w:cs="Times New Roman"/>
                <w:color w:val="000000"/>
                <w:szCs w:val="22"/>
                <w:lang w:eastAsia="en-IN"/>
              </w:rPr>
              <w:fldChar w:fldCharType="end"/>
            </w:r>
          </w:p>
        </w:tc>
        <w:tc>
          <w:tcPr>
            <w:tcW w:w="30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ng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93/humrep/deg415", "ISSN" : "1460-2350", "author" : [ { "dropping-particle" : "", "family" : "Albrecht", "given" : "Eugene D.", "non-dropping-particle" : "", "parse-names" : false, "suffix" : "" }, { "dropping-particle" : "", "family" : "Babischkin", "given" : "Jeffery S.", "non-dropping-particle" : "", "parse-names" : false, "suffix" : "" }, { "dropping-particle" : "", "family" : "Yaron", "given" : "Lidor", "non-dropping-particle" : "", "parse-names" : false, "suffix" : "" }, { "dropping-particle" : "", "family" : "Anderson", "given" : "Larry D.", "non-dropping-particle" : "", "parse-names" : false, "suffix" : "" }, { "dropping-particle" : "", "family" : "Udoff", "given" : "Lawrence C.", "non-dropping-particle" : "", "parse-names" : false, "suffix" : "" }, { "dropping-particle" : "", "family" : "Pepe", "given" : "Gerald J.", "non-dropping-particle" : "", "parse-names" : false, "suffix" : "" } ], "container-title" : "Human Reproduction", "id" : "ITEM-1", "issue" : "10", "issued" : { "date-parts" : [ [ "2003", "10", "1" ] ] }, "page" : "2039-2047", "title" : "Effect of estrogen on angiogenesis in co-cultures of human endometrial cells and microvascular endothelial cells", "type" : "article-journal", "volume" : "18" }, "uris" : [ "http://www.mendeley.com/documents/?uuid=2361a514-d8f0-4521-a8a3-72feaca81976" ] }, { "id" : "ITEM-2", "itemData" : { "abstract" : "Estrogen is important for breast carcinogenesis and the majority of breast cancers maintain hormone dependency. Estrogen has the ability to stimulate both breast epithelial cell growth and angiogenesis, and a well-characterized in vivo cancer model where these functional interactions can be studied is lacking. We demonstrate estrogen dependent angiogenesis, growth in vivo, and proliferation in vitro, in explants from polyoma middle T transgenic mouse mammary tumors. Thus, in addition to genetic similarities, this model also exerts a sex hormone, and angiogenic phenotype similar to human breast cancer. This immune-competent animal model offers the opportunity to study molecular events in estrogen dependent breast cancer.", "author" : [ { "dropping-particle" : "", "family" : "Dabrosin", "given" : "C", "non-dropping-particle" : "", "parse-names" : false, "suffix" : "" }, { "dropping-particle" : "", "family" : "Palmer", "given" : "K", "non-dropping-particle" : "", "parse-names" : false, "suffix" : "" }, { "dropping-particle" : "", "family" : "Muller", "given" : "WJ", "non-dropping-particle" : "", "parse-names" : false, "suffix" : "" }, { "dropping-particle" : "", "family" : "Gauldie", "given" : "J", "non-dropping-particle" : "", "parse-names" : false, "suffix" : "" } ], "container-title" : "Breast cancer research and treatment", "id" : "ITEM-2", "issue" : "1", "issued" : { "date-parts" : [ [ "2003" ] ] }, "page" : "1-6", "title" : "Estradiol promotes growth and angiogenesis in polyoma middle T transgenic mouse mammary tumor explants.", "type" : "article-journal", "volume" : "78" }, "uris" : [ "http://www.mendeley.com/documents/?uuid=7c3a562a-c6e5-446f-bf33-9f70f72d18ef" ] }, { "id" : "ITEM-3", "itemData" : { "abstract" : "Background Angiogenesis is a critical event in wound healing, tumor growth, and the inflammatory vasculitides. Since women have a higher incidence of many vasculitic diseases, we examined the effects of female sex steroids, particularly estradiol, on human umbilical vein endothelial cell (HUVEC) behavior in vitro and on angiogenesis in vivo. Methods and Results HUVECs were grown in estrogen-free medium before each assay. Exogenous 17\u03b2-estradiol (1 to 5 nmol/L) increased cell attachment to laminin, types I and IV collagen, and fibronectin, as well as to tissue culture plastic. After a confluent monolayer of cells was \u201cwounded\u201d by scraping, estradiol-treated (10\u22128 mol/L) cells migrated into the wound three times faster than untreated cells. Cell proliferation on plastic and on laminin increased threefold to fivefold, respectively, in the presence of estradiol. Estradiol also enhanced the ability of HUVECs to organize into tubular networks when plated on a reconstituted basement membrane, Matrigel. Estradiol effects on both the \u201cwounding\u201d assay and tube formation were blocked by the specific estrogen receptor antagonist ICI 182,780. Ovariectomy markedly decreased in vivo vascularization of Matrigel plugs coinjected with basic fibroblast growth factor in mice. With estrogen replacement, angiogenesis was increased to the levels observed in nonovariectomized mice. Conclusions These studies demonstrate that, in vitro and in vivo, estradiol enhances endothelial cell activities important in neovascularization and suggest a promoting influence of estrogens on angiogenesis", "author" : [ { "dropping-particle" : "", "family" : "Morales", "given" : "David E.", "non-dropping-particle" : "", "parse-names" : false, "suffix" : "" }, { "dropping-particle" : "", "family" : "McGowan", "given" : "Kelly A.", "non-dropping-particle" : "", "parse-names" : false, "suffix" : "" }, { "dropping-particle" : "", "family" : "Grant", "given" : "Derrick S.", "non-dropping-particle" : "", "parse-names" : false, "suffix" : "" }, { "dropping-particle" : "", "family" : "Maheshwari", "given" : "Shailendra", "non-dropping-particle" : "", "parse-names" : false, "suffix" : "" }, { "dropping-particle" : "", "family" : "Bhartiya", "given" : "Deepa", "non-dropping-particle" : "", "parse-names" : false, "suffix" : "" }, { "dropping-particle" : "", "family" : "Cid", "given" : "Maria C.", "non-dropping-particle" : "", "parse-names" : false, "suffix" : "" }, { "dropping-particle" : "", "family" : "Kleinman", "given" : "Hynda K", "non-dropping-particle" : "", "parse-names" : false, "suffix" : "" }, { "dropping-particle" : "", "family" : "H. William Schnaper", "given" : "", "non-dropping-particle" : "", "parse-names" : false, "suffix" : "" } ], "container-title" : "Circulation", "id" : "ITEM-3", "issued" : { "date-parts" : [ [ "1995" ] ] }, "page" : "755-63", "title" : "Estrogen Promotes Angiogenic Activity in Human Umbilical Vein Endothelial Cells In Vitro and in a Murine Model", "type" : "article-journal", "volume" : "91" }, "uris" : [ "http://www.mendeley.com/documents/?uuid=d534cf6f-ee4d-4ee4-b83b-b6a67aec9111" ] }, { "id" : "ITEM-4", "itemData" : { "DOI" : "10.1158/0008-5472.CAN-03-2774", "ISSN" : "0008-5472", "PMID" : "15374958", "abstract" : "In this study, we investigated the molecular events involved in estrogen-induced angiogenesis. Treatment of the human endometrial adenocarcinoma cells, HEC-1A, with estrogen up-regulated mRNA expression and protein synthesis of various angiogenic factors such as tumor necrosis factor-alpha, interleukin-1, basic fibroblast growth factor, and vascular endothelial growth factor. The estrogen-dependent induction of the expression was blocked by the platelet-activating factor (PAF) antagonists, WEB 2170. Estrogen treatment caused the activation of nuclear factor (NF)-kappaB in HEC-1A cells and was also blocked by PAF antagonist. Inhibitors of NF-kappaB activation inhibited estrogen-induced mRNA expression and protein synthesis of the angiogenic factors. Estrogen led to a pronounced angiogenesis as assessed by a mouse Matrigel model in vivo and endothelial cell sprouting in vitro. PAF antagonists or NF-kappaB inhibitors significantly inhibited this estrogen-dependent angiogenesis. Estrogen caused phospholipase A2 (PLA2) gene and protein expression. Estrogen-induced vascular endothelial growth factor mRNA expression and sprouting were significantly inhibited by PLA2 inhibitors, suggesting PLA2 expression is the upstream pathway in the estrogen-induced angiogenesis. Taken together, these results suggest that estrogen induces the production of angiogenic factors via a mechanism involving PAF-mediated NF-kappaB activation.", "author" : [ { "dropping-particle" : "", "family" : "Seo", "given" : "Kook Heon", "non-dropping-particle" : "", "parse-names" : false, "suffix" : "" }, { "dropping-particle" : "", "family" : "Lee", "given" : "Hyun-Suk", "non-dropping-particle" : "", "parse-names" : false, "suffix" : "" }, { "dropping-particle" : "", "family" : "Jung", "given" : "Bongnam", "non-dropping-particle" : "", "parse-names" : false, "suffix" : "" }, { "dropping-particle" : "", "family" : "Ko", "given" : "Hyun-Mi", "non-dropping-particle" : "", "parse-names" : false, "suffix" : "" }, { "dropping-particle" : "", "family" : "Choi", "given" : "Jung-Hwa", "non-dropping-particle" : "", "parse-names" : false, "suffix" : "" }, { "dropping-particle" : "", "family" : "Park", "given" : "Sung Jun", "non-dropping-particle" : "", "parse-names" : false, "suffix" : "" }, { "dropping-particle" : "", "family" : "Choi", "given" : "Il-Hwan", "non-dropping-particle" : "", "parse-names" : false, "suffix" : "" }, { "dropping-particle" : "", "family" : "Lee", "given" : "Hern-Ku", "non-dropping-particle" : "", "parse-names" : false, "suffix" : "" }, { "dropping-particle" : "", "family" : "Im", "given" : "Suhn-Young", "non-dropping-particle" : "", "parse-names" : false, "suffix" : "" } ], "container-title" : "Cancer research", "id" : "ITEM-4", "issue" : "18", "issued" : { "date-parts" : [ [ "2004", "9", "15" ] ] }, "page" : "6482-8", "title" : "Estrogen enhances angiogenesis through a pathway involving platelet-activating factor-mediated nuclear factor-kappaB activation.", "type" : "article-journal", "volume" : "64" }, "uris" : [ "http://www.mendeley.com/documents/?uuid=d9cf54c9-ee05-4fd5-a719-7401ac8904f7" ] } ], "mendeley" : { "formattedCitation" : "(387\u2013390)", "plainTextFormattedCitation" : "(387\u2013390)", "previouslyFormattedCitation" : "(387\u2013390)"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87–390)</w:t>
            </w:r>
            <w:r w:rsidRPr="00274D27">
              <w:rPr>
                <w:rFonts w:ascii="Times New Roman" w:eastAsia="Times New Roman" w:hAnsi="Times New Roman" w:cs="Times New Roman"/>
                <w:color w:val="000000"/>
                <w:szCs w:val="22"/>
                <w:lang w:eastAsia="en-IN"/>
              </w:rPr>
              <w:fldChar w:fldCharType="end"/>
            </w:r>
          </w:p>
        </w:tc>
        <w:tc>
          <w:tcPr>
            <w:tcW w:w="35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a1/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Hyperandrogenicity in women is closely associated with insulin resistance and a risk factor for cardiovascular disease and noninsulin-dependent diabetes mellitus (NIDDM). Therefore, 25 postmenopausal women with NIDDM and sex hormone-binding globulin values less than 60 nmol/L, as an indicator of a moderate hyperandrogenicity, were treated with 2 mg 17-beta-estradiol orally for 3 months in a double-blind, cross-over, placebo-controlled trial. During the last 16 days of active treatment, 1 mg norethisterone acetate was added for 10 days for endometrial protection. Blood glucose, glycosylated hemoglobin, insulin, c-peptide, lipoprotein profile, sex steroid hormones, GH, and insulin-like growth factor I (IGF-I) were measured, and insulin sensitivity was determined by the euglycemic hyperinsulinemic clamp method. All metabolic measurements were taken at baseline and after 68 days of active or placebo treatment. Estradiol treatment, compared with the placebo period, was followed by a marked increase of sex hormone-binding globulin and a decrease of free testosterone. Blood glucose, glycosylated hemoglobin, c-peptide, total cholesterol, low-density lipoprotein cholesterol, and IGF-I decreased significantly (P &lt; 0.01-P &lt; 0.001), whereas high-density lipoprotein cholesterol rose (P &lt; 0.001). In conclusion, estrogen replacement therapy in postmenopausal women with NIDDM ameliorated hyperandrogenicity, and this was accompanied by marked improvements in glucose homeostasis and lipoprotein profile.", "author" : [ { "dropping-particle" : "", "family" : "Andersson", "given" : "Bj\u00f6rn", "non-dropping-particle" : "", "parse-names" : false, "suffix" : "" }, { "dropping-particle" : "", "family" : "Mattsson", "given" : "Lars-\u00c5ke", "non-dropping-particle" : "", "parse-names" : false, "suffix" : "" }, { "dropping-particle" : "", "family" : "Hahn", "given" : "Lennart", "non-dropping-particle" : "", "parse-names" : false, "suffix" : "" }, { "dropping-particle" : "", "family" : "M\u00c5rin", "given" : "Per", "non-dropping-particle" : "", "parse-names" : false, "suffix" : "" }, { "dropping-particle" : "", "family" : "Lapidus", "given" : "Leif", "non-dropping-particle" : "", "parse-names" : false, "suffix" : "" }, { "dropping-particle" : "", "family" : "Holm", "given" : "G\u00f6ran", "non-dropping-particle" : "", "parse-names" : false, "suffix" : "" }, { "dropping-particle" : "", "family" : "Bengtsson", "given" : "Bengt-\u00c5ke", "non-dropping-particle" : "", "parse-names" : false, "suffix" : "" }, { "dropping-particle" : "", "family" : "Bj\u00f6rntorp", "given" : "Per", "non-dropping-particle" : "", "parse-names" : false, "suffix" : "" } ], "container-title" : "Journal of Clinical Endocrinology &amp; Metabolism", "id" : "ITEM-1", "issue" : "2", "issued" : { "date-parts" : [ [ "1997" ] ] }, "page" : "638-643", "title" : "Estrogen replacement therapy decreases hyperandrogenicity and improves glucose homeostasis and plasma lipids in postmenopausal women with noninsulin-dependent diabetes mellitus.", "type" : "article-journal", "volume" : "82" }, "uris" : [ "http://www.mendeley.com/documents/?uuid=148ae06c-7ef8-4bf3-80fc-7eff5db35970" ] }, { "id" : "ITEM-2", "itemData" : { "abstract" : "Studies of insulin employing the oral glucose tolerance test demonstrate marked differences between the effects of different oral contraceptives, but provide little insight into the underlying disturbances. We investigated the metabolic basis of these disturbances by computer modelling of iv glucose tolerance test glucose, insulin, and C-peptide concentration profiles. Insulin resistance, secretion, and metabolism were evaluated in 296 oral contraceptive users and 95 nonusers. Four estrogen/progestin combinations, with similar estrogen but differing progestin contents, and 1 progestin-only formulation were studied. Effects on iv glucose tolerance test glucose, insulin, and C-peptide concentrations varied according to progestin content, with levonorgestrel-containing combinations having the greatest effect, followed by desogestrel and norethindrone. However, these formulations increased insulin resistance to a similar extent. The progestin-only formulation did not affect insulin resistance. Levonorgestrel combinations increased second phase pancreatic insulin secretion by 60-90%, but did not affect the insulin half-life. The desogestrel combination increased the insulin half-life by 28%, but did not affect insulin secretion. The effects of different combined oral contraceptives on glucose tolerance test glucose, insulin, and C-peptide concentration profiles appears to be due to a combination of estrogen-induced insulin resistance and progestin-associated changes in insulin half-life.", "author" : [ { "dropping-particle" : "", "family" : "Godsland", "given" : "IF", "non-dropping-particle" : "", "parse-names" : false, "suffix" : "" }, { "dropping-particle" : "", "family" : "Walton", "given" : "C", "non-dropping-particle" : "", "parse-names" : false, "suffix" : "" }, { "dropping-particle" : "", "family" : "Felton", "given" : "C", "non-dropping-particle" : "", "parse-names" : false, "suffix" : "" }, { "dropping-particle" : "", "family" : "Proudler", "given" : "A", "non-dropping-particle" : "", "parse-names" : false, "suffix" : "" }, { "dropping-particle" : "", "family" : "Patel", "given" : "A", "non-dropping-particle" : "", "parse-names" : false, "suffix" : "" }, { "dropping-particle" : "", "family" : "Wynn", "given" : "V", "non-dropping-particle" : "", "parse-names" : false, "suffix" : "" } ], "container-title" : "Journal of Clinical Endocrinology &amp; Metabolism", "id" : "ITEM-2", "issue" : "1", "issued" : { "date-parts" : [ [ "1992" ] ] }, "page" : "64-70", "title" : "Insulin resistance, secretion, and metabolism in users of oral contraceptives", "type" : "article-journal", "volume" : "74" }, "uris" : [ "http://www.mendeley.com/documents/?uuid=aad8e9c6-b71a-4471-8411-6d9c1728305e" ] }, { "id" : "ITEM-3", "itemData" : { "abstract" : "The effects of 17-beta-oestradiol (E2) and progesterone (P) on insulin sensitivity were determined in oophorectomized (OVX) rats by the euglycaemic hyperinsulinaemic clamp technique combined with measurements of insulin-stimulated 2-deoxy-D-glucose (2-DOG) transport and glycogen synthesis in white and red parts of the gastrocnemius, the extensor digitorum longus and soleus muscles as well as in the liver (only glycogen synthesis). OVX was followed by insulin resistance in the clamp measurements. This was paralleled by a decreased insulin-stimulated content of 2-DOG in muscles, an index of glucose transport. Glycogen synthesis in muscle was also decreased, although to less extent. E2, alone or in combination with P, restored this to values of intact controls, while P alone was followed by insulin resistance. Liver glycogen synthesis was also decreased by OVX but this required combination of E2 and P to be fully restored. It was concluded that particularly E2 plays an important role in the maintenance of normal insulin sensitivity while P alone seems to be followed by insulin resistance, both effects apparently mainly by regulation of glucose uptake in muscle. E2 + P may be of importance for maintenance of normal glycogen synthesis in the liver.", "author" : [ { "dropping-particle" : "", "family" : "Kumagai", "given" : "S", "non-dropping-particle" : "", "parse-names" : false, "suffix" : "" }, { "dropping-particle" : "", "family" : "Holm\u00e4ng", "given" : "A", "non-dropping-particle" : "", "parse-names" : false, "suffix" : "" }, { "dropping-particle" : "", "family" : "Bj\u00f6rntorp", "given" : "P", "non-dropping-particle" : "", "parse-names" : false, "suffix" : "" } ], "container-title" : "Acta Physiologica Scandinavica", "id" : "ITEM-3", "issue" : "1", "issued" : { "date-parts" : [ [ "1993" ] ] }, "page" : "91-7", "title" : "The effects of oestrogen and progesterone on insulin sensitivity in female rats", "type" : "article-journal", "volume" : "149" }, "uris" : [ "http://www.mendeley.com/documents/?uuid=1183fdf3-0a6a-46bc-b61d-81578f1faa1f" ] } ], "mendeley" : { "formattedCitation" : "(391\u2013393)", "plainTextFormattedCitation" : "(391\u2013393)", "previouslyFormattedCitation" : "(391\u2013393)"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91–393)</w:t>
            </w:r>
            <w:r w:rsidRPr="00274D27">
              <w:rPr>
                <w:rFonts w:ascii="Times New Roman" w:eastAsia="Times New Roman" w:hAnsi="Times New Roman" w:cs="Times New Roman"/>
                <w:color w:val="000000"/>
                <w:szCs w:val="22"/>
                <w:lang w:eastAsia="en-IN"/>
              </w:rPr>
              <w:fldChar w:fldCharType="end"/>
            </w:r>
          </w:p>
        </w:tc>
        <w:tc>
          <w:tcPr>
            <w:tcW w:w="28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3B49E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r1/0</w:t>
            </w:r>
            <w:r w:rsidR="003B49E2">
              <w:rPr>
                <w:rFonts w:ascii="Times New Roman" w:eastAsia="Times New Roman" w:hAnsi="Times New Roman" w:cs="Times New Roman"/>
                <w:color w:val="000000"/>
                <w:szCs w:val="22"/>
                <w:lang w:eastAsia="en-IN"/>
              </w:rPr>
              <w:fldChar w:fldCharType="begin" w:fldLock="1"/>
            </w:r>
            <w:r w:rsidR="003B49E2">
              <w:rPr>
                <w:rFonts w:ascii="Times New Roman" w:eastAsia="Times New Roman" w:hAnsi="Times New Roman" w:cs="Times New Roman"/>
                <w:color w:val="000000"/>
                <w:szCs w:val="22"/>
                <w:lang w:eastAsia="en-IN"/>
              </w:rPr>
              <w:instrText>ADDIN CSL_CITATION { "citationItems" : [ { "id" : "ITEM-1", "itemData" : { "DOI" : "10.1158/0008-5472.CAN-03-2774", "ISSN" : "0008-5472", "PMID" : "15374958", "abstract" : "In this study, we investigated the molecular events involved in estrogen-induced angiogenesis. Treatment of the human endometrial adenocarcinoma cells, HEC-1A, with estrogen up-regulated mRNA expression and protein synthesis of various angiogenic factors such as tumor necrosis factor-alpha, interleukin-1, basic fibroblast growth factor, and vascular endothelial growth factor. The estrogen-dependent induction of the expression was blocked by the platelet-activating factor (PAF) antagonists, WEB 2170. Estrogen treatment caused the activation of nuclear factor (NF)-kappaB in HEC-1A cells and was also blocked by PAF antagonist. Inhibitors of NF-kappaB activation inhibited estrogen-induced mRNA expression and protein synthesis of the angiogenic factors. Estrogen led to a pronounced angiogenesis as assessed by a mouse Matrigel model in vivo and endothelial cell sprouting in vitro. PAF antagonists or NF-kappaB inhibitors significantly inhibited this estrogen-dependent angiogenesis. Estrogen caused phospholipase A2 (PLA2) gene and protein expression. Estrogen-induced vascular endothelial growth factor mRNA expression and sprouting were significantly inhibited by PLA2 inhibitors, suggesting PLA2 expression is the upstream pathway in the estrogen-induced angiogenesis. Taken together, these results suggest that estrogen induces the production of angiogenic factors via a mechanism involving PAF-mediated NF-kappaB activation.", "author" : [ { "dropping-particle" : "", "family" : "Seo", "given" : "Kook Heon", "non-dropping-particle" : "", "parse-names" : false, "suffix" : "" }, { "dropping-particle" : "", "family" : "Lee", "given" : "Hyun-Suk", "non-dropping-particle" : "", "parse-names" : false, "suffix" : "" }, { "dropping-particle" : "", "family" : "Jung", "given" : "Bongnam", "non-dropping-particle" : "", "parse-names" : false, "suffix" : "" }, { "dropping-particle" : "", "family" : "Ko", "given" : "Hyun-Mi", "non-dropping-particle" : "", "parse-names" : false, "suffix" : "" }, { "dropping-particle" : "", "family" : "Choi", "given" : "Jung-Hwa", "non-dropping-particle" : "", "parse-names" : false, "suffix" : "" }, { "dropping-particle" : "", "family" : "Park", "given" : "Sung Jun", "non-dropping-particle" : "", "parse-names" : false, "suffix" : "" }, { "dropping-particle" : "", "family" : "Choi", "given" : "Il-Hwan", "non-dropping-particle" : "", "parse-names" : false, "suffix" : "" }, { "dropping-particle" : "", "family" : "Lee", "given" : "Hern-Ku", "non-dropping-particle" : "", "parse-names" : false, "suffix" : "" }, { "dropping-particle" : "", "family" : "Im", "given" : "Suhn-Young", "non-dropping-particle" : "", "parse-names" : false, "suffix" : "" } ], "container-title" : "Cancer research", "id" : "ITEM-1", "issue" : "18", "issued" : { "date-parts" : [ [ "2004", "9", "15" ] ] }, "page" : "6482-8", "title" : "Estrogen enhances angiogenesis through a pathway involving platelet-activating factor-mediated nuclear factor-kappaB activation.", "type" : "article-journal", "volume" : "64" }, "uris" : [ "http://www.mendeley.com/documents/?uuid=d9cf54c9-ee05-4fd5-a719-7401ac8904f7" ] }, { "id" : "ITEM-2", "itemData" : { "abstract" : "To determine the relative ranking of antioxidative potential of various steroids the effect of 14 steroid compounds on the fluorescence of phycoerythrin was monitored over time following the addition of a peroxy radical generator 2,2'-azo-bis (2-amidino-propane) dihydrochloride. The rate of decay of fluorescence in the presence of a 200 nM of 17 beta-estradiol, 17 alpha-estradiol and estriol expressed as percentages of the rate of decay in the absence of these compounds (control curve), were 74.1 +/- 6.3, 84.0 +/- 5.42 and 64.2 +/- 2.53%, respectively (P &lt; 0.005). Cortisone and corticosterone appeared to have very mild pro-oxidant properties. Other steroids tested such as estrone, testosterone, progesterone, androstenedione, dehydroepiandrosterone, cortisol, tetrahydrocortisone, deoxycorticosterone and aldosterone had no significant antioxidant properties. It is concluded that estrogens especially estriol and 17 beta-estradiol are naturally occurring antioxidants.", "author" : [ { "dropping-particle" : "", "family" : "Mooradian", "given" : "AD", "non-dropping-particle" : "", "parse-names" : false, "suffix" : "" } ], "container-title" : "The Journal of Steroid Biochemistry and Molecular Biology", "id" : "ITEM-2", "issue" : "6", "issued" : { "date-parts" : [ [ "1993" ] ] }, "page" : "509-11", "title" : "Antioxidant properties of steroids.", "type" : "article-journal", "volume" : "45" }, "uris" : [ "http://www.mendeley.com/documents/?uuid=bed48e25-8bce-4788-b4d9-5ed385e648d8" ] } ], "mendeley" : { "formattedCitation" : "(390,394)", "plainTextFormattedCitation" : "(390,394)", "previouslyFormattedCitation" : "(390,394)" }, "properties" : { "noteIndex" : 0 }, "schema" : "https://github.com/citation-style-language/schema/raw/master/csl-citation.json" }</w:instrText>
            </w:r>
            <w:r w:rsidR="003B49E2">
              <w:rPr>
                <w:rFonts w:ascii="Times New Roman" w:eastAsia="Times New Roman" w:hAnsi="Times New Roman" w:cs="Times New Roman"/>
                <w:color w:val="000000"/>
                <w:szCs w:val="22"/>
                <w:lang w:eastAsia="en-IN"/>
              </w:rPr>
              <w:fldChar w:fldCharType="separate"/>
            </w:r>
            <w:r w:rsidR="003B49E2" w:rsidRPr="003B49E2">
              <w:rPr>
                <w:rFonts w:ascii="Times New Roman" w:eastAsia="Times New Roman" w:hAnsi="Times New Roman" w:cs="Times New Roman"/>
                <w:noProof/>
                <w:color w:val="000000"/>
                <w:szCs w:val="22"/>
                <w:lang w:eastAsia="en-IN"/>
              </w:rPr>
              <w:t>(390,394)</w:t>
            </w:r>
            <w:r w:rsidR="003B49E2">
              <w:rPr>
                <w:rFonts w:ascii="Times New Roman" w:eastAsia="Times New Roman" w:hAnsi="Times New Roman" w:cs="Times New Roman"/>
                <w:color w:val="000000"/>
                <w:szCs w:val="22"/>
                <w:lang w:eastAsia="en-IN"/>
              </w:rPr>
              <w:fldChar w:fldCharType="end"/>
            </w:r>
          </w:p>
        </w:tc>
        <w:tc>
          <w:tcPr>
            <w:tcW w:w="26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300"/>
          <w:jc w:val="center"/>
        </w:trPr>
        <w:tc>
          <w:tcPr>
            <w:tcW w:w="387"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Osteocalcin</w:t>
            </w:r>
            <w:proofErr w:type="spellEnd"/>
          </w:p>
        </w:tc>
        <w:tc>
          <w:tcPr>
            <w:tcW w:w="200"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ocl</w:t>
            </w:r>
            <w:proofErr w:type="spellEnd"/>
          </w:p>
        </w:tc>
        <w:tc>
          <w:tcPr>
            <w:tcW w:w="31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a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73/pnas.0711119105", "ISSN" : "1091-6490", "PMID" : "18362359", "abstract" : "The osteoblast-specific secreted molecule osteocalcin behaves as a hormone regulating glucose metabolism and fat mass in two mutant mouse strains. Here, we ask two questions: is the action of osteocalcin on beta cells and adipocytes elicited by the same concentrations of the molecule, and more importantly, does osteocalcin regulate energy metabolism in WT mice? Cell-based assays using isolated pancreatic islets, a beta cell line, and primary adipocytes showed that picomolar amounts of osteocalcin are sufficient to regulate the expression of the insulin genes and beta cell proliferation markers, whereas nanomolar amounts affect adiponectin and Pgc1alpha expression in white and brown adipocytes, respectively. In vivo the same difference exists in osteocalcin's ability to regulate glucose metabolism on the one hand and affect insulin sensitivity and fat mass on the other hand. Furthermore, we show that long-term treatment of WT mice with osteocalcin can significantly weaken the deleterious effect on body mass and glucose metabolism of gold thioglucose-induced hyperphagia and high-fat diet. These results establish in WT mice the importance of this novel molecular player in the regulation of glucose metabolism and fat mass and suggest that osteocalcin may be of value in the treatment of metabolic diseases.", "author" : [ { "dropping-particle" : "", "family" : "Ferron", "given" : "Mathieu", "non-dropping-particle" : "", "parse-names" : false, "suffix" : "" }, { "dropping-particle" : "", "family" : "Hinoi", "given" : "Eiichi", "non-dropping-particle" : "", "parse-names" : false, "suffix" : "" }, { "dropping-particle" : "", "family" : "Karsenty", "given" : "Gerard", "non-dropping-particle" : "", "parse-names" : false, "suffix" : "" }, { "dropping-particle" : "", "family" : "Ducy", "given" : "Patricia", "non-dropping-particle" : "", "parse-names" : false, "suffix" : "" } ], "container-title" : "Proceedings of the National Academy of Sciences of the United States of America", "id" : "ITEM-1", "issue" : "13", "issued" : { "date-parts" : [ [ "2008", "4", "1" ] ] }, "page" : "5266-70", "title" : "Osteocalcin differentially regulates beta cell and adipocyte gene expression and affects the development of metabolic diseases in wild-type mice.", "type" : "article-journal", "volume" : "105" }, "uris" : [ "http://www.mendeley.com/documents/?uuid=0d8008e8-e2ca-4577-8432-5eb28d740b69" ] }, { "id" : "ITEM-2", "itemData" : { "DOI" : "10.1016/j.cell.2007.05.047", "ISSN" : "0092-8674", "PMID" : "17693256", "abstract" : "The regulation of bone remodeling by an adipocyte-derived hormone implies that bone may exert a feedback control of energy homeostasis. To test this hypothesis we looked for genes expressed in osteoblasts, encoding signaling molecules and affecting energy metabolism. We show here that mice lacking the protein tyrosine phosphatase OST-PTP are hypoglycemic and are protected from obesity and glucose intolerance because of an increase in beta-cell proliferation, insulin secretion, and insulin sensitivity. In contrast, mice lacking the osteoblast-secreted molecule osteocalcin display decreased beta-cell proliferation, glucose intolerance, and insulin resistance. Removing one Osteocalcin allele from OST-PTP-deficient mice corrects their metabolic phenotype. Ex vivo, osteocalcin can stimulate CyclinD1 and Insulin expression in beta-cells and Adiponectin, an insulin-sensitizing adipokine, in adipocytes; in vivo osteocalcin can improve glucose tolerance. By revealing that the skeleton exerts an endocrine regulation of sugar homeostasis this study expands the biological importance of this organ and our understanding of energy metabolism.", "author" : [ { "dropping-particle" : "", "family" : "Lee", "given" : "Na Kyung", "non-dropping-particle" : "", "parse-names" : false, "suffix" : "" }, { "dropping-particle" : "", "family" : "Sowa", "given" : "Hideaki", "non-dropping-particle" : "", "parse-names" : false, "suffix" : "" }, { "dropping-particle" : "", "family" : "Hinoi", "given" : "Eiichi", "non-dropping-particle" : "", "parse-names" : false, "suffix" : "" }, { "dropping-particle" : "", "family" : "Ferron", "given" : "Mathieu", "non-dropping-particle" : "", "parse-names" : false, "suffix" : "" }, { "dropping-particle" : "", "family" : "Ahn", "given" : "Jong Deok", "non-dropping-particle" : "", "parse-names" : false, "suffix" : "" }, { "dropping-particle" : "", "family" : "Confavreux", "given" : "Cyrille", "non-dropping-particle" : "", "parse-names" : false, "suffix" : "" }, { "dropping-particle" : "", "family" : "Dacquin", "given" : "Romain", "non-dropping-particle" : "", "parse-names" : false, "suffix" : "" }, { "dropping-particle" : "", "family" : "Mee", "given" : "Patrick J", "non-dropping-particle" : "", "parse-names" : false, "suffix" : "" }, { "dropping-particle" : "", "family" : "McKee", "given" : "Marc D", "non-dropping-particle" : "", "parse-names" : false, "suffix" : "" }, { "dropping-particle" : "", "family" : "Jung", "given" : "Dae Young", "non-dropping-particle" : "", "parse-names" : false, "suffix" : "" }, { "dropping-particle" : "", "family" : "Zhang", "given" : "Zhiyou", "non-dropping-particle" : "", "parse-names" : false, "suffix" : "" }, { "dropping-particle" : "", "family" : "Kim", "given" : "Jason K", "non-dropping-particle" : "", "parse-names" : false, "suffix" : "" }, { "dropping-particle" : "", "family" : "Mauvais-Jarvis", "given" : "Franck", "non-dropping-particle" : "", "parse-names" : false, "suffix" : "" }, { "dropping-particle" : "", "family" : "Ducy", "given" : "Patricia", "non-dropping-particle" : "", "parse-names" : false, "suffix" : "" }, { "dropping-particle" : "", "family" : "Karsenty", "given" : "Gerard", "non-dropping-particle" : "", "parse-names" : false, "suffix" : "" } ], "container-title" : "Cell", "id" : "ITEM-2", "issue" : "3", "issued" : { "date-parts" : [ [ "2007", "8", "10" ] ] }, "page" : "456-69", "title" : "Endocrine regulation of energy metabolism by the skeleton.", "type" : "article-journal", "volume" : "130" }, "uris" : [ "http://www.mendeley.com/documents/?uuid=06c3f749-8e8e-4c51-a2f9-ec0285278ec0" ] }, { "id" : "ITEM-3", "itemData" : { "DOI" : "10.1172/JCI39901DS1", "abstract" : "Osteoblasts have recently been found to play a role in regulating glucose metabolism through secretion of osteocalcin. It is unknown, however, how this osteoblast function is regulated transcriptionally. As FoxO1 is a forkhead family transcription factor known to regulate several key aspects of glucose homeostasis, we investigated whether its expression in osteoblasts may contribute to its metabolic functions. Here we show that mice lacking Foxo1 only in osteoblasts had increased pancreatic \u03b2 cell proliferation, insulin secretion, and insulin sensitivity. The ability of osteoblast-specific FoxO1 deficiency to affect metabolic homeostasis was due to increased osteocalcin expression and decreased expression of Esp, a gene that encodes a protein responsible for decreasing the bioactivity of osteocalcin. These results indicate that FoxO1 expression in osteoblasts contributes to FoxO1 control of glucose homeostasis and identify FoxO1 as a key modulator of the ability of the skeleton to function as an endocrine organ regulating glucose metabolism.", "author" : [ { "dropping-particle" : "", "family" : "Rached", "given" : "Marie-therese", "non-dropping-particle" : "", "parse-names" : false, "suffix" : "" }, { "dropping-particle" : "", "family" : "Kode", "given" : "Aruna", "non-dropping-particle" : "", "parse-names" : false, "suffix" : "" }, { "dropping-particle" : "", "family" : "Silva", "given" : "Barbara C", "non-dropping-particle" : "", "parse-names" : false, "suffix" : "" }, { "dropping-particle" : "", "family" : "Jung", "given" : "Dae Young", "non-dropping-particle" : "", "parse-names" : false, "suffix" : "" }, { "dropping-particle" : "", "family" : "Gray", "given" : "Susan", "non-dropping-particle" : "", "parse-names" : false, "suffix" : "" }, { "dropping-particle" : "", "family" : "Ong", "given" : "Helena", "non-dropping-particle" : "", "parse-names" : false, "suffix" : "" }, { "dropping-particle" : "", "family" : "Paik", "given" : "Ji-hye", "non-dropping-particle" : "", "parse-names" : false, "suffix" : "" }, { "dropping-particle" : "", "family" : "Depinho", "given" : "Ronald A", "non-dropping-particle" : "", "parse-names" : false, "suffix" : "" }, { "dropping-particle" : "", "family" : "Kim", "given" : "Jason K", "non-dropping-particle" : "", "parse-names" : false, "suffix" : "" }, { "dropping-particle" : "", "family" : "Karsenty", "given" : "Gerard", "non-dropping-particle" : "", "parse-names" : false, "suffix" : "" }, { "dropping-particle" : "", "family" : "Kousteni", "given" : "Stavroula", "non-dropping-particle" : "", "parse-names" : false, "suffix" : "" } ], "container-title" : "The Journal of Clinical Investigation", "id" : "ITEM-3", "issue" : "1", "issued" : { "date-parts" : [ [ "2010" ] ] }, "page" : "357-368", "title" : "FoxO1 expression in osteoblasts regulates glucose homeostasis through regulation of osteocalcin in mice", "type" : "article-journal", "volume" : "120" }, "uris" : [ "http://www.mendeley.com/documents/?uuid=930779d0-1541-4238-a302-9ec3496de59b" ] } ], "mendeley" : { "formattedCitation" : "(395\u2013397)", "plainTextFormattedCitation" : "(395\u2013397)", "previouslyFormattedCitation" : "(395\u2013397)"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95–397)</w:t>
            </w:r>
            <w:r w:rsidRPr="00274D27">
              <w:rPr>
                <w:rFonts w:ascii="Times New Roman" w:eastAsia="Times New Roman" w:hAnsi="Times New Roman" w:cs="Times New Roman"/>
                <w:color w:val="000000"/>
                <w:szCs w:val="22"/>
                <w:lang w:eastAsia="en-IN"/>
              </w:rPr>
              <w:fldChar w:fldCharType="end"/>
            </w:r>
          </w:p>
        </w:tc>
        <w:tc>
          <w:tcPr>
            <w:tcW w:w="32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glp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371/journal.pone.0057375", "abstract" : "The uncarboxylated form (ucOC), but not the \u03b3-carboxylated form (GlaOC), of the bone-derived protein osteocalcin stimulates insulin secretion and regulates energy metabolism in insulin target tissues. Glucagon-like peptide-1 (GLP-1) is an insulin secretagogue that is released from the gut in response to food intake. We have now found that Gprc6a, a putative ucOC receptor, is expressed in epithelial cells of the mouse small intestine as well as in STC-1 enteroendocrine cells. Secretion of GLP-1 by STC-1 cells was stimulated by ucOC but not by GlaOC. The serum GLP-1 concentration in mice was increased by intraperitoneal or oral administration of ucOC, whereas GlaOC was effective in this regard only after oral application. Serum insulin levels were also increased by ucOC, and this effect was potentiated by an inhibitor of dipeptidyl peptidase IV and blocked by a GLP-1 receptor antagonist. Intravenous injection of ucOC in mice increased the serum GLP-1 concentration, and also increased the serum level of insulin. Our results suggest that ucOC acts via Gprc6a to induce GLP-1 release from the gut, and that the stimulatory effect of ucOC on insulin secretion is largely mediated by GLP-1.", "author" : [ { "dropping-particle" : "", "family" : "Mizokami", "given" : "Akiko", "non-dropping-particle" : "", "parse-names" : false, "suffix" : "" }, { "dropping-particle" : "", "family" : "Yasutake", "given" : "Yu", "non-dropping-particle" : "", "parse-names" : false, "suffix" : "" }, { "dropping-particle" : "", "family" : "Gao", "given" : "Jing", "non-dropping-particle" : "", "parse-names" : false, "suffix" : "" }, { "dropping-particle" : "", "family" : "Matsuda", "given" : "Miho", "non-dropping-particle" : "", "parse-names" : false, "suffix" : "" }, { "dropping-particle" : "", "family" : "Takahashi", "given" : "Ichiro", "non-dropping-particle" : "", "parse-names" : false, "suffix" : "" }, { "dropping-particle" : "", "family" : "Takeuchi", "given" : "Hiroshi", "non-dropping-particle" : "", "parse-names" : false, "suffix" : "" } ], "container-title" : "PloS One", "id" : "ITEM-1", "issue" : "2", "issued" : { "date-parts" : [ [ "2013" ] ] }, "page" : "1-8", "title" : "Osteocalcin Induces Release of Glucagon-Like Peptide-1 and Thereby Stimulates Insulin Secretion in Mice", "type" : "article-journal", "volume" : "8" }, "uris" : [ "http://www.mendeley.com/documents/?uuid=9a9e551c-47f7-46b1-8848-c43cbd4bb5ea" ] } ], "mendeley" : { "formattedCitation" : "(398)", "plainTextFormattedCitation" : "(398)", "previouslyFormattedCitation" : "(398)"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98)</w:t>
            </w:r>
            <w:r w:rsidRPr="00274D27">
              <w:rPr>
                <w:rFonts w:ascii="Times New Roman" w:eastAsia="Times New Roman" w:hAnsi="Times New Roman" w:cs="Times New Roman"/>
                <w:color w:val="000000"/>
                <w:szCs w:val="22"/>
                <w:lang w:eastAsia="en-IN"/>
              </w:rPr>
              <w:fldChar w:fldCharType="end"/>
            </w:r>
          </w:p>
        </w:tc>
        <w:tc>
          <w:tcPr>
            <w:tcW w:w="4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s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16/j.cell.2007.05.047", "ISSN" : "0092-8674", "PMID" : "17693256", "abstract" : "The regulation of bone remodeling by an adipocyte-derived hormone implies that bone may exert a feedback control of energy homeostasis. To test this hypothesis we looked for genes expressed in osteoblasts, encoding signaling molecules and affecting energy metabolism. We show here that mice lacking the protein tyrosine phosphatase OST-PTP are hypoglycemic and are protected from obesity and glucose intolerance because of an increase in beta-cell proliferation, insulin secretion, and insulin sensitivity. In contrast, mice lacking the osteoblast-secreted molecule osteocalcin display decreased beta-cell proliferation, glucose intolerance, and insulin resistance. Removing one Osteocalcin allele from OST-PTP-deficient mice corrects their metabolic phenotype. Ex vivo, osteocalcin can stimulate CyclinD1 and Insulin expression in beta-cells and Adiponectin, an insulin-sensitizing adipokine, in adipocytes; in vivo osteocalcin can improve glucose tolerance. By revealing that the skeleton exerts an endocrine regulation of sugar homeostasis this study expands the biological importance of this organ and our understanding of energy metabolism.", "author" : [ { "dropping-particle" : "", "family" : "Lee", "given" : "Na Kyung", "non-dropping-particle" : "", "parse-names" : false, "suffix" : "" }, { "dropping-particle" : "", "family" : "Sowa", "given" : "Hideaki", "non-dropping-particle" : "", "parse-names" : false, "suffix" : "" }, { "dropping-particle" : "", "family" : "Hinoi", "given" : "Eiichi", "non-dropping-particle" : "", "parse-names" : false, "suffix" : "" }, { "dropping-particle" : "", "family" : "Ferron", "given" : "Mathieu", "non-dropping-particle" : "", "parse-names" : false, "suffix" : "" }, { "dropping-particle" : "", "family" : "Ahn", "given" : "Jong Deok", "non-dropping-particle" : "", "parse-names" : false, "suffix" : "" }, { "dropping-particle" : "", "family" : "Confavreux", "given" : "Cyrille", "non-dropping-particle" : "", "parse-names" : false, "suffix" : "" }, { "dropping-particle" : "", "family" : "Dacquin", "given" : "Romain", "non-dropping-particle" : "", "parse-names" : false, "suffix" : "" }, { "dropping-particle" : "", "family" : "Mee", "given" : "Patrick J", "non-dropping-particle" : "", "parse-names" : false, "suffix" : "" }, { "dropping-particle" : "", "family" : "McKee", "given" : "Marc D", "non-dropping-particle" : "", "parse-names" : false, "suffix" : "" }, { "dropping-particle" : "", "family" : "Jung", "given" : "Dae Young", "non-dropping-particle" : "", "parse-names" : false, "suffix" : "" }, { "dropping-particle" : "", "family" : "Zhang", "given" : "Zhiyou", "non-dropping-particle" : "", "parse-names" : false, "suffix" : "" }, { "dropping-particle" : "", "family" : "Kim", "given" : "Jason K", "non-dropping-particle" : "", "parse-names" : false, "suffix" : "" }, { "dropping-particle" : "", "family" : "Mauvais-Jarvis", "given" : "Franck", "non-dropping-particle" : "", "parse-names" : false, "suffix" : "" }, { "dropping-particle" : "", "family" : "Ducy", "given" : "Patricia", "non-dropping-particle" : "", "parse-names" : false, "suffix" : "" }, { "dropping-particle" : "", "family" : "Karsenty", "given" : "Gerard", "non-dropping-particle" : "", "parse-names" : false, "suffix" : "" } ], "container-title" : "Cell", "id" : "ITEM-1", "issue" : "3", "issued" : { "date-parts" : [ [ "2007", "8", "10" ] ] }, "page" : "456-69", "title" : "Endocrine regulation of energy metabolism by the skeleton.", "type" : "article-journal", "volume" : "130" }, "uris" : [ "http://www.mendeley.com/documents/?uuid=06c3f749-8e8e-4c51-a2f9-ec0285278ec0" ] }, { "id" : "ITEM-2", "itemData" : { "DOI" : "10.1073/pnas.0711119105", "ISSN" : "1091-6490", "PMID" : "18362359", "abstract" : "The osteoblast-specific secreted molecule osteocalcin behaves as a hormone regulating glucose metabolism and fat mass in two mutant mouse strains. Here, we ask two questions: is the action of osteocalcin on beta cells and adipocytes elicited by the same concentrations of the molecule, and more importantly, does osteocalcin regulate energy metabolism in WT mice? Cell-based assays using isolated pancreatic islets, a beta cell line, and primary adipocytes showed that picomolar amounts of osteocalcin are sufficient to regulate the expression of the insulin genes and beta cell proliferation markers, whereas nanomolar amounts affect adiponectin and Pgc1alpha expression in white and brown adipocytes, respectively. In vivo the same difference exists in osteocalcin's ability to regulate glucose metabolism on the one hand and affect insulin sensitivity and fat mass on the other hand. Furthermore, we show that long-term treatment of WT mice with osteocalcin can significantly weaken the deleterious effect on body mass and glucose metabolism of gold thioglucose-induced hyperphagia and high-fat diet. These results establish in WT mice the importance of this novel molecular player in the regulation of glucose metabolism and fat mass and suggest that osteocalcin may be of value in the treatment of metabolic diseases.", "author" : [ { "dropping-particle" : "", "family" : "Ferron", "given" : "Mathieu", "non-dropping-particle" : "", "parse-names" : false, "suffix" : "" }, { "dropping-particle" : "", "family" : "Hinoi", "given" : "Eiichi", "non-dropping-particle" : "", "parse-names" : false, "suffix" : "" }, { "dropping-particle" : "", "family" : "Karsenty", "given" : "Gerard", "non-dropping-particle" : "", "parse-names" : false, "suffix" : "" }, { "dropping-particle" : "", "family" : "Ducy", "given" : "Patricia", "non-dropping-particle" : "", "parse-names" : false, "suffix" : "" } ], "container-title" : "Proceedings of the National Academy of Sciences of the United States of America", "id" : "ITEM-2", "issue" : "13", "issued" : { "date-parts" : [ [ "2008", "4", "1" ] ] }, "page" : "5266-70", "title" : "Osteocalcin differentially regulates beta cell and adipocyte gene expression and affects the development of metabolic diseases in wild-type mice.", "type" : "article-journal", "volume" : "105" }, "uris" : [ "http://www.mendeley.com/documents/?uuid=0d8008e8-e2ca-4577-8432-5eb28d740b69" ] } ], "mendeley" : { "formattedCitation" : "(395,396)", "plainTextFormattedCitation" : "(395,396)", "previouslyFormattedCitation" : "(395,396)"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95,396)</w:t>
            </w:r>
            <w:r w:rsidRPr="00274D27">
              <w:rPr>
                <w:rFonts w:ascii="Times New Roman" w:eastAsia="Times New Roman" w:hAnsi="Times New Roman" w:cs="Times New Roman"/>
                <w:color w:val="000000"/>
                <w:szCs w:val="22"/>
                <w:lang w:eastAsia="en-IN"/>
              </w:rPr>
              <w:fldChar w:fldCharType="end"/>
            </w:r>
          </w:p>
        </w:tc>
        <w:tc>
          <w:tcPr>
            <w:tcW w:w="36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0BBB" w:rsidRPr="00274D27" w:rsidRDefault="00540BBB" w:rsidP="003B49E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nd1</w:t>
            </w:r>
            <w:r w:rsidR="003B49E2">
              <w:rPr>
                <w:rFonts w:ascii="Times New Roman" w:eastAsia="Times New Roman" w:hAnsi="Times New Roman" w:cs="Times New Roman"/>
                <w:color w:val="000000"/>
                <w:szCs w:val="22"/>
                <w:lang w:eastAsia="en-IN"/>
              </w:rPr>
              <w:fldChar w:fldCharType="begin" w:fldLock="1"/>
            </w:r>
            <w:r w:rsidR="003B49E2">
              <w:rPr>
                <w:rFonts w:ascii="Times New Roman" w:eastAsia="Times New Roman" w:hAnsi="Times New Roman" w:cs="Times New Roman"/>
                <w:color w:val="000000"/>
                <w:szCs w:val="22"/>
                <w:lang w:eastAsia="en-IN"/>
              </w:rPr>
              <w:instrText>ADDIN CSL_CITATION { "citationItems" : [ { "id" : "ITEM-1", "itemData" : { "DOI" : "10.1016/j.cell.2007.05.047", "ISSN" : "0092-8674", "PMID" : "17693256", "abstract" : "The regulation of bone remodeling by an adipocyte-derived hormone implies that bone may exert a feedback control of energy homeostasis. To test this hypothesis we looked for genes expressed in osteoblasts, encoding signaling molecules and affecting energy metabolism. We show here that mice lacking the protein tyrosine phosphatase OST-PTP are hypoglycemic and are protected from obesity and glucose intolerance because of an increase in beta-cell proliferation, insulin secretion, and insulin sensitivity. In contrast, mice lacking the osteoblast-secreted molecule osteocalcin display decreased beta-cell proliferation, glucose intolerance, and insulin resistance. Removing one Osteocalcin allele from OST-PTP-deficient mice corrects their metabolic phenotype. Ex vivo, osteocalcin can stimulate CyclinD1 and Insulin expression in beta-cells and Adiponectin, an insulin-sensitizing adipokine, in adipocytes; in vivo osteocalcin can improve glucose tolerance. By revealing that the skeleton exerts an endocrine regulation of sugar homeostasis this study expands the biological importance of this organ and our understanding of energy metabolism.", "author" : [ { "dropping-particle" : "", "family" : "Lee", "given" : "Na Kyung", "non-dropping-particle" : "", "parse-names" : false, "suffix" : "" }, { "dropping-particle" : "", "family" : "Sowa", "given" : "Hideaki", "non-dropping-particle" : "", "parse-names" : false, "suffix" : "" }, { "dropping-particle" : "", "family" : "Hinoi", "given" : "Eiichi", "non-dropping-particle" : "", "parse-names" : false, "suffix" : "" }, { "dropping-particle" : "", "family" : "Ferron", "given" : "Mathieu", "non-dropping-particle" : "", "parse-names" : false, "suffix" : "" }, { "dropping-particle" : "", "family" : "Ahn", "given" : "Jong Deok", "non-dropping-particle" : "", "parse-names" : false, "suffix" : "" }, { "dropping-particle" : "", "family" : "Confavreux", "given" : "Cyrille", "non-dropping-particle" : "", "parse-names" : false, "suffix" : "" }, { "dropping-particle" : "", "family" : "Dacquin", "given" : "Romain", "non-dropping-particle" : "", "parse-names" : false, "suffix" : "" }, { "dropping-particle" : "", "family" : "Mee", "given" : "Patrick J", "non-dropping-particle" : "", "parse-names" : false, "suffix" : "" }, { "dropping-particle" : "", "family" : "McKee", "given" : "Marc D", "non-dropping-particle" : "", "parse-names" : false, "suffix" : "" }, { "dropping-particle" : "", "family" : "Jung", "given" : "Dae Young", "non-dropping-particle" : "", "parse-names" : false, "suffix" : "" }, { "dropping-particle" : "", "family" : "Zhang", "given" : "Zhiyou", "non-dropping-particle" : "", "parse-names" : false, "suffix" : "" }, { "dropping-particle" : "", "family" : "Kim", "given" : "Jason K", "non-dropping-particle" : "", "parse-names" : false, "suffix" : "" }, { "dropping-particle" : "", "family" : "Mauvais-Jarvis", "given" : "Franck", "non-dropping-particle" : "", "parse-names" : false, "suffix" : "" }, { "dropping-particle" : "", "family" : "Ducy", "given" : "Patricia", "non-dropping-particle" : "", "parse-names" : false, "suffix" : "" }, { "dropping-particle" : "", "family" : "Karsenty", "given" : "Gerard", "non-dropping-particle" : "", "parse-names" : false, "suffix" : "" } ], "container-title" : "Cell", "id" : "ITEM-1", "issue" : "3", "issued" : { "date-parts" : [ [ "2007", "8", "10" ] ] }, "page" : "456-69", "title" : "Endocrine regulation of energy metabolism by the skeleton.", "type" : "article-journal", "volume" : "130" }, "uris" : [ "http://www.mendeley.com/documents/?uuid=06c3f749-8e8e-4c51-a2f9-ec0285278ec0" ] }, { "id" : "ITEM-2", "itemData" : { "DOI" : "10.1073/pnas.0711119105", "ISSN" : "1091-6490", "PMID" : "18362359", "abstract" : "The osteoblast-specific secreted molecule osteocalcin behaves as a hormone regulating glucose metabolism and fat mass in two mutant mouse strains. Here, we ask two questions: is the action of osteocalcin on beta cells and adipocytes elicited by the same concentrations of the molecule, and more importantly, does osteocalcin regulate energy metabolism in WT mice? Cell-based assays using isolated pancreatic islets, a beta cell line, and primary adipocytes showed that picomolar amounts of osteocalcin are sufficient to regulate the expression of the insulin genes and beta cell proliferation markers, whereas nanomolar amounts affect adiponectin and Pgc1alpha expression in white and brown adipocytes, respectively. In vivo the same difference exists in osteocalcin's ability to regulate glucose metabolism on the one hand and affect insulin sensitivity and fat mass on the other hand. Furthermore, we show that long-term treatment of WT mice with osteocalcin can significantly weaken the deleterious effect on body mass and glucose metabolism of gold thioglucose-induced hyperphagia and high-fat diet. These results establish in WT mice the importance of this novel molecular player in the regulation of glucose metabolism and fat mass and suggest that osteocalcin may be of value in the treatment of metabolic diseases.", "author" : [ { "dropping-particle" : "", "family" : "Ferron", "given" : "Mathieu", "non-dropping-particle" : "", "parse-names" : false, "suffix" : "" }, { "dropping-particle" : "", "family" : "Hinoi", "given" : "Eiichi", "non-dropping-particle" : "", "parse-names" : false, "suffix" : "" }, { "dropping-particle" : "", "family" : "Karsenty", "given" : "Gerard", "non-dropping-particle" : "", "parse-names" : false, "suffix" : "" }, { "dropping-particle" : "", "family" : "Ducy", "given" : "Patricia", "non-dropping-particle" : "", "parse-names" : false, "suffix" : "" } ], "container-title" : "Proceedings of the National Academy of Sciences of the United States of America", "id" : "ITEM-2", "issue" : "13", "issued" : { "date-parts" : [ [ "2008", "4", "1" ] ] }, "page" : "5266-70", "title" : "Osteocalcin differentially regulates beta cell and adipocyte gene expression and affects the development of metabolic diseases in wild-type mice.", "type" : "article-journal", "volume" : "105" }, "uris" : [ "http://www.mendeley.com/documents/?uuid=0d8008e8-e2ca-4577-8432-5eb28d740b69" ] } ], "mendeley" : { "formattedCitation" : "(395,396)", "plainTextFormattedCitation" : "(395,396)", "previouslyFormattedCitation" : "(395,396)" }, "properties" : { "noteIndex" : 0 }, "schema" : "https://github.com/citation-style-language/schema/raw/master/csl-citation.json" }</w:instrText>
            </w:r>
            <w:r w:rsidR="003B49E2">
              <w:rPr>
                <w:rFonts w:ascii="Times New Roman" w:eastAsia="Times New Roman" w:hAnsi="Times New Roman" w:cs="Times New Roman"/>
                <w:color w:val="000000"/>
                <w:szCs w:val="22"/>
                <w:lang w:eastAsia="en-IN"/>
              </w:rPr>
              <w:fldChar w:fldCharType="separate"/>
            </w:r>
            <w:r w:rsidR="003B49E2" w:rsidRPr="003B49E2">
              <w:rPr>
                <w:rFonts w:ascii="Times New Roman" w:eastAsia="Times New Roman" w:hAnsi="Times New Roman" w:cs="Times New Roman"/>
                <w:noProof/>
                <w:color w:val="000000"/>
                <w:szCs w:val="22"/>
                <w:lang w:eastAsia="en-IN"/>
              </w:rPr>
              <w:t>(395,396)</w:t>
            </w:r>
            <w:r w:rsidR="003B49E2">
              <w:rPr>
                <w:rFonts w:ascii="Times New Roman" w:eastAsia="Times New Roman" w:hAnsi="Times New Roman" w:cs="Times New Roman"/>
                <w:color w:val="000000"/>
                <w:szCs w:val="22"/>
                <w:lang w:eastAsia="en-IN"/>
              </w:rPr>
              <w:fldChar w:fldCharType="end"/>
            </w:r>
          </w:p>
        </w:tc>
        <w:tc>
          <w:tcPr>
            <w:tcW w:w="36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tet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172/JCI65952.The", "abstract" : "The osteoblast-derived hormone osteocalcin promotes testosterone biosynthesis in the mouse testis by binding to GPRC6A in Leydig cells. Interestingly, Osteocalcin-deficient mice exhibit increased levels of luteinizing hormone (LH), a pituitary hormone that regulates sex steroid synthesis in the testes. These observations raise the question of whether LH regulates osteocalcin\u2019s reproductive effects. Additionally, there is growing evidence that osteocalcin levels are a reliable marker of insulin secretion and sensitivity and circulating levels of testosterone in humans, but the endocrine function of osteocalcin is unclear. Using mouse models, we found that osteocalcin and LH act in 2 parallel pathways and that osteocalcin-stimulated testosterone synthesis is positively regulated by bone resorption and insulin signaling in osteoblasts. To determine the importance of osteocalcin in humans, we analyzed a cohort of patients with primary testicular failure and identified 2 individuals harboring the same heterozygous missense variant in one of the transmembrane domains of GPRC6A, which prevented the receptor from localizing to the cell membrane. This study uncovers the existence of a second endocrine axis that is necessary for optimal male fertility in the mouse and suggests that osteocalcin modulates reproductive function in humans.", "author" : [ { "dropping-particle" : "", "family" : "Oury", "given" : "Franck", "non-dropping-particle" : "", "parse-names" : false, "suffix" : "" }, { "dropping-particle" : "", "family" : "Ferron", "given" : "Mathieu", "non-dropping-particle" : "", "parse-names" : false, "suffix" : "" }, { "dropping-particle" : "", "family" : "Huizhen", "given" : "Wang", "non-dropping-particle" : "", "parse-names" : false, "suffix" : "" }, { "dropping-particle" : "", "family" : "Confavreux", "given" : "Cyrille", "non-dropping-particle" : "", "parse-names" : false, "suffix" : "" }, { "dropping-particle" : "", "family" : "Xu", "given" : "Lin", "non-dropping-particle" : "", "parse-names" : false, "suffix" : "" }, { "dropping-particle" : "", "family" : "Lacombe", "given" : "Julie", "non-dropping-particle" : "", "parse-names" : false, "suffix" : "" }, { "dropping-particle" : "", "family" : "Srinivas", "given" : "Prashanth", "non-dropping-particle" : "", "parse-names" : false, "suffix" : "" }, { "dropping-particle" : "", "family" : "Chamouni", "given" : "Alexandre", "non-dropping-particle" : "", "parse-names" : false, "suffix" : "" }, { "dropping-particle" : "", "family" : "Lugani", "given" : "Francesca", "non-dropping-particle" : "", "parse-names" : false, "suffix" : "" }, { "dropping-particle" : "", "family" : "Lejeune", "given" : "Herve", "non-dropping-particle" : "", "parse-names" : false, "suffix" : "" }, { "dropping-particle" : "", "family" : "Kumar", "given" : "T Rajendra", "non-dropping-particle" : "", "parse-names" : false, "suffix" : "" }, { "dropping-particle" : "", "family" : "Plotton", "given" : "Ingrid", "non-dropping-particle" : "", "parse-names" : false, "suffix" : "" }, { "dropping-particle" : "", "family" : "Karsenty", "given" : "Gerard", "non-dropping-particle" : "", "parse-names" : false, "suffix" : "" } ], "container-title" : "The Journal of Clinical Investigation", "id" : "ITEM-1", "issue" : "6", "issued" : { "date-parts" : [ [ "2013" ] ] }, "page" : "2421-2433", "title" : "Osteocalcin regulates murine and human fertility through a pancreas-bone-testis axis", "type" : "article-journal", "volume" : "123" }, "uris" : [ "http://www.mendeley.com/documents/?uuid=f55e3b60-51cf-4f6b-a199-76e5df794407" ] }, { "id" : "ITEM-2", "itemData" : { "DOI" : "10.1016/j.cell.2011.02.004", "ISSN" : "1097-4172", "PMID" : "21333348", "abstract" : "Interactions between bone and the reproductive system have until now been thought to be limited to the regulation of bone remodeling by the gonads. We now show that, in males, bone acts as a regulator of fertility. Using coculture assays, we demonstrate that osteoblasts are able to induce testosterone production by the testes, though they fail to influence estrogen production by the ovaries. Analyses of cell-specific loss- and gain-of-function models reveal that the osteoblast-derived hormone osteocalcin performs this endocrine function. By binding to a G protein-coupled receptor expressed in the Leydig cells of the testes, osteocalcin regulates in a CREB-dependent manner the expression of enzymes that is required for testosterone synthesis, promoting germ cell survival. This study expands the physiological repertoire of osteocalcin and provides the first evidence that the skeleton is an endocrine regulator of reproduction.", "author" : [ { "dropping-particle" : "", "family" : "Oury", "given" : "Franck", "non-dropping-particle" : "", "parse-names" : false, "suffix" : "" }, { "dropping-particle" : "", "family" : "Sumara", "given" : "Grzegorz", "non-dropping-particle" : "", "parse-names" : false, "suffix" : "" }, { "dropping-particle" : "", "family" : "Sumara", "given" : "Olga", "non-dropping-particle" : "", "parse-names" : false, "suffix" : "" }, { "dropping-particle" : "", "family" : "Ferron", "given" : "Mathieu", "non-dropping-particle" : "", "parse-names" : false, "suffix" : "" }, { "dropping-particle" : "", "family" : "Chang", "given" : "Haixin", "non-dropping-particle" : "", "parse-names" : false, "suffix" : "" }, { "dropping-particle" : "", "family" : "Smith", "given" : "Charles E", "non-dropping-particle" : "", "parse-names" : false, "suffix" : "" }, { "dropping-particle" : "", "family" : "Hermo", "given" : "Louis", "non-dropping-particle" : "", "parse-names" : false, "suffix" : "" }, { "dropping-particle" : "", "family" : "Suarez", "given" : "Susan", "non-dropping-particle" : "", "parse-names" : false, "suffix" : "" }, { "dropping-particle" : "", "family" : "Roth", "given" : "Bryan L", "non-dropping-particle" : "", "parse-names" : false, "suffix" : "" }, { "dropping-particle" : "", "family" : "Ducy", "given" : "Patricia", "non-dropping-particle" : "", "parse-names" : false, "suffix" : "" }, { "dropping-particle" : "", "family" : "Karsenty", "given" : "Gerard", "non-dropping-particle" : "", "parse-names" : false, "suffix" : "" } ], "container-title" : "Cell", "id" : "ITEM-2", "issue" : "5", "issued" : { "date-parts" : [ [ "2011", "3", "4" ] ] }, "page" : "796-809", "publisher" : "Elsevier Inc.", "title" : "Endocrine regulation of male fertility by the skeleton.", "type" : "article-journal", "volume" : "144" }, "uris" : [ "http://www.mendeley.com/documents/?uuid=3e3f3321-6e54-4655-a111-1ead63c054be" ] } ], "mendeley" : { "formattedCitation" : "(399,400)", "plainTextFormattedCitation" : "(399,400)", "previouslyFormattedCitation" : "(399,400)"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99,400)</w:t>
            </w:r>
            <w:r w:rsidRPr="00274D27">
              <w:rPr>
                <w:rFonts w:ascii="Times New Roman" w:eastAsia="Times New Roman" w:hAnsi="Times New Roman" w:cs="Times New Roman"/>
                <w:color w:val="000000"/>
                <w:szCs w:val="22"/>
                <w:lang w:eastAsia="en-IN"/>
              </w:rPr>
              <w:fldChar w:fldCharType="end"/>
            </w:r>
          </w:p>
        </w:tc>
        <w:tc>
          <w:tcPr>
            <w:tcW w:w="36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300"/>
          <w:jc w:val="center"/>
        </w:trPr>
        <w:tc>
          <w:tcPr>
            <w:tcW w:w="387"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Oxytocin</w:t>
            </w:r>
          </w:p>
        </w:tc>
        <w:tc>
          <w:tcPr>
            <w:tcW w:w="200" w:type="pct"/>
            <w:tcBorders>
              <w:top w:val="single" w:sz="4" w:space="0" w:color="auto"/>
              <w:left w:val="nil"/>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oxy</w:t>
            </w:r>
          </w:p>
        </w:tc>
        <w:tc>
          <w:tcPr>
            <w:tcW w:w="315" w:type="pct"/>
            <w:tcBorders>
              <w:top w:val="single" w:sz="4" w:space="0" w:color="auto"/>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gr1/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Oxytocin (OT) has been reported to mediate aggressive and affiliative behaviours in several species. The behavioural role of OT has been established with physiological manipulations that potentially affected blood pressure, which may have indirectly affected the behaviours under study. To provide converging evidence of the physiological role of OT in aggressive behavior, wild type (WT), heterozygous (OT-/+), and homozygous (OT-/-) mutant mice were tested in two aggression paradigms. In general, there was no significant difference in aggressiveness between WT and OT-/+ mice. However, there were significant reductions in the duration of aggressive behaviors among OT-/- animals, especially in agonistic encounters within neutral arenas. The OT-/- mice did not exhibit any sensorimotor deficits or display any altered general anxiety levels that may have accounted for the observed reduction in aggressive behavior. These data indicate that aggression is mediated in part by OT in mice and that increased aggressiveness is not an obligatory phenotypic result of targeted genetic disruption of any gene.", "author" : [ { "dropping-particle" : "", "family" : "Vries", "given" : "AC", "non-dropping-particle" : "De", "parse-names" : false, "suffix" : "" }, { "dropping-particle" : "", "family" : "Young 3rd", "given" : "WS", "non-dropping-particle" : "", "parse-names" : false, "suffix" : "" }, { "dropping-particle" : "", "family" : "Nelson", "given" : "RJ", "non-dropping-particle" : "", "parse-names" : false, "suffix" : "" } ], "container-title" : "Journal of Neuroendocrinology", "id" : "ITEM-1", "issue" : "5", "issued" : { "date-parts" : [ [ "1997" ] ] }, "page" : "363-8", "title" : "Reduced aggressive behaviour in mice with targeted disruption of the oxytocin gene.", "type" : "article-journal", "volume" : "9" }, "uris" : [ "http://www.mendeley.com/documents/?uuid=17bf8a2a-2e58-41ee-a023-b4c7ecabc233" ] }, { "id" : "ITEM-2", "itemData" : { "DOI" : "10.1007/s00213-013-3124-7", "abstract" : "RATIONALE: A substantial body of research suggests that the neuropeptide oxytocin promotes social affiliative behaviors in a wide range of animals including humans. However, its antiaggressive action has not been unequivocally demonstrated in male laboratory rodents. OBJECTIVE: Our primary goal was to examine the putative serenic effect of oxytocin in a feral strain (wild type Groningen, WTG) of rats that generally show a much broader variation and higher levels of intermale aggression than commonly used laboratory strains of rats. METHODS: Resident animals were intracerebroventricularly (icv) administered with different doses of synthetic oxytocin and oxytocin receptor antagonist, alone and in combination, in order to manipulate brain oxytocin functioning and to assess their behavioral response to an intruder. RESULTS: Our data clearly demonstrate that acute icv administered oxytocin produces dose-dependent and receptor-selective changes in social behavior, reducing aggression and potentiating social exploration. These antiaggressive effects are stronger in the more offensive rats. On the other hand, administration of an oxytocin receptor antagonist tends to increase (nonsignificantly) aggression only in low-medium aggressive animals. CONCLUSIONS: These results suggest that transiently enhancing brain oxytocin function has potent antiaggressive effects, whereas its attenuation tends to enhance aggressiveness. In addition, a possible inverse relationship between trait aggression and endogenous oxytocinergic signaling is revealed. Overall, this study emphasizes the importance of brain oxytocinergic signaling for regulating intermale offensive aggression. This study supports the suggestion that oxytocin receptor agonists could clinically be useful for curbing heightened aggression seen in a range of neuropsychiatric disorders like antisocial personality disorder, autism, and addiction.", "author" : [ { "dropping-particle" : "", "family" : "Calcagnoli", "given" : "Federica", "non-dropping-particle" : "", "parse-names" : false, "suffix" : "" }, { "dropping-particle" : "De", "family" : "Boer", "given" : "Sietse F", "non-dropping-particle" : "", "parse-names" : false, "suffix" : "" }, { "dropping-particle" : "", "family" : "Althaus", "given" : "Monika", "non-dropping-particle" : "", "parse-names" : false, "suffix" : "" }, { "dropping-particle" : "den", "family" : "Boer", "given" : "Johan A.", "non-dropping-particle" : "", "parse-names" : false, "suffix" : "" }, { "dropping-particle" : "", "family" : "Koolhaas", "given" : "Jaap M.", "non-dropping-particle" : "", "parse-names" : false, "suffix" : "" } ], "container-title" : "Psychopharmacology", "id" : "ITEM-2", "issue" : "4", "issued" : { "date-parts" : [ [ "2013" ] ] }, "page" : "639-51", "title" : "Antiaggressive activity of central oxytocin in male rats", "type" : "article-journal", "volume" : "229" }, "uris" : [ "http://www.mendeley.com/documents/?uuid=d2864c1f-193d-44de-a11e-9ca3d1c56945" ] }, { "id" : "ITEM-3", "itemData" : { "DOI" : "10.1523/JNEUROSCI.1342-05.2005", "ISSN" : "1529-2401", "PMID" : "16033890", "abstract" : "The oxytocinergic system is critically involved in the regulation of maternal behavior, which includes maternal aggression. Because aggression has been linked to anxiety, we investigated the maternal aggression and the role of brain oxytocin in lactating Wistar rats selectively bred for high anxiety-related behavior (HAB) or low anxiety-related behavior (LAB) during the 10 min maternal defense test. HAB dams displayed more maternal aggression against a virgin intruder compared with LAB dams, resulting in more defensive behavior and higher anxiety of HAB-defeated virgins. The different levels of aggression were accompanied by opposite oxytocin release patterns within the paraventricular nucleus (PVN; HAB, increase; LAB, decrease). Furthermore, oxytocin release was higher within the central nucleus of the amygdala (CeA) of HAB dams compared with LABs. A direct correlation between the offensive behavior displayed during the maternal defense test and local oxytocin release was found in both the PVN and CeA. Using retrodialysis, blockade of endogenous oxytocin action by infusion of an oxytocin receptor antagonist (des-Gly-NH2,d(CH2)5[Tyr(Me)2,Thr4]OVT) into the PVN or CeA reduced maternal aggression of HAB dams, whereas infusion of synthetic oxytocin into the PVN tended to increase aggression toward the intruder in LAB dams. There were no significant differences in oxytocin receptor mRNA expression or oxytocin receptor binding between lactating HAB and LAB dams. Therefore, differences in intracerebral release patterns of oxytocin, rather than differences at the level of oxytocin receptors, are critical for the regulation of maternal aggressive behavior.", "author" : [ { "dropping-particle" : "", "family" : "Bosch", "given" : "Oliver J", "non-dropping-particle" : "", "parse-names" : false, "suffix" : "" }, { "dropping-particle" : "", "family" : "Meddle", "given" : "Simone L", "non-dropping-particle" : "", "parse-names" : false, "suffix" : "" }, { "dropping-particle" : "", "family" : "Beiderbeck", "given" : "Daniela I", "non-dropping-particle" : "", "parse-names" : false, "suffix" : "" }, { "dropping-particle" : "", "family" : "Douglas", "given" : "Alison J", "non-dropping-particle" : "", "parse-names" : false, "suffix" : "" }, { "dropping-particle" : "", "family" : "Neumann", "given" : "Inga D", "non-dropping-particle" : "", "parse-names" : false, "suffix" : "" } ], "container-title" : "The Journal of Neuroscience", "id" : "ITEM-3", "issue" : "29", "issued" : { "date-parts" : [ [ "2005", "7", "20" ] ] }, "page" : "6807-15", "title" : "Brain oxytocin correlates with maternal aggression: link to anxiety.", "type" : "article-journal", "volume" : "25" }, "uris" : [ "http://www.mendeley.com/documents/?uuid=9f918b13-5f6a-4498-86db-ac937b4ad117" ] }, { "id" : "ITEM-4", "itemData" : { "DOI" : "10.1016/S0018-506X(03)00154-5", "ISBN" : "1312996765", "ISSN" : "0018506X", "abstract" : "Various hormones, including sex steroids and neuropeptides, have been implicated in aggression. In this study we examined (1) sex differences in intrasexual aggression in na\u00efve prairie voles; (2) the effects of developmental manipulations of oxytocin on intrasexual aggression; and (3) changes in patterns of intrasexual aggression after brief exposure to an animal of the opposite sex. Within 24 h of birth, infants were randomly assigned to receive either an injection of oxytocin (OT) or oxytocin antagonist (OTA) or to one of two control (CTL) groups receiving either isotonic saline or handling without injection. As adults, animals were tested twice in a neutral arena; before (Test 1) and 24 h after (Test 2) a 4-h exposure to an animal of the opposite sex. In Test 1, CTL males were more likely to show aggressive and less likely to show social behavior than CTL females. No significant treatment differences were observed within either sex in Test 1. In Test 2, after brief exposure to a male, females treated with OT became more aggressive and less social than OTA or CTL females. Male aggressive behavior did not change after exposure to a female. An increase in aggression and decline in social behavior toward other females, seen here in OT-treated females, is typically observed only following several days of female\u2013male cohabitation. These findings demonstrate a sex difference in intrasexual aggression and suggest that neonatal exposure to OT may facilitate the onset of the mate-guarding component of pair bonding in female prairie voles.", "author" : [ { "dropping-particle" : "", "family" : "Bales", "given" : "Karen L.", "non-dropping-particle" : "", "parse-names" : false, "suffix" : "" }, { "dropping-particle" : "", "family" : "Carter", "given" : "C. Sue", "non-dropping-particle" : "", "parse-names" : false, "suffix" : "" } ], "container-title" : "Hormones and Behavior", "id" : "ITEM-4", "issue" : "3", "issued" : { "date-parts" : [ [ "2003", "9" ] ] }, "page" : "178-184", "title" : "Sex differences and developmental effects of oxytocin on aggression and social behavior in prairie voles (Microtus ochrogaster)", "type" : "article-journal", "volume" : "44" }, "uris" : [ "http://www.mendeley.com/documents/?uuid=dd6fe594-688e-4348-803b-a0364705c7fc" ] } ], "mendeley" : { "formattedCitation" : "(401\u2013404)", "plainTextFormattedCitation" : "(401\u2013404)", "previouslyFormattedCitation" : "(401\u2013404)"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401–404)</w:t>
            </w:r>
            <w:r w:rsidRPr="00274D27">
              <w:rPr>
                <w:rFonts w:ascii="Times New Roman" w:eastAsia="Times New Roman" w:hAnsi="Times New Roman" w:cs="Times New Roman"/>
                <w:color w:val="000000"/>
                <w:szCs w:val="22"/>
                <w:lang w:eastAsia="en-IN"/>
              </w:rPr>
              <w:fldChar w:fldCharType="end"/>
            </w:r>
          </w:p>
        </w:tc>
        <w:tc>
          <w:tcPr>
            <w:tcW w:w="320" w:type="pct"/>
            <w:tcBorders>
              <w:top w:val="single" w:sz="4" w:space="0" w:color="auto"/>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dp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Oxytocin (Oxt) is secreted both peripherally and centrally and is involved in several functions including parturition, milk let-down reflex, social behavior, and food intake. Recently, it has been shown that mice deficient in Oxt receptor develop late-onset obesity. In this study, we characterized a murin model deficient in Oxt peptide (Oxt(-/-)) to evaluate food intake and body weight, glucose tolerance and insulin tolerance, leptin and adrenaline levels. We found that Oxt(-/-) mice develop late-onset obesity and hyperleptinemia without any alterations in food intake in addition to having a decreased insulin sensitivity and glucose intolerance. The lack of Oxt in our murin model also results in lower adrenalin levels which led us to hypothesize that the metabolic changes observed are associated with a decreased sympathetic nervous tone. It has been shown that Oxt neurons in the paraventricular nucleus (PVN) are a component of a leptin-sensitive signaling circuit between the hypothalamus and caudal brain stem for the regulation of food intake and energy homeostasis. Nevertheless, the lack of Oxt in these mice does not have a direct impact on feeding behavior whose regulation is probably dependent on the complex interplay of several factors. The lack of hyperphagia evident in the Oxt(-/-) mice may, in part, be attributed to the developmental compensation of other satiety factors such as cholecystokinin or bombesin-related peptides which merits further investigation. These findings identify Oxt as an important central regulator of energy homeostasis.", "author" : [ { "dropping-particle" : "", "family" : "Camerino", "given" : "C", "non-dropping-particle" : "", "parse-names" : false, "suffix" : "" } ], "container-title" : "Obesity (Silver Spring)", "id" : "ITEM-1", "issue" : "5", "issued" : { "date-parts" : [ [ "2009" ] ] }, "page" : "980-4", "title" : "Low sympathetic tone and obese phenotype in oxytocin-deficient mice.", "type" : "article-journal", "volume" : "17" }, "uris" : [ "http://www.mendeley.com/documents/?uuid=df69e17f-3cb2-421f-9aba-0f131c4d89af" ] }, { "id" : "ITEM-2", "itemData" : { "abstract" : "The oxytocin receptor has been suggested to be involved in energy metabolism, such as food intake and energy consumption. Here, we demonstrate that oxytocin receptor-deficient (Oxtr-/-) male mice exhibited late-onset obesity with increases in abdominal fat pads and fasting plasma triglycerides. Daily food intake and spontaneous motor activity of Oxtr-/- mice were not significantly different as compared with wild-type mice. In contrast, brown adipose tissue in Oxtr-/- mice contained large lipid droplets and cold-induced thermogenesis was impaired. This study demonstrates that oxytocin receptor plays essential roles in the regulation of energy homeostasis.", "author" : [ { "dropping-particle" : "", "family" : "Takayanagi", "given" : "Y", "non-dropping-particle" : "", "parse-names" : false, "suffix" : "" }, { "dropping-particle" : "", "family" : "Kasahara", "given" : "Y", "non-dropping-particle" : "", "parse-names" : false, "suffix" : "" }, { "dropping-particle" : "", "family" : "Onaka", "given" : "T", "non-dropping-particle" : "", "parse-names" : false, "suffix" : "" }, { "dropping-particle" : "", "family" : "Takahashi", "given" : "N", "non-dropping-particle" : "", "parse-names" : false, "suffix" : "" }, { "dropping-particle" : "", "family" : "Kawada", "given" : "T", "non-dropping-particle" : "", "parse-names" : false, "suffix" : "" }, { "dropping-particle" : "", "family" : "Nishimori", "given" : "K", "non-dropping-particle" : "", "parse-names" : false, "suffix" : "" } ], "container-title" : "Neuroreport", "id" : "ITEM-2", "issue" : "9", "issued" : { "date-parts" : [ [ "2008" ] ] }, "page" : "951-5", "title" : "Oxytocin receptor-deficient mice developed late-onset obesity.", "type" : "article-journal", "volume" : "19" }, "uris" : [ "http://www.mendeley.com/documents/?uuid=027dc808-a891-44dc-bd4e-8063d0e31109" ] } ], "mendeley" : { "formattedCitation" : "(405,406)", "plainTextFormattedCitation" : "(405,406)", "previouslyFormattedCitation" : "(405,406)"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405,406)</w:t>
            </w:r>
            <w:r w:rsidRPr="00274D27">
              <w:rPr>
                <w:rFonts w:ascii="Times New Roman" w:eastAsia="Times New Roman" w:hAnsi="Times New Roman" w:cs="Times New Roman"/>
                <w:color w:val="000000"/>
                <w:szCs w:val="22"/>
                <w:lang w:eastAsia="en-IN"/>
              </w:rPr>
              <w:fldChar w:fldCharType="end"/>
            </w:r>
          </w:p>
        </w:tc>
        <w:tc>
          <w:tcPr>
            <w:tcW w:w="428" w:type="pct"/>
            <w:tcBorders>
              <w:top w:val="single" w:sz="4" w:space="0" w:color="auto"/>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fdi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210/me.2008-0067", "ISSN" : "0888-8809", "PMID" : "18451093", "abstract" : "Single-minded 1 (Sim1) encodes a transcription factor essential for formation of the hypothalamic paraventricular nucleus (PVN). Sim1 haploinsufficiency is associated with hyperphagic obesity and increased linear growth in humans and mice, similar to the phenotype of melanocortin 4 receptor (Mc4r) mutations. PVN neurons in Sim1(+/-) mice are hyporesponsive to the melanocortin agonist melanotan II. PVN neuropeptides oxytocin (Oxt), TRH and CRH inhibit feeding when administered centrally. Consequently, we hypothesized that altered PVN neuropeptide expression mediates the hyperphagia of Sim1(+/-) mice. To test this hypothesis, we measured hypothalamic expression of PVN neuropeptides in Sim1(+/-) and wild-type mice. Oxt mRNA and peptide were decreased by 80% in Sim1(+/-) mice, whereas TRH, CRH, arginine vasopressin (Avp), and somatostatin mRNAs were decreased by 20-40%. Sim1(+/-) mice also showed abnormal regulation of Oxt but not CRH mRNA in response to feeding state. A selective Mc4r agonist activated PVN Oxt neurons in wild-type mice, supporting involvement of these neurons in melanocortin feeding circuits. To test whether Oxt itself regulates feeding, we measured the effects of central administration of an Oxt receptor antagonist or repeated doses of Oxt on food intake of Sim1(+/-) and wild-type mice. Sim1(+/-) mice were hypersensitive to the orexigenic effect of the Oxt receptor antagonist. Oxt decreased the food intake and weight gain of Sim1(+/-) mice at a dose that did not affect wild-type mice. Our results support the importance of Oxt neurons in feeding regulation and suggest that reduced Oxt neuropeptide is one mechanism mediating the hyperphagic obesity of Sim1(+/-) mice.", "author" : [ { "dropping-particle" : "", "family" : "Kublaoui", "given" : "Bassil M", "non-dropping-particle" : "", "parse-names" : false, "suffix" : "" }, { "dropping-particle" : "", "family" : "Gemelli", "given" : "Terry", "non-dropping-particle" : "", "parse-names" : false, "suffix" : "" }, { "dropping-particle" : "", "family" : "Tolson", "given" : "Kristen P", "non-dropping-particle" : "", "parse-names" : false, "suffix" : "" }, { "dropping-particle" : "", "family" : "Wang", "given" : "Yu", "non-dropping-particle" : "", "parse-names" : false, "suffix" : "" }, { "dropping-particle" : "", "family" : "Zinn", "given" : "Andrew R", "non-dropping-particle" : "", "parse-names" : false, "suffix" : "" } ], "container-title" : "Molecular endocrinology", "id" : "ITEM-1", "issue" : "7", "issued" : { "date-parts" : [ [ "2008", "7" ] ] }, "page" : "1723-34", "title" : "Oxytocin deficiency mediates hyperphagic obesity of Sim1 haploinsufficient mice.", "type" : "article-journal", "volume" : "22" }, "uris" : [ "http://www.mendeley.com/documents/?uuid=4d34e7d3-84d6-48be-91b3-ea5e32cd768d" ] } ], "mendeley" : { "formattedCitation" : "(407)", "plainTextFormattedCitation" : "(407)", "previouslyFormattedCitation" : "(407)"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407)</w:t>
            </w:r>
            <w:r w:rsidRPr="00274D27">
              <w:rPr>
                <w:rFonts w:ascii="Times New Roman" w:eastAsia="Times New Roman" w:hAnsi="Times New Roman" w:cs="Times New Roman"/>
                <w:color w:val="000000"/>
                <w:szCs w:val="22"/>
                <w:lang w:eastAsia="en-IN"/>
              </w:rPr>
              <w:fldChar w:fldCharType="end"/>
            </w:r>
          </w:p>
        </w:tc>
        <w:tc>
          <w:tcPr>
            <w:tcW w:w="368" w:type="pct"/>
            <w:tcBorders>
              <w:top w:val="single" w:sz="4" w:space="0" w:color="auto"/>
              <w:left w:val="nil"/>
              <w:bottom w:val="single" w:sz="4" w:space="0" w:color="auto"/>
              <w:right w:val="single" w:sz="4" w:space="0" w:color="auto"/>
            </w:tcBorders>
            <w:shd w:val="clear" w:color="auto" w:fill="auto"/>
            <w:noWrap/>
            <w:vAlign w:val="center"/>
            <w:hideMark/>
          </w:tcPr>
          <w:p w:rsidR="00540BBB" w:rsidRPr="00274D27" w:rsidRDefault="00540BBB" w:rsidP="00830AC5">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gng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1. In hepatocytes from starved rats, vasopressin, angiotensin (angiotensin II) and oxytocin stimulated gluconeogenesis from lactate by 25--50%; minimal effective concentrations were about 0.02pM, 1 nM and 0.2 nM respectively. 2. Vasopressin and angiotensin also stimulated gluconeogenesis from alanine, pyruvate, serine and glycerol. EGTA decreased gluconeogenesis from these substrates. 3. Hormonal stimulation of gluconeogenesis from lactate was abolished in the absence of extracellular Ca2+. 4. Insulin did not prevent stimulation of gluconeogenesis by vasopressin or angiotensin. 5. The potency of the stimulatory effects of vasopressin and angiotensin on hepatic gluconeogenesis suggests they are operative in vivo. Also, the data suggest that Ca2+ plays a role in the stimulation by these hormones.", "author" : [ { "dropping-particle" : "", "family" : "Whitton", "given" : "Patricia D", "non-dropping-particle" : "", "parse-names" : false, "suffix" : "" }, { "dropping-particle" : "", "family" : "Rodrigues", "given" : "Loreta M", "non-dropping-particle" : "", "parse-names" : false, "suffix" : "" }, { "dropping-particle" : "", "family" : "Hems", "given" : "Douglas A", "non-dropping-particle" : "", "parse-names" : false, "suffix" : "" } ], "container-title" : "Biochemical Journal", "id" : "ITEM-1", "issue" : "3", "issued" : { "date-parts" : [ [ "1978" ] ] }, "page" : "893-898", "title" : "Stimulation by vasopressin, angiotensin and oxytocin of Gluconeogenesis in Hepatocyte Suspensions", "type" : "article-journal", "volume" : "176" }, "uris" : [ "http://www.mendeley.com/documents/?uuid=94048a81-94d9-4b97-affe-a6dd07c30ab8" ] } ], "mendeley" : { "formattedCitation" : "(57)", "plainTextFormattedCitation" : "(57)", "previouslyFormattedCitation" : "(57)"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096AD0" w:rsidRPr="00096AD0">
              <w:rPr>
                <w:rFonts w:ascii="Times New Roman" w:eastAsia="Times New Roman" w:hAnsi="Times New Roman" w:cs="Times New Roman"/>
                <w:noProof/>
                <w:color w:val="000000"/>
                <w:szCs w:val="22"/>
                <w:lang w:eastAsia="en-IN"/>
              </w:rPr>
              <w:t>(57)</w:t>
            </w:r>
            <w:r w:rsidRPr="00274D27">
              <w:rPr>
                <w:rFonts w:ascii="Times New Roman" w:eastAsia="Times New Roman" w:hAnsi="Times New Roman" w:cs="Times New Roman"/>
                <w:color w:val="000000"/>
                <w:szCs w:val="22"/>
                <w:lang w:eastAsia="en-IN"/>
              </w:rPr>
              <w:fldChar w:fldCharType="end"/>
            </w:r>
          </w:p>
        </w:tc>
        <w:tc>
          <w:tcPr>
            <w:tcW w:w="360" w:type="pct"/>
            <w:tcBorders>
              <w:top w:val="single" w:sz="4" w:space="0" w:color="auto"/>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glg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Infusion of oxytocin (50--500 microU/kg/min) into normal conscious dogs produces a rise in plasma glucose, insulin, and glucagon levels. These changes are accompanied by a prompt increase in glucose production followed by an increase in overall glucose uptake, as determined using 6-3H-glucose infusion.", "author" : [ { "dropping-particle" : "", "family" : "Altszuler", "given" : "N", "non-dropping-particle" : "", "parse-names" : false, "suffix" : "" }, { "dropping-particle" : "", "family" : "Hampshire", "given" : "J", "non-dropping-particle" : "", "parse-names" : false, "suffix" : "" } ], "container-title" : "Diabetes", "id" : "ITEM-1", "issue" : "2", "issued" : { "date-parts" : [ [ "1981" ] ] }, "page" : "112-4", "title" : "Oxytocin infusion increases plasma insulin and glucagon levels and glucose production and uptake in the normal dog.", "type" : "article-journal", "volume" : "30" }, "uris" : [ "http://www.mendeley.com/documents/?uuid=ac9a26a0-f845-4e4a-93a0-34809cef1225" ] } ], "mendeley" : { "formattedCitation" : "(408)", "plainTextFormattedCitation" : "(408)", "previouslyFormattedCitation" : "(408)"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408)</w:t>
            </w:r>
            <w:r w:rsidRPr="00274D27">
              <w:rPr>
                <w:rFonts w:ascii="Times New Roman" w:eastAsia="Times New Roman" w:hAnsi="Times New Roman" w:cs="Times New Roman"/>
                <w:color w:val="000000"/>
                <w:szCs w:val="22"/>
                <w:lang w:eastAsia="en-IN"/>
              </w:rPr>
              <w:fldChar w:fldCharType="end"/>
            </w:r>
          </w:p>
        </w:tc>
        <w:tc>
          <w:tcPr>
            <w:tcW w:w="365" w:type="pct"/>
            <w:tcBorders>
              <w:top w:val="single" w:sz="4" w:space="0" w:color="auto"/>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cts1/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BACKGROUND: In nonhuman mammals, the neuropeptide oxytocin has repeatedly been shown to increase social approach behavior and pair bonding. In particular, central nervous oxytocin reduces behavioral and neuroendocrine responses to social stress and is suggested to mediate the rewarding aspects of attachment in highly social species. However, to date there have been no studies investigating the effects of central oxytocin mechanisms on behavior and physiology in human couple interaction. METHODS: In a double-blind placebo-controlled design, 47 heterosexual couples (total n = 94) received oxytocin or placebo intranasally before a standard instructed couple conflict discussion in the laboratory. The conflict session was videotaped and coded for verbal and nonverbal interaction behavior (e.g., eye contact, nonverbal positive behavior, and self-disclosure). Salivary cortisol was repeatedly measured during the experiment. RESULTS: Oxytocin significantly increased positive communication behavior in relation to negative behavior during the couple conflict discussion (F = 4.18, p = .047) and significantly reduced salivary cortisol levels after the conflict compared with placebo (F = 7.14, p = .011). CONCLUSIONS: These results are in line with animal studies indicating that central oxytocin facilitates approach and pair bonding behavior. Our findings imply an involvement of oxytocin in couple interaction and close relationships in humans.", "author" : [ { "dropping-particle" : "", "family" : "Ditzen", "given" : "B", "non-dropping-particle" : "", "parse-names" : false, "suffix" : "" }, { "dropping-particle" : "", "family" : "Schaer", "given" : "M", "non-dropping-particle" : "", "parse-names" : false, "suffix" : "" }, { "dropping-particle" : "", "family" : "Gabriel", "given" : "B", "non-dropping-particle" : "", "parse-names" : false, "suffix" : "" }, { "dropping-particle" : "", "family" : "Bodenmann", "given" : "G", "non-dropping-particle" : "", "parse-names" : false, "suffix" : "" }, { "dropping-particle" : "", "family" : "Ehlert", "given" : "U", "non-dropping-particle" : "", "parse-names" : false, "suffix" : "" }, { "dropping-particle" : "", "family" : "Heinrichs", "given" : "M", "non-dropping-particle" : "", "parse-names" : false, "suffix" : "" } ], "container-title" : "Biological Psychiatry", "id" : "ITEM-1", "issue" : "9", "issued" : { "date-parts" : [ [ "2009" ] ] }, "page" : "728-31", "title" : "Intranasal oxytocin increases positive communication and reduces cortisol levels during couple conflict", "type" : "article-journal", "volume" : "65" }, "uris" : [ "http://www.mendeley.com/documents/?uuid=f5120680-407a-49c3-b556-1618029fa69a" ] }, { "id" : "ITEM-2", "itemData" : { "abstract" : "Prolactin along with corticosterone is a stress responsive hormone. Evidence suggests that oxytocin (OXT) modulates not only ACTH secretion but also prolactin release. The present study was therefore designed to examine the possible role of oxytocin in the corticosterone and prolactin response to predictable and unpredictable novelty stress. Repeated stress and oxytocin treatment produced a substantial increase in corticosterone. A greater increase was obtained for the larger OXT dose (11.6 IU/kg) than for the smaller dose (5.8 IU/kg). In addition, for the smaller oxytocin dose only, unpredictable exposure to the novelty apparatus produced a more substantial increase in corticosterone than predictable exposure to the same stressor. In contrast, oxytocin produced a significant suppression of the prolactin response in all OXT treated animals. No significant interaction between stress and oxytocin was obtained. It was concluded that an important role exists for oxytocin in the modulation of both corticosterone and prolactin secretion.", "author" : [ { "dropping-particle" : "", "family" : "Muir", "given" : "JL", "non-dropping-particle" : "", "parse-names" : false, "suffix" : "" }, { "dropping-particle" : "", "family" : "Pfister", "given" : "HP", "non-dropping-particle" : "", "parse-names" : false, "suffix" : "" } ], "container-title" : "Pharmacology Biochemistry and Behaviour", "id" : "ITEM-2", "issue" : "4", "issued" : { "date-parts" : [ [ "1988" ] ] }, "page" : "699-703", "title" : "Influence of exogenously administered oxytocin on the corticosterone and prolactin response to psychological stress", "type" : "article-journal", "volume" : "29" }, "uris" : [ "http://www.mendeley.com/documents/?uuid=50600e5a-a7d3-4761-8b28-69eb724fc563" ] }, { "id" : "ITEM-3", "itemData" : { "abstract" : "Endocrine responses to noise stress and anxiety-related behaviors were measured in groups of ovariectomized, estradiol-treated female rats given central infusions of oxytocin. Control animals receiving isotonic saline showed a large increase in plasma corticosterone con- centrations in response to 10minof white noise. This response to noise stress was significantly and dose dependently decreased by oxytocin administered intracerebroventricularly at 10 or 100 ng/h for 5 days. Oxytocin also significantly decreased rearing behavior during this stress. When a second noise stress was given 3 days after cessation of oxytocin infusion, corticosterone responses did not differ between the control and previously oxytocin-infused animals. Administration of vasopressin had no significant effect on either the corticosterone or behavioral responses to noise stress. Anxiety-related behaviors were measured on the elevated plus-maze. No significant differences were seen in maze exploration between saline- and oxytocin-treated ani- mals when housed and tested in the same environment. However, when animals were mildly stressed by testing in an unfamiliar en- vironment, oxytocin-treated animals showed a higher proportion of open arm entries and spent significantly more time in the open arms of the maze. Thus, oxytocin exerts a central anxiolytic-like effect on both endocrine and behavioral systems and could play a role in mod- erating behavioral and physiological responses to stress.", "author" : [ { "dropping-particle" : "", "family" : "Windle", "given" : "R J", "non-dropping-particle" : "", "parse-names" : false, "suffix" : "" }, { "dropping-particle" : "", "family" : "Shanks", "given" : "N", "non-dropping-particle" : "", "parse-names" : false, "suffix" : "" }, { "dropping-particle" : "", "family" : "Lightman", "given" : "S L", "non-dropping-particle" : "", "parse-names" : false, "suffix" : "" }, { "dropping-particle" : "", "family" : "Ingram", "given" : "C D", "non-dropping-particle" : "", "parse-names" : false, "suffix" : "" } ], "container-title" : "Endocrinology", "id" : "ITEM-3", "issue" : "7", "issued" : { "date-parts" : [ [ "1997" ] ] }, "page" : "2829-2834", "title" : "Central Oxytocin Administration Reduces Stress- Induced Corticosterone Release and Anxiety Behavior in Rats", "type" : "article-journal", "volume" : "138" }, "uris" : [ "http://www.mendeley.com/documents/?uuid=ddaff114-8e5e-4108-925d-2a69756203b6" ] } ], "mendeley" : { "formattedCitation" : "(409\u2013411)", "plainTextFormattedCitation" : "(409\u2013411)", "previouslyFormattedCitation" : "(409\u2013411)"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409–411)</w:t>
            </w:r>
            <w:r w:rsidRPr="00274D27">
              <w:rPr>
                <w:rFonts w:ascii="Times New Roman" w:eastAsia="Times New Roman" w:hAnsi="Times New Roman" w:cs="Times New Roman"/>
                <w:color w:val="000000"/>
                <w:szCs w:val="22"/>
                <w:lang w:eastAsia="en-IN"/>
              </w:rPr>
              <w:fldChar w:fldCharType="end"/>
            </w:r>
          </w:p>
        </w:tc>
        <w:tc>
          <w:tcPr>
            <w:tcW w:w="308" w:type="pct"/>
            <w:tcBorders>
              <w:top w:val="single" w:sz="4" w:space="0" w:color="auto"/>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noc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16/j.maturitas.2004.10.005", "ISBN" : "0378-5122 (Print)\\r0378-5122 (Linking)", "ISSN" : "03785122", "PMID" : "16039417", "abstract" : "Objectives: In the present study the effects of oxytocin administered subcutaneously (s.c.) or intravaginally (i.vag.) on spontaneous motor activity, nociceptive thresholds and plasma corticosterone levels were examined in female ovariectomized (OVX) rats. Methods: Oxytocin (1 mg/kg s.c. or 100 \u03bcg i.vag.) was administered once a day for 10 days to OVX rats. Controls received saline s.c. or cellulose gel i.vag. Spontaneous motor activity was observed in an open-field arena, nociceptive thresholds were investigated by the tail-flick test, and corticosterone and oxytocin plasma levels were measured by radioimmunassay, 3, 4 and 5 days respectively, after the end of the treatment period. Results: Both oxytocin administered s.c. and i.vag. increased forward locomotion (p &lt; 0.05) and nociceptive thresholds (p &lt; 0.05) significantly. In addition, oxytocin s.c. increased the amount of locomotor activity (p &lt; 0.05). Plasma corticosterone levels were decreased (p &lt; 0.05) and oxytocin levels were unchanged when measured 5 days after the last administration of oxytocin s.c. or i.vag. Conclusion: The present data indicate that oxytocin induces a spectrum of long-lasting effects in OVX rats, including an increase in spontaneous motor activity, elevation of nociceptive thresholds and decrease of corticosterone levels. Similar effects may be induced by estrogens. In addition, these data indicate that i.vag. administration of oxytocin may be used to induce oxytocin-mediated effects. \u00a9 2004 Elsevier Ireland Ltd. All rights reserved.", "author" : [ { "dropping-particle" : "", "family" : "Petersson", "given" : "Maria", "non-dropping-particle" : "", "parse-names" : false, "suffix" : "" }, { "dropping-particle" : "", "family" : "Eklund", "given" : "Malin", "non-dropping-particle" : "", "parse-names" : false, "suffix" : "" }, { "dropping-particle" : "", "family" : "Uvn\u00e4s-Moberg", "given" : "Kerstin", "non-dropping-particle" : "", "parse-names" : false, "suffix" : "" } ], "container-title" : "Maturitas", "id" : "ITEM-1", "issue" : "4", "issued" : { "date-parts" : [ [ "2005" ] ] }, "page" : "426-433", "title" : "Oxytocin decreases corticosterone and nociception and increases motor activity in OVX rats", "type" : "article-journal", "volume" : "51" }, "uris" : [ "http://www.mendeley.com/documents/?uuid=c56d95c8-44f1-44f2-907f-238ca92d77b5" ] } ], "mendeley" : { "formattedCitation" : "(412)", "plainTextFormattedCitation" : "(412)", "previouslyFormattedCitation" : "(412)"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412)</w:t>
            </w:r>
            <w:r w:rsidRPr="00274D27">
              <w:rPr>
                <w:rFonts w:ascii="Times New Roman" w:eastAsia="Times New Roman" w:hAnsi="Times New Roman" w:cs="Times New Roman"/>
                <w:color w:val="000000"/>
                <w:szCs w:val="22"/>
                <w:lang w:eastAsia="en-IN"/>
              </w:rPr>
              <w:fldChar w:fldCharType="end"/>
            </w:r>
          </w:p>
        </w:tc>
        <w:tc>
          <w:tcPr>
            <w:tcW w:w="356" w:type="pct"/>
            <w:tcBorders>
              <w:top w:val="single" w:sz="4" w:space="0" w:color="auto"/>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single" w:sz="4" w:space="0" w:color="auto"/>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single" w:sz="4" w:space="0" w:color="auto"/>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single" w:sz="4" w:space="0" w:color="auto"/>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single" w:sz="4" w:space="0" w:color="auto"/>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single" w:sz="4" w:space="0" w:color="auto"/>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single" w:sz="4" w:space="0" w:color="auto"/>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Plasm</w:t>
            </w:r>
            <w:r w:rsidRPr="00274D27">
              <w:rPr>
                <w:rFonts w:ascii="Times New Roman" w:eastAsia="Times New Roman" w:hAnsi="Times New Roman" w:cs="Times New Roman"/>
                <w:color w:val="000000"/>
                <w:szCs w:val="22"/>
                <w:lang w:eastAsia="en-IN"/>
              </w:rPr>
              <w:lastRenderedPageBreak/>
              <w:t>a Glucose</w:t>
            </w:r>
          </w:p>
        </w:tc>
        <w:tc>
          <w:tcPr>
            <w:tcW w:w="200" w:type="pct"/>
            <w:tcBorders>
              <w:top w:val="nil"/>
              <w:left w:val="nil"/>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lastRenderedPageBreak/>
              <w:t>pg</w:t>
            </w:r>
            <w:r w:rsidRPr="00274D27">
              <w:rPr>
                <w:rFonts w:ascii="Times New Roman" w:eastAsia="Times New Roman" w:hAnsi="Times New Roman" w:cs="Times New Roman"/>
                <w:color w:val="000000"/>
                <w:szCs w:val="22"/>
                <w:lang w:eastAsia="en-IN"/>
              </w:rPr>
              <w:lastRenderedPageBreak/>
              <w:t>l</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lastRenderedPageBreak/>
              <w:t>ins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Total forearm glucose utilization (FGU) was determined during 100 gm. oral glucose tolerance tests (GTT) in twenty-five normal volunteers. In addition, the concomitant balance of insulin, growth hormone, and lactate across the forearm was studied in thirteen subjects. The increment in FGU during the three hours following glucose ingestion amounted to 74 mg./100 ml. forearm; it may be calculated that increased peripheral glucose utilization accounted for the disposal of 42 per cent of the 100 gm. load and that during the GTT some 58 gm. of extra glucose reached the peripheral circulation. Serum insulin concentrations in mixed venous (MY) blood rose steeply after glucose loading, while growth hormone levels were reduced. Additional observations in thirteen subjects showed that MV insulin levels remained significantly lower than corresponding arterialized venous (AV) concentrations between thirty and 150 minutes, suggesting that insulin was being continually removed bythe forearm tissues during this time. Significant AV-MV differences were not detected in growth hormone levels. Plasma lactate concentrations rose immediately after glucose loading, reaching a peak at sixty minutes and declining thereafter. The initial elevation was associated with lactate uptake by the forearm and the subsequent fall with lactate release, suggesting that peripheral lactate metabolism has little or no influence on the shape of the lactate response curve. It is suggested thatthis early rise in lactate concentrations is the result of increased hepatic lactate production and that the timing and height of the lactate peak reflect the pattern of enhanced hepatic glucoseutilization after oral glucose loading. Our results suggest that the disposition of a 100 gm. oral glucose load is accounted for mainly by hepatic glucose conservation rather than peripheral uptake and, therefore, that the former is the major determinant of the shape of the oral glucose tolerance curve.", "author" : [ { "dropping-particle" : "", "family" : "Jackson", "given" : "R A", "non-dropping-particle" : "", "parse-names" : false, "suffix" : "" }, { "dropping-particle" : "", "family" : "Peters", "given" : "N", "non-dropping-particle" : "", "parse-names" : false, "suffix" : "" }, { "dropping-particle" : "", "family" : "Advani", "given" : "Usha", "non-dropping-particle" : "", "parse-names" : false, "suffix" : "" }, { "dropping-particle" : "", "family" : "Perry", "given" : "Gillian", "non-dropping-particle" : "", "parse-names" : false, "suffix" : "" }, { "dropping-particle" : "", "family" : "Rogers", "given" : "J", "non-dropping-particle" : "", "parse-names" : false, "suffix" : "" }, { "dropping-particle" : "", "family" : "Brough", "given" : "W H", "non-dropping-particle" : "", "parse-names" : false, "suffix" : "" }, { "dropping-particle" : "", "family" : "Pilkington", "given" : "T R E", "non-dropping-particle" : "", "parse-names" : false, "suffix" : "" } ], "container-title" : "Diabetes", "id" : "ITEM-1", "issue" : "6", "issued" : { "date-parts" : [ [ "1973" ] ] }, "page" : "4-5", "title" : "Forearm Glucose Uptake During the Oral Glucose Tolerance Test in Normal Subjects", "type" : "article-journal", "volume" : "2" }, "uris" : [ "http://www.mendeley.com/documents/?uuid=3fc3ad69-882d-451e-a1e7-03a0aac457a5" ] } ], "mendeley" : { "formattedCitation" : "(413)", "plainTextFormattedCitation" : "(413)", "previouslyFormattedCitation" : "(413)"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4</w:t>
            </w:r>
            <w:r w:rsidR="001C2632" w:rsidRPr="001C2632">
              <w:rPr>
                <w:rFonts w:ascii="Times New Roman" w:eastAsia="Times New Roman" w:hAnsi="Times New Roman" w:cs="Times New Roman"/>
                <w:noProof/>
                <w:color w:val="000000"/>
                <w:szCs w:val="22"/>
                <w:lang w:eastAsia="en-IN"/>
              </w:rPr>
              <w:lastRenderedPageBreak/>
              <w:t>13)</w:t>
            </w:r>
            <w:r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lastRenderedPageBreak/>
              <w:t>bgl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2337/db11-1778", "ISSN" : "1939-327X", "PMID" : "22688331", "abstract" : "The objective of this study was to investigate the relationship between plasma and brain glucose levels during euglycemia and hypoglycemia in healthy subjects and patients with type 1 diabetes mellitus (T1DM). Hyperinsulinemic euglycemic (5 mmol/L) and hypoglycemic (3 mmol/L) [1-(13)C]glucose clamps were performed in eight healthy subjects and nine patients with uncomplicated T1DM (HbA(1c) 7.7 \u00b1 1.4%). Brain glucose levels were measured by (13)C magnetic resonance spectroscopy. Linear regression analysis was used to fit the relationship between plasma and brain glucose levels and calculate reversible Michaelis-Menten (MM) kinetic parameters. Brain glucose values during euglycemia (1.1 \u00b1 0.4 \u03bcmol/g vs. 1.1 \u00b1 0.3 \u03bcmol/g; P = 0.95) and hypoglycemia (0.5 \u00b1 0.2 \u03bcmol/g vs. 0.6 \u00b1 0.3 \u03bcmol/g; P = 0.52) were comparable between healthy subjects and T1DM patients. MM kinetic parameters of combined data were calculated to be maximum transport rate/cerebral metabolic rate of glucose (T(max)/CMR(glc)) = 2.25 \u00b1 0.32 and substrate concentration at half maximal transport (K(t)) = 1.53 \u00b1 0.88 mmol/L, which is in line with previously published data obtained under hyperglycemic conditions. In conclusion, the linear MM relationship between plasma and brain glucose can be extended to low plasma glucose levels. We found no evidence that the plasma to brain glucose relationship or the kinetics describing glucose transport over the blood-brain barrier differ between healthy subjects and patients with uncomplicated, reasonably well-controlled T1DM.", "author" : [ { "dropping-particle" : "", "family" : "Ven", "given" : "Kim C C", "non-dropping-particle" : "van de", "parse-names" : false, "suffix" : "" }, { "dropping-particle" : "", "family" : "Graaf", "given" : "Marinette", "non-dropping-particle" : "van der", "parse-names" : false, "suffix" : "" }, { "dropping-particle" : "", "family" : "Tack", "given" : "Cees J", "non-dropping-particle" : "", "parse-names" : false, "suffix" : "" }, { "dropping-particle" : "", "family" : "Heerschap", "given" : "Arend", "non-dropping-particle" : "", "parse-names" : false, "suffix" : "" }, { "dropping-particle" : "", "family" : "Galan", "given" : "Bastiaan E", "non-dropping-particle" : "de", "parse-names" : false, "suffix" : "" } ], "container-title" : "Diabetes", "id" : "ITEM-1", "issue" : "8", "issued" : { "date-parts" : [ [ "2012", "8" ] ] }, "page" : "1974-7", "title" : "Steady-state brain glucose concentrations during hypoglycemia in healthy humans and patients with type 1 diabetes.", "type" : "article-journal", "volume" : "61" }, "uris" : [ "http://www.mendeley.com/documents/?uuid=1ad7f057-dcc8-4424-987b-018be45d5f61" ] } ], "mendeley" : { "formattedCitation" : "(414)", "plainTextFormattedCitation" : "(414)", "previouslyFormattedCitation" : "(414)"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4</w:t>
            </w:r>
            <w:r w:rsidR="001C2632" w:rsidRPr="001C2632">
              <w:rPr>
                <w:rFonts w:ascii="Times New Roman" w:eastAsia="Times New Roman" w:hAnsi="Times New Roman" w:cs="Times New Roman"/>
                <w:noProof/>
                <w:color w:val="000000"/>
                <w:szCs w:val="22"/>
                <w:lang w:eastAsia="en-IN"/>
              </w:rPr>
              <w:lastRenderedPageBreak/>
              <w:t>14)</w:t>
            </w:r>
            <w:r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lastRenderedPageBreak/>
              <w:t>glg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Recent questions concerning the role of glucagon as a hormone of \u201cglucose need\u201d prompted this evaluation of glucose-glucagon relationships. To obviate certain problems relating to the sensitivity and specificity of the glucagon radioimmunoassay of peripheral venous plasma, glucagon was assayed in pancreatic venous effluent plasma obtained from conscious dogs with indwelling catheters in the pancreaticoduodenal vein. The effect of change in glucose concentration upon the pancreaticoduodenal vein glucagon concentration was determined. Insulin induced hypoglycemia was uniformly associated with a rise in pancreaticoduodenal vein glucagon concentration to a peak of 5.7 m\u03bcg./ml. at thirty minutes. The hyperglucagonemia continued intermittently during the hypoglycemic period but fell promptly during hyperglycemia induced by rapid injection of glucose. Hyperglycemia, induced in fifteen dogs by glucose infusion, was accompanied by a decline of glucagon from 2.7 to 1.8 m\u03bcg./ml. Cataglycemia, induced by rapid termination of a glucose infusion, produced a rise of glucagon in three of six dogs. Stimulation of glucagon secretion by hyperaminoacidemia was blocked by hyperglycemia induced by glucose infusion. The effect of starvation upon twenty-four-hour secretion of glucagon could not be determined in these studies. Wide variations in pancreaticoduodenal vein glucagon concentration made meaningful comparison of day-to-day changes impossible. A statistically significant negative correlation was observed between rapidly induced change in plasma glucose concentration and change in pancreaticoduodenal vein glucagon levels. The findings are compatible with the view that glucagon is a hormone of glucose need, which probably functions in the moment-to-moment regulation of blood glucose homeostasis and the maintenance of the so-called \u201cnormal\u201d blood glucose limits.", "author" : [ { "dropping-particle" : "", "family" : "Ohneda", "given" : "Akira", "non-dropping-particle" : "", "parse-names" : false, "suffix" : "" }, { "dropping-particle" : "", "family" : "Aguilar-Parada", "given" : "E", "non-dropping-particle" : "", "parse-names" : false, "suffix" : "" }, { "dropping-particle" : "", "family" : "Eisentraut", "given" : "Anna M", "non-dropping-particle" : "", "parse-names" : false, "suffix" : "" }, { "dropping-particle" : "", "family" : "Unger", "given" : "Roger H", "non-dropping-particle" : "", "parse-names" : false, "suffix" : "" } ], "container-title" : "Diabetes", "id" : "ITEM-1", "issue" : "1", "issued" : { "date-parts" : [ [ "1969" ] ] }, "page" : "1-10", "title" : "Control of Pancreatic Glucagon Secretion by Glucose", "type" : "article-journal", "volume" : "18" }, "uris" : [ "http://www.mendeley.com/documents/?uuid=57af8097-9460-4441-a8e1-55d0030c7258" ] } ], "mendeley" : { "formattedCitation" : "(415)", "plainTextFormattedCitation" : "(415)", "previouslyFormattedCitation" : "(415)"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415)</w:t>
            </w:r>
            <w:r w:rsidRPr="00274D27">
              <w:rPr>
                <w:rFonts w:ascii="Times New Roman" w:eastAsia="Times New Roman" w:hAnsi="Times New Roman" w:cs="Times New Roman"/>
                <w:color w:val="000000"/>
                <w:szCs w:val="22"/>
                <w:lang w:eastAsia="en-IN"/>
              </w:rPr>
              <w:fldChar w:fldCharType="end"/>
            </w:r>
          </w:p>
        </w:tc>
        <w:tc>
          <w:tcPr>
            <w:tcW w:w="3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ghr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ISSN" : "0021-972X", "PMID" : "11788653", "abstract" : "Ghrelin, a novel GH-releasing peptide isolated from human and rat stomach, stimulates food intake and GH secretion. We determined plasma ghrelin concentrations in patients with simple obesity, anorexia nervosa, and type 2 diabetes mellitus by RIA. We also studied plasma ghrelin responses to glucose load and meal intake and obtained a 24-h profile of circulating ghrelin in humans. Plasma ghrelin concentrations in patients with simple obesity and anorexia nervosa were lower and higher, respectively, than those of healthy subjects with normal body weight. Among those with type 2 diabetes mellitus, obese patients had lower and lean patients higher fasting plasma ghrelin concentrations than normal-weight patients. Fasting plasma ghrelin concentration was negatively correlated with body mass index in both nondiabetic and diabetic patients. Plasma ghrelin concentrations of normal subjects decreased significantly after oral and iv glucose administration; a similar response was also observed in diabetic patients after a meal tolerance test, reaching a nadir of 69% of the basal level after the meal. Circulating plasma ghrelin showed a diurnal pattern with preprandial increases, postprandial decreases, and a maximum peak at 0200 h. This study demonstrates that nutritional state is a determinant of plasma ghrelin in humans. Ghrelin secretion is up-regulated under conditions of negative energy balance and down-regulated in the setting of positive energy balance. These findings suggest the involvement of ghrelin in the regulation of feeding behavior and energy homeostasis.", "author" : [ { "dropping-particle" : "", "family" : "Shiiya", "given" : "Tomomi", "non-dropping-particle" : "", "parse-names" : false, "suffix" : "" }, { "dropping-particle" : "", "family" : "Nakazato", "given" : "Masamitsu", "non-dropping-particle" : "", "parse-names" : false, "suffix" : "" }, { "dropping-particle" : "", "family" : "Mizuta", "given" : "Masanari", "non-dropping-particle" : "", "parse-names" : false, "suffix" : "" }, { "dropping-particle" : "", "family" : "Date", "given" : "Yukari", "non-dropping-particle" : "", "parse-names" : false, "suffix" : "" }, { "dropping-particle" : "", "family" : "Mondal", "given" : "Muhtashan S", "non-dropping-particle" : "", "parse-names" : false, "suffix" : "" }, { "dropping-particle" : "", "family" : "Tanaka", "given" : "Muneki", "non-dropping-particle" : "", "parse-names" : false, "suffix" : "" }, { "dropping-particle" : "", "family" : "Nozoe", "given" : "Shin-Ichi", "non-dropping-particle" : "", "parse-names" : false, "suffix" : "" }, { "dropping-particle" : "", "family" : "Hosoda", "given" : "Hiroshi", "non-dropping-particle" : "", "parse-names" : false, "suffix" : "" }, { "dropping-particle" : "", "family" : "Kangawa", "given" : "Kenji", "non-dropping-particle" : "", "parse-names" : false, "suffix" : "" }, { "dropping-particle" : "", "family" : "Matsukura", "given" : "Shigeru", "non-dropping-particle" : "", "parse-names" : false, "suffix" : "" } ], "container-title" : "The Journal of Clinical Endocrinology and Metabolism", "id" : "ITEM-1", "issue" : "1", "issued" : { "date-parts" : [ [ "2002", "1" ] ] }, "page" : "240-4", "title" : "Plasma ghrelin levels in lean and obese humans and the effect of glucose on ghrelin secretion.", "type" : "article-journal", "volume" : "87" }, "uris" : [ "http://www.mendeley.com/documents/?uuid=1cbddbb0-c888-4a7a-bf1d-da12a63331ae" ] } ], "mendeley" : { "formattedCitation" : "(416)", "plainTextFormattedCitation" : "(416)", "previouslyFormattedCitation" : "(416)"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41</w:t>
            </w:r>
            <w:r w:rsidR="001C2632" w:rsidRPr="001C2632">
              <w:rPr>
                <w:rFonts w:ascii="Times New Roman" w:eastAsia="Times New Roman" w:hAnsi="Times New Roman" w:cs="Times New Roman"/>
                <w:noProof/>
                <w:color w:val="000000"/>
                <w:szCs w:val="22"/>
                <w:lang w:eastAsia="en-IN"/>
              </w:rPr>
              <w:lastRenderedPageBreak/>
              <w:t>6)</w:t>
            </w:r>
            <w:r w:rsidRPr="00274D27">
              <w:rPr>
                <w:rFonts w:ascii="Times New Roman" w:eastAsia="Times New Roman" w:hAnsi="Times New Roman" w:cs="Times New Roman"/>
                <w:color w:val="000000"/>
                <w:szCs w:val="22"/>
                <w:lang w:eastAsia="en-IN"/>
              </w:rPr>
              <w:fldChar w:fldCharType="end"/>
            </w:r>
          </w:p>
        </w:tc>
        <w:tc>
          <w:tcPr>
            <w:tcW w:w="36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lastRenderedPageBreak/>
              <w:t>gt1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ISSN" : "0892-6638", "PMID" : "10428764", "abstract" : "The major facilitative glucose transporters in muscle, GLUT1 (insulin-independent) and GLUT4 (insulin-dependent), are essential for normal growth and metabolism, but factors controlling their expression during postnatal development are poorly understood. We have therefore determined the role of energy status in regulating muscle GLUT gene expression and function in young, growing pigs on a high (H) or low (L) food intake (H =2L) at 35 degrees C or 26 degrees C. RNase protection assays revealed selective up-regulation of GLUT1 and GLUT4 by mild undernutrition 20-24 h after feeding: mRNA levels were elevated in longissimus dorsi (P&lt;0.001) and rhomboideus (P&lt;0.05), but not in diaphragm or cardiac muscles. Assessment of 2-deoxy-glucose uptake in a small isolated muscle, flexor carpi radialis, showed that the 26L group, which had suboptimal energy balance and the greatest GLUT4 expression, had the highest insulin-independent glucose uptake but the lowest insulin-dependent increment: 20% compared with 70% in the other groups. These novel findings are directly relevant to an understanding of mechanisms underlying the development of insulin resistance and demonstrate 1) muscle-specific up-regulation of GLUT gene expression by postnatal undernutrition that is not related simply to myofiber type, but to whole-body function; and 2) that the degree of GLUT up-regulation and the subcellular distribution and function of GLUT proteins are dependent on energy status.", "author" : [ { "dropping-particle" : "", "family" : "Katsumata", "given" : "M", "non-dropping-particle" : "", "parse-names" : false, "suffix" : "" }, { "dropping-particle" : "", "family" : "Burton", "given" : "K a", "non-dropping-particle" : "", "parse-names" : false, "suffix" : "" }, { "dropping-particle" : "", "family" : "Li", "given" : "J", "non-dropping-particle" : "", "parse-names" : false, "suffix" : "" }, { "dropping-particle" : "", "family" : "Dauncey", "given" : "M J", "non-dropping-particle" : "", "parse-names" : false, "suffix" : "" } ], "container-title" : "FASEB journal : official publication of the Federation of American Societies for Experimental Biology", "id" : "ITEM-1", "issue" : "11", "issued" : { "date-parts" : [ [ "1999", "8" ] ] }, "note" : "fdi - gt10 would be innapropriate. The appropriate link here is pgl - gt10", "page" : "1405-13", "title" : "Suboptimal energy balance selectively up-regulates muscle GLUT gene expression but reduces insulin-dependent glucose uptake during postnatal development.", "type" : "article-journal", "volume" : "13" }, "uris" : [ "http://www.mendeley.com/documents/?uuid=53ef9b1d-9ae7-4c8f-b320-aecc9d4572cf" ] }, { "id" : "ITEM-2", "itemData" : { "DOI" : "10.2337/db11-0120", "ISSN" : "1939-327X", "PMID" : "21562080", "abstract" : "OBJECTIVE\u2014Circulating glucose inhibits glucose production in normal rodents and humans, but this glucose effectiveness is disrupted in diabetes due partly to sustained hyperglycemia. We hypothesize that hyperglycemia in diabetes impairs hypothalamic glucose sensing to lower glucose production, and changes of glucose transporter-1 (GLUT1) in the hypothalamic glial cells are responsible for the deleterious effects of hyperglycemia in vivo. RESEARCH DESIGN AND METHODS\u2014We tested hypothalamic glucose effectiveness to increase hypothalamic glucose concentration and lower glucose production in rats induced with streptozotocin (STZ) uncontrolled diabetes, STZ and phlorizin, and whole-body and hypothalamic sustained hyperglycemia. We next assessed the content of glial GLUT1 in the hypothalamus, generated an adenovirus expressing GLUT1 driven by a glial \ufb01brillary acidic protein (GFAP) promoter (Ad-GFAP-GLUT1), and injected Ad-GFAP-GLUT1 into the hypothalamus of rats induced with hyperglycemia. Pancreatic euglycemic clamp and tracerdilution methodologies were used to assess changes in glucose kinetics in vivo. RESULTS\u2014Sustained hyperglycemia, as seen in the early onset of STZ-induced diabetes, disrupted hypothalamic glucose sensing to increase hypothalamic glucose concentration and lower glucose production in association with reduced GLUT1 levels in the hypothalamic glial cells of rats in vivo. Overexpression of hypothalamic glial GLUT1 in STZ-induced rats with reduced GLUT1 acutely normalized plasma glucose levels and in rats with selectively induced hypothalamic hyperglycemia restored hypothalamic glucose effectiveness. CONCLUSIONS\u2014Sustained hyperglycemia impairs hypothalamic glucose sensing to lower glucose production through changes in hypothalamic glial GLUT1, and these data highlight the critical role of hypothalamic glial GLUT1 in mediating glucose sensing to regulate glucose production.", "author" : [ { "dropping-particle" : "", "family" : "Chari", "given" : "Madhu", "non-dropping-particle" : "", "parse-names" : false, "suffix" : "" }, { "dropping-particle" : "", "family" : "Yang", "given" : "Clair S", "non-dropping-particle" : "", "parse-names" : false, "suffix" : "" }, { "dropping-particle" : "", "family" : "Lam", "given" : "Carol K L", "non-dropping-particle" : "", "parse-names" : false, "suffix" : "" }, { "dropping-particle" : "", "family" : "Lee", "given" : "Katie", "non-dropping-particle" : "", "parse-names" : false, "suffix" : "" }, { "dropping-particle" : "", "family" : "Mighiu", "given" : "Patricia", "non-dropping-particle" : "", "parse-names" : false, "suffix" : "" }, { "dropping-particle" : "", "family" : "Kokorovic", "given" : "Andrea", "non-dropping-particle" : "", "parse-names" : false, "suffix" : "" }, { "dropping-particle" : "", "family" : "Cheung", "given" : "Grace W C", "non-dropping-particle" : "", "parse-names" : false, "suffix" : "" }, { "dropping-particle" : "", "family" : "Lai", "given" : "Teresa Y Y", "non-dropping-particle" : "", "parse-names" : false, "suffix" : "" }, { "dropping-particle" : "", "family" : "Wang", "given" : "Penny Y T", "non-dropping-particle" : "", "parse-names" : false, "suffix" : "" }, { "dropping-particle" : "", "family" : "Lam", "given" : "Tony K T", "non-dropping-particle" : "", "parse-names" : false, "suffix" : "" } ], "container-title" : "Diabetes", "id" : "ITEM-2", "issue" : "7", "issued" : { "date-parts" : [ [ "2011", "7" ] ] }, "page" : "1901-6", "title" : "Glucose transporter-1 in the hypothalamic glial cells mediates glucose sensing to regulate glucose production in vivo.", "type" : "article-journal", "volume" : "60" }, "uris" : [ "http://www.mendeley.com/documents/?uuid=fc4b75b1-4089-49cc-94b3-07c28297eb53" ] } ], "mendeley" : { "formattedCitation" : "(220,417)", "plainTextFormattedCitation" : "(220,417)", "previouslyFormattedCitation" : "(220,417)"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2</w:t>
            </w:r>
            <w:r w:rsidR="001C2632" w:rsidRPr="001C2632">
              <w:rPr>
                <w:rFonts w:ascii="Times New Roman" w:eastAsia="Times New Roman" w:hAnsi="Times New Roman" w:cs="Times New Roman"/>
                <w:noProof/>
                <w:color w:val="000000"/>
                <w:szCs w:val="22"/>
                <w:lang w:eastAsia="en-IN"/>
              </w:rPr>
              <w:lastRenderedPageBreak/>
              <w:t>0,417)</w:t>
            </w:r>
            <w:r w:rsidRPr="00274D27">
              <w:rPr>
                <w:rFonts w:ascii="Times New Roman" w:eastAsia="Times New Roman" w:hAnsi="Times New Roman" w:cs="Times New Roman"/>
                <w:color w:val="000000"/>
                <w:szCs w:val="22"/>
                <w:lang w:eastAsia="en-IN"/>
              </w:rPr>
              <w:fldChar w:fldCharType="end"/>
            </w:r>
          </w:p>
        </w:tc>
        <w:tc>
          <w:tcPr>
            <w:tcW w:w="36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830AC5">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lastRenderedPageBreak/>
              <w:t>ata1</w:t>
            </w:r>
            <w:r w:rsidRPr="00274D27">
              <w:rPr>
                <w:rFonts w:ascii="Times New Roman" w:eastAsia="Times New Roman" w:hAnsi="Times New Roman" w:cs="Times New Roman"/>
                <w:color w:val="000000"/>
                <w:szCs w:val="22"/>
                <w:lang w:eastAsia="en-IN"/>
              </w:rPr>
              <w:fldChar w:fldCharType="begin" w:fldLock="1"/>
            </w:r>
            <w:r w:rsidR="00F10715">
              <w:rPr>
                <w:rFonts w:ascii="Times New Roman" w:eastAsia="Times New Roman" w:hAnsi="Times New Roman" w:cs="Times New Roman"/>
                <w:color w:val="000000"/>
                <w:szCs w:val="22"/>
                <w:lang w:eastAsia="en-IN"/>
              </w:rPr>
              <w:instrText>ADDIN CSL_CITATION { "citationItems" : [ { "id" : "ITEM-1", "itemData" : { "DOI" : "10.2337/db10-1493", "ISSN" : "1939-327X", "PMID" : "21464440", "abstract" : "On the basis of the role of activin A in inflammation, atherogenesis, and glucose homeostasis, we investigated whether activin A could be related to glucometabolic abnormalities in patients with acute myocardial infarction (MI). RESEARCH DESIGN AND METHODS\u2014Activin A measure- ment and oral glucose tolerance tests (OGTTs) were performed in patients (n = 115) with acute MI, without previously known diabetes, and repeated after 3 months. Release of activin A and potential anti-in\ufb02ammatory effects of activin A were measured in human endothelial cells. Activin A effects on insulin secretion and in\ufb02ammation were tested in human pancreatic islet cells. RESULTS\u20141) In patients with acute MI, serum levels of activin A were signi\ufb01cantly higher in those with abnormal glucose regu- lation (AGR) compared with those with normal glucose regula- tion. Activin A levels were associated with the presence of AGR 3 months later (adjusted odds ratio 5.1 [95% CI 1.73\u201315.17], P = 0.003). 2) In endothelial cells, glucose enhanced the release of activin A, whereas activin A attenuated the release of interleukin (IL)-8 and enhanced the mRNA levels of the antioxidant metallo- thionein. 3) In islet cells, activin A attenuated the suppressive effect of in\ufb02ammatory cytokines on insulin release, counteracted the ability of these in\ufb02ammatory cytokines to induce mRNA ex- pression of IL-8, and induced the expression of transforming growth factor-b. CONCLUSIONS\u2014We found a signi\ufb01cant association between activin A and newly detected AGR in patients with acute MI. Our in vitro \ufb01ndings suggest that this association represents a counter- acting mechanism to protect against in\ufb02ammation, hyperglyce- mia, and oxidative stress.", "author" : [ { "dropping-particle" : "", "family" : "Andersen", "given" : "Geir \u00d8", "non-dropping-particle" : "", "parse-names" : false, "suffix" : "" }, { "dropping-particle" : "", "family" : "Ueland", "given" : "Thor", "non-dropping-particle" : "", "parse-names" : false, "suffix" : "" }, { "dropping-particle" : "", "family" : "Knudsen", "given" : "Eva C", "non-dropping-particle" : "", "parse-names" : false, "suffix" : "" }, { "dropping-particle" : "", "family" : "Scholz", "given" : "Hanne", "non-dropping-particle" : "", "parse-names" : false, "suffix" : "" }, { "dropping-particle" : "", "family" : "Yndestad", "given" : "Arne", "non-dropping-particle" : "", "parse-names" : false, "suffix" : "" }, { "dropping-particle" : "", "family" : "Sahraoui", "given" : "Afaf", "non-dropping-particle" : "", "parse-names" : false, "suffix" : "" }, { "dropping-particle" : "", "family" : "Smith", "given" : "Camilla", "non-dropping-particle" : "", "parse-names" : false, "suffix" : "" }, { "dropping-particle" : "", "family" : "Lekva", "given" : "Tove", "non-dropping-particle" : "", "parse-names" : false, "suffix" : "" }, { "dropping-particle" : "", "family" : "Otterdal", "given" : "Kari", "non-dropping-particle" : "", "parse-names" : false, "suffix" : "" }, { "dropping-particle" : "", "family" : "Halvorsen", "given" : "Bente", "non-dropping-particle" : "", "parse-names" : false, "suffix" : "" }, { "dropping-particle" : "", "family" : "Seljeflot", "given" : "Ingebj\u00f8rg", "non-dropping-particle" : "", "parse-names" : false, "suffix" : "" }, { "dropping-particle" : "", "family" : "Aukrust", "given" : "P\u00e5l", "non-dropping-particle" : "", "parse-names" : false, "suffix" : "" } ], "container-title" : "Diabetes", "id" : "ITEM-1", "issue" : "5", "issued" : { "date-parts" : [ [ "2011", "5" ] ] }, "page" : "1544-51", "title" : "Activin A levels are associated with abnormal glucose regulation in patients with myocardial infarction: potential counteracting effects of activin A on inflammation.", "type" : "article-journal", "volume" : "60" }, "uris" : [ "http://www.mendeley.com/documents/?uuid=21b6ef0a-851b-4f0f-a71c-37a4627e51f2" ] } ], "mendeley" : { "formattedCitation" : "(2)", "plainTextFormattedCitation" : "(2)", "previouslyFormattedCitation" : "(2)"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F10715" w:rsidRPr="00F10715">
              <w:rPr>
                <w:rFonts w:ascii="Times New Roman" w:eastAsia="Times New Roman" w:hAnsi="Times New Roman" w:cs="Times New Roman"/>
                <w:noProof/>
                <w:color w:val="000000"/>
                <w:szCs w:val="22"/>
                <w:lang w:eastAsia="en-IN"/>
              </w:rPr>
              <w:t>(2)</w:t>
            </w:r>
            <w:r w:rsidRPr="00274D27">
              <w:rPr>
                <w:rFonts w:ascii="Times New Roman" w:eastAsia="Times New Roman" w:hAnsi="Times New Roman" w:cs="Times New Roman"/>
                <w:color w:val="000000"/>
                <w:szCs w:val="22"/>
                <w:lang w:eastAsia="en-IN"/>
              </w:rPr>
              <w:fldChar w:fldCharType="end"/>
            </w:r>
          </w:p>
        </w:tc>
        <w:tc>
          <w:tcPr>
            <w:tcW w:w="30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F93C8D">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5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9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lastRenderedPageBreak/>
              <w:t>Secreted Frizzled-Related Protein 5 (SFRP-5)</w:t>
            </w:r>
          </w:p>
        </w:tc>
        <w:tc>
          <w:tcPr>
            <w:tcW w:w="200" w:type="pct"/>
            <w:tcBorders>
              <w:top w:val="nil"/>
              <w:left w:val="nil"/>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sfr</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3B49E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dp1/0</w:t>
            </w:r>
            <w:r w:rsidR="003B49E2">
              <w:rPr>
                <w:rFonts w:ascii="Times New Roman" w:eastAsia="Times New Roman" w:hAnsi="Times New Roman" w:cs="Times New Roman"/>
                <w:color w:val="000000"/>
                <w:szCs w:val="22"/>
                <w:lang w:eastAsia="en-IN"/>
              </w:rPr>
              <w:fldChar w:fldCharType="begin" w:fldLock="1"/>
            </w:r>
            <w:r w:rsidR="00270297">
              <w:rPr>
                <w:rFonts w:ascii="Times New Roman" w:eastAsia="Times New Roman" w:hAnsi="Times New Roman" w:cs="Times New Roman"/>
                <w:color w:val="000000"/>
                <w:szCs w:val="22"/>
                <w:lang w:eastAsia="en-IN"/>
              </w:rPr>
              <w:instrText>ADDIN CSL_CITATION { "citationItems" : [ { "id" : "ITEM-1", "itemData" : { "DOI" : "10.1172/JCI63604DS1", "abstract" : "Preadipocytes secrete several WNT family proteins that act through autocrine/paracrine mechanisms to inhib- it adipogenesis. The activity of WNT ligands is often decreased by secreted frizzled-related proteins (SFRPs). Sfrp5 is strongly induced during adipocyte differentiation and increases in adipocytes during obesity, presum- ably to counteract WNT signaling. We tested the hypothesis that obesity-induced Sfrp5 expression promotes the development of new adipocytes by inhibiting endogenous suppressors of adipogenesis. As predicted, mice that lack functional SFRP5 were resistant to diet-induced obesity. However, counter to our hypothesis, we found that adipose tissue of SFRP5-deficient mice had similar numbers of adipocytes, but a reduction in large adipocytes. Transplantation of adipose tissue from SFRP5-deficient mice into leptin receptor\u2013deficient mice indicated that the effects of SFRP5 deficiency are tissue-autonomous. Mitochondrial gene expression was increased in adipose tissue and cultured adipocytes from SFRP5-deficient mice. In adipocytes, lack of SFRP5 stimulated oxidative capacity through increased mitochondrial activity, which was mediated in part by PGC1\u03b1 and mitochondrial transcription factor A. WNT3a also increased oxygen consumption and the expression of mitochondrial genes. Thus, our findings support a model of adipogenesis in which SFRP5 inhibits WNT sig- naling to suppress oxidative metabolism and stimulate adipocyte growth during obesity.", "author" : [ { "dropping-particle" : "", "family" : "Mori", "given" : "Hiroyuki", "non-dropping-particle" : "", "parse-names" : false, "suffix" : "" }, { "dropping-particle" : "", "family" : "Prestwich", "given" : "Tyler C", "non-dropping-particle" : "", "parse-names" : false, "suffix" : "" }, { "dropping-particle" : "", "family" : "Reid", "given" : "Michael A", "non-dropping-particle" : "", "parse-names" : false, "suffix" : "" }, { "dropping-particle" : "", "family" : "Longo", "given" : "Kenneth A", "non-dropping-particle" : "", "parse-names" : false, "suffix" : "" }, { "dropping-particle" : "", "family" : "Gerin", "given" : "Isabelle", "non-dropping-particle" : "", "parse-names" : false, "suffix" : "" }, { "dropping-particle" : "", "family" : "Cawthorn", "given" : "William P", "non-dropping-particle" : "", "parse-names" : false, "suffix" : "" }, { "dropping-particle" : "", "family" : "Susulic", "given" : "Vedrana S", "non-dropping-particle" : "", "parse-names" : false, "suffix" : "" }, { "dropping-particle" : "", "family" : "Krishnan", "given" : "Venkatesh", "non-dropping-particle" : "", "parse-names" : false, "suffix" : "" } ], "container-title" : "The Journal of clinical investigation", "id" : "ITEM-1", "issue" : "7", "issued" : { "date-parts" : [ [ "2012" ] ] }, "page" : "2405-16", "title" : "Secreted frizzled-related protein 5 suppresses adipocyte mitochondrial metabolism through WNT inhibition", "type" : "article-journal", "volume" : "122" }, "uris" : [ "http://www.mendeley.com/documents/?uuid=55da2c9f-8871-4dad-9441-3dc1827a6851" ] }, { "id" : "ITEM-2", "itemData" : { "abstract" : "Adipose tissue secretes proteins referred to as adipokines, many of which promote inflammation and disrupt glucose homeostasis. Here we show that secreted frizzled-related protein 5 (Sfrp5), a protein previously linked to the Wnt signaling pathway, is an anti-inflammatory adipokine whose expression is perturbed in models of obesity and type 2 diabetes. Sfrp5-deficient mice fed a high-calorie diet developed severe glucose intolerance and hepatic steatosis, and their adipose tissue showed an accumulation of activated macrophages that was associated with activation of the c-Jun N-terminal kinase signaling pathway. Adenovirus-mediated delivery of Sfrp5 to mouse models of obesity ameliorated glucose intolerance and hepatic steatosis. Thus, in the setting of obesity, Sfrp5 secretion by adipocytes exerts salutary effects on metabolic dysfunction by controlling inflammatory cells within adipose tissue.", "author" : [ { "dropping-particle" : "", "family" : "Ouchi", "given" : "Noriyuki", "non-dropping-particle" : "", "parse-names" : false, "suffix" : "" }, { "dropping-particle" : "", "family" : "Higuchi", "given" : "Akiko", "non-dropping-particle" : "", "parse-names" : false, "suffix" : "" }, { "dropping-particle" : "", "family" : "Ohashi", "given" : "Koji", "non-dropping-particle" : "", "parse-names" : false, "suffix" : "" }, { "dropping-particle" : "", "family" : "Oshima", "given" : "Yuichi", "non-dropping-particle" : "", "parse-names" : false, "suffix" : "" }, { "dropping-particle" : "", "family" : "Gokce", "given" : "Noyan", "non-dropping-particle" : "", "parse-names" : false, "suffix" : "" }, { "dropping-particle" : "", "family" : "Shibata", "given" : "Rei", "non-dropping-particle" : "", "parse-names" : false, "suffix" : "" }, { "dropping-particle" : "", "family" : "Akasaki", "given" : "Yuichi", "non-dropping-particle" : "", "parse-names" : false, "suffix" : "" }, { "dropping-particle" : "", "family" : "Shimono", "given" : "Ak", "non-dropping-particle" : "", "parse-names" : false, "suffix" : "" }, { "dropping-particle" : "", "family" : "Walsh", "given" : "Kenneth", "non-dropping-particle" : "", "parse-names" : false, "suffix" : "" } ], "container-title" : "Science", "id" : "ITEM-2", "issue" : "5990", "issued" : { "date-parts" : [ [ "2010" ] ] }, "note" : "Check Supplementary material in &amp;quot;Secondary&amp;quot; folder. It has all the effects mentioned.", "page" : "454-7", "title" : "Sfrp5 is an anti-inflammatory adipokine that modulates metabolic dysfunction in obesity", "type" : "article-journal", "volume" : "329" }, "uris" : [ "http://www.mendeley.com/documents/?uuid=f0f5395d-2f0f-4d2f-ad4d-a125dc21f884" ] } ], "mendeley" : { "formattedCitation" : "(21,418)", "plainTextFormattedCitation" : "(21,418)", "previouslyFormattedCitation" : "(21,418)" }, "properties" : { "noteIndex" : 0 }, "schema" : "https://github.com/citation-style-language/schema/raw/master/csl-citation.json" }</w:instrText>
            </w:r>
            <w:r w:rsidR="003B49E2">
              <w:rPr>
                <w:rFonts w:ascii="Times New Roman" w:eastAsia="Times New Roman" w:hAnsi="Times New Roman" w:cs="Times New Roman"/>
                <w:color w:val="000000"/>
                <w:szCs w:val="22"/>
                <w:lang w:eastAsia="en-IN"/>
              </w:rPr>
              <w:fldChar w:fldCharType="separate"/>
            </w:r>
            <w:r w:rsidR="003B49E2" w:rsidRPr="003B49E2">
              <w:rPr>
                <w:rFonts w:ascii="Times New Roman" w:eastAsia="Times New Roman" w:hAnsi="Times New Roman" w:cs="Times New Roman"/>
                <w:noProof/>
                <w:color w:val="000000"/>
                <w:szCs w:val="22"/>
                <w:lang w:eastAsia="en-IN"/>
              </w:rPr>
              <w:t>(21,418)</w:t>
            </w:r>
            <w:r w:rsidR="003B49E2">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r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Adipose tissue secretes proteins referred to as adipokines, many of which promote inflammation and disrupt glucose homeostasis. Here we show that secreted frizzled-related protein 5 (Sfrp5), a protein previously linked to the Wnt signaling pathway, is an anti-inflammatory adipokine whose expression is perturbed in models of obesity and type 2 diabetes. Sfrp5-deficient mice fed a high-calorie diet developed severe glucose intolerance and hepatic steatosis, and their adipose tissue showed an accumulation of activated macrophages that was associated with activation of the c-Jun N-terminal kinase signaling pathway. Adenovirus-mediated delivery of Sfrp5 to mouse models of obesity ameliorated glucose intolerance and hepatic steatosis. Thus, in the setting of obesity, Sfrp5 secretion by adipocytes exerts salutary effects on metabolic dysfunction by controlling inflammatory cells within adipose tissue.", "author" : [ { "dropping-particle" : "", "family" : "Ouchi", "given" : "Noriyuki", "non-dropping-particle" : "", "parse-names" : false, "suffix" : "" }, { "dropping-particle" : "", "family" : "Higuchi", "given" : "Akiko", "non-dropping-particle" : "", "parse-names" : false, "suffix" : "" }, { "dropping-particle" : "", "family" : "Ohashi", "given" : "Koji", "non-dropping-particle" : "", "parse-names" : false, "suffix" : "" }, { "dropping-particle" : "", "family" : "Oshima", "given" : "Yuichi", "non-dropping-particle" : "", "parse-names" : false, "suffix" : "" }, { "dropping-particle" : "", "family" : "Gokce", "given" : "Noyan", "non-dropping-particle" : "", "parse-names" : false, "suffix" : "" }, { "dropping-particle" : "", "family" : "Shibata", "given" : "Rei", "non-dropping-particle" : "", "parse-names" : false, "suffix" : "" }, { "dropping-particle" : "", "family" : "Akasaki", "given" : "Yuichi", "non-dropping-particle" : "", "parse-names" : false, "suffix" : "" }, { "dropping-particle" : "", "family" : "Shimono", "given" : "Ak", "non-dropping-particle" : "", "parse-names" : false, "suffix" : "" }, { "dropping-particle" : "", "family" : "Walsh", "given" : "Kenneth", "non-dropping-particle" : "", "parse-names" : false, "suffix" : "" } ], "container-title" : "Science", "id" : "ITEM-1", "issue" : "5990", "issued" : { "date-parts" : [ [ "2010" ] ] }, "note" : "Check Supplementary material in &amp;quot;Secondary&amp;quot; folder. It has all the effects mentioned.", "page" : "454-7", "title" : "Sfrp5 is an anti-inflammatory adipokine that modulates metabolic dysfunction in obesity", "type" : "article-journal", "volume" : "329" }, "uris" : [ "http://www.mendeley.com/documents/?uuid=f0f5395d-2f0f-4d2f-ad4d-a125dc21f884" ] } ], "mendeley" : { "formattedCitation" : "(418)", "plainTextFormattedCitation" : "(418)", "previouslyFormattedCitation" : "(418)"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418)</w:t>
            </w:r>
            <w:r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0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5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Serotonin</w:t>
            </w:r>
          </w:p>
        </w:tc>
        <w:tc>
          <w:tcPr>
            <w:tcW w:w="200" w:type="pct"/>
            <w:tcBorders>
              <w:top w:val="nil"/>
              <w:left w:val="nil"/>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ser</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cfn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Accumulating evidence suggests that the serotonin 5-HT1A receptor may play a role in the pathophysiology of schizophrenia. The present study was undertaken to examine the effects of perospirone, an atypical antipsychotic drug with 5-HT1A receptor agonism, on cognitive deficits in mice after repeated administration of the NMDA receptor antagonist phencyclidine (PCP). Subsequent subchronic (14 days) administration of perospirone (1.0, 3.0, or 10 mg/kg) significantly attenuated PCP (10 mg/kg)-induced cognitive deficits in mice, in a dose-dependent manner. The effects of perospirone (10 mg/kg) were significantly antagonized by co-administration of the selective 5-HT1A receptor antagonist WAY100635 (1.0 mg/kg). Furthermore, hypothermia by the 5-HT1A receptor agonist 8-OH DPAT (0.25 mg/kg) was significantly attenuated in mice treated with PCP. Moreover, a receptor binding assay using [3H]WAY100635 revealed that levels of 5-HT1A receptors in the hippocampus, but not in the frontal cortex, of PCP-treated mice were significantly lower than those of saline-treated mice. These findings suggest that repeated PCP administration alters 5-HT1A receptor function in the mouse brain, and that subsequent subchronic administration of perospirone ameliorates PCP-induced cognitive deficits via 5-HT1A receptors. Therefore, perospirone could be a potential therapy for the cognitive deficits observed in schizophrenic patients.", "author" : [ { "dropping-particle" : "", "family" : "Hagiwara", "given" : "Hiroko", "non-dropping-particle" : "", "parse-names" : false, "suffix" : "" }, { "dropping-particle" : "", "family" : "Fujita", "given" : "Yuko", "non-dropping-particle" : "", "parse-names" : false, "suffix" : "" }, { "dropping-particle" : "", "family" : "Ishima", "given" : "Tamaki", "non-dropping-particle" : "", "parse-names" : false, "suffix" : "" }, { "dropping-particle" : "", "family" : "Kunitachi", "given" : "Shinsui", "non-dropping-particle" : "", "parse-names" : false, "suffix" : "" }, { "dropping-particle" : "", "family" : "Shirayama", "given" : "Yukihiko", "non-dropping-particle" : "", "parse-names" : false, "suffix" : "" }, { "dropping-particle" : "", "family" : "Iyo", "given" : "Masaomi", "non-dropping-particle" : "", "parse-names" : false, "suffix" : "" }, { "dropping-particle" : "", "family" : "Hashimoto", "given" : "Kenji", "non-dropping-particle" : "", "parse-names" : false, "suffix" : "" } ], "container-title" : "European Neuropsycopharmacology", "id" : "ITEM-1", "issue" : "6", "issued" : { "date-parts" : [ [ "2008" ] ] }, "page" : "448-54", "title" : "Phencyclidine-induced cognitive deficits in mice are improved by subsequent subchronic administration of the antipsychotic drug perospirone: Role of serotonin 5-HT1A receptors", "type" : "article-journal", "volume" : "18" }, "uris" : [ "http://www.mendeley.com/documents/?uuid=406211c1-5932-4ca6-a78b-d3ebc1232e66" ] }, { "id" : "ITEM-2", "itemData" : { "abstract" : "Background: The purpose of this study was to test the hypothesis that the addition of tandospirone, a 5-HT1A partial agonist, to ongoing treatment with typical antipsychotic drugs, would improve memory function in patients with schizophrenia. Methods: Eleven outpatients (male/female = 7/4) with schizophrenia who had been on stable doses of haloperidol and biperiden were given tandospirone, 30 mg/day, for 4 weeks. The Wechsler Memory Scale\u2014Revised (WMS-R) was administered at baseline and 4 weeks after the addition of tandospirone. The Brief Psychiatric Rating Scale (BPRS; Total, Positive, and Negative subscale scores) and the Simpson-Angus Scale for Extrapyramidal Symptoms (SAS) were also completed on the two occasions. To exclude the possibility of a practice effect on the WMS-R test, 11 age-matched patients with schizophrenia (M/F = 7/4) were tested at baseline and after a 4-week interval. Results: Repeated measures analysis of variance revealed a significant time by group (patients with or without tandospirone) effect for the Verbal-, but not the Visual Memory composite scores of the WMS-R test; no significant change was observed in patients without tandospirone, whereas improvement in the Verbal Memory score was noted in patients receiving tandospirone. Moreover, there was improvement in the Inclusion score, an index of memory organization as measured by the Logical Memory subtest of WMS-R, only in patients with tandospirone. Scores on the BPRS and SAS were improved during treatment with tandospirone, but the effects did not reach statistical significance. Conclusions: The results suggest that adjunctive treatment with 5-HT1A agonists may improve some types of memory function in schizophrenia.", "author" : [ { "dropping-particle" : "", "family" : "Sumiyoshi", "given" : "Tomiki", "non-dropping-particle" : "", "parse-names" : false, "suffix" : "" }, { "dropping-particle" : "", "family" : "Matsui", "given" : "Mie", "non-dropping-particle" : "", "parse-names" : false, "suffix" : "" }, { "dropping-particle" : "", "family" : "Yamashita", "given" : "Ikiko", "non-dropping-particle" : "", "parse-names" : false, "suffix" : "" }, { "dropping-particle" : "", "family" : "Nohara", "given" : "Shigeru", "non-dropping-particle" : "", "parse-names" : false, "suffix" : "" }, { "dropping-particle" : "", "family" : "Kurachi", "given" : "Masayoshi", "non-dropping-particle" : "", "parse-names" : false, "suffix" : "" }, { "dropping-particle" : "", "family" : "Uehara", "given" : "Takashi", "non-dropping-particle" : "", "parse-names" : false, "suffix" : "" }, { "dropping-particle" : "", "family" : "Sumiyoshi", "given" : "Sawako", "non-dropping-particle" : "", "parse-names" : false, "suffix" : "" }, { "dropping-particle" : "", "family" : "Sumiyoshi", "given" : "Chika", "non-dropping-particle" : "", "parse-names" : false, "suffix" : "" }, { "dropping-particle" : "", "family" : "Meltzer", "given" : "Herbert Y", "non-dropping-particle" : "", "parse-names" : false, "suffix" : "" } ], "container-title" : "Biological Psychiatry", "id" : "ITEM-2", "issue" : "10", "issued" : { "date-parts" : [ [ "2001" ] ] }, "page" : "861-8", "title" : "The effect of tandospirone, a serotonin1A agonist, on memory function in schizophrenia", "type" : "article-journal", "volume" : "49" }, "uris" : [ "http://www.mendeley.com/documents/?uuid=296cee72-da28-4b8a-ab92-b56b50bcb8d9" ] }, { "id" : "ITEM-3", "itemData" : { "abstract" : "In previous studies, we demonstrated that tandospirone, a serotonin-5-HT1A partial agonist, added to ongoing treatment with small to moderate doses of typical antipsychotic drugs, improved executive function and verbal learning and memory. However, tandospirone is not available in most countries, and atypical antipsychotic drugs (AAPDs) have largely replaced typical antipsychotic drugs as the primary treatment for schizophrenia. Therefore, the goal of this randomly assigned placebo-controlled double-blind study was to determine if the addition of buspirone, a widely available 5-HT1A partial agonist, would enhance cognitive function, in subjects with schizophrenia treated with AAPDs. Seventy-three patients with schizophrenia, who had been treated with an AAPD for at least three months, were randomly assigned to receive either buspirone, 30 mg/day, or matching placebo. All other medications remained unchanged. Attention, verbal fluency, verbal learning and memory, verbal working memory, and executive function, as well as psychopathology, were assessed at baseline, and 6 weeks, and 3 and 6 months after baseline. A significant Time \u00d7 Group interaction effect was noted on the Digit Symbol Substitution Test, a measure of attention/speeded motor performance, due to better performance of the buspirone group compared to the placebo group at 3 months. No significant interaction effects were noted for other domains of cognition. Scores on the Brief Psychiatric Rating Scale (Total, Positive) were improved during treatment with buspirone but not placebo, but the effects did not reach statistical significance. The results of this study showed a possible benefit of buspirone augmentation of AAPDs to enhance attention. However, we did not replicate the results of the previous study with tandospirone, which may be due to the differences between tandospirone and buspirone, between typical antipsychotics and AAPDs, or a combination of the above. Further study to determine the usefulness of 5-HT1A agonist treatment in schizophrenia is indicated.", "author" : [ { "dropping-particle" : "", "family" : "Sumiyoshi", "given" : "Tomiki", "non-dropping-particle" : "", "parse-names" : false, "suffix" : "" }, { "dropping-particle" : "", "family" : "Park", "given" : "Sohee", "non-dropping-particle" : "", "parse-names" : false, "suffix" : "" }, { "dropping-particle" : "", "family" : "Jayathilake", "given" : "Karu", "non-dropping-particle" : "", "parse-names" : false, "suffix" : "" }, { "dropping-particle" : "", "family" : "Roy", "given" : "Ajanta", "non-dropping-particle" : "", "parse-names" : false, "suffix" : "" }, { "dropping-particle" : "", "family" : "Ertugrul", "given" : "Aygun", "non-dropping-particle" : "", "parse-names" : false, "suffix" : "" }, { "dropping-particle" : "", "family" : "Meltzer", "given" : "Herbert Y.", "non-dropping-particle" : "", "parse-names" : false, "suffix" : "" } ], "container-title" : "Schizophrenia Research", "id" : "ITEM-3", "issue" : "1-3", "issued" : { "date-parts" : [ [ "2007" ] ] }, "page" : "158-68", "title" : "Effect of buspirone, a serotonin1A partial agonist, on cognitive function in schizophrenia: A randomized, double-blind, placebo-controlled study", "type" : "article-journal", "volume" : "95" }, "uris" : [ "http://www.mendeley.com/documents/?uuid=a7eeac8d-1d5a-4af4-8142-5c290a20af43" ] }, { "id" : "ITEM-4", "itemData" : { "DOI" : "10.1016/j.bbr.2012.02.001", "ISSN" : "1872-7549", "PMID" : "22342491", "abstract" : "Serotonin (5-hydroxytryptamine, 5HT) is a biologically active amine that regulates the development of 5HT neurons and target tissues during neurogenesis, while later it assumes the function of a neurotransmitter. Serotonin mediates many essential behaviors common to all mammals, and is held responsible for anxiety-like behavior and cognitive rigidity. Proper serotonin levels, controlled through 5HT synthesis and metabolism, are crucial for normal brain development. In this study we investigated anxiety-like behavior and cognitive flexibility in adult animals after exposing their developing brains to increased 5HT concentrations. Wistar rats were treated subcutaneously from gestational day 12 to post-natal day 21 with the immediate 5HT precursor 5-hydroxytryptophan (5HTP, 25mg/kg), a non-selective MAO inhibitor tranylcypromine (TCP, 2mg/kg), or saline. After reaching adulthood, animals were tested for anxiety-like behavior (exploratory behavior, thigmotactic behavior, social contact, and reaction to stressful stimulus) and cognitive flexibility (ability for reversal learning). Results of the behavioral studies corresponded with our previous neurochemical findings. Treatment with 5HTP, which has induced mild reduction in cortical 5HT concentrations, caused reduction in only one aspect of anxiety-like behavior (increased exploratory activity). Treatment with TCP, which lead to drastic reduction in 5HT concentration/function, resulted in a highly anxiolytic phenotype (reduced thigmotaxis, reaction to stress, and social anxiety) with improved cognitive flexibility. Although further neurochemical, anatomical and gene-expression studies are needed to elucidate the mechanisms underlying the observed behavior, we hope that our results will contribute to the understanding of the role of serotonin in anxiety-like behavior and cognitive rigidity.", "author" : [ { "dropping-particle" : "", "family" : "Blazevic", "given" : "Sofia", "non-dropping-particle" : "", "parse-names" : false, "suffix" : "" }, { "dropping-particle" : "", "family" : "Colic", "given" : "Lejla", "non-dropping-particle" : "", "parse-names" : false, "suffix" : "" }, { "dropping-particle" : "", "family" : "Culig", "given" : "Luka", "non-dropping-particle" : "", "parse-names" : false, "suffix" : "" }, { "dropping-particle" : "", "family" : "Hranilovic", "given" : "Dubravka", "non-dropping-particle" : "", "parse-names" : false, "suffix" : "" } ], "container-title" : "Behavioural brain research", "id" : "ITEM-4", "issue" : "1", "issued" : { "date-parts" : [ [ "2012", "4", "21" ] ] }, "page" : "175-81", "publisher" : "Elsevier B.V.", "title" : "Anxiety-like behavior and cognitive flexibility in adult rats perinatally exposed to increased serotonin concentrations.", "type" : "article-journal", "volume" : "230" }, "uris" : [ "http://www.mendeley.com/documents/?uuid=3382e641-0d06-43b4-b0a0-1a6aeb9dcb77" ] }, { "id" : "ITEM-5", "itemData" : { "DOI" : "10.1126/science.1094987", "ISSN" : "1095-9203", "PMID" : "15131308", "abstract" : "Serotonergic dysregulation within the prefrontal cortex (PFC) is implicated in many neuropsychiatric disorders, but the precise role of serotonin within the PFC is poorly understood. Using a serial discrimination reversal paradigm, we showed that upon reversal, selective serotonin depletion of the marmoset PFC produced perseverative responding to the previously rewarded stimulus without any significant effects on either retention of a discrimination learned preoperatively or acquisition of a novel discrimination postoperatively. These results highlight the importance of prefrontal serotonin in behavioral flexibility and are highly relevant to obsessive-compulsive disorder, schizophrenia, and the cognitive sequelae of drug abuse in which perseveration is prominent.", "author" : [ { "dropping-particle" : "", "family" : "Clarke", "given" : "H F", "non-dropping-particle" : "", "parse-names" : false, "suffix" : "" }, { "dropping-particle" : "", "family" : "Dalley", "given" : "J W", "non-dropping-particle" : "", "parse-names" : false, "suffix" : "" }, { "dropping-particle" : "", "family" : "Crofts", "given" : "H S", "non-dropping-particle" : "", "parse-names" : false, "suffix" : "" }, { "dropping-particle" : "", "family" : "Robbins", "given" : "T W", "non-dropping-particle" : "", "parse-names" : false, "suffix" : "" }, { "dropping-particle" : "", "family" : "Roberts", "given" : "A C", "non-dropping-particle" : "", "parse-names" : false, "suffix" : "" } ], "container-title" : "Science", "id" : "ITEM-5", "issue" : "5672", "issued" : { "date-parts" : [ [ "2004", "5", "7" ] ] }, "page" : "878-80", "title" : "Cognitive inflexibility after prefrontal serotonin depletion.", "type" : "article-journal", "volume" : "304" }, "uris" : [ "http://www.mendeley.com/documents/?uuid=9c6200cc-5288-444c-b597-e7892d744364" ] }, { "id" : "ITEM-6", "itemData" : { "abstract" : "Brain function can be affected by the availability of dietary precursors of neurotransmitters. The diet induced increase in tryptophan (TRP) availability has been shown to increase brain serotonin synthesis and various related behaviors. Evidence shows that TRP and serotonin (5HT; 5 Hydroxytryptamine) play a significant role in memory function. Enhanced brain serotonin activity has been shown to improve cognitive performance in animals and human whereas decreasing brain 5HT levels by acute TRP depletion has been shown to impair cognition. A number of methods have been used for the assessment of memory in animals. In the present study, the radial arm maze and the passive avoidance was used for the assessment of memory in rats following long-term TRP administration. TRP at doses of 50 and 100 mg/kg body weight was orally administered for 6 weeks. The present study shows a significant improvement in memory of rats following both doses of tryptophan. Plasma TRP, brain TRP, 5HT and 5 hydroxy indol acetic acid (5HIAA) levels were increased significantly following administration of TRP. The results of the present study suggest that increase in brain 5HT metabolism following long term TRP administration may be involved in enhancement of memory.", "author" : [ { "dropping-particle" : "", "family" : "Khaliq", "given" : "S", "non-dropping-particle" : "", "parse-names" : false, "suffix" : "" }, { "dropping-particle" : "", "family" : "Haider", "given" : "S", "non-dropping-particle" : "", "parse-names" : false, "suffix" : "" }, { "dropping-particle" : "", "family" : "Ahmed", "given" : "SP", "non-dropping-particle" : "", "parse-names" : false, "suffix" : "" }, { "dropping-particle" : "", "family" : "Perveen", "given" : "T", "non-dropping-particle" : "", "parse-names" : false, "suffix" : "" }, { "dropping-particle" : "", "family" : "Haleem", "given" : "DJ", "non-dropping-particle" : "", "parse-names" : false, "suffix" : "" } ], "container-title" : "Pakistan Journal of Pharmaceutical Sciences", "id" : "ITEM-6", "issue" : "1", "issued" : { "date-parts" : [ [ "2006" ] ] }, "page" : "11-5", "title" : "Relationship of brain tryptophan and serotonin in improving cognitive performance in rats.", "type" : "article-journal", "volume" : "19" }, "uris" : [ "http://www.mendeley.com/documents/?uuid=55a90101-5904-4f2b-961a-12bc25a41575" ] }, { "id" : "ITEM-7", "itemData" : { "DOI" : "10.1007/s00213-008-1240-6", "ISSN" : "1432-2072", "PMID" : "18679658", "abstract" : "RATIONALE: Cognitive deficits, including memory impairment, are regarded as a core feature of schizophrenia. Aripiprazole, an atypical antipsychotic drug, has been shown to improve disruption of prepulse inhibition and social interaction in an animal model of schizophrenia induced by phencyclidine (PCP); however, the effects of aripiprazole on recognition memory remain to be investigated. OBJECTIVES: In this study, we examined the effect of aripiprazole on cognitive impairment in mice treated with PCP repeatedly. MATERIALS AND METHODS: Mice were repeatedly administered PCP at a dose of 10 mg/kg for 14 days, and their cognitive function was assessed using a novel-object recognition task. We investigated the therapeutic effects of aripiprazole (0.01-1.0 mg/kg) and haloperidol (0.3 and 1.0 mg/kg) on cognitive impairment in mice treated with PCP repeatedly. RESULTS: Single (1.0 mg/kg) and repeated (0.03 and 0.1 mg/kg, for 7 days) treatment with aripiprazole ameliorated PCP-induced impairment of recognition memory, although single treatment significantly decreased the total exploration time during the training session. In contrast, both single and repeated treatment with haloperidol (0.3 and 1.0 mg/kg) failed to attenuate PCP-induced cognitive impairment. The ameliorating effect of aripiprazole on recognition memory in PCP-treated mice was blocked by co-treatment with a dopamine D1 receptor antagonist, SCH23390, and a serotonin 5-HT1A receptor antagonist, WAY100635; however, co-treatment with a D2 receptor antagonist raclopride had no effect on the ameliorating effect of aripiprazole. CONCLUSIONS: These results suggest that the ameliorative effect of aripiprazole on PCP-induced memory impairment is associated with dopamine D1 and serotonin 5-HT1A receptors.", "author" : [ { "dropping-particle" : "", "family" : "Nagai", "given" : "Taku", "non-dropping-particle" : "", "parse-names" : false, "suffix" : "" }, { "dropping-particle" : "", "family" : "Murai", "given" : "Rina", "non-dropping-particle" : "", "parse-names" : false, "suffix" : "" }, { "dropping-particle" : "", "family" : "Matsui", "given" : "Kanae", "non-dropping-particle" : "", "parse-names" : false, "suffix" : "" }, { "dropping-particle" : "", "family" : "Kamei", "given" : "Hiroyuki", "non-dropping-particle" : "", "parse-names" : false, "suffix" : "" }, { "dropping-particle" : "", "family" : "Noda", "given" : "Yukihiro", "non-dropping-particle" : "", "parse-names" : false, "suffix" : "" }, { "dropping-particle" : "", "family" : "Furukawa", "given" : "Hiroshi", "non-dropping-particle" : "", "parse-names" : false, "suffix" : "" }, { "dropping-particle" : "", "family" : "Nabeshima", "given" : "Toshitaka", "non-dropping-particle" : "", "parse-names" : false, "suffix" : "" } ], "container-title" : "Psychopharmacology", "id" : "ITEM-7", "issue" : "1-3", "issued" : { "date-parts" : [ [ "2009", "1" ] ] }, "note" : "Dopamine function in cfn is not full-proof since only one of the receptors D1 mediates the effect. Hence, only ser - cfn1 is taken.", "page" : "315-28", "title" : "Aripiprazole ameliorates phencyclidine-induced impairment of recognition memory through dopamine D1 and serotonin 5-HT1A receptors.", "type" : "article-journal", "volume" : "202" }, "uris" : [ "http://www.mendeley.com/documents/?uuid=d1442e17-451c-4226-bbf6-11d1981f4d57" ] } ], "mendeley" : { "formattedCitation" : "(419\u2013425)", "plainTextFormattedCitation" : "(419\u2013425)", "previouslyFormattedCitation" : "(419\u2013425)"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419–425)</w:t>
            </w:r>
            <w:r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dop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Dopamine (DA) is released in several brain areas, including the nucleus accumbens (NAcc), before and during copulation in male rats. DA agonists administered into this area facilitate, and DA antagonists inhibit, numerous motivated behaviors, including male sexual behavior. Serotonin (5-HT) is generally inhibitory to male sexual behavior. We reported previously that 5-HT is released in the anterior lateral hypothalamic area (LHA(A)) and that a selective serotonin reuptake inhibitor microinjected into that area delayed and slowed copulation. Our present results, using high temporal resolution microdialysis, (1) confirm previous electrochemical evidence that extracellular levels of DA increase in the NAcc during copulation and decrease during the postejaculatory interval (PEI) and (2) reveal that LHA(A) 5-HT can inhibit both basal and female-elicited DA release in the NAcc. These findings suggest that the neural circuit promoting sexual quiescence during the PEI includes serotonergic input to the LHA(A), which in turn inhibits DA release in the NAcc. These findings may also provide insights concerning the inhibitory control of other motivated behaviors activated by the NAcc and may have relevance for understanding the sexual side effects common to antidepressant medications.", "author" : [ { "dropping-particle" : "", "family" : "Lorrain", "given" : "Daniel S", "non-dropping-particle" : "", "parse-names" : false, "suffix" : "" }, { "dropping-particle" : "V", "family" : "Riolo", "given" : "Jon", "non-dropping-particle" : "", "parse-names" : false, "suffix" : "" }, { "dropping-particle" : "", "family" : "Matuszewich", "given" : "Leslie", "non-dropping-particle" : "", "parse-names" : false, "suffix" : "" }, { "dropping-particle" : "", "family" : "Hull", "given" : "Elaine M", "non-dropping-particle" : "", "parse-names" : false, "suffix" : "" } ], "container-title" : "The Journal of Neuroscience", "id" : "ITEM-1", "issue" : "17", "issued" : { "date-parts" : [ [ "1999" ] ] }, "page" : "7648-7652", "title" : "Lateral hypothalamic serotonin inhibits nucleus accumbens Dopamine : Implications for Sexual Satiety", "type" : "article-journal", "volume" : "19" }, "uris" : [ "http://www.mendeley.com/documents/?uuid=9490cb76-577e-4cbf-b6b5-0ad3730d8c30" ] } ], "mendeley" : { "formattedCitation" : "(426)", "plainTextFormattedCitation" : "(426)", "previouslyFormattedCitation" : "(426)"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426)</w:t>
            </w:r>
            <w:r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ost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01/archinte.167.2.188", "ISSN" : "0003-9926", "PMID" : "17242321", "abstract" : "BACKGROUND: Depression and osteoporotic fractures are common ailments among elderly persons. Selective serotonin reuptake inhibitors (SSRIs) are frequently used in the treatment of depression in this population, and the association between daily SSRI use and fragility fractures is unclear. Our objective was to examine the effect of daily SSRI use on the risk of incident clinical fragility fracture. METHODS: A population-based, randomly selected, prospective cohort study of 5008 community-dwelling adults 50 years and older, followed up over 5 years for incident fractures. Clinical fragility fractures were classified as minimal trauma fractures that were clinically reported and radiographically confirmed. The risk of fragility fracture associated with daily SSRI use was determined while controlling for relevant covariates. RESULTS: Daily SSRI use was reported by 137 subjects. After adjustment for many potential covariates, daily SSRI use was associated with substantially increased risk of incident clinical fragility fracture (hazard rate, 2.1; 95% confidence interval, 1.3-3.4). Daily SSRI use was also associated with increased odds of falling (odds ratio, 2.2; 95% confidence interval, 1.4-3.5), lower bone mineral density at the hip, and a trend toward lower bone mineral density at the spine. These effects were dose dependent and were similar for those who reported taking SSRIs at baseline and at 5 years' follow-up. CONCLUSIONS: Daily SSRI use in adults 50 years and older remained associated with a 2-fold increased risk of clinical fragility fracture after adjustment for potential covariates. Depression and fragility fractures are common in this age group, and the elevated risk attributed to daily SSRI use may have important public health consequences.", "author" : [ { "dropping-particle" : "", "family" : "Richards", "given" : "J Brent", "non-dropping-particle" : "", "parse-names" : false, "suffix" : "" }, { "dropping-particle" : "", "family" : "Papaioannou", "given" : "Alexandra", "non-dropping-particle" : "", "parse-names" : false, "suffix" : "" }, { "dropping-particle" : "", "family" : "Adachi", "given" : "Jonathan D", "non-dropping-particle" : "", "parse-names" : false, "suffix" : "" }, { "dropping-particle" : "", "family" : "Joseph", "given" : "Lawrence", "non-dropping-particle" : "", "parse-names" : false, "suffix" : "" }, { "dropping-particle" : "", "family" : "Whitson", "given" : "Heather E", "non-dropping-particle" : "", "parse-names" : false, "suffix" : "" }, { "dropping-particle" : "", "family" : "Prior", "given" : "Jerilynn C", "non-dropping-particle" : "", "parse-names" : false, "suffix" : "" }, { "dropping-particle" : "", "family" : "Goltzman", "given" : "David", "non-dropping-particle" : "", "parse-names" : false, "suffix" : "" } ], "container-title" : "Archives of internal medicine", "id" : "ITEM-1", "issue" : "2", "issued" : { "date-parts" : [ [ "2007", "1", "22" ] ] }, "page" : "188-94", "title" : "Effect of selective serotonin reuptake inhibitors on the risk of fracture.", "type" : "article-journal", "volume" : "167" }, "uris" : [ "http://www.mendeley.com/documents/?uuid=e1e8a1c9-7ea5-49f4-a6fa-7c03ab4aa4af" ] }, { "id" : "ITEM-2", "itemData" : { "abstract" : "OBJECTIVE: Selective serotonin reuptake inhibitors (SSRIs) treat depression by antagonizing the serotonin (5-hydroxytryptamine) transporter (5-HTT). These drugs may also have skeletal effects given the presence of functional serotonergic pathways in bone and evidence demonstrating detrimental effects of SSRIs on postmenopausal bone changes. This study aimed to explore the influence of an SSRI (fluoxetine hydrochloride) on the bone changes associated with estrogen deficiency in adult mice. DESIGN: Adult, female, Swiss-Webster mice underwent ovariectomy (OVX) or sham OVX and were treated daily for 4 weeks with either fluoxetine hydrochloride (5 or 20 mg/kg) or a vehicle solution (control). In vivo assessments of hindlimb areal and tibial volumetric bone mineral density were performed at baseline and after 4 weeks of intervention. Femurs and lumbar vertebrae were subsequently removed and assessed ex vivo for bone mineral density and trabecular bone architecture and turnover. RESULTS: In vivo and ex vivo skeletal measures found no interactions between OVX (estrogen deficiency) and 5-HTT inhibition, indicating that the skeletal effects of these interventions were independent. 5-HTT inhibition had detrimental skeletal effects, with the fluoxetine-treated groups having reduced bone mineral density and altered trabecular architecture. These changes resulted from both a decrease in bone formation and increase in bone resorption. CONCLUSIONS: These data indicate that a commonly prescribed SSRI has a negative influence on the adult skeleton, independent of estrogen deficiency. This finding supports clinical data demonstrating SSRI use to be associated with accelerated bone loss after menopause and highlights a need for further research into the skeletal effects of SSRIs.", "author" : [ { "dropping-particle" : "", "family" : "Warden", "given" : "SJ", "non-dropping-particle" : "", "parse-names" : false, "suffix" : "" }, { "dropping-particle" : "", "family" : "Nelson", "given" : "IR", "non-dropping-particle" : "", "parse-names" : false, "suffix" : "" }, { "dropping-particle" : "", "family" : "Fuchs", "given" : "RK", "non-dropping-particle" : "", "parse-names" : false, "suffix" : "" }, { "dropping-particle" : "", "family" : "Bliziotes", "given" : "MM", "non-dropping-particle" : "", "parse-names" : false, "suffix" : "" }, { "dropping-particle" : "", "family" : "Turner", "given" : "CH", "non-dropping-particle" : "", "parse-names" : false, "suffix" : "" } ], "container-title" : "Menopause", "id" : "ITEM-2", "issue" : "6", "issued" : { "date-parts" : [ [ "2008" ] ] }, "page" : "1176-83", "title" : "Serotonin (5-hydroxytryptamine) transporter inhibition causes bone loss in adult mice independently of estrogen deficiency.", "type" : "article-journal", "volume" : "15" }, "uris" : [ "http://www.mendeley.com/documents/?uuid=b649051b-3e54-4385-a4a9-6bdf1f0476d9" ] }, { "id" : "ITEM-3", "itemData" : { "DOI" : "10.1016/j.cell.2008.09.059.Lrp5", "abstract" : "Loss- and gain-of-function mutations in the broadly expressed gene Lrp5 affect bone formation causing osteoporosis and high bone mass, respectively. Although Lrp5 is viewed as a Wnt coreceptor osteoblast-specific disruption of \u03b2-Catenin does not affect bone formation. Instead, we show here that Lrp5 inhibits expression of Tph1, the rate-limiting biosynthetic enzyme for serotonin in enterochromaffin cells of the duodenum. Accordingly, decreasing serotonin blood levels normalizes bone formation and bone mass in Lrp5-deficient mice and gut- but not osteoblast-specific Lrp5 inactivation decreases bone formation in a \u03b2-Catenin\u2013independent manner. Moreover, gut-specific activation of Lrp5, or inactivation of Tph1, increases bone mass and prevents ovariectomy-induced bone loss. Serotonin acts on osteoblasts through the Htr1b receptor and CREB to inhibit their proliferation. By identifying duodenum-derived serotonin as a hormone inhibiting bone formation in an Lrp5-dependent manner this study broadens our understanding of bone remodeling and suggests novel therapies to increase bone mass.", "author" : [ { "dropping-particle" : "", "family" : "Yadav", "given" : "Vijay K", "non-dropping-particle" : "", "parse-names" : false, "suffix" : "" }, { "dropping-particle" : "", "family" : "Ryu", "given" : "Je-hwang", "non-dropping-particle" : "", "parse-names" : false, "suffix" : "" }, { "dropping-particle" : "", "family" : "Suda", "given" : "Nina", "non-dropping-particle" : "", "parse-names" : false, "suffix" : "" }, { "dropping-particle" : "", "family" : "Tanaka", "given" : "Kenji", "non-dropping-particle" : "", "parse-names" : false, "suffix" : "" }, { "dropping-particle" : "", "family" : "Gingrich", "given" : "Jay A", "non-dropping-particle" : "", "parse-names" : false, "suffix" : "" }, { "dropping-particle" : "", "family" : "Glorieux", "given" : "Francis H", "non-dropping-particle" : "", "parse-names" : false, "suffix" : "" }, { "dropping-particle" : "", "family" : "Chiang", "given" : "Cherie Y", "non-dropping-particle" : "", "parse-names" : false, "suffix" : "" }, { "dropping-particle" : "", "family" : "Zajac", "given" : "Jeffrey D", "non-dropping-particle" : "", "parse-names" : false, "suffix" : "" }, { "dropping-particle" : "", "family" : "Insogna", "given" : "Karl L", "non-dropping-particle" : "", "parse-names" : false, "suffix" : "" }, { "dropping-particle" : "", "family" : "John", "given" : "J", "non-dropping-particle" : "", "parse-names" : false, "suffix" : "" }, { "dropping-particle" : "", "family" : "Hen", "given" : "Rene", "non-dropping-particle" : "", "parse-names" : false, "suffix" : "" }, { "dropping-particle" : "", "family" : "Ducy", "given" : "Patricia", "non-dropping-particle" : "", "parse-names" : false, "suffix" : "" }, { "dropping-particle" : "", "family" : "Karsenty", "given" : "Gerard", "non-dropping-particle" : "", "parse-names" : false, "suffix" : "" } ], "container-title" : "Cell", "id" : "ITEM-3", "issue" : "5", "issued" : { "date-parts" : [ [ "2009" ] ] }, "page" : "825-837", "title" : "Lrp5 controls bone formation by inhibiting serotonin synthesis in the duodenum: an entero-bone endocrine axis", "type" : "article-journal", "volume" : "135" }, "uris" : [ "http://www.mendeley.com/documents/?uuid=008bc717-90a3-4a53-9efd-d9d9127512f6" ] }, { "id" : "ITEM-4", "itemData" : { "DOI" : "10.1001/archinte.167.12.1246", "ISSN" : "0003-9926", "PMID" : "17592097", "abstract" : "BACKGROUND: Selective serotonin reuptake inhibitors (SSRIs) are a widely used class of antidepressants that block the serotonin transporter. Osteoblasts and osteocytes express functional serotonin transporters; serotonin transporter gene disruption in mice results in osteopenia; and SSRI use has been associated with increased risk of hip fracture. METHODS: To determine whether SSRI use is associated with lower bone mineral density (BMD) in older men and to compare the results for SSRIs with those of other antidepressants, we performed a cross-sectional analysis of data from 5995 men 65 years and older participating in the prospective cohort Osteoporotic Fractures in Men Study. Main outcome measures included medication use; BMD at the femoral neck, greater trochanter, and lumbar spine measured by dual-energy x-ray absorptiometry; and potential covariates. RESULTS: In adjusted analyses, mean BMD among SSRI users (n=160) was 3.9% lower at the total hip and 5.9% lower at the lumbar spine compared with BMD in men reporting no antidepressant use (n=5708 [P=.002 for total hip; P&lt;.001 for lumbar spine]). There was no significant difference among users of trazodone hydrochloride (n=52) or tricyclic antidepressants (n=99) compared with nonusers. Adjusting for variables that could be associated with BMD and/or SSRI use did not significantly alter these results. The observed difference in BMD for SSRIs is similar to that seen with glucocorticoids. CONCLUSIONS: In this population of men, BMD was lower among those reporting current SSRI use, but not among users of other antidepressants. Further research is needed to confirm this finding in light of widespread SSRI use and potentially important clinical implications.", "author" : [ { "dropping-particle" : "", "family" : "Haney", "given" : "Elizabeth M", "non-dropping-particle" : "", "parse-names" : false, "suffix" : "" }, { "dropping-particle" : "", "family" : "Chan", "given" : "Benjamin K S", "non-dropping-particle" : "", "parse-names" : false, "suffix" : "" }, { "dropping-particle" : "", "family" : "Diem", "given" : "Susan J", "non-dropping-particle" : "", "parse-names" : false, "suffix" : "" }, { "dropping-particle" : "", "family" : "Ensrud", "given" : "Kristine E", "non-dropping-particle" : "", "parse-names" : false, "suffix" : "" }, { "dropping-particle" : "", "family" : "Cauley", "given" : "Jane A", "non-dropping-particle" : "", "parse-names" : false, "suffix" : "" }, { "dropping-particle" : "", "family" : "Barrett-Connor", "given" : "Elizabeth", "non-dropping-particle" : "", "parse-names" : false, "suffix" : "" }, { "dropping-particle" : "", "family" : "Orwoll", "given" : "Eric", "non-dropping-particle" : "", "parse-names" : false, "suffix" : "" }, { "dropping-particle" : "", "family" : "Bliziotes", "given" : "M Michael", "non-dropping-particle" : "", "parse-names" : false, "suffix" : "" } ], "container-title" : "Archives of internal medicine", "id" : "ITEM-4", "issue" : "12", "issued" : { "date-parts" : [ [ "2007", "6", "25" ] ] }, "page" : "1246-51", "title" : "Association of low bone mineral density with selective serotonin reuptake inhibitor use by older men.", "type" : "article-journal", "volume" : "167" }, "uris" : [ "http://www.mendeley.com/documents/?uuid=fddb8b2e-7f89-4e2b-be36-f812287d6701" ] } ], "mendeley" : { "formattedCitation" : "(427\u2013430)", "plainTextFormattedCitation" : "(427\u2013430)", "previouslyFormattedCitation" : "(427\u2013430)"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427–430)</w:t>
            </w:r>
            <w:r w:rsidRPr="00274D27">
              <w:rPr>
                <w:rFonts w:ascii="Times New Roman" w:eastAsia="Times New Roman" w:hAnsi="Times New Roman" w:cs="Times New Roman"/>
                <w:color w:val="000000"/>
                <w:szCs w:val="22"/>
                <w:lang w:eastAsia="en-IN"/>
              </w:rPr>
              <w:fldChar w:fldCharType="end"/>
            </w:r>
          </w:p>
        </w:tc>
        <w:tc>
          <w:tcPr>
            <w:tcW w:w="3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gr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Much research has investigated possible links between serotonergic function and aggression in violent or personality disordered populations, but few studies have looked at healthy subjects. In this study we administered 30 mg of the specific 5-HT releasing agent d-fenfluramine to 35 healthy subjects, along with questionnaire measures of hostility and aggression. Prolactin and cortisol responses were used as indices of central 5-HT function. In males, there were significant inverse correlations between 5-HT mediated cortisol responses and both the Buss-Durkee Hostility Inventory total score and the aggression factor. There were no such relations in female subjects or using prolactin responses. There was also an inverse relation between basal cortisol levels and both prolactin and cortisol responses, but no relation between basal cortisol levels and aggressive measures. These results provide some support for the existence of an inverse relationship between central serotonin function and aggression/hostility in healthy males, similar to that seen in previous studies using violent or highly aggressive populations.", "author" : [ { "dropping-particle" : "", "family" : "Cleare", "given" : "Anthony J.", "non-dropping-particle" : "", "parse-names" : false, "suffix" : "" }, { "dropping-particle" : "", "family" : "Bond", "given" : "Alyson J.", "non-dropping-particle" : "", "parse-names" : false, "suffix" : "" } ], "container-title" : "Psychiatry Research", "id" : "ITEM-1", "issue" : "2-3", "issued" : { "date-parts" : [ [ "1997" ] ] }, "page" : "89-95", "title" : "Does central serotonergic function correlate inversely with aggression? A study using d-fenfluramine in healthy subjects", "type" : "article-journal", "volume" : "69" }, "uris" : [ "http://www.mendeley.com/documents/?uuid=fb3a686c-f9c8-4a75-8315-792e19a40196" ] }, { "id" : "ITEM-2", "itemData" : { "abstract" : "In order to investigate the link between aggression and 5-HT, we looked at effects of changes in plasma tryptophan on healthy male subjects. Twenty-four with high trait aggression (H) and 24 with low (L) drank an amino acid mixture with (T+) or without (T-) tryptophan. These caused plasma tryptophan enhancement and depletion, respectively, at 4.5 h. Group H subjects given T- became more angry, aggressive, annoyed, hostile and quarrelsome on subjective measures, whereas those given T+ responded in the opposite way. On a behavioural measure of aggression, group H subjects responded more aggressively after T- than T+. In contrast, there was no consistent effect on subjective or behavioural aggression in group L subjects. Feelings of well-being in group H were decreased by T- and increased by T+. In group L, T+ reduced feelings of well-being, possibly due to the sedative effect of tryptophan in this group, which correlated positively with plasma tryptophan concentration. Changes in plasma tryptophan are probably followed by changes in central 5-HT turnover. We conclude that, in those with pre-existing aggressive traits, acute falls in central 5-HT can cause increased subjective and objective aggression, while rises can have the opposite effect. The absence of changes in a low aggressive group suggests that the primary effect may be on impulsivity, possibly mediated by 5-HT1a receptors, expressing underlying aggressive traits. The findings on mood changes provide support for earlier reports of a lowering of mood with tryptophan depletion.", "author" : [ { "dropping-particle" : "", "family" : "Cleare", "given" : "Anthony J.", "non-dropping-particle" : "", "parse-names" : false, "suffix" : "" }, { "dropping-particle" : "", "family" : "Bond", "given" : "Alyson J.", "non-dropping-particle" : "", "parse-names" : false, "suffix" : "" } ], "container-title" : "Psychopharmacology", "id" : "ITEM-2", "issue" : "1", "issued" : { "date-parts" : [ [ "1995" ] ] }, "page" : "72-81", "title" : "The effect of tryptophan depletion and enhancement on subjective and behavioural aggression in normal male subjects.", "type" : "article-journal", "volume" : "118" }, "uris" : [ "http://www.mendeley.com/documents/?uuid=3caf611e-d4b4-4897-b152-c759db70bb0b" ] }, { "id" : "ITEM-3", "itemData" : { "abstract" : "Numerous studies link decreased serotonin metabolites with increased impulsive and aggressive traits. However, although pharmacological depletion of serotonin is associated with increased aggression, interventions aimed at directly decreasing serotonin neuron activity have supported the opposite association. Furthermore, it is not clear if altered serotonin activity during development may contribute to some of the observed associations. Here, we used two pharmacogenetic approaches in transgenic mice to selectively and reversibly reduce the firing of serotonin neurons in behaving animals. Conditional overexpression of the serotonin 1A receptor (Htr1a) in serotonin neurons showed that a chronic reduction in serotonin neuron firing was associated with heightened aggression. Overexpression of Htr1a in adulthood, but not during development, was sufficient to increase aggression. Rapid suppression of serotonin neuron firing by agonist treatment of mice expressing Htr1a exclusively in serotonin neurons also led to increased aggression. These data confirm a role of serotonin activity in setting thresholds for aggressive behavior and support a direct association between low levels of serotonin homeostasis and increased aggression.", "author" : [ { "dropping-particle" : "", "family" : "Audero", "given" : "E", "non-dropping-particle" : "", "parse-names" : false, "suffix" : "" }, { "dropping-particle" : "", "family" : "Mlinar", "given" : "B", "non-dropping-particle" : "", "parse-names" : false, "suffix" : "" }, { "dropping-particle" : "", "family" : "Baccini", "given" : "G", "non-dropping-particle" : "", "parse-names" : false, "suffix" : "" }, { "dropping-particle" : "", "family" : "Skachokova", "given" : "ZK", "non-dropping-particle" : "", "parse-names" : false, "suffix" : "" }, { "dropping-particle" : "", "family" : "Corradetti", "given" : "R", "non-dropping-particle" : "", "parse-names" : false, "suffix" : "" }, { "dropping-particle" : "", "family" : "Gross", "given" : "C", "non-dropping-particle" : "", "parse-names" : false, "suffix" : "" } ], "container-title" : "Journal of Neuroscience Research", "id" : "ITEM-3", "issue" : "20", "issued" : { "date-parts" : [ [ "2013" ] ] }, "page" : "8678-88", "title" : "Suppression of serotonin neuron firing increases aggression in mice.", "type" : "article-journal", "volume" : "33" }, "uris" : [ "http://www.mendeley.com/documents/?uuid=caa2f6a4-d60d-47a5-a8aa-4f14d2ff6a20" ] }, { "id" : "ITEM-4", "itemData" : { "ISSN" : "0033-3158", "PMID" : "10102779", "abstract" : "Some studies have shown that sharp reduction of L-tryptophan (Trp) concentration in plasma results in increases in laboratory-measured aggression. Conversely, raising plasma Trp has blunted aggression. These effects are presumably due to impaired or enhanced serotonin synthesis and neurotransmission in the brain. In this study, the laboratory-measured aggressive behavior of eight men under both Trp depletion (T-) and Trp loading (T+) conditions was compared to their aggressive behavior under food-restricted control conditions (overnight fast without an amino acid beverage). Subjects were provoked by periodic subtraction of money which was attributed to a fictitious other participant, and aggression was defined as the number of retaliatory responses the subject made ostensibly to reduce the earnings of the (fictitious) other participant. Following ingestion of the T- beverage, aggressive responding was significantly elevated relative to the food-restricted control condition, and this increased aggressive behavior became more pronounced across behavioral testing sessions on a time-course which paralleled previously documented decreases in plasma Trp concentrations. In contrast, no changes were observed in aggressive responding under T+ conditions relative to food-restricted conditions. These within-subject behavioral changes under depleted plasma Trp conditions support earlier indications of a role of serotonin in regulating aggression.", "author" : [ { "dropping-particle" : "", "family" : "Bjork", "given" : "James M", "non-dropping-particle" : "", "parse-names" : false, "suffix" : "" }, { "dropping-particle" : "", "family" : "Dougherty", "given" : "Donald M", "non-dropping-particle" : "", "parse-names" : false, "suffix" : "" }, { "dropping-particle" : "", "family" : "Moeller", "given" : "F Gerard", "non-dropping-particle" : "", "parse-names" : false, "suffix" : "" }, { "dropping-particle" : "", "family" : "Cherek", "given" : "Don R", "non-dropping-particle" : "", "parse-names" : false, "suffix" : "" }, { "dropping-particle" : "", "family" : "Swann", "given" : "Alan C", "non-dropping-particle" : "", "parse-names" : false, "suffix" : "" } ], "container-title" : "Psychopharmacology", "id" : "ITEM-4", "issue" : "1", "issued" : { "date-parts" : [ [ "1999", "2" ] ] }, "page" : "24-30", "title" : "The effects of tryptophan depletion and loading on laboratory aggression in men: time course and a food-restricted control.", "type" : "article-journal", "volume" : "142" }, "uris" : [ "http://www.mendeley.com/documents/?uuid=8277fd8b-bf4c-49d8-958d-dfb2311f276a" ] }, { "id" : "ITEM-5", "itemData" : { "DOI" : "10.1073/pnas.031487198", "ISSN" : "0027-8424", "PMID" : "11158630", "abstract" : "Genetically engineered mice with targeted disruption of the neuronal nitric oxide synthase (nNOS) gene established the inhibitory role of nitric oxide (NO) in male impulsive aggressive behavior. This was later confirmed by using selective nNOS inhibitors in male wild-type mice. The molecular mechanisms accounting for the aggressive behavior caused by the lack of neuronally derived NO is not known. Recent studies suggest that central serotonergic neuronal circuits and particularly 5-HT(1A) and 5-HT(1B) receptors play a prominent role in the regulation of aggression. Accordingly, we investigated whether the aggressiveness caused by the lack of nNOS might be because of alterations in serotonergic function. We now demonstrate that the excessive aggressiveness and impulsiveness of nNOS knockout mice is caused by selective decrements in serotonin (5-HT) turnover and deficient 5-HT(1A) and 5-HT(1B) receptor function in brain regions regulating emotion. These results indicate an important role for NO in normal brain 5-HT function and may have significant implications for the treatment of psychiatric disorders characterized by aggressiveness and impulsivity.", "author" : [ { "dropping-particle" : "", "family" : "Chiavegatto", "given" : "Silvana", "non-dropping-particle" : "", "parse-names" : false, "suffix" : "" }, { "dropping-particle" : "", "family" : "Dawson", "given" : "Valina L.", "non-dropping-particle" : "", "parse-names" : false, "suffix" : "" }, { "dropping-particle" : "", "family" : "Mamounas", "given" : "Laura A.", "non-dropping-particle" : "", "parse-names" : false, "suffix" : "" }, { "dropping-particle" : "", "family" : "Koliatsos", "given" : "Vassilis E.", "non-dropping-particle" : "", "parse-names" : false, "suffix" : "" }, { "dropping-particle" : "", "family" : "Dawson", "given" : "Ted M.", "non-dropping-particle" : "", "parse-names" : false, "suffix" : "" }, { "dropping-particle" : "", "family" : "Nelson", "given" : "Randy J.", "non-dropping-particle" : "", "parse-names" : false, "suffix" : "" } ], "container-title" : "Proceedings of the National Academy of Sciences of the United States of America", "id" : "ITEM-5", "issue" : "3", "issued" : { "date-parts" : [ [ "2001", "1", "30" ] ] }, "page" : "1277-81", "title" : "Brain serotonin dysfunction accounts for aggression in male mice lacking neuronal nitric oxide synthase.", "type" : "article-journal", "volume" : "98" }, "uris" : [ "http://www.mendeley.com/documents/?uuid=ae98fc65-7b16-41e3-9440-022e25f8a506" ] }, { "id" : "ITEM-6", "itemData" : { "abstract" : "Maintaining rats on a tryptophan-free diet for 4--6 days induced mouse killing in non-killer rats, and significantly facilitated killing in killer rats, as indicated by shorter latencies to kill the mice. The killing responses were similar in topography to the natural killing responses. These changes in killing behavior did not appear to be due to generalized changes in irritability. The increased killing after maintenance on a tryptophan-free diet was accompanied by a 26% reduction in brain serotonin (5-HT) and a 29% reduction in brain 5-hydroxyindoleacetic acid (5-HIAA). When the tryptophan-free diet was supplemented with L-tryptophan (0.5 or 2%), brain 5-HT and 5-HIAA were increased above control levels, and the rat's killing response appeared normal both in terms of latency and topography, similar to that seen in control chow fed animals. While rats consumed less of the tryptophan-free and tryptophan supplemented diets, control subjects deprived of chow such that they lost as much weight as rats fed the tryptophan-free diet, did not show changes in killing behavior. These results are consistent with the hypothesis that central serotonergic systems exert inhibitory control over mouse killing behavior in rats.", "author" : [ { "dropping-particle" : "", "family" : "Gibbons", "given" : "JL", "non-dropping-particle" : "", "parse-names" : false, "suffix" : "" }, { "dropping-particle" : "", "family" : "Barr", "given" : "GA", "non-dropping-particle" : "", "parse-names" : false, "suffix" : "" }, { "dropping-particle" : "", "family" : "Bridger", "given" : "WH", "non-dropping-particle" : "", "parse-names" : false, "suffix" : "" }, { "dropping-particle" : "", "family" : "Leibowitz", "given" : "SF", "non-dropping-particle" : "", "parse-names" : false, "suffix" : "" } ], "container-title" : "Brain Research", "id" : "ITEM-6", "issue" : "1", "issued" : { "date-parts" : [ [ "1979" ] ] }, "page" : "139-53", "title" : "Manipulations of dietary tryptophan: effects on mouse killing and brain serotonin in the rat.", "type" : "article-journal", "volume" : "169" }, "uris" : [ "http://www.mendeley.com/documents/?uuid=bf9f0644-71c3-4bb8-a906-7f19f97bbba1" ] }, { "id" : "ITEM-7", "itemData" : { "abstract" : "OBJECTIVE: To evaluate the effect of high- and low-protein diets with or without tryptophan supplementation on behavior of dogs with dominance aggression, territorial aggression, and hyperactivity. DESIGN: Prospective crossover study. ANIMALS: 11 dogs with dominance aggression, 11 dogs with territorial aggression, and 11 dogs with hyperactivity. PROCEDURE: In each group, 4 diets were fed for 1 weeks each in random order with a transition period of not &lt; 3 days between each diet. Two diets had low protein content (approximately 18%), and 2 diets had high protein content (approximately 30%). Two of the diets (1 low-protein and 1 high-protein) were supplemented with tryptophan. Owners scored their dog's behavior daily by use of customized behavioral score sheets. Mean weekly values of 5 behavioral measures and serum concentrations of serotonin and tryptophan were determined at the end of each dietary period. RESULTS: For dominance aggression, behavioral scores were highest in dogs fed unsupplemented high-protein rations. For territorial aggression, [corrected] tryptophan-supplemented low-protein diets were associated with significantly lower behavioral scores than low-protein diets without tryptophan supplements. CONCLUSIONS AND CLINICAL RELEVANCE: For dogs with dominance aggression, the addition of tryptophan to high-protein diets or change to a low-protein diet may reduce aggression. For dogs with territorial aggression, tryptophan supplementation of a low-protein diet may be helpful in reducing aggression.", "author" : [ { "dropping-particle" : "", "family" : "DeNapoli", "given" : "JS", "non-dropping-particle" : "", "parse-names" : false, "suffix" : "" }, { "dropping-particle" : "", "family" : "Dodman", "given" : "NH", "non-dropping-particle" : "", "parse-names" : false, "suffix" : "" }, { "dropping-particle" : "", "family" : "Shuster", "given" : "L", "non-dropping-particle" : "", "parse-names" : false, "suffix" : "" }, { "dropping-particle" : "", "family" : "Rand", "given" : "WM", "non-dropping-particle" : "", "parse-names" : false, "suffix" : "" }, { "dropping-particle" : "", "family" : "Gross", "given" : "KL", "non-dropping-particle" : "", "parse-names" : false, "suffix" : "" } ], "container-title" : "Journal of American Veterinary Medical Association", "id" : "ITEM-7", "issue" : "4", "issued" : { "date-parts" : [ [ "2000" ] ] }, "page" : "504-8", "title" : "Effect of dietary protein content and tryptophan supplementation on dominance aggression, territorial aggression, and hyperactivity in dogs.", "type" : "article-journal", "volume" : "217" }, "uris" : [ "http://www.mendeley.com/documents/?uuid=8de8f3ed-63c6-40ca-afae-17a4b9715f2b" ] }, { "id" : "ITEM-8", "itemData" : { "abstract" : "The neuromodulator serotonin (5-hydroxytryptamine, 5-HT) has been associated with mood disorders such as depression, anxiety, and impulsive violence. To define the contribution of 5-HT receptor subtypes to behavior, mutant mice lacking the 5-HT1B receptor were generated by homologous recombination. These mice did not exhibit any obvious developmental or behavioral defects. However, the hyperlocomotor effect of the 5-HT1A/1B agonist RU24969 was absent in mutant mice, indicating that this effect is mediated by 5-HT1B receptors. Moreover, when confronted with an intruder, mutant mice attacked the intruder faster and more intensely than did wild-type mice, suggesting the participation of 5-HT1B receptors in aggressive behavior.", "author" : [ { "dropping-particle" : "", "family" : "Saudou", "given" : "F", "non-dropping-particle" : "", "parse-names" : false, "suffix" : "" }, { "dropping-particle" : "", "family" : "Amara", "given" : "DA", "non-dropping-particle" : "", "parse-names" : false, "suffix" : "" }, { "dropping-particle" : "", "family" : "Dierich", "given" : "A", "non-dropping-particle" : "", "parse-names" : false, "suffix" : "" }, { "dropping-particle" : "", "family" : "LeMeur", "given" : "M", "non-dropping-particle" : "", "parse-names" : false, "suffix" : "" }, { "dropping-particle" : "", "family" : "Ramboz", "given" : "S", "non-dropping-particle" : "", "parse-names" : false, "suffix" : "" }, { "dropping-particle" : "", "family" : "Segu", "given" : "L", "non-dropping-particle" : "", "parse-names" : false, "suffix" : "" }, { "dropping-particle" : "", "family" : "Buhot", "given" : "MC", "non-dropping-particle" : "", "parse-names" : false, "suffix" : "" }, { "dropping-particle" : "", "family" : "Hen", "given" : "R", "non-dropping-particle" : "", "parse-names" : false, "suffix" : "" } ], "container-title" : "Science", "id" : "ITEM-8", "issue" : "5180", "issued" : { "date-parts" : [ [ "1994" ] ] }, "page" : "1875-8", "title" : "Enhanced aggressive behavior in mice lacking 5-HT1B receptor.", "type" : "article-journal", "volume" : "265" }, "uris" : [ "http://www.mendeley.com/documents/?uuid=dce116f9-55e0-4c5f-843a-bf565469f719" ] }, { "id" : "ITEM-9", "itemData" : { "DOI" : "10.1016/S0893-133X(98)00029-3", "ISSN" : "0893-133X", "PMID" : "9718596", "abstract" : "Low serotonin has been associated with aggressive behavior and impulsivity. Executive functions (cognitive abilities involved in the initiation/maintenance of goal attainment) have also been related to aggression. We tested whether dietary depletion of tryptophan, the amino acid precursor of serotonin, would increase disinhibition (impulsivity) in aggressive male adolescents. Cognitive-neuropsychological variables predictive of disinhibition were explored. Stable aggressive and nonaggressive adolescent men received balanced and tryptophan-depleted, amino acid mixtures separately (counterbalanced, double-blind). Commission errors on a go/no-go learning task (i.e., failures to inhibit responding to stimuli associated with punishment/nonreward) measured disinhibition. Aggressive adolescent males made more commission errors as compared to nonaggressives. Lower executive functioning was significantly related to commission errors over and above conventional memory abilities. Tryptophan depletion had no effect on commission errors in the aggressive adolescents, possibly because of a ceiling effect.", "author" : [ { "dropping-particle" : "", "family" : "LeMarquand", "given" : "David G", "non-dropping-particle" : "", "parse-names" : false, "suffix" : "" }, { "dropping-particle" : "", "family" : "Pihl", "given" : "Robert O", "non-dropping-particle" : "", "parse-names" : false, "suffix" : "" }, { "dropping-particle" : "", "family" : "Young", "given" : "Simon N", "non-dropping-particle" : "", "parse-names" : false, "suffix" : "" }, { "dropping-particle" : "", "family" : "Tremblay", "given" : "Richard E", "non-dropping-particle" : "", "parse-names" : false, "suffix" : "" }, { "dropping-particle" : "", "family" : "S\u00e9guin", "given" : "Jean R", "non-dropping-particle" : "", "parse-names" : false, "suffix" : "" }, { "dropping-particle" : "", "family" : "Palmour", "given" : "Roberta M", "non-dropping-particle" : "", "parse-names" : false, "suffix" : "" }, { "dropping-particle" : "", "family" : "Benkelfat", "given" : "Chawki", "non-dropping-particle" : "", "parse-names" : false, "suffix" : "" } ], "container-title" : "Neuropsychopharmacology", "id" : "ITEM-9", "issue" : "4", "issued" : { "date-parts" : [ [ "1998", "10" ] ] }, "page" : "333-41", "title" : "Tryptophan depletion, executive functions, and disinhibition in aggressive, adolescent males.", "type" : "article-journal", "volume" : "19" }, "uris" : [ "http://www.mendeley.com/documents/?uuid=1a3d8a93-1769-4494-b38b-913f2202268e" ] }, { "id" : "ITEM-10", "itemData" : { "abstract" : "Social groups of vervet monkeys (Cercopithecus aethiops) were given amino acid mixtures that were tryptophan-free (T-), nutritionally balanced (B), or contained excess tryptophan (T+). The T- mixture caused a marked decrease in plasma tryptophan and the T+ mixture a large increase. Behavioral observations were made on the animals after administration of the amino acid mixtures both during spontaneous activity and while the (fasted) animals were competing for food newly placed in the feeder. The only effect of the biochemical manipulations on spontaneous aggression was an increase in aggression of the male animals with the T- mixture. During competition for the food the T- mixture increased and the T+ mixture decreased aggression in the males, while the T+ mixture decreased aggression in females. These data indicate that brain 5-hydroxytryptamine can influence aggression in a primate and suggest that altered tryptophan levels can influence aggression more reliably at higher levels of arousal.", "author" : [ { "dropping-particle" : "", "family" : "Chamberlain", "given" : "B", "non-dropping-particle" : "", "parse-names" : false, "suffix" : "" }, { "dropping-particle" : "", "family" : "Ervin", "given" : "FR", "non-dropping-particle" : "", "parse-names" : false, "suffix" : "" }, { "dropping-particle" : "", "family" : "Pihl", "given" : "RO", "non-dropping-particle" : "", "parse-names" : false, "suffix" : "" }, { "dropping-particle" : "", "family" : "Young", "given" : "SN", "non-dropping-particle" : "", "parse-names" : false, "suffix" : "" } ], "container-title" : "Pharmacology Biochemistry and Behaviour", "id" : "ITEM-10", "issue" : "4", "issued" : { "date-parts" : [ [ "1987" ] ] }, "page" : "503-10", "title" : "The effect of raising or lowering tryptophan levels on aggression in vervet monkeys.", "type" : "article-journal", "volume" : "28" }, "uris" : [ "http://www.mendeley.com/documents/?uuid=c7cd2f0b-253a-4134-b1b1-a242dbe19f0b" ] }, { "id" : "ITEM-11", "itemData" : { "DOI" : "10.1007/s00259-005-1772-5", "ISSN" : "1619-7070", "PMID" : "15739093", "abstract" : "PURPOSE: Involvement of the serotonergic system in impulsive aggression has been demonstrated in both human and animal studies. The purpose of the present study was to investigate the effect of citalopram hydrobromide (a selective serotonin re-uptake inhibitor) on the 5-HT(2A) receptor and brain perfusion in impulsive-aggressive dogs by means of single-photon emission computed tomography. METHODS: The binding index of the radioligand (123)I-5-I-R91150 was measured before and after treatment with citalopram hydrobromide in nine impulsive-aggressive dogs. Regional perfusion was measured with (99m)Tc-ethyl cysteinate dimer (ECD). Behaviour was assessed before treatment and again after 6 weeks of treatment. RESULTS: A correlation was found between decreased binding and behavioural improvement in eight out of nine dogs. The 5-HT(2A) receptor binding index was significantly reduced after citalopram hydrobromide treatment in all cortical regions but not in the subcortical area. None of the dogs displayed alterations in perfusion on the post-treatment scans. CONCLUSION: This study supports previous findings regarding the involvement of the serotonergic system in impulsive aggression in dogs in general. More specifically, the effect of treatment on the 5-HT(2A) receptor binding index could be demonstrated and the decreased binding index correlated with behavioural improvement.", "author" : [ { "dropping-particle" : "", "family" : "Peremans", "given" : "K", "non-dropping-particle" : "", "parse-names" : false, "suffix" : "" }, { "dropping-particle" : "", "family" : "Audenaert", "given" : "K", "non-dropping-particle" : "", "parse-names" : false, "suffix" : "" }, { "dropping-particle" : "", "family" : "Hoybergs", "given" : "Y", "non-dropping-particle" : "", "parse-names" : false, "suffix" : "" }, { "dropping-particle" : "", "family" : "Otte", "given" : "A", "non-dropping-particle" : "", "parse-names" : false, "suffix" : "" }, { "dropping-particle" : "", "family" : "Goethals", "given" : "I", "non-dropping-particle" : "", "parse-names" : false, "suffix" : "" }, { "dropping-particle" : "", "family" : "Gielen", "given" : "I", "non-dropping-particle" : "", "parse-names" : false, "suffix" : "" }, { "dropping-particle" : "", "family" : "Blankaert", "given" : "P", "non-dropping-particle" : "", "parse-names" : false, "suffix" : "" }, { "dropping-particle" : "", "family" : "Vervaet", "given" : "M", "non-dropping-particle" : "", "parse-names" : false, "suffix" : "" }, { "dropping-particle" : "", "family" : "Heeringen", "given" : "C", "non-dropping-particle" : "van", "parse-names" : false, "suffix" : "" }, { "dropping-particle" : "", "family" : "Dierckx", "given" : "R", "non-dropping-particle" : "", "parse-names" : false, "suffix" : "" } ], "container-title" : "European journal of nuclear medicine and molecular imaging", "id" : "ITEM-11", "issue" : "6", "issued" : { "date-parts" : [ [ "2005", "6" ] ] }, "page" : "708-16", "title" : "The effect of citalopram hydrobromide on 5-HT2A receptors in the impulsive-aggressive dog, as measured with 123I-5-I-R91150 SPECT.", "type" : "article-journal", "volume" : "32" }, "uris" : [ "http://www.mendeley.com/documents/?uuid=c968e01c-74ae-4c73-be8f-4f208de3788d" ] } ], "mendeley" : { "formattedCitation" : "(367,431\u2013440)", "plainTextFormattedCitation" : "(367,431\u2013440)", "previouslyFormattedCitation" : "(367,431\u2013440)"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67,431–440)</w:t>
            </w:r>
            <w:r w:rsidRPr="00274D27">
              <w:rPr>
                <w:rFonts w:ascii="Times New Roman" w:eastAsia="Times New Roman" w:hAnsi="Times New Roman" w:cs="Times New Roman"/>
                <w:color w:val="000000"/>
                <w:szCs w:val="22"/>
                <w:lang w:eastAsia="en-IN"/>
              </w:rPr>
              <w:fldChar w:fldCharType="end"/>
            </w:r>
          </w:p>
        </w:tc>
        <w:tc>
          <w:tcPr>
            <w:tcW w:w="36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r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Mucosal changes in inflammatory bowel disease are characterized by ulcerative lesions accompanied by a prominent infiltrate of immune cells as well as alteration in serotonin (5-hydroxytryptamine [5-HT])-producing enterochromaffin cells. We investigated the role of 5-HT in colonic inflammation in mice. METHODS: Colitis was induced with dextran sulfate sodium or dinitrobenzene sulfonic acid in tryptophan hydroxylase 1-deficient (TPH1(-/-)) mice, which have markedly reduced 5-HT in the gastrointestinal tract, and in mice given the 5-HT synthesis inhibitor parachlorophenylalanine. RESULTS: Delayed onset, decreased severity of clinical disease, and significantly lower macroscopic and histologic damage scores were observed in TPH1(-/-) mice, compared with wild-type mice, and in mice given parachlorophenylalanine after induction of colitis by dextran sulfate sodium. This was associated with down-regulation of macrophage infiltration and production of proinflammatory cytokines. 5-HT stimulated production of proinflammatory cytokines from macrophages collected from the peritoneal cavity of wild-type mice; this process was inhibited by a nuclear factor kappaB inhibitor, indicating a critical role for nuclear factor kappaB signaling in 5-HT-mediated activation of immune cells. Restoration of 5-HT levels in TPH1(-/-) mice by the 5-HT precursor 5-hydroxytryptophan increased the severity of DSS-induced colitis. We also observed significant reduction in severity of colitis in TPH1(-/-) mice after induction of dinitrobenzene sulfonic acid-induced colitis. CONCLUSIONS: 5-HT is involved in the pathogenesis of inflammation in experimental colitis. These findings provide insight into the mechanisms of gastrointestinal inflammation and could lead to new therapeutic strategies for inflammatory disorders.", "author" : [ { "dropping-particle" : "", "family" : "Ghia", "given" : "JE", "non-dropping-particle" : "", "parse-names" : false, "suffix" : "" }, { "dropping-particle" : "", "family" : "Li", "given" : "N", "non-dropping-particle" : "", "parse-names" : false, "suffix" : "" }, { "dropping-particle" : "", "family" : "Wang", "given" : "H", "non-dropping-particle" : "", "parse-names" : false, "suffix" : "" }, { "dropping-particle" : "", "family" : "Collins", "given" : "M", "non-dropping-particle" : "", "parse-names" : false, "suffix" : "" }, { "dropping-particle" : "", "family" : "Deng", "given" : "Y", "non-dropping-particle" : "", "parse-names" : false, "suffix" : "" }, { "dropping-particle" : "", "family" : "El-Sharkawy", "given" : "RT", "non-dropping-particle" : "", "parse-names" : false, "suffix" : "" }, { "dropping-particle" : "", "family" : "C\u00f4t\u00e9", "given" : "F", "non-dropping-particle" : "", "parse-names" : false, "suffix" : "" }, { "dropping-particle" : "", "family" : "Mallet", "given" : "J", "non-dropping-particle" : "", "parse-names" : false, "suffix" : "" }, { "dropping-particle" : "", "family" : "Khan", "given" : "WI", "non-dropping-particle" : "", "parse-names" : false, "suffix" : "" } ], "container-title" : "Gastroenterology", "id" : "ITEM-1", "issue" : "5", "issued" : { "date-parts" : [ [ "2009" ] ] }, "page" : "1649-60", "title" : "Serotonin has a key role in pathogenesis of experimental colitis.", "type" : "article-journal", "volume" : "137" }, "uris" : [ "http://www.mendeley.com/documents/?uuid=bc692b22-17a2-4d62-861c-53b5c06eb25b" ] }, { "id" : "ITEM-2", "itemData" : { "DOI" : "10.1016/j.ajpath.2010.10.028", "abstract" : "Mucosal inflammation in the gut is characterized by infiltration of innate and adaptive immune cells and by an alteration in serotonin-producing enterochromaffin cells. We investigated the role of serotonin in the function of dendritic cells (DCs) and sequential T-cell activation in relation to generation of gut inflammation. DCs isolated from tryptophan hydroxylase-1-deficient (TPH1(-/-)) mice, which have reduced serotonin in the gut, and wild-type (TPH1(+/+)) mice with or without dextran sulfate sodium (DSS)-induced colitis were stimulated with lipopolysaccharide to assess interleukin-12 (IL-12) production. Isolated DCs from TPH1(+/+) and TPH1(-/-) mice were also cocultured with CD4(+) T cells of naive TPH1(+/+) mice to assess the role of serotonin in priming T cells. In addition, serotonin-pulsed DCs were transferred to TPH1(-/-) mice to assess the effect on DSS-induced colitis. Consistent with a reduced severity of colitis, DCs from DSS-induced TPH1(-/-) mice produced less IL-12 compared with the TPH1(+/+) mice. In vitro serotonin stimulation restored the cytokine production from TPH1(-/-) DCs and adoptive transfer of serotonin-pulsed DCs into TPH1(-/-) up-regulated colitis. Furthermore, CD4(+) T cells primed by TPH1(-/-) DCs produce reduced the levels of IL-17 and interferon-\u03b3. This study provides novel information on serotonin-mediated immune signaling and promotion of interactions between innate and adaptive immune responses in the context of gut inflammation, which may ultimately lead to improved strategies to combat gut inflammatory disorders.", "author" : [ { "dropping-particle" : "", "family" : "Li", "given" : "Nan", "non-dropping-particle" : "", "parse-names" : false, "suffix" : "" }, { "dropping-particle" : "", "family" : "Ghia", "given" : "Jean-Eric", "non-dropping-particle" : "", "parse-names" : false, "suffix" : "" }, { "dropping-particle" : "", "family" : "Wang", "given" : "Huaqing", "non-dropping-particle" : "", "parse-names" : false, "suffix" : "" }, { "dropping-particle" : "", "family" : "McClemens", "given" : "Jessica", "non-dropping-particle" : "", "parse-names" : false, "suffix" : "" }, { "dropping-particle" : "", "family" : "Cote", "given" : "Francine", "non-dropping-particle" : "", "parse-names" : false, "suffix" : "" }, { "dropping-particle" : "", "family" : "Suehiro", "given" : "Youko", "non-dropping-particle" : "", "parse-names" : false, "suffix" : "" }, { "dropping-particle" : "", "family" : "Mallet", "given" : "Jacques", "non-dropping-particle" : "", "parse-names" : false, "suffix" : "" }, { "dropping-particle" : "", "family" : "Khan", "given" : "Waliul I", "non-dropping-particle" : "", "parse-names" : false, "suffix" : "" } ], "container-title" : "The American Journal of Pathology", "id" : "ITEM-2", "issue" : "2", "issued" : { "date-parts" : [ [ "2011" ] ] }, "page" : "662-671", "title" : "Serotonin Activates Dendritic Cell Function in the Context of Gut Inflammation", "type" : "article-journal", "volume" : "178" }, "uris" : [ "http://www.mendeley.com/documents/?uuid=63602286-1eef-4b8b-b976-f2ea8ec9389c" ] }, { "id" : "ITEM-3", "itemData" : { "abstract" : "Serotonin (5-Hydroxytrytamine, 5-HT) is a major gastrointestinal paracrine hormone and enteric neurotransmitter. Although it has been known that serotonin level is increased in the inflamed gut in patients with inflammatory bowel disease (IBD) which is characterized by an excessive release of several proinflammatory cytokines, its role in the pathogenesis of IBD has not been revealed. In this study, we investigated the molecular mechanism by which serotonin aggravates intestinal inflammation. In in vitro model of intestinal inflammation, serotonin induced adhesion of monocyte to HT-29 colon epithelial cells in a concentration-dependent manner, which was similar to TNF-\u03b1. However, no additive effect was seen in case of co-treatment of the cells with serotonin and TNF-\u03b1. Rectal administration of serotonin into normal colon did not induce inflammatory response. However, exogenous serotonin aggravated the TNBS-induced inflammation by increasing the expressions of chemokines and adhesion molecules. The enhanced expression of IL-8 which is a pro-inflammatory and pro-angiogenic agent correlated to the increased neutrophil infiltration and angiogenesis in the colon tissues co-treated with serotonin and TNBS. In addition, serotonin itself induced angiogenesis using in vivo chick chorioallantoic membrane (CAM) assay. In conclusion, our results indicate that abnormally increased serotonin acts as a pro-inflammatory and pro-angiogenic factor during intestinal inflammation.", "author" : [ { "dropping-particle" : "", "family" : "Regmi", "given" : "Sushil Chandra", "non-dropping-particle" : "", "parse-names" : false, "suffix" : "" }, { "dropping-particle" : "", "family" : "Kang", "given" : "Youra", "non-dropping-particle" : "", "parse-names" : false, "suffix" : "" }, { "dropping-particle" : "", "family" : "Park", "given" : "Sumin", "non-dropping-particle" : "", "parse-names" : false, "suffix" : "" }, { "dropping-particle" : "", "family" : "Park", "given" : "Su-Young", "non-dropping-particle" : "", "parse-names" : false, "suffix" : "" }, { "dropping-particle" : "", "family" : "Kim", "given" : "Jung-Ae", "non-dropping-particle" : "", "parse-names" : false, "suffix" : "" } ], "container-title" : "FASEB journal : official publication of the Federation of American Societies for Experimental Biology", "id" : "ITEM-3", "issue" : "1108", "issued" : { "date-parts" : [ [ "2012" ] ] }, "title" : "Role of serotonin in the pathogenesis of inflammatory bowel disease", "type" : "article-journal", "volume" : "26" }, "uris" : [ "http://www.mendeley.com/documents/?uuid=321346bc-704a-4cdd-8ca9-496858e76b6c" ] }, { "id" : "ITEM-4", "itemData" : { "DOI" : "10.1152/ajpgi.90685.2008", "ISSN" : "0193-1857", "PMID" : "19095763", "abstract" : "Serotonin (5-HT) regulates peristaltic and secretory reflexes in the gut. The serotonin reuptake transporter (SERT; SLC6A4), which inactivates 5-HT, is expressed in the intestinal mucosa and the enteric nervous system. Stool water content is increased and colonic motility is irregular in mice with a targeted deletion of SERT. We tested the hypotheses that 5-HT plays a role in regulating intestinal inflammation and that the potentiation of serotonergic signaling that results from SERT deletion is proinflammatory. Rectal installation of 2,4,6-trinitrobenzene sulfonic acid (TNBS) was used to induce an immune-mediated colitis, which was compared in SERT knockout mice and littermate controls. Intestinal myeloperoxidase and histamine levels were significantly increased, whereas the survival rate and state of health were significantly decreased in TNBS-treated mice that lacked SERT. Deletion of SERT thus increases the severity of TNBS colitis. These data suggest that 5-HT and its SERT-mediated termination play roles in intestinal immune/inflammatory responses in mice.", "author" : [ { "dropping-particle" : "", "family" : "Bischoff", "given" : "Stephan C", "non-dropping-particle" : "", "parse-names" : false, "suffix" : "" }, { "dropping-particle" : "", "family" : "Mailer", "given" : "Reiner", "non-dropping-particle" : "", "parse-names" : false, "suffix" : "" }, { "dropping-particle" : "", "family" : "Pabst", "given" : "Oliver", "non-dropping-particle" : "", "parse-names" : false, "suffix" : "" }, { "dropping-particle" : "", "family" : "Weier", "given" : "Gisela", "non-dropping-particle" : "", "parse-names" : false, "suffix" : "" }, { "dropping-particle" : "", "family" : "Sedlik", "given" : "Wanda", "non-dropping-particle" : "", "parse-names" : false, "suffix" : "" }, { "dropping-particle" : "", "family" : "Li", "given" : "Zhishan", "non-dropping-particle" : "", "parse-names" : false, "suffix" : "" }, { "dropping-particle" : "", "family" : "Chen", "given" : "Jason J", "non-dropping-particle" : "", "parse-names" : false, "suffix" : "" }, { "dropping-particle" : "", "family" : "Murphy", "given" : "Dennis L", "non-dropping-particle" : "", "parse-names" : false, "suffix" : "" }, { "dropping-particle" : "", "family" : "Gershon", "given" : "Michael D", "non-dropping-particle" : "", "parse-names" : false, "suffix" : "" } ], "container-title" : "American journal of physiology. Gastrointestinal and liver physiology", "id" : "ITEM-4", "issue" : "3", "issued" : { "date-parts" : [ [ "2009", "3" ] ] }, "page" : "G685-95", "title" : "Role of serotonin in intestinal inflammation: knockout of serotonin reuptake transporter exacerbates 2,4,6-trinitrobenzene sulfonic acid colitis in mice.", "type" : "article-journal", "volume" : "296" }, "uris" : [ "http://www.mendeley.com/documents/?uuid=705f7e32-d845-4685-b101-7642ddf22a4c" ] }, { "id" : "ITEM-5", "itemData" : { "abstract" : "The majority of peripheral serotonin is stored in platelets, which release it upon activation. Serotonin releases Weibel-Palade bodies (WPB) and we asked whether absence of platelet serotonin affects neutrophil recruitment in inflammatory responses. Tryptophan hydroxylase (Tph)1-deficient mice, lacking non-neuronal serotonin, showed mild leukocytosis as compared to wild type (WT), primarily driven by an elevated neutrophil count. Despite this, 50% fewer leukocytes rolled on unstimulated mesenteric venous endothelium of Tph1-/- mice. The velocity of rolling leukocytes was higher in Tph1-/- mice, indicating fewer selectin-mediated interactions with endothelium. Stimulation of endothelium with histamine, a secretagogue of WPB, or injection of serotonin normalized the rolling in Tph1-/- mice. Diminished rolling in Tph1-/- mice resulted in reduced firm adhesion of leukocytes after lipopolysaccharide treatment. Blocking platelet serotonin uptake with fluoxetine in WT mice reduced serum serotonin by &gt;80% and similarly reduced leukocyte rolling and adhesion. Four hours after inflammatory stimulation, neutrophil extravasation into lung, peritoneum, and skin wounds was reduced in Tph1-/- mice, while in vitro neutrophil chemotaxis was independent of serotonin. Survival of lipopolysaccharide-induced endotoxic shock was improved in Tph1-/- mice. In conclusion, platelet serotonin promotes the recruitment of neutrophils in acute inflammation, supporting an important role for platelet serotonin in innate immunity.", "author" : [ { "dropping-particle" : "", "family" : "Duerschmied", "given" : "Daniel", "non-dropping-particle" : "", "parse-names" : false, "suffix" : "" }, { "dropping-particle" : "", "family" : "Suidan", "given" : "Georgette L.", "non-dropping-particle" : "", "parse-names" : false, "suffix" : "" }, { "dropping-particle" : "", "family" : "Demers", "given" : "Melanie", "non-dropping-particle" : "", "parse-names" : false, "suffix" : "" }, { "dropping-particle" : "", "family" : "Herr", "given" : "Nadine", "non-dropping-particle" : "", "parse-names" : false, "suffix" : "" }, { "dropping-particle" : "", "family" : "Carbo", "given" : "Carla", "non-dropping-particle" : "", "parse-names" : false, "suffix" : "" }, { "dropping-particle" : "", "family" : "Brill", "given" : "Alexander", "non-dropping-particle" : "", "parse-names" : false, "suffix" : "" }, { "dropping-particle" : "", "family" : "Cifuni", "given" : "Stephen M.", "non-dropping-particle" : "", "parse-names" : false, "suffix" : "" }, { "dropping-particle" : "", "family" : "Mauler", "given" : "Maximilian", "non-dropping-particle" : "", "parse-names" : false, "suffix" : "" }, { "dropping-particle" : "", "family" : "Cicko", "given" : "Sanja", "non-dropping-particle" : "", "parse-names" : false, "suffix" : "" }, { "dropping-particle" : "", "family" : "Bader", "given" : "Michael", "non-dropping-particle" : "", "parse-names" : false, "suffix" : "" }, { "dropping-particle" : "", "family" : "Idzko", "given" : "Marco", "non-dropping-particle" : "", "parse-names" : false, "suffix" : "" }, { "dropping-particle" : "", "family" : "Bode", "given" : "Christoph", "non-dropping-particle" : "", "parse-names" : false, "suffix" : "" }, { "dropping-particle" : "", "family" : "Wagner", "given" : "Denisa D.", "non-dropping-particle" : "", "parse-names" : false, "suffix" : "" } ], "container-title" : "Blood", "id" : "ITEM-5", "issued" : { "date-parts" : [ [ "2012" ] ] }, "title" : "Platelet serotonin promotes the recruitment of neutrophils to sites of acute inflammation in mice", "type" : "article-journal" }, "uris" : [ "http://www.mendeley.com/documents/?uuid=843a16bc-836d-44d3-bf21-d98443d34ceb" ] } ], "mendeley" : { "formattedCitation" : "(441\u2013445)", "plainTextFormattedCitation" : "(441\u2013445)", "previouslyFormattedCitation" : "(441\u2013445)"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441–445)</w:t>
            </w:r>
            <w:r w:rsidRPr="00274D27">
              <w:rPr>
                <w:rFonts w:ascii="Times New Roman" w:eastAsia="Times New Roman" w:hAnsi="Times New Roman" w:cs="Times New Roman"/>
                <w:color w:val="000000"/>
                <w:szCs w:val="22"/>
                <w:lang w:eastAsia="en-IN"/>
              </w:rPr>
              <w:fldChar w:fldCharType="end"/>
            </w:r>
          </w:p>
        </w:tc>
        <w:tc>
          <w:tcPr>
            <w:tcW w:w="36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fdi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038/sj.bjp.0704030", "ISBN" : "0007-1188", "ISSN" : "0007-1188", "PMID" : "11309262", "abstract" : "We studied the effects of the novel noradrenaline and serotonin (5-HT) reuptake inhibitor sibutramine on feeding and body weight in a rat model of dietary obesity, and whether it interacts with hypothalamic neuropeptide Y (NPY) neurones. Chow-fed and dietary-obese (DIO) male Wistar rats were given sibutramine (3 mg kg(-1) day(-1) p.o.) or deionized water for 21 days. Sibutramine decreased food intake throughout the treatment period in both dietary-obese rats (P&lt;0.0001) and lean rats (P&lt;0.0001). Weight gain was reduced so that final body weight was 10% lower in dietary-obese (P&lt;0.005) and 8% lower in lean (P&lt;0.05) rats versus their untreated controls. Plasma leptin concentration was lower in sibutramine-treated dietary-obese rats (P&lt;0.05), and in treated lean rats (P&lt;0.05). Using the homeostasis model assessment (HOMA) as a measure of insulin resistance, untreated DIO rats were significantly more insulin resistant than controls (P&lt;0.005), and this was corrected by sibutramine treatment (P&lt;0.05). Neither hypothalamic NPY mRNA nor NPY peptide levels in a number of hypothalamic nuclei were significantly altered by sibutramine compared to untreated controls. The hypophagic and anti-obesity effects of sibutramine in dietary-obese Wistar rats appear not to be mediated by inhibition of ARC NPY neurones.", "author" : [ { "dropping-particle" : "", "family" : "Brown", "given" : "Michael", "non-dropping-particle" : "", "parse-names" : false, "suffix" : "" }, { "dropping-particle" : "", "family" : "Bing", "given" : "Chen", "non-dropping-particle" : "", "parse-names" : false, "suffix" : "" }, { "dropping-particle" : "", "family" : "King", "given" : "Peter", "non-dropping-particle" : "", "parse-names" : false, "suffix" : "" }, { "dropping-particle" : "", "family" : "Pickavance", "given" : "Lucy", "non-dropping-particle" : "", "parse-names" : false, "suffix" : "" }, { "dropping-particle" : "", "family" : "Heal", "given" : "David", "non-dropping-particle" : "", "parse-names" : false, "suffix" : "" }, { "dropping-particle" : "", "family" : "Wilding", "given" : "John", "non-dropping-particle" : "", "parse-names" : false, "suffix" : "" } ], "container-title" : "British journal of pharmacology", "id" : "ITEM-1", "issue" : "8", "issued" : { "date-parts" : [ [ "2001" ] ] }, "page" : "1898-1904", "title" : "Sibutramine reduces feeding, body fat and improves insulin resistance in dietary-obese male Wistar rats independently of hypothalamic neuropeptide Y.", "type" : "article-journal", "volume" : "132" }, "uris" : [ "http://www.mendeley.com/documents/?uuid=9910af39-3bae-435c-9ece-82548301c080" ] }, { "id" : "ITEM-2", "itemData" : { "abstract" : "Serotonin 5-HT2C receptor null mutant mice were generated to assess the contribution of this receptor to the actions of serotonin. Mutant mice displayed both an epilepsy and obesity phenotype. The epilepsy syndrome was characterized by spontaneous seizures, lowered seizure threshold, enhanced seizure propagation and sound-induced seizure susceptibility. These findings implicate 5-HT2C receptors in the regulation of neuronal network excitability. It was also observed that body weight and adipose tissue deposition were elevated in adult mutant mice relative to their wild type littermates. Paired-feeding studies suggest that the obesity syndrome is a result of increased food intake. In addition, mutants displayed reduced sensitivity to the appetite suppressant actions of non-specific serotonergic agonists. These studies establish a role for 5-HT2C receptors in the serotonergic regulation of body weight and food intake.", "author" : [ { "dropping-particle" : "", "family" : "Heisler", "given" : "LK", "non-dropping-particle" : "", "parse-names" : false, "suffix" : "" }, { "dropping-particle" : "", "family" : "Chu", "given" : "HM", "non-dropping-particle" : "", "parse-names" : false, "suffix" : "" }, { "dropping-particle" : "", "family" : "Tecott", "given" : "LH", "non-dropping-particle" : "", "parse-names" : false, "suffix" : "" } ], "container-title" : "Annals of the New York Academy of Sciences", "id" : "ITEM-2", "issue" : "861", "issued" : { "date-parts" : [ [ "1998" ] ] }, "page" : "74-8", "title" : "Epilepsy and obesity in serotonin 5-HT2C receptor mutant mice", "type" : "article-journal", "volume" : "15" }, "uris" : [ "http://www.mendeley.com/documents/?uuid=9d5352e1-b5df-4a0c-b0e3-fdc7a6992fd1" ] }, { "id" : "ITEM-3", "itemData" : { "abstract" : "The effects of 1-tryptophan (TRP) on energy and macronutrient consumption were investigated in two experiments. After a standardized breakfast (8:30 a.m.) healthy young men of \u00b110% ideal body weight took capsulated TRP or lactose placebo (PL), 45 minutes prior to a buffet-type luncheon (12:00 noon). In the first study of 17 subjects, energy intake was reduced by 2 g TRP (1516\u00b196 kcal, \u00b1SEM) compared to PL (1743\u00b184 kcal), p&lt;0.001. In the second study, 3 levels of TRP (1, 2 and 3 g) were tested in 15 subjects. Energy intake was reduced with 2 g TRP (1246\u00b153 kcal) and with 3 g TRP (1236\u00b1101 kcal) but not with 1 g TRP (1457\u00b162 kcal) when compared to PL (1541 \u00b173 kcal), p&lt;0.001. TRP did not have a statistically significant effect on the proportion of carbohydrate or protein energy selected but did cause a selective decrease in consumption of dinner rolls and cookies. Two and 3 g TRP also induced several psychotropic changes including decreased subjective hunger and alertness, with increased faintness and dizziness. We conclude that TRP at or above 2 g decreases short term food intake in lean men.", "author" : [ { "dropping-particle" : "", "family" : "Hrboticky", "given" : "Nina", "non-dropping-particle" : "", "parse-names" : false, "suffix" : "" }, { "dropping-particle" : "", "family" : "Leiter", "given" : "Lawrence A.", "non-dropping-particle" : "", "parse-names" : false, "suffix" : "" }, { "dropping-particle" : "", "family" : "Anderson", "given" : "G. Harvey", "non-dropping-particle" : "", "parse-names" : false, "suffix" : "" } ], "container-title" : "Nutrition Research", "id" : "ITEM-3", "issue" : "6", "issued" : { "date-parts" : [ [ "1985" ] ] }, "page" : "595-607", "title" : "Effects of L-tryptophan on short term food intake in lean men", "type" : "article-journal", "volume" : "5" }, "uris" : [ "http://www.mendeley.com/documents/?uuid=307bcbf5-f735-4812-8350-51858b75b434" ] }, { "id" : "ITEM-4", "itemData" : { "abstract" : "SEROTONIN (5-hydroxytryptamine, 5-HT) is a monoaminergic neurotransmitter that is believed to modulate numerous sensory, motor and behavioural processes in the mammalian nervous system1-3. These diverse responses are elicited through the activation of a large family of receptor subtypes4. The complexity of this signalling system and the paucity of selective drugs have made it difficult to define specific roles for 5-HT receptor subtypes, or to determine how serotonergic drugs modulate mood and behav-iour. To address these issues, we have generated mutant mice lacking functional 5-HT2C receptors (previously termed 5-HT1C), prominent G-protein-coupled receptors that are widely expressed throughout the brain and spinal cord and which have been proposed to mediate numerous central nervous system (CNS) actions of serotonin3,5-8. Here we show that 5-HT2C receptor-deficient mice are overweight as a result of abnormal control of feeding behaviour, establishing a role for this receptor in the serotonergic control of appetite. Mutant animals are also prone to spontaneous death from seizures, suggesting that 5-HT2C receptors mediate tonic inhi-bition of neuronal network excitability.", "author" : [ { "dropping-particle" : "", "family" : "Tecott", "given" : "Laurence H", "non-dropping-particle" : "", "parse-names" : false, "suffix" : "" }, { "dropping-particle" : "", "family" : "Sun", "given" : "linda M.", "non-dropping-particle" : "", "parse-names" : false, "suffix" : "" }, { "dropping-particle" : "", "family" : "Akana", "given" : "Susan F.", "non-dropping-particle" : "", "parse-names" : false, "suffix" : "" }, { "dropping-particle" : "", "family" : "Strack", "given" : "Alison M.", "non-dropping-particle" : "", "parse-names" : false, "suffix" : "" }, { "dropping-particle" : "", "family" : "Lowenstein", "given" : "Daniel H.", "non-dropping-particle" : "", "parse-names" : false, "suffix" : "" }, { "dropping-particle" : "", "family" : "Dallman", "given" : "Mary F.", "non-dropping-particle" : "", "parse-names" : false, "suffix" : "" }, { "dropping-particle" : "", "family" : "Julius", "given" : "David", "non-dropping-particle" : "", "parse-names" : false, "suffix" : "" } ], "container-title" : "Nature", "id" : "ITEM-4", "issued" : { "date-parts" : [ [ "1994" ] ] }, "page" : "542-6", "title" : "Eating disorder and epilepsy in mice lacking 5-HT2C serotonin receptors", "type" : "article-journal", "volume" : "374" }, "uris" : [ "http://www.mendeley.com/documents/?uuid=0407ed13-1dcf-4654-a6ef-010fab3db72e" ] }, { "id" : "ITEM-5", "itemData" : { "abstract" : "Brain serotonin and leptin signaling contribute substantially to the regulation of feeding and energy expenditure. Here we show that young adult mice with a targeted mutation of the serotonin 5-HT2C receptor gene consume more food despite normal responses to exogenous leptin administration. Chronic hyperphagia leads to a 'middle-aged'-onset obesity associated with a partial leptin resistance of late onset. In addition, older mice develop insulin resistance and impaired glucose tolerance. Mutant mice also responded more to high-fat feeding, leading to hyperglycemia without hyperlipidemia. These findings demonstrate a dissociation of serotonin and leptin signaling in the regulation of feeding and indicate that a perturbation of brain serotonin systems can predispose to type 2 diabetes.", "author" : [ { "dropping-particle" : "", "family" : "Nonogaki", "given" : "K", "non-dropping-particle" : "", "parse-names" : false, "suffix" : "" }, { "dropping-particle" : "", "family" : "Strack", "given" : "A M", "non-dropping-particle" : "", "parse-names" : false, "suffix" : "" }, { "dropping-particle" : "", "family" : "Dallman", "given" : "M F", "non-dropping-particle" : "", "parse-names" : false, "suffix" : "" }, { "dropping-particle" : "", "family" : "Tecott", "given" : "L H", "non-dropping-particle" : "", "parse-names" : false, "suffix" : "" } ], "container-title" : "Nature Medicine", "id" : "ITEM-5", "issue" : "10", "issued" : { "date-parts" : [ [ "1998" ] ] }, "page" : "1152-6", "title" : "Leptin-independent hyperphagia and type 2 diabetes in mice with a mutated serotonin 5-HT2C receptor gene", "type" : "article-journal", "volume" : "4" }, "uris" : [ "http://www.mendeley.com/documents/?uuid=37f199a7-1f39-4adc-abc3-8bb554973d91" ] } ], "mendeley" : { "formattedCitation" : "(446\u2013450)", "plainTextFormattedCitation" : "(446\u2013450)", "previouslyFormattedCitation" : "(446\u2013450)"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446–450)</w:t>
            </w:r>
            <w:r w:rsidRPr="00274D27">
              <w:rPr>
                <w:rFonts w:ascii="Times New Roman" w:eastAsia="Times New Roman" w:hAnsi="Times New Roman" w:cs="Times New Roman"/>
                <w:color w:val="000000"/>
                <w:szCs w:val="22"/>
                <w:lang w:eastAsia="en-IN"/>
              </w:rPr>
              <w:fldChar w:fldCharType="end"/>
            </w:r>
          </w:p>
        </w:tc>
        <w:tc>
          <w:tcPr>
            <w:tcW w:w="30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a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The ventromedial hypothalamus (VMH) is involved in the regulation of peripheral metabolism. We and others have shown that activities, or extracellular metabolites of norepinephrine (NE) and serotonin (5-HT) are elevated in the VMH of both genetically and seasonally insulin-resistant and glucose-intolerant animals. This study examined whether chronic increases in VMH NE and 5-HT concentration of normal animals might lead to insulin-resistant and glucose-intolerant conditions in hamsters. Euinsulinemic, glucose-tolerant hamsters were infused continuously for 5 weeks into the right VMH with either vehicle, NE (5 or 25 nmol/h), 5-HT (2.5 nmol/h), or NE (5 or 25 nmol/h) plus 5-HT (2.5 nmol/h) through osmotic minipumps. Compared to vehicle, NE (25 nmol/h) significantly increased the glucose total area under the curve (TAUC) by 32% during glucose tolerance tests (GTT) conducted after 5 weeks' infusion. 5-HT alone significantly increased the GTT insulin TAUC (131%) and basal plasma insulin level (116%) but not glucose TAUC. NE (5 nmol/h) plus 5-HT infusion significantly increased insulin TAUC (129%) and basal plasma insulin (120%), whereas NE (25 nmol/h) plus 5-HT infusion significantly increased both the GTT glucose and insulin TAUC (43 and 113%, respectively), as well as basal plasma insulin level (158%), relative to vehicle infusion. Our findings demonstrate for the first time the differential and, more importantly, interactive effects of increased VMH NE and 5-HT in producing hyperinsulinemia, insulin resistance and glucose intolerance.", "author" : [ { "dropping-particle" : "", "family" : "Luo", "given" : "S", "non-dropping-particle" : "", "parse-names" : false, "suffix" : "" }, { "dropping-particle" : "", "family" : "Luo", "given" : "J", "non-dropping-particle" : "", "parse-names" : false, "suffix" : "" }, { "dropping-particle" : "", "family" : "Cincotta", "given" : "AH", "non-dropping-particle" : "", "parse-names" : false, "suffix" : "" } ], "container-title" : "Neuroendocrinology", "id" : "ITEM-1", "issue" : "6", "issued" : { "date-parts" : [ [ "1999" ] ] }, "page" : "460-5", "title" : "Chronic ventromedial hypothalamic infusion of norepinephrine and serotonin promotes insulin resistance and glucose intolerance.", "type" : "article-journal", "volume" : "70" }, "uris" : [ "http://www.mendeley.com/documents/?uuid=77ca5df2-6370-47cd-b95d-faba40ef7459" ] }, { "id" : "ITEM-2", "itemData" : { "DOI" : "10.1371/journal.pone.0032511", "ISSN" : "19326203", "PMID" : "22412882", "abstract" : "Serotonin reuptake transporter (SERT) is a key regulator of serotonin neurotransmission and a major target of antidepressants. Antidepressants, such as selectively serotonin reuptake inhibitors (SSRIs), that block SERT function are known to affect food intake and body weight. Here, we provide genetic evidence that food intake and metabolism are regulated by separable mechanisms of SERT function. SERT-deficient mice ate less during both normal diet and high fat diet feeding. The reduced food intake was accompanied with markedly elevated plasma leptin levels. Despite reduced food intake, SERT-deficient mice exhibited glucose intolerance and insulin resistance, and progressively developed obesity and hepatic steatosis. Several lines of evidence indicate that the metabolic deficits of SERT-deficient mice are attributable to reduced insulin-sensitivity in peripheral tissues. First, SERT-deficient mice exhibited beta-cell hyperplasia and islet-mass expansion. Second, biochemical analyses revealed constitutively elevated JNK activity and diminished insulin-induced AKT activation in the liver of SERT-deficient mice. SERT-deficient mice exhibited hyper-JNK activity and hyperinsulinemia prior to the development of obesity. Third, enhancing AKT signaling by PTEN deficiency corrected glucose tolerance in SERT-deficient mice. These findings have potential implications for designing selective SERT drugs for weight control and the treatment of metabolic syndromes.", "author" : [ { "dropping-particle" : "", "family" : "Chen", "given" : "Xiaoning", "non-dropping-particle" : "", "parse-names" : false, "suffix" : "" }, { "dropping-particle" : "", "family" : "Margolis", "given" : "Kara J.", "non-dropping-particle" : "", "parse-names" : false, "suffix" : "" }, { "dropping-particle" : "", "family" : "Gershon", "given" : "Michael D.", "non-dropping-particle" : "", "parse-names" : false, "suffix" : "" }, { "dropping-particle" : "", "family" : "Schwartz", "given" : "Gary J.", "non-dropping-particle" : "", "parse-names" : false, "suffix" : "" }, { "dropping-particle" : "", "family" : "Sze", "given" : "Ji Y.", "non-dropping-particle" : "", "parse-names" : false, "suffix" : "" } ], "container-title" : "PLoS ONE", "id" : "ITEM-2", "issue" : "3", "issued" : { "date-parts" : [ [ "2012" ] ] }, "page" : "1-13", "title" : "Reduced serotonin reuptake transporter (SERT) function causes insulin resistance and hepatic steatosis independent of food intake", "type" : "article-journal", "volume" : "7" }, "uris" : [ "http://www.mendeley.com/documents/?uuid=12abf011-8b7e-4198-836e-4ed7dc21bc08" ] }, { "id" : "ITEM-3", "itemData" : { "DOI" : "10.1016/j.physbeh.2009.07.001", "ISBN" : "1873-507X (Electronic)\\r0031-9384 (Linking)", "ISSN" : "00319384", "PMID" : "19615391", "abstract" : "Recently we have shown that surplus dietary tryptophan (TRP) reduced the plasma concentrations of cortisol and noradrenaline in pigs. Stress hormones are known to affect insulin sensitivity and metabolism. We now investigated the long-term effects of surplus dietary TRP on 1) plasma and urinary stress hormone kinetics, 2) insulin sensitivity for glucose and amino acid clearance, and 3) whole body nitrogen balance. Pigs were fed for 3 weeks a high (13.2%) vs normal (3.4%) TRP to large neutral amino acids (LNAA) diet, leading to reduced fasting (14 h) plasma cortisol (17.1 \u00b1 3.0 vs 28.9 \u00b1 4.3 ng/mL, p &lt; 0.05) and noradrenaline (138 \u00b1 14 vs 225 \u00b1 21 pg/mL, p &lt; 0.005) concentrations, lower daily urinary noradrenaline (313 \u00b1 32 vs 674 \u00b1 102 ng/kg day, p &lt; 0.001) and adrenaline (124 \u00b1 13 vs 297 \u00b1 42 ng/kg day, p &lt; 0.001) but higher dopamine (5.8 \u00b1 0.5 vs 1.5 \u00b1 0.2 \u03bcg/kg day, p &lt; 0.001) excretions, respectively. Insulin sensitivities for both glucose and amino acid clearance, (as measured by the intraportal hyperinsulinaemic (1 mU/kg min) euglycaemic euaminoacidaemic clamp technique), were lower by 22% in pigs on the high vs normal TRP/LNAA diet (14.8 \u00b1 1.4 vs 18.9 \u00b1 0.9, p &lt; 0.05 and 69.7 \u00b1 4.3 vs 89.7 \u00b1 6.8 mL/kg min, p &lt; 0.05, respectively) without affecting urinary nitrogen excretion (35.5 \u00b1 1.0 vs 36.6 \u00b1 1.0% of dietary nitrogen intake, p = ns). In conclusion, long-term feeding of surplus dietary TRP inhibits both baseline adrenocortical and sympathetic nervous system activity, it induces insulin resistance for both glucose and amino acid clearance but it does not affect whole body protein catabolism. This indicates that the bioactive amino acid TRP contributes to homeostasis in neuroendocrinology and insulin action and that low baseline adrenocortical and sympatho-adrenal axis activity are associated with insulin resistance. \u00a9 2009 Elsevier Inc. All rights reserved.", "author" : [ { "dropping-particle" : "", "family" : "Koopmans", "given" : "Sietse Jan", "non-dropping-particle" : "", "parse-names" : false, "suffix" : "" }, { "dropping-particle" : "", "family" : "Ruis", "given" : "Marko", "non-dropping-particle" : "", "parse-names" : false, "suffix" : "" }, { "dropping-particle" : "", "family" : "Dekker", "given" : "Ruud", "non-dropping-particle" : "", "parse-names" : false, "suffix" : "" }, { "dropping-particle" : "", "family" : "Korte", "given" : "Mechiel", "non-dropping-particle" : "", "parse-names" : false, "suffix" : "" } ], "container-title" : "Physiology and Behavior", "id" : "ITEM-3", "issue" : "4", "issued" : { "date-parts" : [ [ "2009" ] ] }, "page" : "402-410", "publisher" : "Elsevier Inc.", "title" : "Surplus dietary tryptophan inhibits stress hormone kinetics and induces insulin resistance in pigs", "type" : "article-journal", "volume" : "98" }, "uris" : [ "http://www.mendeley.com/documents/?uuid=7ef094b4-301c-497e-ad26-d6daa378a050" ] }, { "id" : "ITEM-4", "itemData" : { "DOI" : "10.1016/j.mcn.2007.05.009", "ISSN" : "10447431", "PMID" : "17728140", "abstract" : "Certain selective serotonin reuptake inhibitors (SSRIs) induce the clinical and biochemical manifestations of a metabolic syndrome by as yet unknown mechanism. Here we demonstrate that incubation (1??h) of rat hepatoma Fao cells with the SSRIs paroxetine and sertraline, but not with the atypical antipsychotic drug olanzapine, inhibited the insulin-stimulated Tyr phosphorylation of the insulin receptor substrate-1 (IRS-1) with half-maximal effects at ??? 10????M. This inhibition correlated with a rapid phosphorylation and activation of a number of Ser/Thr IRS-1 kinases including JNK, S6K1, ERK and p38 MAPK, but not PKB (Akt). JNK appears as a key player activated by SSRIs because specific JNK inhibitors partially eliminated the effects of these drugs. The SSRIs induced the phosphorylation of IRS-1 on S307 and S408, which inhibits IRS-1 function and insulin signaling. These results implicate selected SSRIs as inhibitors of insulin signaling and as potential inducers of cellular insulin resistance. ?? 2007 Elsevier Inc. All rights reserved.", "author" : [ { "dropping-particle" : "", "family" : "Levkovitz", "given" : "Yechiel", "non-dropping-particle" : "", "parse-names" : false, "suffix" : "" }, { "dropping-particle" : "", "family" : "Ben-shushan", "given" : "Galit", "non-dropping-particle" : "", "parse-names" : false, "suffix" : "" }, { "dropping-particle" : "", "family" : "Hershkovitz", "given" : "Avia", "non-dropping-particle" : "", "parse-names" : false, "suffix" : "" }, { "dropping-particle" : "", "family" : "Isaac", "given" : "Roi", "non-dropping-particle" : "", "parse-names" : false, "suffix" : "" }, { "dropping-particle" : "", "family" : "Gil-Ad", "given" : "Irit", "non-dropping-particle" : "", "parse-names" : false, "suffix" : "" }, { "dropping-particle" : "", "family" : "Shvartsman", "given" : "Dima", "non-dropping-particle" : "", "parse-names" : false, "suffix" : "" }, { "dropping-particle" : "", "family" : "Ronen", "given" : "Denise", "non-dropping-particle" : "", "parse-names" : false, "suffix" : "" }, { "dropping-particle" : "", "family" : "Weizman", "given" : "Abraham", "non-dropping-particle" : "", "parse-names" : false, "suffix" : "" }, { "dropping-particle" : "", "family" : "Zick", "given" : "Yehiel", "non-dropping-particle" : "", "parse-names" : false, "suffix" : "" } ], "container-title" : "Molecular and Cellular Neuroscience", "id" : "ITEM-4", "issue" : "3", "issued" : { "date-parts" : [ [ "2007" ] ] }, "page" : "305-312", "title" : "Antidepressants induce cellular insulin resistance by activation of IRS-1 kinases", "type" : "article-journal", "volume" : "36" }, "uris" : [ "http://www.mendeley.com/documents/?uuid=518cb8c4-0c19-4c86-aa7f-80560d32a1a2" ] } ], "mendeley" : { "formattedCitation" : "(371,451\u2013453)", "plainTextFormattedCitation" : "(371,451\u2013453)", "previouslyFormattedCitation" : "(371,451\u2013453)"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71,451–453)</w:t>
            </w:r>
            <w:r w:rsidRPr="00274D27">
              <w:rPr>
                <w:rFonts w:ascii="Times New Roman" w:eastAsia="Times New Roman" w:hAnsi="Times New Roman" w:cs="Times New Roman"/>
                <w:color w:val="000000"/>
                <w:szCs w:val="22"/>
                <w:lang w:eastAsia="en-IN"/>
              </w:rPr>
              <w:fldChar w:fldCharType="end"/>
            </w:r>
          </w:p>
        </w:tc>
        <w:tc>
          <w:tcPr>
            <w:tcW w:w="35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6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Symapathetic</w:t>
            </w:r>
            <w:proofErr w:type="spellEnd"/>
            <w:r w:rsidRPr="00274D27">
              <w:rPr>
                <w:rFonts w:ascii="Times New Roman" w:eastAsia="Times New Roman" w:hAnsi="Times New Roman" w:cs="Times New Roman"/>
                <w:color w:val="000000"/>
                <w:szCs w:val="22"/>
                <w:lang w:eastAsia="en-IN"/>
              </w:rPr>
              <w:t xml:space="preserve"> Stimulation</w:t>
            </w:r>
          </w:p>
        </w:tc>
        <w:tc>
          <w:tcPr>
            <w:tcW w:w="200" w:type="pct"/>
            <w:tcBorders>
              <w:top w:val="nil"/>
              <w:left w:val="nil"/>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sys</w:t>
            </w:r>
          </w:p>
        </w:tc>
        <w:tc>
          <w:tcPr>
            <w:tcW w:w="31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gng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The relative contribution to basal, glucagon- and nerve stimulation-enhanced glucose output of glycogenolysis (glucose output in the presence of the gluconeogenic inhibitor mercaptopicolinate) and gluconeogenesis (difference in glucose output in the absence and presence of the inhibitor) was investigated in perfused livers from fed rats with high and from fasted animals with low levels of glycogen. 1) Basal glucose output in both states was due only to gluconeogenesis. 2) Glucagon-enhanced glucose output was due about equally to glycogenolysis and gluconeogenesis in the fed state, but predominantly to gluconeogenesis (80%) in the fasted state. 3) Nerve stimulation-increased glucose output was due mainly to glycogenolysis (65%) in the fed state and about equally to both processes in the fasted state. The results suggest that under basal conditions of normal demands the liver supplies glucose only via gluconeogenesis and thus spares its glycogen stores, and that in situations of enhanced demands signalled by an increase in glucagon or sympathetic tone the liver liberates glucose mainly via glycogenolysis.", "author" : [ { "dropping-particle" : "", "family" : "Beuers", "given" : "U", "non-dropping-particle" : "", "parse-names" : false, "suffix" : "" }, { "dropping-particle" : "", "family" : "Jungermann", "given" : "K", "non-dropping-particle" : "", "parse-names" : false, "suffix" : "" } ], "container-title" : "biochemistry International", "id" : "ITEM-1", "issue" : "3", "issued" : { "date-parts" : [ [ "1990" ] ] }, "page" : "405-13", "title" : "Relative contribution of glycogenolysis and gluconeogenesis to basal, glucagon- and nerve stimulation-dependent glucose output in the perfused liver from fed and fasted rats.", "type" : "article-journal", "volume" : "21" }, "uris" : [ "http://www.mendeley.com/documents/?uuid=95ec8eab-e4bd-4322-b184-2d645b594294" ] } ], "mendeley" : { "formattedCitation" : "(211)", "plainTextFormattedCitation" : "(211)", "previouslyFormattedCitation" : "(211)"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11)</w:t>
            </w:r>
            <w:r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a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OBJECTIVE: Cardiovascular disease (CVD) is today one of the main causes of death and affects spinal cord injured (SCI) earlier than able-bodied. Risk factors for CVD, such as decreased glucose tolerance, insulin resistance and increased fat mass, are all reported among SCI subjects and may be related to changes in sympathetic nervous system (SNS) function. METHODS: In order to test our hypothesis of a relationship between metabolic disturbances and alterations in SNS function, glucose and adipose tissue metabolism was investigated by the hyperinsulinaemic normoglycaemic clamp and microdialysis. Body composition was determined by DEXA-scanning. The SNS function was evaluated in total body as well as above and below lesion level by radiolabelled noradrenaline (NA) isotope dilution technique. A 24 h continuous plasma-NA monitoring was performed in seven SCI subjects. RESULTS: Following an oral glucose load the SCI group demonstrated normal glucose tolerance but impaired insulin sensitivity with a maximum insulin value of 83 mU x l(-1) in SCI compared to 50 in siblings, while adipose tissue metabolism was normal compared to siblings. Fat tissue mass constituted 34% of body mass in SCI group compared to 21% in weight-matched controls. Peripheral afferent activation resulted in increased blood pressure, decreased heart rate and reduction in muscle and skin blood flow. Furthermore, lipolysis below lesion level was activated by peripheral stimulation (89-135 micromol x l(-1)). The 24 h continuous monitoring revealed p-NA levels &gt; 1.40 nmol x l(-1) sufficient to induce lipolysis in 20% of the registrations. NA spillover below lesion level increased substantially following peripheral afferent stimulation (0.06-0.90 pmol x min x (-1) x 100 g(-1)), whereas spillover above lesion level increased during central activation. CONCLUSIONS: We found signs of decreased insulin sensitivity and increased fat tissue mass. Peripheral activation of SNS was visualised in the SCI group by increased transmitter spillover as well as increased lipolysis and vasoconstriction. The diurnal registration of NA levels indicated frequent episodes of peripheral sympathetic activation in the group. This may compensate for the inability of central activation of SNS and may contribute to maintain lipolysis activity as well as to generate insulin resistance in the group.", "author" : [ { "dropping-particle" : "", "family" : "Karlsson", "given" : "AK", "non-dropping-particle" : "", "parse-names" : false, "suffix" : "" } ], "container-title" : "Spinal Cord", "id" : "ITEM-1", "issue" : "7", "issued" : { "date-parts" : [ [ "1999" ] ] }, "page" : "494-500", "title" : "Insulin resistance and sympathetic function in high spinal cord injury", "type" : "article-journal", "volume" : "37" }, "uris" : [ "http://www.mendeley.com/documents/?uuid=882cf7c7-076b-4de1-9622-1dda316e5964" ] } ], "mendeley" : { "formattedCitation" : "(454)", "plainTextFormattedCitation" : "(454)", "previouslyFormattedCitation" : "(454)"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454)</w:t>
            </w:r>
            <w:r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dp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BACKGROUND: A new medical device uses high-frequency electrical algorithms to create intermittent vagal blocking (VBLOC therapy). The aim is to assess the effects of vagal blocking on excess weight loss (EWL), safety, dietary intake, and vagal function. METHODS: An open-label, 3-center study was conducted in obese subjects (body mass index [BMI] 35-50 kg/m(2)). Electrodes were implanted laparoscopically on both vagi near the esophagogastric junction to provide electrical block. Patients were followed for 6 months for body weight, safety, electrocardiogram, dietary intake, satiation, satiety, and plasma pancreatic polypeptide (PP) response to sham feeding. To specifically assess device effects alone, no diet or exercise programs were instituted. RESULTS: Thirty-one patients (mean BMI, 41.2 +/- 1.4 kg/m(2)) received the device. Mean EWL at 4 and 12 weeks and 6 months after implant was 7.5%, 11.6%, and 14.2%, respectively (all P &lt; .001); 25% of patients lost &gt;25% EWL at 6 months (maximum, 36.8%). There were no deaths or device-related serious adverse events (AEs). Calorie intake decreased by &gt;30% at 4 and 12 weeks and 6 months (all P &lt;or= .01), with earlier satiation (P &lt; .001) and reduced hunger (P = .005). After 12 weeks, plasma PP responses were suppressed (20 +/- 7 vs 42 +/- 19 pg/mL). Average percent EWL in patients with PP response &lt;25 pg/mL was double that with PP response &gt;25 pg/mL (P = .02). Three patients had serious AEs that required brief hospitalization, 1 each for lower respiratory tract, subcutaneous implant site seroma, and Clostridium difficile diarrhea. CONCLUSIONS: Intermittent, intra-abdominal vagal blocking is associated with significant EWL and a desirable safety profile.", "author" : [ { "dropping-particle" : "", "family" : "Camilleri", "given" : "M", "non-dropping-particle" : "", "parse-names" : false, "suffix" : "" }, { "dropping-particle" : "", "family" : "Toouli", "given" : "J", "non-dropping-particle" : "", "parse-names" : false, "suffix" : "" }, { "dropping-particle" : "", "family" : "Herrera", "given" : "MF", "non-dropping-particle" : "", "parse-names" : false, "suffix" : "" }, { "dropping-particle" : "", "family" : "Kulseng", "given" : "B", "non-dropping-particle" : "", "parse-names" : false, "suffix" : "" }, { "dropping-particle" : "", "family" : "Kow", "given" : "L", "non-dropping-particle" : "", "parse-names" : false, "suffix" : "" }, { "dropping-particle" : "", "family" : "Pantoja", "given" : "JP", "non-dropping-particle" : "", "parse-names" : false, "suffix" : "" }, { "dropping-particle" : "", "family" : "Marvik", "given" : "R", "non-dropping-particle" : "", "parse-names" : false, "suffix" : "" }, { "dropping-particle" : "", "family" : "Johnsen", "given" : "G", "non-dropping-particle" : "", "parse-names" : false, "suffix" : "" }, { "dropping-particle" : "", "family" : "Billington", "given" : "CJ", "non-dropping-particle" : "", "parse-names" : false, "suffix" : "" }, { "dropping-particle" : "", "family" : "Moody", "given" : "FG", "non-dropping-particle" : "", "parse-names" : false, "suffix" : "" }, { "dropping-particle" : "", "family" : "Knudson", "given" : "MB", "non-dropping-particle" : "", "parse-names" : false, "suffix" : "" }, { "dropping-particle" : "", "family" : "Tweden", "given" : "KS", "non-dropping-particle" : "", "parse-names" : false, "suffix" : "" }, { "dropping-particle" : "", "family" : "Vollmer", "given" : "M", "non-dropping-particle" : "", "parse-names" : false, "suffix" : "" }, { "dropping-particle" : "", "family" : "Wilson", "given" : "RR", "non-dropping-particle" : "", "parse-names" : false, "suffix" : "" }, { "dropping-particle" : "", "family" : "Anvari", "given" : "M", "non-dropping-particle" : "", "parse-names" : false, "suffix" : "" } ], "container-title" : "Surgery", "id" : "ITEM-1", "issue" : "6", "issued" : { "date-parts" : [ [ "2008" ] ] }, "page" : "723-31", "title" : "Intra-abdominal vagal blocking (VBLOC therapy): clinical results with a new implantable medical device", "type" : "article-journal", "volume" : "143" }, "uris" : [ "http://www.mendeley.com/documents/?uuid=43502eff-49c0-47da-8247-fe27cbfc3407" ] }, { "id" : "ITEM-2", "itemData" : { "DOI" : "10.1016/j.mehy.2008.12.046.Stimulation", "abstract" : "Sympathetic activity and obesity have a reciprocal relationship. Firstly, hypothalamic obesity is associated with decreased sympathetic activity. Caffeine and ephedrine increase sympathetic activity and induce weight loss, of which 25% is due to increased metabolic rate and 75% is due to a reciprocally decreased food intake. Secondly, hormones and drugs that affect body weight have an inverse relationship between food intake and metabolic rate. Neuropeptide Y decreases sympathetic activity and increases food intake and body weight. Thirdly, a gastric pacemaker Transcend and vagotomy increase the ratio of sympathetic to parasympathetic activation, decrease food intake, and block gut satiety hormones. Weight loss with the pacemaker or vagotomy is variable. Significant weight reduction is seen only in a small group of those treated. This suggests that activation of the sympathetic arm of the autonomic nervous system may be most important for weight loss. Systemic sympathetic activation causes weight loss in obese patients, but side effects limited its use. We hypothesize that selective local electrical sympathetic stimulation of the upper gastrointestinal tract may induce weight loss and offer a safer, yet effective, obesity treatment. Celiac ganglia delivers sympathetic innervation to the upper gastrointestinal tract. Voltage regulated electrical simulation of the rat celiac ganglia increased metabolic rate in a dose-dependent manner. Stimulation of 6, 3, or 1.5 V increased metabolic rate 15.6%, 6.2%, and 5%, respectively in a single rat. These responses support our hypothesis that selective sympathetic stimulation of the upper GI tract may treat obesity while avoiding side effects of systemic sympathetic activation.", "author" : [ { "dropping-particle" : "", "family" : "Zheng", "given" : "Jolene", "non-dropping-particle" : "", "parse-names" : false, "suffix" : "" }, { "dropping-particle" : "", "family" : "DiLorenzo", "given" : "Daniel J.", "non-dropping-particle" : "", "parse-names" : false, "suffix" : "" }, { "dropping-particle" : "", "family" : "McLaughlin", "given" : "Leslie", "non-dropping-particle" : "", "parse-names" : false, "suffix" : "" }, { "dropping-particle" : "", "family" : "Roberts", "given" : "Andrew T.", "non-dropping-particle" : "", "parse-names" : false, "suffix" : "" }, { "dropping-particle" : "", "family" : "Greenway", "given" : "L. Frank", "non-dropping-particle" : "", "parse-names" : false, "suffix" : "" } ], "container-title" : "Medical hypotheses", "id" : "ITEM-2", "issue" : "6", "issued" : { "date-parts" : [ [ "2009" ] ] }, "page" : "706-710", "title" : "Stimulation of sympathetic innervation in the upper gastrointestinal tract as a treatment for obesity.", "type" : "article-journal", "volume" : "72" }, "uris" : [ "http://www.mendeley.com/documents/?uuid=61df7cd9-539e-4d2c-b171-f7062b55dc59" ] } ], "mendeley" : { "formattedCitation" : "(455,456)", "plainTextFormattedCitation" : "(455,456)", "previouslyFormattedCitation" : "(455,456)"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455,456)</w:t>
            </w:r>
            <w:r w:rsidRPr="00274D27">
              <w:rPr>
                <w:rFonts w:ascii="Times New Roman" w:eastAsia="Times New Roman" w:hAnsi="Times New Roman" w:cs="Times New Roman"/>
                <w:color w:val="000000"/>
                <w:szCs w:val="22"/>
                <w:lang w:eastAsia="en-IN"/>
              </w:rPr>
              <w:fldChar w:fldCharType="end"/>
            </w:r>
          </w:p>
        </w:tc>
        <w:tc>
          <w:tcPr>
            <w:tcW w:w="3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egf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Parotid saliva was collected over a 12-min period from 24 insulin dependent diabetic patients with varying degrees of autonomic neuropathy and 12 age and sex matched non-diabetic controls. Epidermal growth factor (EGF) concentrations in saliva were measured by radio-immunoassay. The EGF concentrations in diabetics with no autonomic neuropathy or with combined autonomic neuropathy were equivalent but secretion of EGF was significantly elevated at the 6- and 12-min periods of collection in diabetic patients with early or established autonomic neuropathy. It is postulated that when parasympathetic autonomic neuropathy is present a relative \"over-activity\" of the sympathetic innervation promotes release of salivary EGF. This sympathetic predominance may maintain salivary EGF concentration despite the elevated salivary flow and volume which is associated with parasympathetic autonomic neuropathy.", "author" : [ { "dropping-particle" : "", "family" : "Lamey", "given" : "PJ", "non-dropping-particle" : "", "parse-names" : false, "suffix" : "" }, { "dropping-particle" : "", "family" : "Savage", "given" : "AP", "non-dropping-particle" : "", "parse-names" : false, "suffix" : "" }, { "dropping-particle" : "", "family" : "Fisher", "given" : "BM", "non-dropping-particle" : "", "parse-names" : false, "suffix" : "" }, { "dropping-particle" : "", "family" : "Bloom", "given" : "SR", "non-dropping-particle" : "", "parse-names" : false, "suffix" : "" }, { "dropping-particle" : "", "family" : "Frier", "given" : "BM", "non-dropping-particle" : "", "parse-names" : false, "suffix" : "" } ], "container-title" : "Journal of Oral Pathology and Medicine", "id" : "ITEM-1", "issue" : "8", "issued" : { "date-parts" : [ [ "1990" ] ] }, "page" : "351-4", "title" : "Secretion of epidermal growth factor in parotid saliva in diabetic patients: role of autonomic innervation.", "type" : "article-journal", "volume" : "19" }, "uris" : [ "http://www.mendeley.com/documents/?uuid=f7078371-4d82-4af5-8e50-a7f80d181ad6" ] } ], "mendeley" : { "formattedCitation" : "(457)", "plainTextFormattedCitation" : "(457)", "previouslyFormattedCitation" : "(457)"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457)</w:t>
            </w:r>
            <w:r w:rsidRPr="00274D27">
              <w:rPr>
                <w:rFonts w:ascii="Times New Roman" w:eastAsia="Times New Roman" w:hAnsi="Times New Roman" w:cs="Times New Roman"/>
                <w:color w:val="000000"/>
                <w:szCs w:val="22"/>
                <w:lang w:eastAsia="en-IN"/>
              </w:rPr>
              <w:fldChar w:fldCharType="end"/>
            </w:r>
          </w:p>
        </w:tc>
        <w:tc>
          <w:tcPr>
            <w:tcW w:w="36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0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5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Testosterone</w:t>
            </w:r>
          </w:p>
        </w:tc>
        <w:tc>
          <w:tcPr>
            <w:tcW w:w="200" w:type="pct"/>
            <w:tcBorders>
              <w:top w:val="nil"/>
              <w:left w:val="nil"/>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tet</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szCs w:val="22"/>
                <w:lang w:eastAsia="en-IN"/>
              </w:rPr>
            </w:pPr>
            <w:r w:rsidRPr="00274D27">
              <w:rPr>
                <w:rFonts w:ascii="Times New Roman" w:eastAsia="Times New Roman" w:hAnsi="Times New Roman" w:cs="Times New Roman"/>
                <w:szCs w:val="22"/>
                <w:lang w:eastAsia="en-IN"/>
              </w:rPr>
              <w:t>dip0</w:t>
            </w:r>
            <w:r w:rsidRPr="00274D27">
              <w:rPr>
                <w:rFonts w:ascii="Times New Roman" w:eastAsia="Times New Roman" w:hAnsi="Times New Roman" w:cs="Times New Roman"/>
                <w:szCs w:val="22"/>
                <w:lang w:eastAsia="en-IN"/>
              </w:rPr>
              <w:fldChar w:fldCharType="begin" w:fldLock="1"/>
            </w:r>
            <w:r w:rsidR="001C2632">
              <w:rPr>
                <w:rFonts w:ascii="Times New Roman" w:eastAsia="Times New Roman" w:hAnsi="Times New Roman" w:cs="Times New Roman"/>
                <w:szCs w:val="22"/>
                <w:lang w:eastAsia="en-IN"/>
              </w:rPr>
              <w:instrText>ADDIN CSL_CITATION { "citationItems" : [ { "id" : "ITEM-1", "itemData" : { "DOI" : "10.1098/rspb.2007.0546", "abstract" : "The ultimatum game is a simple negotiation with the interesting property that people frequently reject offers of \u2018free\u2019 money. These rejections contradict the standard view of economic rationality. This divergence between economic theory andhumanbehaviour is important and has no broadly accepted cause. This study examines the relationship between ultimatum game rejections and testosterone. In a variety of species, testosterone is associated with male seeking dominance. If low ultimatum game offers are interpreted as challenges, then high-testosteronemenmay be more likely to reject such offers. In this experiment,menwho reject low offers ($5 out of $40) have significantly higher testosterone levels than those who accept. In addition, high testosterone levels are associated with higher ultimatumgameoffers, but this second finding is not statistically significant", "author" : [ { "dropping-particle" : "", "family" : "Burnham", "given" : "Terence C", "non-dropping-particle" : "", "parse-names" : false, "suffix" : "" } ], "container-title" : "Proceedings of the Royal Society B", "id" : "ITEM-1", "issue" : "July", "issued" : { "date-parts" : [ [ "2007" ] ] }, "page" : "2327-2330", "title" : "High-testosterone men reject low ultimatum game offers", "type" : "article-journal", "volume" : "274" }, "uris" : [ "http://www.mendeley.com/documents/?uuid=eaa09f1d-badd-4307-a6f5-d20bd7312273" ] } ], "mendeley" : { "formattedCitation" : "(458)", "plainTextFormattedCitation" : "(458)", "previouslyFormattedCitation" : "(458)" }, "properties" : { "noteIndex" : 0 }, "schema" : "https://github.com/citation-style-language/schema/raw/master/csl-citation.json" }</w:instrText>
            </w:r>
            <w:r w:rsidRPr="00274D27">
              <w:rPr>
                <w:rFonts w:ascii="Times New Roman" w:eastAsia="Times New Roman" w:hAnsi="Times New Roman" w:cs="Times New Roman"/>
                <w:szCs w:val="22"/>
                <w:lang w:eastAsia="en-IN"/>
              </w:rPr>
              <w:fldChar w:fldCharType="separate"/>
            </w:r>
            <w:r w:rsidR="001C2632" w:rsidRPr="001C2632">
              <w:rPr>
                <w:rFonts w:ascii="Times New Roman" w:eastAsia="Times New Roman" w:hAnsi="Times New Roman" w:cs="Times New Roman"/>
                <w:noProof/>
                <w:szCs w:val="22"/>
                <w:lang w:eastAsia="en-IN"/>
              </w:rPr>
              <w:t>(458)</w:t>
            </w:r>
            <w:r w:rsidRPr="00274D27">
              <w:rPr>
                <w:rFonts w:ascii="Times New Roman" w:eastAsia="Times New Roman" w:hAnsi="Times New Roman" w:cs="Times New Roman"/>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ox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It is known that steroid hormones can affect neuronal susceptibility to different types of insults, including oxidative stress. Using an in vitro/ex vivo model, we have previously shown that cerebellar granule cells prepared from neonatal rats treated with a single dose of testosterone are less vulnerable to oxidative stress-induced cell death, via a mechanism involving an upregulation of the cellular antioxidant defenses. Whether the testosterone protective action on cerebellar granule cells was direct or indirect remained to be clarified. Therefore, in this study we have investigated the effects of in vitro testosterone treatment, to see whether it also protects cerebellar granule cells from oxidative stress-induced damage. Cerebellar granule cells treated with 10(-6) M testosterone for 48 h were found less susceptible to damage induced by 50 microM hydrogen peroxide, as shown by a 30% decrease in the number of cells with apoptotic morphology. The addition of the androgen receptor antagonist flutamide abolished the protective effect of testosterone, suggesting an androgen receptor-mediated mechanism. This hypothesis was further supported by the presence of the androgen receptor in cultured cerebellar granule cells. The activity of the antioxidant enzyme catalase was also measured, and a 2-fold increase was detected in the testosterone treated cells, but not in the cells co-treated with flutamide. The present results demonstrate that cerebellar granule cells treated in vitro with testosterone are protected from oxidative stress via a mechanism mediated by the androgen receptor. Similarly to what we observed after in vivo administration of testosterone, the potentiation of the antioxidant defences seems to play a major role in the protection afforded by testosterone.", "author" : [ { "dropping-particle" : "", "family" : "Ahlbom", "given" : "E", "non-dropping-particle" : "", "parse-names" : false, "suffix" : "" }, { "dropping-particle" : "", "family" : "Prins", "given" : "GS", "non-dropping-particle" : "", "parse-names" : false, "suffix" : "" }, { "dropping-particle" : "", "family" : "Ceccatelli", "given" : "S", "non-dropping-particle" : "", "parse-names" : false, "suffix" : "" } ], "container-title" : "Brain Research", "id" : "ITEM-1", "issue" : "2", "issued" : { "date-parts" : [ [ "2001" ] ] }, "page" : "255-62", "title" : "Testosterone protects cerebellar granule cells from oxidative stress-induced cell death through a receptor mediated mechanism.", "type" : "article-journal", "volume" : "892" }, "uris" : [ "http://www.mendeley.com/documents/?uuid=19fdf90c-59fe-492e-86e2-7a3686f7730f" ] } ], "mendeley" : { "formattedCitation" : "(459)", "plainTextFormattedCitation" : "(459)", "previouslyFormattedCitation" : "(459)"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459)</w:t>
            </w:r>
            <w:r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epo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Studies in five patients with various types of anemias have shown that testosterone can increase plasma erythropoietin levels in humans. We suggest that testosterone stimulates erythropoiesis in some anemic patients by this mechanism.", "author" : [ { "dropping-particle" : "", "family" : "Rishpon-Meyerstein", "given" : "N", "non-dropping-particle" : "", "parse-names" : false, "suffix" : "" }, { "dropping-particle" : "", "family" : "Kilbridge", "given" : "T", "non-dropping-particle" : "", "parse-names" : false, "suffix" : "" }, { "dropping-particle" : "", "family" : "Simone", "given" : "J", "non-dropping-particle" : "", "parse-names" : false, "suffix" : "" }, { "dropping-particle" : "", "family" : "Fried", "given" : "W", "non-dropping-particle" : "", "parse-names" : false, "suffix" : "" } ], "container-title" : "Blood", "id" : "ITEM-1", "issue" : "4", "issued" : { "date-parts" : [ [ "1968" ] ] }, "page" : "453-460", "title" : "The Effect of Testosterone on Erythropoietin Levels in Anemic Patients", "type" : "article-journal", "volume" : "31" }, "uris" : [ "http://www.mendeley.com/documents/?uuid=9723c7bd-c3d3-4bfc-914d-489c09b11312" ] } ], "mendeley" : { "formattedCitation" : "(460)", "plainTextFormattedCitation" : "(460)", "previouslyFormattedCitation" : "(460)"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460)</w:t>
            </w:r>
            <w:r w:rsidRPr="00274D27">
              <w:rPr>
                <w:rFonts w:ascii="Times New Roman" w:eastAsia="Times New Roman" w:hAnsi="Times New Roman" w:cs="Times New Roman"/>
                <w:color w:val="000000"/>
                <w:szCs w:val="22"/>
                <w:lang w:eastAsia="en-IN"/>
              </w:rPr>
              <w:fldChar w:fldCharType="end"/>
            </w:r>
          </w:p>
        </w:tc>
        <w:tc>
          <w:tcPr>
            <w:tcW w:w="3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029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gr1</w:t>
            </w:r>
            <w:r w:rsidR="00270297">
              <w:rPr>
                <w:rFonts w:ascii="Times New Roman" w:eastAsia="Times New Roman" w:hAnsi="Times New Roman" w:cs="Times New Roman"/>
                <w:color w:val="000000"/>
                <w:szCs w:val="22"/>
                <w:lang w:eastAsia="en-IN"/>
              </w:rPr>
              <w:fldChar w:fldCharType="begin" w:fldLock="1"/>
            </w:r>
            <w:r w:rsidR="00270297">
              <w:rPr>
                <w:rFonts w:ascii="Times New Roman" w:eastAsia="Times New Roman" w:hAnsi="Times New Roman" w:cs="Times New Roman"/>
                <w:color w:val="000000"/>
                <w:szCs w:val="22"/>
                <w:lang w:eastAsia="en-IN"/>
              </w:rPr>
              <w:instrText>ADDIN CSL_CITATION { "citationItems" : [ { "id" : "ITEM-1", "itemData" : { "abstract" : "Nitric oxide acts as a neural messenger in both the central and peripheral nervous systems. Mice with targeted disruption of the neuronal isoform of nitric oxide synthase (nNOS - / -) are extremely aggressive relative to wild-type (WT) mice. Male nNOS - / - mice exhibit an increase in the number and duration of aggressive encounters compared to WT animals when tested in a variety of paradigms used to test rodent aggression. This inappropriate aggressive behavior has only been observed in male nNOS - /- mice; nNOS - /- females, like female WT mice, exhibit little or no aggression. The present study sought to test the dependence of increased aggressive behavior in nNOS - / - males on testosterone. Intact nNOS - / - males exhibited elevated levels of aggression relative to intact WT males. Castration reduced aggression in both WT and nNOS - /- males to equivalent low levels. Testosterone replacement restored aggression to precastration levels in both genotypes. These data provide evidence that increased aggressive behavior of nNOS - /- mice, like aggression in WT mice, is testosterone-dependent.", "author" : [ { "dropping-particle" : "", "family" : "Kriegsfeld", "given" : "Lance J", "non-dropping-particle" : "", "parse-names" : false, "suffix" : "" }, { "dropping-particle" : "", "family" : "Dawson", "given" : "Ted M", "non-dropping-particle" : "", "parse-names" : false, "suffix" : "" }, { "dropping-particle" : "", "family" : "Dawson", "given" : "Valina L", "non-dropping-particle" : "", "parse-names" : false, "suffix" : "" }, { "dropping-particle" : "", "family" : "Nelson", "given" : "Randy J", "non-dropping-particle" : "", "parse-names" : false, "suffix" : "" }, { "dropping-particle" : "", "family" : "Snyder", "given" : "Solomon H", "non-dropping-particle" : "", "parse-names" : false, "suffix" : "" } ], "container-title" : "Brain Research", "id" : "ITEM-1", "issue" : "1", "issued" : { "date-parts" : [ [ "1997" ] ] }, "page" : "66-70", "title" : "Aggressive behavior in male mice lacking the gene for neuronal nitric oxide synthase requires testosterone.", "type" : "article-journal", "volume" : "769" }, "uris" : [ "http://www.mendeley.com/documents/?uuid=03f6f903-2594-4e55-a2d0-738c3fd2e763" ] }, { "id" : "ITEM-2", "itemData" : { "abstract" : "Female rats were individually housed with a sterile male for the duration of the experiment. Beginning 7 to 10 weeks after the start of cohabitation, each female was tested for aggression toward an unfamiliar female at weekly intervals for 3 weeks. Females that displayed consistent and substantial aggression were given one of the following treatments: ovariectomy followed by both testosterone and estradiol implants, ovariectomy followed by 2 empty implants, or sham ovariectomy followed by 2 empty implants. The implants were subcutaneously placed hormone-filled Silastic capsules. They were expected to produce a serum testosterone concentration of 0.5 ng/ml and an estradiol concentration of 15 pg/ml. Postoperatively, the aggression of each female continued to be assessed on a weekly basis for 3 weeks. Ovariectomized females with hormone implants displayed a level of aggression postoperatively similar to that of sham-ovariectomized females and significantly greater than that of ovariectomized females with empty implants. These results, together with others, suggest that estradiol and testosterone act together to form the hormonal foundation of hormone-dependent aggression by females cohabiting with a sterile male.", "author" : [ { "dropping-particle" : "", "family" : "Albert", "given" : "DJ", "non-dropping-particle" : "", "parse-names" : false, "suffix" : "" }, { "dropping-particle" : "", "family" : "Jonik", "given" : "RH", "non-dropping-particle" : "", "parse-names" : false, "suffix" : "" }, { "dropping-particle" : "", "family" : "Walsh", "given" : "ML", "non-dropping-particle" : "", "parse-names" : false, "suffix" : "" } ], "container-title" : "Physiology and Behaviour", "id" : "ITEM-2", "issue" : "4", "issued" : { "date-parts" : [ [ "1991" ] ] }, "page" : "673-7", "title" : "Hormone-dependent aggression in the female rat: testosterone plus estradiol implants prevent the decline in aggression following ovariectomy.", "type" : "article-journal", "volume" : "49" }, "uris" : [ "http://www.mendeley.com/documents/?uuid=5d978d0f-bb3b-4bc5-b510-4327e1adbf23" ] }, { "id" : "ITEM-3", "itemData" : { "abstract" : "Female rats that had become aggressive as a result of cohabiting with a sterile male were ovariectomized and implanted with Silastic tubes of estradiol, testosterone, and progesterone, estradiol and testosterone alone, or with empty tubes. The implants were designed to model serum concentrations present during the last week of pregnancy (estradiol, 0.06 ng/ml; testosterone, 2.6 ng/ml; progesterone, 70 ng/ml). Following a test of aggression 1 week postoperatively, estradiol and testosterone implants were replaced with ones designed to maintain the lower hormone levels present following parturition (0.02 ng/ml; 0.6 ng/ml, respectively). Progesterone was not replaced. At the first aggression test, females with estradiol and testosterone alone displayed significantly more aggression than females with these hormones plus progesterone. Both groups were more aggressive than females without hormone replacement. Following the exchange of large implants for small ones, females that previously had progesterone increased in aggression while females that previously had only estradiol and testosterone decreased in aggression. Both groups continued to be more aggressive than the group without hormone replacement. High serum progesterone present near the end of pregnancy appears to moderate the expression of aggression supported by estradiol and testosterone. Conversely, progesterone's decline at parturition appears to produce a rebound facilitation of aggression even though serum estradiol and testosterone simultaneously decline.", "author" : [ { "dropping-particle" : "", "family" : "Albert", "given" : "DJ", "non-dropping-particle" : "", "parse-names" : false, "suffix" : "" }, { "dropping-particle" : "", "family" : "Jonik", "given" : "RH", "non-dropping-particle" : "", "parse-names" : false, "suffix" : "" }, { "dropping-particle" : "", "family" : "Walsh", "given" : "ML", "non-dropping-particle" : "", "parse-names" : false, "suffix" : "" } ], "container-title" : "Physiology and Behaviour", "id" : "ITEM-3", "issue" : "4", "issued" : { "date-parts" : [ [ "1992" ] ] }, "page" : "773-9", "title" : "Interaction of estradiol, testosterone, and progesterone in the modulation of hormone-dependent aggression in the female rat.", "type" : "article-journal", "volume" : "52" }, "uris" : [ "http://www.mendeley.com/documents/?uuid=173bc281-2f49-4e18-a863-c8cb0f6f02d6" ] }, { "id" : "ITEM-4", "itemData" : { "abstract" : "Steroid hormones play an important role in modulating social behavior in many species. Estrogens are thought to act on an interconnected network of hypothalamic and limbic brain areas to affect aggressive behavior, although the specific nuclei unknown remain unspecified. We show that individual variation in estrogen receptor alpha (ER\u03b1) immunoreactivity in the lateral septum (LS), ventral bed nucleus of the stria terminalis (vBNST), and anterior hypothalamus (AHA) of CD-1 mice is positively correlated with aggressive behavior. When males were treated with fadrozole (an aromatase inhibitor), aggressive behavior was reduced, although castration did not reduce aggression. These results suggest that estrogens modulate aggressive behavior by acting on a circuit that includes the LS, vBNST, and AHA and that the source of estrogens is nongonadal. Fadrozole also decreased c-fos expression in the lateral septum following aggressive encounters. Although the effects of estrogen on aggression appear to involve regulation of neuronal activity in the LS, additional processes are likely involved. These results suggest that estrogen acts in a specific subset of a complex network of nuclei to affect aggressive behavior.", "author" : [ { "dropping-particle" : "", "family" : "Trainor", "given" : "Brian C", "non-dropping-particle" : "", "parse-names" : false, "suffix" : "" }, { "dropping-particle" : "", "family" : "Greiwe", "given" : "Kelly M", "non-dropping-particle" : "", "parse-names" : false, "suffix" : "" }, { "dropping-particle" : "", "family" : "Nelson", "given" : "Randy J", "non-dropping-particle" : "", "parse-names" : false, "suffix" : "" } ], "container-title" : "Hormones and Behavior", "id" : "ITEM-4", "issue" : "2", "issued" : { "date-parts" : [ [ "2006" ] ] }, "page" : "338-345", "title" : "Individual differences in estrogen receptor \u03b1 in select brain nuclei are associated with individual differences in aggression", "type" : "article-journal", "volume" : "50" }, "uris" : [ "http://www.mendeley.com/documents/?uuid=117b3560-8719-4beb-8907-e9cb3ca9e552" ] } ], "mendeley" : { "formattedCitation" : "(369,379,380,385)", "plainTextFormattedCitation" : "(369,379,380,385)", "previouslyFormattedCitation" : "(369,379,380,385)" }, "properties" : { "noteIndex" : 0 }, "schema" : "https://github.com/citation-style-language/schema/raw/master/csl-citation.json" }</w:instrText>
            </w:r>
            <w:r w:rsidR="00270297">
              <w:rPr>
                <w:rFonts w:ascii="Times New Roman" w:eastAsia="Times New Roman" w:hAnsi="Times New Roman" w:cs="Times New Roman"/>
                <w:color w:val="000000"/>
                <w:szCs w:val="22"/>
                <w:lang w:eastAsia="en-IN"/>
              </w:rPr>
              <w:fldChar w:fldCharType="separate"/>
            </w:r>
            <w:r w:rsidR="00270297" w:rsidRPr="00270297">
              <w:rPr>
                <w:rFonts w:ascii="Times New Roman" w:eastAsia="Times New Roman" w:hAnsi="Times New Roman" w:cs="Times New Roman"/>
                <w:noProof/>
                <w:color w:val="000000"/>
                <w:szCs w:val="22"/>
                <w:lang w:eastAsia="en-IN"/>
              </w:rPr>
              <w:t>(369,379,380,385)</w:t>
            </w:r>
            <w:r w:rsidR="00270297">
              <w:rPr>
                <w:rFonts w:ascii="Times New Roman" w:eastAsia="Times New Roman" w:hAnsi="Times New Roman" w:cs="Times New Roman"/>
                <w:color w:val="000000"/>
                <w:szCs w:val="22"/>
                <w:lang w:eastAsia="en-IN"/>
              </w:rPr>
              <w:fldChar w:fldCharType="end"/>
            </w:r>
          </w:p>
        </w:tc>
        <w:tc>
          <w:tcPr>
            <w:tcW w:w="36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957A3C">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ng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ISSN" : "0013-7227", "PMID" : "9449610", "abstract" : "The castration-induced regression and testosterone stimulated regrowth of the vasculature in the rat ventral prostate lobe were studied using stereological techniques. Seven days after castration, the endothelial cell proliferation rate (bromodeoxyuridine labeling index); the total weights of blood vessel walls, blood vessel lumina, endothelial cells, glandular epithelial cells; and total organ weight were all decreased. Within 2 days after sc treatment with testosterone, the total weights of blood vessel walls, endothelial cells, and vascular lumina, as well as the endothelial cell proliferation rate, were all normalized. In contrast to the rapid response of the vasculature, the total weight of glandular epithelium and total organ weight were not normalized during the 4 days of testosterone treatment. Growth of the vasculature apparently precedes growth of the glandular epithelium. The testosterone- dependent factors stimulating the vasculature are unknown, but factors derived from epithelial cells, mast cells (which accumulate in the prostate during the first day of testosterone treatment), and tissue macrophages could all be involved. Castration-induced regression and testosterone-stimulated regrowth of the prostatic vasculature can be used as an experimental model to study factors regulating angiogenesis and organ growth in the prostate.", "author" : [ { "dropping-particle" : "", "family" : "Franck-Lissbrant", "given" : "I", "non-dropping-particle" : "", "parse-names" : false, "suffix" : "" }, { "dropping-particle" : "", "family" : "H\u00e4ggstr\u00f6m", "given" : "S", "non-dropping-particle" : "", "parse-names" : false, "suffix" : "" }, { "dropping-particle" : "", "family" : "Damber", "given" : "J E", "non-dropping-particle" : "", "parse-names" : false, "suffix" : "" }, { "dropping-particle" : "", "family" : "Bergh", "given" : "A", "non-dropping-particle" : "", "parse-names" : false, "suffix" : "" } ], "container-title" : "Endocrinology", "id" : "ITEM-1", "issue" : "2", "issued" : { "date-parts" : [ [ "1998", "2" ] ] }, "page" : "451-56", "title" : "Testosterone stimulates angiogenesis and vascular regrowth in the ventral prostate in castrated adult rats.", "type" : "article-journal", "volume" : "139" }, "uris" : [ "http://www.mendeley.com/documents/?uuid=3b3cd226-b712-44c2-b348-1a0c8be0b271" ] } ], "mendeley" : { "formattedCitation" : "(461)", "plainTextFormattedCitation" : "(461)", "previouslyFormattedCitation" : "(461)"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461)</w:t>
            </w:r>
            <w:r w:rsidRPr="00274D27">
              <w:rPr>
                <w:rFonts w:ascii="Times New Roman" w:eastAsia="Times New Roman" w:hAnsi="Times New Roman" w:cs="Times New Roman"/>
                <w:color w:val="000000"/>
                <w:szCs w:val="22"/>
                <w:lang w:eastAsia="en-IN"/>
              </w:rPr>
              <w:fldChar w:fldCharType="end"/>
            </w:r>
          </w:p>
        </w:tc>
        <w:tc>
          <w:tcPr>
            <w:tcW w:w="36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edp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Ovarian steroids have previously been shown to regulate the hypothalamic content of beta-endorphin (beta EP) and its release into hypophyseal portal blood. Although the hypothalamic content of beta EP in cycling female rats was unchanged by ovariectomy, chronic treatment of ovariectomized rats with estradiol lowered hypothalamic beta EP levels. In this study, the hypothalamic content of beta EP was compared in male and cycling female rats, and the effects of orchiectomy and testosterone replacement on hypothalamic beta EP were examined. The beta EP content of the medial basal hypothalamus (MBH) was significantly higher in female rats compared to that in males of either the same weight (175-200 g) or the same age (65 days; P less than 0.025). When male rats were studied 4 weeks after castration, the beta-EP content of the MBH increased from a value of 2100 +/- 103 fmol in the controls to 2680 +/- 126 fmol (P less than 0.005). The hypothalamic beta EP content in the castrated males was similar to that in the intact females (2700 +/- 158 fmol). The increase in hypothalamic beta EP induced by castration was blocked by testosterone replacement. When orchiectomized animals were treated for 4 weeks with Silastic capsules filled with testosterone, there was a significant fall in the hypothalamic content of beta EP compared to that in the unreplaced animals. beta EP fell from 3180 +/- 115 to 2033 +/- 53 fmol in the MBH (P less than 0.001), from 1693 +/- 122 to 934 +/- 80 fmol in the anterior hypothalamus (P less than 0.001), and from 148 +/- 26 to 90.3 +/- 11 fmol in the median eminence (P less than 0.05). Testosterone replacement was also associated with a significant decline in the hypothalamic content of corticotropin-like intermediate lobe peptide and alpha MSH. Corticotropin-like intermediate lobe peptide fell from 2400 +/- 53 to 1560 +/- 84 fmol in the MBH (P less than 0.001) and from 1200 +/- 74 to 805 +/- 94 fmol in the anterior hypothalamus (P less than 0.01). alpha MSH fell from 1660 +/- 162 to 884 +/- 75 fmol in the MBH (P less than 0.001) and from 823 +/- 106 to 544 +/- 92 fmol in the anterior hypothalamus (P less than 0.05). Thus, testosterone, as well as estradiol, affects the hypothalamic content of several proopiomelanocortin-derived peptides. The effect on brain peptide content, however, depends on whether the steroids are secreted relatively constantly, as in the male, or fluctuate, as in the cycling female.", "author" : [ { "dropping-particle" : "", "family" : "Wardlaw", "given" : "SL", "non-dropping-particle" : "", "parse-names" : false, "suffix" : "" } ], "container-title" : "Endocrinology", "id" : "ITEM-1", "issue" : "1", "issued" : { "date-parts" : [ [ "1986" ] ] }, "page" : "19-24", "title" : "Regulation of beta-endorphin, corticotropin-like intermediate lobe peptide, and alpha-melanotropin-stimulating hormone in the hypothalamus by testosterone.", "type" : "article-journal", "volume" : "119" }, "uris" : [ "http://www.mendeley.com/documents/?uuid=ed74410f-ceb2-4611-a497-0b2e687cbd80" ] } ], "mendeley" : { "formattedCitation" : "(462)", "plainTextFormattedCitation" : "(462)", "previouslyFormattedCitation" : "(462)"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462)</w:t>
            </w:r>
            <w:r w:rsidRPr="00274D27">
              <w:rPr>
                <w:rFonts w:ascii="Times New Roman" w:eastAsia="Times New Roman" w:hAnsi="Times New Roman" w:cs="Times New Roman"/>
                <w:color w:val="000000"/>
                <w:szCs w:val="22"/>
                <w:lang w:eastAsia="en-IN"/>
              </w:rPr>
              <w:fldChar w:fldCharType="end"/>
            </w:r>
          </w:p>
        </w:tc>
        <w:tc>
          <w:tcPr>
            <w:tcW w:w="30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msh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Ovarian steroids have previously been shown to regulate the hypothalamic content of beta-endorphin (beta EP) and its release into hypophyseal portal blood. Although the hypothalamic content of beta EP in cycling female rats was unchanged by ovariectomy, chronic treatment of ovariectomized rats with estradiol lowered hypothalamic beta EP levels. In this study, the hypothalamic content of beta EP was compared in male and cycling female rats, and the effects of orchiectomy and testosterone replacement on hypothalamic beta EP were examined. The beta EP content of the medial basal hypothalamus (MBH) was significantly higher in female rats compared to that in males of either the same weight (175-200 g) or the same age (65 days; P less than 0.025). When male rats were studied 4 weeks after castration, the beta-EP content of the MBH increased from a value of 2100 +/- 103 fmol in the controls to 2680 +/- 126 fmol (P less than 0.005). The hypothalamic beta EP content in the castrated males was similar to that in the intact females (2700 +/- 158 fmol). The increase in hypothalamic beta EP induced by castration was blocked by testosterone replacement. When orchiectomized animals were treated for 4 weeks with Silastic capsules filled with testosterone, there was a significant fall in the hypothalamic content of beta EP compared to that in the unreplaced animals. beta EP fell from 3180 +/- 115 to 2033 +/- 53 fmol in the MBH (P less than 0.001), from 1693 +/- 122 to 934 +/- 80 fmol in the anterior hypothalamus (P less than 0.001), and from 148 +/- 26 to 90.3 +/- 11 fmol in the median eminence (P less than 0.05). Testosterone replacement was also associated with a significant decline in the hypothalamic content of corticotropin-like intermediate lobe peptide and alpha MSH. Corticotropin-like intermediate lobe peptide fell from 2400 +/- 53 to 1560 +/- 84 fmol in the MBH (P less than 0.001) and from 1200 +/- 74 to 805 +/- 94 fmol in the anterior hypothalamus (P less than 0.01). alpha MSH fell from 1660 +/- 162 to 884 +/- 75 fmol in the MBH (P less than 0.001) and from 823 +/- 106 to 544 +/- 92 fmol in the anterior hypothalamus (P less than 0.05). Thus, testosterone, as well as estradiol, affects the hypothalamic content of several proopiomelanocortin-derived peptides. The effect on brain peptide content, however, depends on whether the steroids are secreted relatively constantly, as in the male, or fluctuate, as in the cycling female.", "author" : [ { "dropping-particle" : "", "family" : "Wardlaw", "given" : "SL", "non-dropping-particle" : "", "parse-names" : false, "suffix" : "" } ], "container-title" : "Endocrinology", "id" : "ITEM-1", "issue" : "1", "issued" : { "date-parts" : [ [ "1986" ] ] }, "page" : "19-24", "title" : "Regulation of beta-endorphin, corticotropin-like intermediate lobe peptide, and alpha-melanotropin-stimulating hormone in the hypothalamus by testosterone.", "type" : "article-journal", "volume" : "119" }, "uris" : [ "http://www.mendeley.com/documents/?uuid=ed74410f-ceb2-4611-a497-0b2e687cbd80" ] } ], "mendeley" : { "formattedCitation" : "(462)", "plainTextFormattedCitation" : "(462)", "previouslyFormattedCitation" : "(462)"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462)</w:t>
            </w:r>
            <w:r w:rsidRPr="00274D27">
              <w:rPr>
                <w:rFonts w:ascii="Times New Roman" w:eastAsia="Times New Roman" w:hAnsi="Times New Roman" w:cs="Times New Roman"/>
                <w:color w:val="000000"/>
                <w:szCs w:val="22"/>
                <w:lang w:eastAsia="en-IN"/>
              </w:rPr>
              <w:fldChar w:fldCharType="end"/>
            </w:r>
          </w:p>
        </w:tc>
        <w:tc>
          <w:tcPr>
            <w:tcW w:w="35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egf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A radioimmunoassay has been developed for the polypeptide epidermal growth factor. This assay has been used to measure the factor in mouse submandibular salivary glands and to confirm the discrepancy between the amounts in male and female salivary glands. Following a series of testosterone injections, female mice demonstrate markedly elevated levels of this growth factor in their submandibular glands.", "author" : [ { "dropping-particle" : "", "family" : "Roberts", "given" : "Michael L.", "non-dropping-particle" : "", "parse-names" : false, "suffix" : "" } ], "container-title" : "Biochemical Pharmacology", "id" : "ITEM-1", "issue" : "23", "issued" : { "date-parts" : [ [ "1974" ] ] }, "page" : "3305-8", "title" : "Testosterone-induced accumulation of epidermal growth factor in the submandibular salivary glands of mice, assessed by radioimmunoassay", "type" : "article-journal", "volume" : "23" }, "uris" : [ "http://www.mendeley.com/documents/?uuid=6cd1bbaf-2bd1-4b4c-90ae-98d5b422bf9e" ] }, { "id" : "ITEM-2", "itemData" : { "abstract" : "Based on previous findings that epidermal growth factor (EGF), which plays an important role in maintenance of spermatogenesis, is deficient in diabetic mice, the significance of EGF deficiency in the pathogenesis of oligozoospermia in streptozotocin-induced diabetic mice was studied. EGF levels in the submandibular glands and plasma of diabetic mice were 0.61 +/- 0.07 micrograms/mg tissue and 0.25 +/- 0.02 ng/ml (mean +/- SE), respectively, whereas those of normal mice were 1.63 +/- 0.08 micrograms/mg tissue and 0.54 +/- 0.04 ng/ml, respectively. The epididymal sperm counts of diabetic mice, 4.7 +/- 0.14 x 10(5)/mg tissue, were significantly lower (P less than 0.01) than those of normal mice, 6.0 +/- 0.10 x 10(5)/mg tissue. Administration of EGF (5 micrograms/mouse/day) to diabetic mice significantly (P less than 0.01) increased their sperm counts to 5.5 +/- 0.16 x 10(5)/mg tissue without affecting plasma levels of testosterone and glucose. Furthermore, insulin treatment (1 U/mouse/day) of diabetic mice restored the submandibular gland, plasma EGF concentrations, and sperm counts to normal levels. The restorative effects of insulin on sperm production appeared to be mediated, at least in part, by EGF, because its effect was significantly (P less than 0.01) reduced by the concomitant administration of EGF antiserum. In addition, the plasma testosterone levels of diabetic mice, 67 +/- 14.3 ng/ml, were lower that those of normal mice, 122 +/- 19.1 ng/ml. Administration of testosterone (1 mg/mouse/day) normalized the submandibular gland and plasma EGF levels and significantly increased sperm counts in the epididymis. These results suggest that EGF deficiency is a possible cause for the pathogenesis of oligozoospermia in diabetic mice.", "author" : [ { "dropping-particle" : "", "family" : "Noguchi", "given" : "S", "non-dropping-particle" : "", "parse-names" : false, "suffix" : "" }, { "dropping-particle" : "", "family" : "Ohba", "given" : "Y", "non-dropping-particle" : "", "parse-names" : false, "suffix" : "" }, { "dropping-particle" : "", "family" : "Oka", "given" : "T", "non-dropping-particle" : "", "parse-names" : false, "suffix" : "" } ], "container-title" : "Endocrinology", "id" : "ITEM-2", "issue" : "5", "issued" : { "date-parts" : [ [ "1990" ] ] }, "page" : "2136-40", "title" : "Involvement of epidermal growth factor deficiency in pathogenesis of oligozoospermia in streptozotocin-induced diabetic mice.", "type" : "article-journal", "volume" : "127" }, "uris" : [ "http://www.mendeley.com/documents/?uuid=7142c6eb-1ccf-4026-9b71-b5b76e3f9c3a" ] } ], "mendeley" : { "formattedCitation" : "(161,463)", "plainTextFormattedCitation" : "(161,463)", "previouslyFormattedCitation" : "(161,463)"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161,463)</w:t>
            </w:r>
            <w:r w:rsidRPr="00274D27">
              <w:rPr>
                <w:rFonts w:ascii="Times New Roman" w:eastAsia="Times New Roman" w:hAnsi="Times New Roman" w:cs="Times New Roman"/>
                <w:color w:val="000000"/>
                <w:szCs w:val="22"/>
                <w:lang w:eastAsia="en-IN"/>
              </w:rPr>
              <w:fldChar w:fldCharType="end"/>
            </w:r>
          </w:p>
        </w:tc>
        <w:tc>
          <w:tcPr>
            <w:tcW w:w="28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myo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210/en.2009-1177", "ISSN" : "1945-7170", "PMID" : "20022929", "abstract" : "Aging in rodents and humans is characterized by loss of muscle mass (sarcopenia). Testosterone supplementation increases muscle mass in healthy older men. Here, using a mouse model, we investigated the molecular mechanisms by which testosterone prevents sarcopenia and promotes muscle growth in aging. Aged mice of 22 months of age received a single sc injection of GnRH antagonist every 2 wk to suppress endogenous testosterone production and were implanted subdermally under anesthesia with 0.5 or 1.0 cm testosterone-filled implants for 2 months (n = 15/group). Young and old mice (n = 15/group), of 2 and 22 months of age, respectively, received empty implants and were used as controls. Compared with young animals, a significant (P &lt; 0.05) increase in muscle cell apoptosis coupled with a decrease in gastrocnemius muscles weight (by 16.7%) and muscle fiber cross-sectional area, of both fast and slow fiber types, was noted in old mice. Importantly, such age-related changes were fully reversed by higher dose (1 cm) of testosterone treatment. Testosterone treatment effectively suppressed age-specific increases in oxidative stress, processed myostatin levels, activation of c-Jun NH(2)-terminal kinase, and cyclin-dependent kinase inhibitor p21 in aged muscles. Furthermore, it restored age-related decreases in glucose-6-phosphate dehydrogenase levels, phospho-Akt, and Notch signaling. These alterations were associated with satellite cell proliferation and differentiation. Collectively these results suggest involvement of multiple signal transduction pathways in sarcopenia. Testosterone reverses sarcopenia through stimulation of cellular metabolism and survival pathway together with inhibition of death pathway.", "author" : [ { "dropping-particle" : "", "family" : "Kovacheva", "given" : "Ekaterina L", "non-dropping-particle" : "", "parse-names" : false, "suffix" : "" }, { "dropping-particle" : "", "family" : "Hikim", "given" : "Amiya P Sinha", "non-dropping-particle" : "", "parse-names" : false, "suffix" : "" }, { "dropping-particle" : "", "family" : "Shen", "given" : "Ruoqing", "non-dropping-particle" : "", "parse-names" : false, "suffix" : "" }, { "dropping-particle" : "", "family" : "Sinha", "given" : "Indranil", "non-dropping-particle" : "", "parse-names" : false, "suffix" : "" }, { "dropping-particle" : "", "family" : "Sinha-Hikim", "given" : "Indrani", "non-dropping-particle" : "", "parse-names" : false, "suffix" : "" } ], "container-title" : "Endocrinology", "id" : "ITEM-1", "issue" : "2", "issued" : { "date-parts" : [ [ "2010", "2" ] ] }, "page" : "628-38", "title" : "Testosterone supplementation reverses sarcopenia in aging through regulation of myostatin, c-Jun NH2-terminal kinase, Notch, and Akt signaling pathways.", "type" : "article-journal", "volume" : "151" }, "uris" : [ "http://www.mendeley.com/documents/?uuid=dba0c9cc-21c0-4f93-b1e3-4c5ccd94ccf1" ] } ], "mendeley" : { "formattedCitation" : "(464)", "plainTextFormattedCitation" : "(464)", "previouslyFormattedCitation" : "(464)"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464)</w:t>
            </w:r>
            <w:r w:rsidRPr="00274D27">
              <w:rPr>
                <w:rFonts w:ascii="Times New Roman" w:eastAsia="Times New Roman" w:hAnsi="Times New Roman" w:cs="Times New Roman"/>
                <w:color w:val="000000"/>
                <w:szCs w:val="22"/>
                <w:lang w:eastAsia="en-IN"/>
              </w:rPr>
              <w:fldChar w:fldCharType="end"/>
            </w:r>
          </w:p>
        </w:tc>
        <w:tc>
          <w:tcPr>
            <w:tcW w:w="26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msl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ISSN" : "0148-6071", "PMID" : "9252954", "abstract" : "Testosterone-induced nitrogen retention in castrated male animals and sex-related differences in the size of the muscles in male and female animals have been cited as evidence that testosterone has anabolic effects. However, the effects of testosterone on body composition and muscle size have not been rigorously studied. The objective of this study was to determine the effects of replacement doses of testosterone on fat-free mass and muscle size in healthy hypogonadal men in the setting of controlled nutritional intake and exercise level. Seven hypogonadal men, 19-47 yr of age, after at least a 12-week washout from previous androgen therapy, were treated for 10 weeks with testosterone enanthate (100 mg/week) by im injections. Body weight, fat-free mass measured by underwater weighing and deuterated water dilution, and muscle size measured by magnetic resonance imaging were assessed before and after treatment. Energy and protein intake were standardized at 35 Cal/kg.day and 1.5 g/kg.day, respectively. Body weight increased significantly from 79.2 +/- 5.6 to 83.7 +/- 5.7 kg after 10 weeks of testosterone replacement therapy (weight gain, 4.5 +/- 0.6 kg; P = 0.0064). Fat-free mass, measured by underwater weighing, increased from 56.0 +/- 2.5 to 60.9 +/- 2.2 kg (change, +5.0 +/- 0.7 kg; P = 0.0004), but percent fat did not significantly change. Similar increases in fat-free mass were observed with the deuterated water method. The cross-sectional area of the triceps arm muscle increased from 2421 +/- 317 to 2721 +/- 239 mm2 (P = 0.045), and that of the quadriceps leg muscle increased from 7173 +/- 464 to 7720 +/- 454 mm2 (P = 0.0427), measured by magnetic resonance imaging. Muscle strength, assessed by one repetition maximum of weight-lifting exercises increased significantly after testosterone treatment. L-[1-13C]Leucine turnover, leucine oxidation, and nonoxidative disappearance of leucine did not significantly change after 10 weeks of treatment. There was no significant change in hemoglobin, hematocrit, creatinine, and transaminase levels. Replacement doses of testosterone increase fat-free mass and muscle size and strength in hypogonadal men. Whether androgen replacement in wasting states characterized by low testosterone levels will have similar anabolic effects remains to be studied.", "author" : [ { "dropping-particle" : "", "family" : "Bhasin", "given" : "Shalender", "non-dropping-particle" : "", "parse-names" : false, "suffix" : "" }, { "dropping-particle" : "", "family" : "Storer", "given" : "Thomas W", "non-dropping-particle" : "", "parse-names" : false, "suffix" : "" }, { "dropping-particle" : "", "family" : "Berman", "given" : "Nancy", "non-dropping-particle" : "", "parse-names" : false, "suffix" : "" }, { "dropping-particle" : "", "family" : "Yarasheski", "given" : "Kevin E", "non-dropping-particle" : "", "parse-names" : false, "suffix" : "" }, { "dropping-particle" : "", "family" : "Clevenger", "given" : "Brenda", "non-dropping-particle" : "", "parse-names" : false, "suffix" : "" }, { "dropping-particle" : "", "family" : "Phillips", "given" : "Jeffrey", "non-dropping-particle" : "", "parse-names" : false, "suffix" : "" }, { "dropping-particle" : "", "family" : "Lee", "given" : "W Paul", "non-dropping-particle" : "", "parse-names" : false, "suffix" : "" }, { "dropping-particle" : "", "family" : "Bunnell", "given" : "Thomas J", "non-dropping-particle" : "", "parse-names" : false, "suffix" : "" }, { "dropping-particle" : "", "family" : "Casaburi", "given" : "Richard", "non-dropping-particle" : "", "parse-names" : false, "suffix" : "" } ], "container-title" : "Journal of Clinical Endocrinology &amp; Metabolism", "id" : "ITEM-1", "issue" : "2", "issued" : { "date-parts" : [ [ "1997" ] ] }, "page" : "407-13", "title" : "Testosterone replacement increases fat-free mass and muscle size in hypogonadal men.", "type" : "article-journal", "volume" : "82" }, "uris" : [ "http://www.mendeley.com/documents/?uuid=05e3db0f-64a1-462d-8723-f3cefbd2aed3" ] }, { "id" : "ITEM-2", "itemData" : { "abstract" : "Testosterone (T) therapy for hypogonadal men should correct the clinical abnormalities of T deficiency, including improvement of sexual function, increase in muscle mass and strength, and decrease in fat mass, with minimal adverse effects. We have shown that administration of a new transdermal T gel formulation to hypogonadal men provided dose proportional increases in serum T levels to the normal adult male range. We now report the effects of 180 days of treatment with this 1% T gel preparation (50 or 100 mg/day, contained in 5 or 10 g gel, respectively) compared to those of a permeation-enhanced T patch (5 mg/day) on defined efficacy parameters in 227 hypogonadal men. In the T gel groups, the T dose was adjusted up or down to 75 mg/day (contained in 7.5 g gel) on day 90 if serum T concentrations were below or above the normal male range. No dose adjustment was made with the T patch group. Sexual function and mood changes were monitored by questionnaire, body composition was determined by dual energy x-ray absorptiometry, and muscle strength was measured by the one repetitive maximum technique on bench and leg press exercises. Sexual function and mood improved maximally on day 30 of treatment, without differences across groups, and showed no further improvement with continuation of treatment. Mean muscle strength in the leg press exercise increased by 11 to 13 kg in all treatment groups by 90 days and did not improve further at 180 days of treatment. Moderate increases were also observed in arm/chest muscle strength. At 90 days of treatment, lean body mass increased more in the 100 mg/day T gel group (2.74 +/- 0.28 kg;P = 0.0002) than in the 50 mg/day T gel (1.28 +/- 0.32 kg) and T patch groups (1.20 +/- 0.26 kg). Fat mass and percent fat were not significantly decreased in the T patch group, but showed decreases in the T gel groups (50 mg/day, -0.90 +/- 0.32 kg; 100 mg/day, -1.05 +/- 0.22 kg). The increase in lean mass and the decrease in fat mass were correlated with the changes in average serum T levels attained after transdermal T replacement. These beneficial effects of T replacement were accompanied by the anticipated increases in hematocrit and hemoglobin but without significant changes in the lipid profile. The increase in mean serum prostate-specific antigen levels (within the normal range) was correlated with serum levels of T. The greatest increases were noted in the 100 mg/day T gel group. Skin irritation was reported in 5.5% of subjects tr\u2026", "author" : [ { "dropping-particle" : "", "family" : "Wang", "given" : "Christina", "non-dropping-particle" : "", "parse-names" : false, "suffix" : "" }, { "dropping-particle" : "", "family" : "Swerdloff", "given" : "Ronald S", "non-dropping-particle" : "", "parse-names" : false, "suffix" : "" }, { "dropping-particle" : "", "family" : "Iranmanesh", "given" : "A L I", "non-dropping-particle" : "", "parse-names" : false, "suffix" : "" }, { "dropping-particle" : "", "family" : "Dobs", "given" : "Adrian", "non-dropping-particle" : "", "parse-names" : false, "suffix" : "" }, { "dropping-particle" : "", "family" : "Snyder", "given" : "Peter J", "non-dropping-particle" : "", "parse-names" : false, "suffix" : "" }, { "dropping-particle" : "", "family" : "Cunningham", "given" : "Glenn", "non-dropping-particle" : "", "parse-names" : false, "suffix" : "" }, { "dropping-particle" : "", "family" : "Matsumoto", "given" : "Alvin M", "non-dropping-particle" : "", "parse-names" : false, "suffix" : "" }, { "dropping-particle" : "", "family" : "Weber", "given" : "Thomas", "non-dropping-particle" : "", "parse-names" : false, "suffix" : "" }, { "dropping-particle" : "", "family" : "Berman", "given" : "Nancy", "non-dropping-particle" : "", "parse-names" : false, "suffix" : "" } ], "container-title" : "Journal of Clinical Endocrinology &amp; Metabolism", "id" : "ITEM-2", "issue" : "8", "issued" : { "date-parts" : [ [ "2000" ] ] }, "page" : "2839-53", "title" : "Transdermal Testosterone Gel Improves Sexual Function, Mood, Muscle Strength, and Body Composition Parameters in Hypogonadal Men", "type" : "article-journal", "volume" : "85" }, "uris" : [ "http://www.mendeley.com/documents/?uuid=be15eb2f-f41e-4725-8155-1bec8f33f394" ] } ], "mendeley" : { "formattedCitation" : "(465,466)", "plainTextFormattedCitation" : "(465,466)", "previouslyFormattedCitation" : "(465,466)"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465,466)</w:t>
            </w:r>
            <w:r w:rsidRPr="00274D27">
              <w:rPr>
                <w:rFonts w:ascii="Times New Roman" w:eastAsia="Times New Roman" w:hAnsi="Times New Roman" w:cs="Times New Roman"/>
                <w:color w:val="000000"/>
                <w:szCs w:val="22"/>
                <w:lang w:eastAsia="en-IN"/>
              </w:rPr>
              <w:fldChar w:fldCharType="end"/>
            </w:r>
          </w:p>
        </w:tc>
        <w:tc>
          <w:tcPr>
            <w:tcW w:w="22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ocl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Young adult males who cannot produce or respond to estrogen (E) are osteopenic, suggesting that E may regulate bone turnover in men, as well as in women. Both bioavailable E and testosterone (T) decrease substantially in aging men, but it is unclear which deficiency is the more important factor contributing to the increased bone resorption and impaired bone formation that leads to their bone loss. Thus, we addressed this issue directly by eliminating endogenous T and E production in 59 elderly men (mean age 68 years), studying them first under conditions of physiologic T and E replacement and then assessing the impact on bone turnover of withdrawing both T and E, withdrawing only T, or only E, or continuing both. Bone resorption markers increased significantly in the absence of both hormones and were unchanged in men receiving both hormones. By two-factor ANOVA, E played the major role in preventing the increase in the bone resorption markers, whereas T had no significant effect. By contrast, serum osteocalcin, a bone formation marker, decreased in the absence of both hormones, and both E and T maintained osteocalcin levels. We conclude that in aging men, E is the dominant sex steroid regulating bone resorption, whereas both E and T are important in maintaining bone formation.", "author" : [ { "dropping-particle" : "", "family" : "Falahati-nini", "given" : "Alireza", "non-dropping-particle" : "", "parse-names" : false, "suffix" : "" }, { "dropping-particle" : "", "family" : "Riggs", "given" : "B Lawrence", "non-dropping-particle" : "", "parse-names" : false, "suffix" : "" }, { "dropping-particle" : "", "family" : "Atkinson", "given" : "Elizabeth J", "non-dropping-particle" : "", "parse-names" : false, "suffix" : "" }, { "dropping-particle" : "", "family" : "Fallon", "given" : "W Michael O", "non-dropping-particle" : "", "parse-names" : false, "suffix" : "" }, { "dropping-particle" : "", "family" : "Eastell", "given" : "Richard", "non-dropping-particle" : "", "parse-names" : false, "suffix" : "" }, { "dropping-particle" : "", "family" : "Khosla", "given" : "Sundeep", "non-dropping-particle" : "", "parse-names" : false, "suffix" : "" } ], "container-title" : "Journal of Clinical Investigation", "id" : "ITEM-1", "issue" : "12", "issued" : { "date-parts" : [ [ "2000" ] ] }, "page" : "1553-1560", "title" : "Relative contributions of testosterone and estrogen in regulating bone resorption and formation in normal elderly men", "type" : "article-journal", "volume" : "106" }, "uris" : [ "http://www.mendeley.com/documents/?uuid=b8d5f3b6-690b-4601-9ae4-0eba00dd7b05" ] } ], "mendeley" : { "formattedCitation" : "(373)", "plainTextFormattedCitation" : "(373)", "previouslyFormattedCitation" : "(373)"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373)</w:t>
            </w:r>
            <w:r w:rsidRPr="00274D27">
              <w:rPr>
                <w:rFonts w:ascii="Times New Roman" w:eastAsia="Times New Roman" w:hAnsi="Times New Roman" w:cs="Times New Roman"/>
                <w:color w:val="000000"/>
                <w:szCs w:val="22"/>
                <w:lang w:eastAsia="en-IN"/>
              </w:rPr>
              <w:fldChar w:fldCharType="end"/>
            </w:r>
          </w:p>
        </w:tc>
        <w:tc>
          <w:tcPr>
            <w:tcW w:w="2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dp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155/2014/683515", "ISSN" : "1687-8337", "PMID" : "24738000", "abstract" : "To investigate effects of long-term testosterone (T) therapy in obese men with T deficiency (TD) and type 2 diabetes mellitus (T2DM), data were collected from two observational, prospective, and cumulative registry studies of 561 men with TD receiving T therapy for up to 6 years. A subgroup of obese hypogonadal men with T2DM was analyzed. Weight, height, waist circumference (WC), fasting blood glucose (FBG), glycated haemoglobin (HbA1c) blood pressure, lipid profile, C-reactive protein (CRP), and liver enzymes were measured. A total of 156 obese, diabetic men with T deficiency, aged 61.17 \u00b1 6.18 years, fulfilled selection criteria. Subsequent to T therapy, WC decreased by 11.56 cm and weight declined by 17.49 kg (15.04%). Fasting glucose declined from 7.06 \u00b1 1.74 to 5.59 \u00b1 0.94 mmol/L (P &lt; 0.0001 for all). HbA1c decreased from 8.08 to 6.14%, with a mean change of 1.93%. Systolic and diastolic blood pressure, lipid profiles including total cholesterol: HDL ratio, CRP, and liver enzymes all improved (P &lt; 0.0001). Long-term T therapy for up to 6 years resulted in significant and sustained improvements in weight, T2DM, and other cardiometabolic risk factors in obese, diabetic men with TD and this therapy may play an important role in the management of obesity and diabetes (diabesity) in men with T deficiency.", "author" : [ { "dropping-particle" : "", "family" : "Haider", "given" : "Ahmad", "non-dropping-particle" : "", "parse-names" : false, "suffix" : "" }, { "dropping-particle" : "", "family" : "Yassin", "given" : "Aksam", "non-dropping-particle" : "", "parse-names" : false, "suffix" : "" }, { "dropping-particle" : "", "family" : "Doros", "given" : "Gheorghe", "non-dropping-particle" : "", "parse-names" : false, "suffix" : "" }, { "dropping-particle" : "", "family" : "Saad", "given" : "Farid", "non-dropping-particle" : "", "parse-names" : false, "suffix" : "" } ], "container-title" : "International journal of endocrinology", "id" : "ITEM-1", "issued" : { "date-parts" : [ [ "2014", "1" ] ] }, "page" : "683515", "title" : "Effects of long-term testosterone therapy on patients with \"diabesity\": Results of observational studies of pooled analyses in obese hypogonadal men with Type 2 Diabetes.", "type" : "article-journal", "volume" : "2014" }, "uris" : [ "http://www.mendeley.com/documents/?uuid=5202b803-40cd-4776-be5c-b9c852bd368f" ] }, { "id" : "ITEM-2", "itemData" : { "abstract" : "Twenty-three middle-aged abdominally obese men were treated for eight months with testosterone or with placebo. Testosterone treatment was followed by a decrease of visceral fat mass, measured by computerized tomography, without a change in body mass, subcutaneous fat mass or lean body mass. Insulin resistance, measured by the euglycemic/hyperinsulinemic glucose clamp method, improved and blood glucose, diastolic blood pressure and serum cholesterol decreased with testosterone treatment. A small increase in prostate volume was noted, but serum prostate specific antigen concentrations were unchanged and no adverse functional side-effects were found. Insulin sensitivity improved more in men with relatively low testosterone values at the outset. The mechanisms involved in these changes might act either via effects on visceral fat accumulation, followed by metabolic improvements, and/or via direct effects on muscle insulin sensitivity, as suggested by results of other recent studies. It is concluded that testosterone treatment of middle-aged abdominally obese men gives beneficial effects on well-being and the cardiovascular and diabetes risk profile, results similar to those observed after hormonal replacement therapy in postmenopausal women.", "author" : [ { "dropping-particle" : "", "family" : "M\u00e5rin", "given" : "P", "non-dropping-particle" : "", "parse-names" : false, "suffix" : "" }, { "dropping-particle" : "", "family" : "Holm\u00e4ng", "given" : "S", "non-dropping-particle" : "", "parse-names" : false, "suffix" : "" }, { "dropping-particle" : "", "family" : "J\u00f6nsson", "given" : "L", "non-dropping-particle" : "", "parse-names" : false, "suffix" : "" }, { "dropping-particle" : "", "family" : "Sj\u00f6str\u00f6m", "given" : "L", "non-dropping-particle" : "", "parse-names" : false, "suffix" : "" }, { "dropping-particle" : "", "family" : "Kvist", "given" : "H", "non-dropping-particle" : "", "parse-names" : false, "suffix" : "" }, { "dropping-particle" : "", "family" : "Holm", "given" : "G", "non-dropping-particle" : "", "parse-names" : false, "suffix" : "" }, { "dropping-particle" : "", "family" : "Lindstedt", "given" : "G", "non-dropping-particle" : "", "parse-names" : false, "suffix" : "" }, { "dropping-particle" : "", "family" : "Bj\u00f6rntorp", "given" : "P", "non-dropping-particle" : "", "parse-names" : false, "suffix" : "" } ], "container-title" : "International Journal of Obesity and Related Metabolic Disorders", "id" : "ITEM-2", "issue" : "12", "issued" : { "date-parts" : [ [ "1992" ] ] }, "page" : "991-7", "title" : "The effects of testosterone treatment on body composition and metabolism in middle-aged obese men.", "type" : "article-journal", "volume" : "16" }, "uris" : [ "http://www.mendeley.com/documents/?uuid=07475302-e879-4649-ae73-1782dd7eb2a1" ] }, { "id" : "ITEM-3", "itemData" : { "DOI" : "10.4172/2167-7182.1000159.Testosterone", "ISBN" : "3232267726", "abstract" : "BACKGROUND/OBJECTIVES: The effects of testosterone supplementation on carbohydrate and lipid metabolism in obese older men are uncertain. We conducted a single-arm open-label prospective pilot study to investigate the effects of testosterone supplementation on central and peripheral insulin sensitivity in older men with upper body obesity and insulin resistance. SUBJECTS/METHODS: Twenty men (62-78 years-old) with morning testosterone levels &lt;13.9 nmol/L (400 ng/dL), waist circumference \u2265 102 cm, and HOMA-IR \u2265 4.0 or HgbA1C 5.7-6.4% applied transdermal testosterone (10 mg) daily for 20 weeks. Insulin sensitivity (Si) was determined by a 2-stage glucose clamp, liver and intramyocellular lipid by 1H-MR spectroscopy and body composition by DEXA. RESULTS: Testosterone supplementation significantly reduced total fat (-.9 \u00b1 2.4 kg, p=0.002), trunk fat (-1.3 \u00b1 1.4 kg, p=0.0007) and extremity fat (-0.7 \u00b1 1.1 kg, p=0.01), and increased extremity lean tissue (+1.3 \u00b1 1.4 kg, p=0.0006). Whole body (WB) Si improved by 21% (0.76 \u00b1 1.57 dL/min per \u00b5U/mL, p=0.04) and insulin-stimulated glucose uptake (Rd) by 24% (0.91 \u00b1 1.74 dL/min per \u00b5U/mL, p=0.03). Improvements in glucose kinetics were limited to men with reductions in trunk and extremity fat greater than median declines for the entire group. Reductions in intramyocellular lipid were associated with improvements in WB Si (p=0.04) and Rd (p=0.03). Change in Rd accounted for 90% of the change in WB Si. Hepatic glucose output and liver lipid/H2O were unchanged (p&gt;0.05). Multivariable analyses revealed that reductions in extremity fat, trunk fat, and FFA levels during the clamp accounted for 45% (p=0.004), 31% (p=0.002) and 8% (p=0.04) of respective changes in Rd. Triglycerides decreased by -0.40 \u00b1 0.67mmol/L (p=0.02), LDL-C by-0.35 \u00b1 0.57 mmol/L (p=0.02), and HDL-C by -0.14 \u00b1 0.19 mmol/L (p=0.004). CONCLUSIONS: Testosterone supplementation that resulted in greater reductions in regional adiposity was associated with improved insulin sensitivity, lower LDL-C and fasting triglycerides, but lower HDL-C. Placebo controlled trials need to further examine the potential cardiometabolic risks/benefits of androgen supplementation for older men with low testosterone levels, central obesity, and insulin resistance.", "author" : [ { "dropping-particle" : "", "family" : "Sattler", "given" : "FR", "non-dropping-particle" : "", "parse-names" : false, "suffix" : "" }, { "dropping-particle" : "", "family" : "He", "given" : "J", "non-dropping-particle" : "", "parse-names" : false, "suffix" : "" }, { "dropping-particle" : "", "family" : "Chukwuneke", "given" : "J", "non-dropping-particle" : "", "parse-names" : false, "suffix" : "" }, { "dropping-particle" : "", "family" : "Kim", "given" : "H", "non-dropping-particle" : "", "parse-names" : false, "suffix" : "" }, { "dropping-particle" : "", "family" : "Stewart", "given" : "Y", "non-dropping-particle" : "", "parse-names" : false, "suffix" : "" }, { "dropping-particle" : "", "family" : "Colletti", "given" : "P", "non-dropping-particle" : "", "parse-names" : false, "suffix" : "" }, { "dropping-particle" : "", "family" : "Yarasheski", "given" : "KE", "non-dropping-particle" : "", "parse-names" : false, "suffix" : "" }, { "dropping-particle" : "", "family" : "Buchanan", "given" : "TA", "non-dropping-particle" : "", "parse-names" : false, "suffix" : "" } ], "container-title" : "Journal of Gerontology and Geriatric Research", "id" : "ITEM-3", "issue" : "3", "issued" : { "date-parts" : [ [ "2014" ] ] }, "title" : "Testosterone Supplementation Improves Carbohydrate and Lipid Metabolism in Some Older Men with Abdominal Obesity", "type" : "article-journal", "volume" : "3" }, "uris" : [ "http://www.mendeley.com/documents/?uuid=f295dd79-5a11-4ee4-834c-2145a46f6417" ] }, { "id" : "ITEM-4", "itemData" : { "abstract" : "The influence of androgen status on the regulation of lipolysis and number of beta-adrenoceptors in isolated adipocytes was studied in male rats. Castration resulted in decreased catecholamine-induced as well as forskolin-induced lipolysis. beta-adrenoceptor number, examined by a whole cell cyanopindolol binding assay, was also diminished to a similar extent. Testosterone treatment of castrated rats normalized lipolysis as well as beta-adrenoceptor number. These results demonstrate that testosterone stimulates catecholamine-induced lipolysis in vivo by increasing the number of beta-adrenoceptors as well as the activity of adenylate cyclase, confirming previous in vitro studies performed in adipose precursor cells.", "author" : [ { "dropping-particle" : "", "family" : "Xu", "given" : "XF", "non-dropping-particle" : "", "parse-names" : false, "suffix" : "" }, { "dropping-particle" : "", "family" : "Pergola", "given" : "G", "non-dropping-particle" : "De", "parse-names" : false, "suffix" : "" }, { "dropping-particle" : "", "family" : "Bj\u00f6rntorp", "given" : "P", "non-dropping-particle" : "", "parse-names" : false, "suffix" : "" } ], "container-title" : "Endocrinology", "id" : "ITEM-4", "issue" : "1", "issued" : { "date-parts" : [ [ "1991" ] ] }, "page" : "379-82", "title" : "Testosterone increases lipolysis and the number of beta-adrenoceptors in male rat adipocytes.", "type" : "article-journal", "volume" : "128" }, "uris" : [ "http://www.mendeley.com/documents/?uuid=50817167-e100-43be-9ede-870cd9e94d1f" ] }, { "id" : "ITEM-5", "itemData" : { "abstract" : "Recent studies in men have shown that abdominal fat increases with age and decreasing testosterone concentrations. Furthermore, in cell culture, testosterone expresses an increased lipolytic potential and depresses lipoprotein lipase activity (LPL) in adipose cells. These metabolic characteristics are found in abdominal adipose tissue in young men. In order to see whether abdominal fat masses in moderately obese middle-aged men might be diminished by testosterone, this hormone was given either as a single injection (500 mg) or in moderate doses (40 mg X 4) for 6 weeks in an oral preparation, bypassing the liver. When measured 1 week after the single dose, abdominal LPL tended to decrease. After 6 weeks a dramatic decrease of abdominal LPL was found, as well as an increase in the lipolytic responsiveness to norepinephrine, both changes confined solely to the abdominal, and not femoral adipose tissue regions. The waist/hip circumference decreased in 9 out of the 11 examined men. No untoward effects were seen in behavioural variables, blood pressure, triglyceride or cholesterol values, and liver function tests. These preliminary results suggest that administration of testosterone in moderate doses to middle-aged men lead to adaptations of the metabolism of adipose tissue expected to be followed by a diminution of this mass.", "author" : [ { "dropping-particle" : "", "family" : "Rebuff\u00e9-Scrive", "given" : "M", "non-dropping-particle" : "", "parse-names" : false, "suffix" : "" }, { "dropping-particle" : "", "family" : "M\u00e5rin", "given" : "P", "non-dropping-particle" : "", "parse-names" : false, "suffix" : "" }, { "dropping-particle" : "", "family" : "Bj\u00f6rntorp", "given" : "P", "non-dropping-particle" : "", "parse-names" : false, "suffix" : "" } ], "container-title" : "International Journal of Obesity", "id" : "ITEM-5", "issue" : "11", "issued" : { "date-parts" : [ [ "1991" ] ] }, "page" : "791-5", "title" : "Effect of testosterone on abdominal adipose tissue in men.", "type" : "article-journal", "volume" : "15" }, "uris" : [ "http://www.mendeley.com/documents/?uuid=e8fb503b-92f5-46e6-9227-c2c8ccc45b5f" ] } ], "mendeley" : { "formattedCitation" : "(467\u2013471)", "plainTextFormattedCitation" : "(467\u2013471)", "previouslyFormattedCitation" : "(467\u2013471)"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467–471)</w:t>
            </w:r>
            <w:r w:rsidRPr="00274D27">
              <w:rPr>
                <w:rFonts w:ascii="Times New Roman" w:eastAsia="Times New Roman" w:hAnsi="Times New Roman" w:cs="Times New Roman"/>
                <w:color w:val="000000"/>
                <w:szCs w:val="22"/>
                <w:lang w:eastAsia="en-IN"/>
              </w:rPr>
              <w:fldChar w:fldCharType="end"/>
            </w:r>
          </w:p>
        </w:tc>
        <w:tc>
          <w:tcPr>
            <w:tcW w:w="34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029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a1/0</w:t>
            </w:r>
            <w:r w:rsidR="00270297">
              <w:rPr>
                <w:rFonts w:ascii="Times New Roman" w:eastAsia="Times New Roman" w:hAnsi="Times New Roman" w:cs="Times New Roman"/>
                <w:color w:val="000000"/>
                <w:szCs w:val="22"/>
                <w:lang w:eastAsia="en-IN"/>
              </w:rPr>
              <w:fldChar w:fldCharType="begin" w:fldLock="1"/>
            </w:r>
            <w:r w:rsidR="00270297">
              <w:rPr>
                <w:rFonts w:ascii="Times New Roman" w:eastAsia="Times New Roman" w:hAnsi="Times New Roman" w:cs="Times New Roman"/>
                <w:color w:val="000000"/>
                <w:szCs w:val="22"/>
                <w:lang w:eastAsia="en-IN"/>
              </w:rPr>
              <w:instrText>ADDIN CSL_CITATION { "citationItems" : [ { "id" : "ITEM-1", "itemData" : { "DOI" : "10.4172/2167-7182.1000159.Testosterone", "ISBN" : "3232267726", "abstract" : "BACKGROUND/OBJECTIVES: The effects of testosterone supplementation on carbohydrate and lipid metabolism in obese older men are uncertain. We conducted a single-arm open-label prospective pilot study to investigate the effects of testosterone supplementation on central and peripheral insulin sensitivity in older men with upper body obesity and insulin resistance. SUBJECTS/METHODS: Twenty men (62-78 years-old) with morning testosterone levels &lt;13.9 nmol/L (400 ng/dL), waist circumference \u2265 102 cm, and HOMA-IR \u2265 4.0 or HgbA1C 5.7-6.4% applied transdermal testosterone (10 mg) daily for 20 weeks. Insulin sensitivity (Si) was determined by a 2-stage glucose clamp, liver and intramyocellular lipid by 1H-MR spectroscopy and body composition by DEXA. RESULTS: Testosterone supplementation significantly reduced total fat (-.9 \u00b1 2.4 kg, p=0.002), trunk fat (-1.3 \u00b1 1.4 kg, p=0.0007) and extremity fat (-0.7 \u00b1 1.1 kg, p=0.01), and increased extremity lean tissue (+1.3 \u00b1 1.4 kg, p=0.0006). Whole body (WB) Si improved by 21% (0.76 \u00b1 1.57 dL/min per \u00b5U/mL, p=0.04) and insulin-stimulated glucose uptake (Rd) by 24% (0.91 \u00b1 1.74 dL/min per \u00b5U/mL, p=0.03). Improvements in glucose kinetics were limited to men with reductions in trunk and extremity fat greater than median declines for the entire group. Reductions in intramyocellular lipid were associated with improvements in WB Si (p=0.04) and Rd (p=0.03). Change in Rd accounted for 90% of the change in WB Si. Hepatic glucose output and liver lipid/H2O were unchanged (p&gt;0.05). Multivariable analyses revealed that reductions in extremity fat, trunk fat, and FFA levels during the clamp accounted for 45% (p=0.004), 31% (p=0.002) and 8% (p=0.04) of respective changes in Rd. Triglycerides decreased by -0.40 \u00b1 0.67mmol/L (p=0.02), LDL-C by-0.35 \u00b1 0.57 mmol/L (p=0.02), and HDL-C by -0.14 \u00b1 0.19 mmol/L (p=0.004). CONCLUSIONS: Testosterone supplementation that resulted in greater reductions in regional adiposity was associated with improved insulin sensitivity, lower LDL-C and fasting triglycerides, but lower HDL-C. Placebo controlled trials need to further examine the potential cardiometabolic risks/benefits of androgen supplementation for older men with low testosterone levels, central obesity, and insulin resistance.", "author" : [ { "dropping-particle" : "", "family" : "Sattler", "given" : "FR", "non-dropping-particle" : "", "parse-names" : false, "suffix" : "" }, { "dropping-particle" : "", "family" : "He", "given" : "J", "non-dropping-particle" : "", "parse-names" : false, "suffix" : "" }, { "dropping-particle" : "", "family" : "Chukwuneke", "given" : "J", "non-dropping-particle" : "", "parse-names" : false, "suffix" : "" }, { "dropping-particle" : "", "family" : "Kim", "given" : "H", "non-dropping-particle" : "", "parse-names" : false, "suffix" : "" }, { "dropping-particle" : "", "family" : "Stewart", "given" : "Y", "non-dropping-particle" : "", "parse-names" : false, "suffix" : "" }, { "dropping-particle" : "", "family" : "Colletti", "given" : "P", "non-dropping-particle" : "", "parse-names" : false, "suffix" : "" }, { "dropping-particle" : "", "family" : "Yarasheski", "given" : "KE", "non-dropping-particle" : "", "parse-names" : false, "suffix" : "" }, { "dropping-particle" : "", "family" : "Buchanan", "given" : "TA", "non-dropping-particle" : "", "parse-names" : false, "suffix" : "" } ], "container-title" : "Journal of Gerontology and Geriatric Research", "id" : "ITEM-1", "issue" : "3", "issued" : { "date-parts" : [ [ "2014" ] ] }, "title" : "Testosterone Supplementation Improves Carbohydrate and Lipid Metabolism in Some Older Men with Abdominal Obesity", "type" : "article-journal", "volume" : "3" }, "uris" : [ "http://www.mendeley.com/documents/?uuid=f295dd79-5a11-4ee4-834c-2145a46f6417" ] }, { "id" : "ITEM-2", "itemData" : { "abstract" : "Twenty-three middle-aged abdominally obese men were treated for eight months with testosterone or with placebo. Testosterone treatment was followed by a decrease of visceral fat mass, measured by computerized tomography, without a change in body mass, subcutaneous fat mass or lean body mass. Insulin resistance, measured by the euglycemic/hyperinsulinemic glucose clamp method, improved and blood glucose, diastolic blood pressure and serum cholesterol decreased with testosterone treatment. A small increase in prostate volume was noted, but serum prostate specific antigen concentrations were unchanged and no adverse functional side-effects were found. Insulin sensitivity improved more in men with relatively low testosterone values at the outset. The mechanisms involved in these changes might act either via effects on visceral fat accumulation, followed by metabolic improvements, and/or via direct effects on muscle insulin sensitivity, as suggested by results of other recent studies. It is concluded that testosterone treatment of middle-aged abdominally obese men gives beneficial effects on well-being and the cardiovascular and diabetes risk profile, results similar to those observed after hormonal replacement therapy in postmenopausal women.", "author" : [ { "dropping-particle" : "", "family" : "M\u00e5rin", "given" : "P", "non-dropping-particle" : "", "parse-names" : false, "suffix" : "" }, { "dropping-particle" : "", "family" : "Holm\u00e4ng", "given" : "S", "non-dropping-particle" : "", "parse-names" : false, "suffix" : "" }, { "dropping-particle" : "", "family" : "J\u00f6nsson", "given" : "L", "non-dropping-particle" : "", "parse-names" : false, "suffix" : "" }, { "dropping-particle" : "", "family" : "Sj\u00f6str\u00f6m", "given" : "L", "non-dropping-particle" : "", "parse-names" : false, "suffix" : "" }, { "dropping-particle" : "", "family" : "Kvist", "given" : "H", "non-dropping-particle" : "", "parse-names" : false, "suffix" : "" }, { "dropping-particle" : "", "family" : "Holm", "given" : "G", "non-dropping-particle" : "", "parse-names" : false, "suffix" : "" }, { "dropping-particle" : "", "family" : "Lindstedt", "given" : "G", "non-dropping-particle" : "", "parse-names" : false, "suffix" : "" }, { "dropping-particle" : "", "family" : "Bj\u00f6rntorp", "given" : "P", "non-dropping-particle" : "", "parse-names" : false, "suffix" : "" } ], "container-title" : "International Journal of Obesity and Related Metabolic Disorders", "id" : "ITEM-2", "issue" : "12", "issued" : { "date-parts" : [ [ "1992" ] ] }, "page" : "991-7", "title" : "The effects of testosterone treatment on body composition and metabolism in middle-aged obese men.", "type" : "article-journal", "volume" : "16" }, "uris" : [ "http://www.mendeley.com/documents/?uuid=07475302-e879-4649-ae73-1782dd7eb2a1" ] }, { "id" : "ITEM-3", "itemData" : { "DOI" : "10.1371/journal.pone.0004274", "abstract" : "BACKGROUND: Polycystic ovary syndrome (PCOS) is characterized by a hyperandrogenic state and frequently develops skeletal muscle insulin resistance. We determined whether testosterone adversely affects insulin action by increasing serine phosphorylation of IRS-1(636/639) in differentiated rat skeletal muscle myotubes. The phosphorylation of Akt, mTOR, and S6K, downstream targets of the PI3-kinase-IRS-1 complex were also studied. METHODS: Primary differentiated rat skeletal muscle myotubes were subjected to insulin for 30 min after 16-hour pre-exposure to either low (20 ng/ml) or high (200 ng/ml) doses of testosterone. Protein phosphorylation of IRS-1 Ser(636/639), Akt Ser(473), mTOR-Ser(2448), and S6K-Thr(389) were measured by Western blot with signal intensity measured by immunofluorescence. RESULTS: Cells exposed to 100 nM of insulin had increased IRS-1 Ser(636/639) and Akt Ser(473) phosphorylation. Cells pre-exposed to low-dose testosterone had significantly increased insulin-induced mTOR-Ser(2448) and S6K-Thr(389) phosphorylation (p&lt;0.05), and further increased insulin-induced IRS-1 Ser(636/639) phosphorylation (p = 0.042) compared to control cells. High-dose testosterone pre-exposure attenuated the insulin-induced mTOR-Ser(2448) and S6K-Thr(389) phosphorylation. CONCLUSIONS: The data demonstrated an interaction between testosterone and insulin on phosphorylation of intracellular signaling proteins, and suggests a link between a hyperandrogenic, hyperinsulinemic environment and the development of insulin resistance involving serine phosphorylation of IRS-1 Ser(636/639). These results may guide further investigations of potential mechanisms of PCOS-related insulin resistance.", "author" : [ { "dropping-particle" : "", "family" : "Allemand", "given" : "Michael C", "non-dropping-particle" : "", "parse-names" : false, "suffix" : "" }, { "dropping-particle" : "", "family" : "Irving", "given" : "Brian A", "non-dropping-particle" : "", "parse-names" : false, "suffix" : "" }, { "dropping-particle" : "", "family" : "Asmann", "given" : "Yan W", "non-dropping-particle" : "", "parse-names" : false, "suffix" : "" }, { "dropping-particle" : "", "family" : "Klaus", "given" : "Katherine A", "non-dropping-particle" : "", "parse-names" : false, "suffix" : "" }, { "dropping-particle" : "", "family" : "Tatpati", "given" : "Laura", "non-dropping-particle" : "", "parse-names" : false, "suffix" : "" }, { "dropping-particle" : "", "family" : "Charles", "given" : "C", "non-dropping-particle" : "", "parse-names" : false, "suffix" : "" }, { "dropping-particle" : "", "family" : "Nair", "given" : "K Sreekumaran", "non-dropping-particle" : "", "parse-names" : false, "suffix" : "" } ], "container-title" : "Plos One", "id" : "ITEM-3", "issue" : "1", "issued" : { "date-parts" : [ [ "2009" ] ] }, "page" : "e4274", "title" : "Effect of Testosterone on Insulin Stimulated IRS1 Ser Phosphorylation in Primary Rat Myotubes \u2014 A Potential Model for PCOS-Related Insulin Resistance", "type" : "article-journal", "volume" : "4" }, "uris" : [ "http://www.mendeley.com/documents/?uuid=89bac710-fc1d-4ec6-8189-eb8900ecea37" ] } ], "mendeley" : { "formattedCitation" : "(468,469,472)", "plainTextFormattedCitation" : "(468,469,472)", "previouslyFormattedCitation" : "(468,469,472)" }, "properties" : { "noteIndex" : 0 }, "schema" : "https://github.com/citation-style-language/schema/raw/master/csl-citation.json" }</w:instrText>
            </w:r>
            <w:r w:rsidR="00270297">
              <w:rPr>
                <w:rFonts w:ascii="Times New Roman" w:eastAsia="Times New Roman" w:hAnsi="Times New Roman" w:cs="Times New Roman"/>
                <w:color w:val="000000"/>
                <w:szCs w:val="22"/>
                <w:lang w:eastAsia="en-IN"/>
              </w:rPr>
              <w:fldChar w:fldCharType="separate"/>
            </w:r>
            <w:r w:rsidR="00270297" w:rsidRPr="00270297">
              <w:rPr>
                <w:rFonts w:ascii="Times New Roman" w:eastAsia="Times New Roman" w:hAnsi="Times New Roman" w:cs="Times New Roman"/>
                <w:noProof/>
                <w:color w:val="000000"/>
                <w:szCs w:val="22"/>
                <w:lang w:eastAsia="en-IN"/>
              </w:rPr>
              <w:t>(468,469,472)</w:t>
            </w:r>
            <w:r w:rsidR="00270297">
              <w:rPr>
                <w:rFonts w:ascii="Times New Roman" w:eastAsia="Times New Roman" w:hAnsi="Times New Roman" w:cs="Times New Roman"/>
                <w:color w:val="000000"/>
                <w:szCs w:val="22"/>
                <w:lang w:eastAsia="en-IN"/>
              </w:rPr>
              <w:fldChar w:fldCharType="end"/>
            </w:r>
          </w:p>
        </w:tc>
        <w:tc>
          <w:tcPr>
            <w:tcW w:w="20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lastRenderedPageBreak/>
              <w:t>Triglycerides</w:t>
            </w:r>
          </w:p>
        </w:tc>
        <w:tc>
          <w:tcPr>
            <w:tcW w:w="200" w:type="pct"/>
            <w:tcBorders>
              <w:top w:val="nil"/>
              <w:left w:val="nil"/>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tri</w:t>
            </w:r>
          </w:p>
        </w:tc>
        <w:tc>
          <w:tcPr>
            <w:tcW w:w="31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dp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Cholesterol and triglyceride-rich Western diets are typically associated with an increased occurrence of type 2 diabetes and vascular diseases. This study aimed to assess the relative impact of dietary cholesterol and triglycerides on glucose tolerance, insulin sensitivity, atherosclerotic plaque formation and endothelial function. C57BL6 wild-type (C57) mice were compared with atherosclerotic LDLr-/- ApoB100/100 (LRKOB100), and atherosclerotic/diabetic IGF-II X LDLr-/- ApoB100/100 (LRKOB100/IGF) mice. Each group was fed either a standard chow diet (SD), a 0.2% cholesterol diet (CD), a high fat diet (HFD) or a high fat 0.2% cholesterol diet (HFCD) for six months. The triglyceride-rich HFD increased body weight, glucose intolerance and insulin resistance but did not alter endothelial function or atherosclerotic plaque formation. Dietary cholesterol however increased plaque formation in LRKOB100 and LRKOB100/IGF animals and decreased endothelial function regardless of genotype. However, cholesterol was not associated with an increase of insulin resistance in LRKOB100 and LRKOB100/IGF mice and, unexpectedly, was even found to reduce the insulin-resistant effect of dietary triglycerides in these animals. Our data indicate that dietary triglycerides and cholesterol have distinct metabolic and vascular effects in obese atherogenic mouse models resulting in dissociation between the impairment of glucose homeostasis and the development of atherosclerosis.", "author" : [ { "dropping-particle" : "", "family" : "Laplante", "given" : "MA", "non-dropping-particle" : "", "parse-names" : false, "suffix" : "" }, { "dropping-particle" : "", "family" : "Charbonneau", "given" : "A", "non-dropping-particle" : "", "parse-names" : false, "suffix" : "" }, { "dropping-particle" : "", "family" : "Avramoglu", "given" : "RK", "non-dropping-particle" : "", "parse-names" : false, "suffix" : "" }, { "dropping-particle" : "", "family" : "Pelletier", "given" : "P", "non-dropping-particle" : "", "parse-names" : false, "suffix" : "" }, { "dropping-particle" : "", "family" : "Fang", "given" : "X", "non-dropping-particle" : "", "parse-names" : false, "suffix" : "" }, { "dropping-particle" : "", "family" : "Bachelard", "given" : "H", "non-dropping-particle" : "", "parse-names" : false, "suffix" : "" }, { "dropping-particle" : "", "family" : "Yla-Herttuala", "given" : "S", "non-dropping-particle" : "", "parse-names" : false, "suffix" : "" }, { "dropping-particle" : "", "family" : "Laakso", "given" : "M", "non-dropping-particle" : "", "parse-names" : false, "suffix" : "" }, { "dropping-particle" : "", "family" : "Despres", "given" : "JP", "non-dropping-particle" : "", "parse-names" : false, "suffix" : "" }, { "dropping-particle" : "", "family" : "Deshaies", "given" : "Y", "non-dropping-particle" : "", "parse-names" : false, "suffix" : "" }, { "dropping-particle" : "", "family" : "Sweeney", "given" : "G", "non-dropping-particle" : "", "parse-names" : false, "suffix" : "" }, { "dropping-particle" : "", "family" : "Mathieu", "given" : "P", "non-dropping-particle" : "", "parse-names" : false, "suffix" : "" }, { "dropping-particle" : "", "family" : "Marette", "given" : "A", "non-dropping-particle" : "", "parse-names" : false, "suffix" : "" } ], "container-title" : "American Journal of Physiology, Endocrinology and Metabolism", "id" : "ITEM-1", "issued" : { "date-parts" : [ [ "2013" ] ] }, "title" : "Distinct metabolic and vascular effects of dietary triglycerides and cholesterol in atherosclerotic and diabetic mouse models.", "type" : "article-journal" }, "uris" : [ "http://www.mendeley.com/documents/?uuid=41e38f21-4358-4271-a821-ffbc78091b88" ] } ], "mendeley" : { "formattedCitation" : "(473)", "plainTextFormattedCitation" : "(473)", "previouslyFormattedCitation" : "(473)"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473)</w:t>
            </w:r>
            <w:r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a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Cholesterol and triglyceride-rich Western diets are typically associated with an increased occurrence of type 2 diabetes and vascular diseases. This study aimed to assess the relative impact of dietary cholesterol and triglycerides on glucose tolerance, insulin sensitivity, atherosclerotic plaque formation and endothelial function. C57BL6 wild-type (C57) mice were compared with atherosclerotic LDLr-/- ApoB100/100 (LRKOB100), and atherosclerotic/diabetic IGF-II X LDLr-/- ApoB100/100 (LRKOB100/IGF) mice. Each group was fed either a standard chow diet (SD), a 0.2% cholesterol diet (CD), a high fat diet (HFD) or a high fat 0.2% cholesterol diet (HFCD) for six months. The triglyceride-rich HFD increased body weight, glucose intolerance and insulin resistance but did not alter endothelial function or atherosclerotic plaque formation. Dietary cholesterol however increased plaque formation in LRKOB100 and LRKOB100/IGF animals and decreased endothelial function regardless of genotype. However, cholesterol was not associated with an increase of insulin resistance in LRKOB100 and LRKOB100/IGF mice and, unexpectedly, was even found to reduce the insulin-resistant effect of dietary triglycerides in these animals. Our data indicate that dietary triglycerides and cholesterol have distinct metabolic and vascular effects in obese atherogenic mouse models resulting in dissociation between the impairment of glucose homeostasis and the development of atherosclerosis.", "author" : [ { "dropping-particle" : "", "family" : "Laplante", "given" : "MA", "non-dropping-particle" : "", "parse-names" : false, "suffix" : "" }, { "dropping-particle" : "", "family" : "Charbonneau", "given" : "A", "non-dropping-particle" : "", "parse-names" : false, "suffix" : "" }, { "dropping-particle" : "", "family" : "Avramoglu", "given" : "RK", "non-dropping-particle" : "", "parse-names" : false, "suffix" : "" }, { "dropping-particle" : "", "family" : "Pelletier", "given" : "P", "non-dropping-particle" : "", "parse-names" : false, "suffix" : "" }, { "dropping-particle" : "", "family" : "Fang", "given" : "X", "non-dropping-particle" : "", "parse-names" : false, "suffix" : "" }, { "dropping-particle" : "", "family" : "Bachelard", "given" : "H", "non-dropping-particle" : "", "parse-names" : false, "suffix" : "" }, { "dropping-particle" : "", "family" : "Yla-Herttuala", "given" : "S", "non-dropping-particle" : "", "parse-names" : false, "suffix" : "" }, { "dropping-particle" : "", "family" : "Laakso", "given" : "M", "non-dropping-particle" : "", "parse-names" : false, "suffix" : "" }, { "dropping-particle" : "", "family" : "Despres", "given" : "JP", "non-dropping-particle" : "", "parse-names" : false, "suffix" : "" }, { "dropping-particle" : "", "family" : "Deshaies", "given" : "Y", "non-dropping-particle" : "", "parse-names" : false, "suffix" : "" }, { "dropping-particle" : "", "family" : "Sweeney", "given" : "G", "non-dropping-particle" : "", "parse-names" : false, "suffix" : "" }, { "dropping-particle" : "", "family" : "Mathieu", "given" : "P", "non-dropping-particle" : "", "parse-names" : false, "suffix" : "" }, { "dropping-particle" : "", "family" : "Marette", "given" : "A", "non-dropping-particle" : "", "parse-names" : false, "suffix" : "" } ], "container-title" : "American Journal of Physiology, Endocrinology and Metabolism", "id" : "ITEM-1", "issued" : { "date-parts" : [ [ "2013" ] ] }, "title" : "Distinct metabolic and vascular effects of dietary triglycerides and cholesterol in atherosclerotic and diabetic mouse models.", "type" : "article-journal" }, "uris" : [ "http://www.mendeley.com/documents/?uuid=41e38f21-4358-4271-a821-ffbc78091b88" ] } ], "mendeley" : { "formattedCitation" : "(473)", "plainTextFormattedCitation" : "(473)", "previouslyFormattedCitation" : "(473)"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473)</w:t>
            </w:r>
            <w:r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3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36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36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30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35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28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26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22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2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34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20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r>
      <w:tr w:rsidR="00270297" w:rsidRPr="00274D27" w:rsidTr="00540BBB">
        <w:trPr>
          <w:trHeight w:val="9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szCs w:val="22"/>
                <w:lang w:eastAsia="en-IN"/>
              </w:rPr>
            </w:pPr>
            <w:r w:rsidRPr="00274D27">
              <w:rPr>
                <w:rFonts w:ascii="Times New Roman" w:eastAsia="Times New Roman" w:hAnsi="Times New Roman" w:cs="Times New Roman"/>
                <w:szCs w:val="22"/>
                <w:lang w:eastAsia="en-IN"/>
              </w:rPr>
              <w:t>Tumor necrosis factor-α (TNF-α)</w:t>
            </w:r>
          </w:p>
        </w:tc>
        <w:tc>
          <w:tcPr>
            <w:tcW w:w="200" w:type="pct"/>
            <w:tcBorders>
              <w:top w:val="nil"/>
              <w:left w:val="nil"/>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tnf</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nep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The effect of tumor necrosis factor-alpha (TNF-alpha) on the stimulation-evoked release of noradrenaline (NA) from isolated rat median eminence (ME) was investigated, using a low-volume perfusion system. Median eminence, loaded with [3H]noradrenaline, was superfused with Krebs solution and stimulated electrically (2 Hz, 120 shocks). The effect of TNF-alpha was studied on the S2/S1 ratio. It was found that stimulation-evoked release of NA from noradrenergic axon terminals in the isolated rat ME was inhibited by TNF-alpha and this effect was concentration-dependent. In contrast, TNF-alpha had no effect on the release of [3H]NA from the spleen. Since NA released in the ME might be involved in the modulation of corticotropin-releasing factor (CRF) production, it is suggested that TNF-alpha, through presynaptic modulation of NA release from noradrenergic nerve terminals in the ME, might regulate CRF and other neurohormone release in this hypothalamic structure.", "author" : [ { "dropping-particle" : "", "family" : "Elenkov", "given" : "IJ", "non-dropping-particle" : "", "parse-names" : false, "suffix" : "" }, { "dropping-particle" : "", "family" : "Kov\u00e1cs", "given" : "K", "non-dropping-particle" : "", "parse-names" : false, "suffix" : "" }, { "dropping-particle" : "", "family" : "Duda", "given" : "E", "non-dropping-particle" : "", "parse-names" : false, "suffix" : "" }, { "dropping-particle" : "", "family" : "Stark", "given" : "E", "non-dropping-particle" : "", "parse-names" : false, "suffix" : "" }, { "dropping-particle" : "", "family" : "Vizi", "given" : "ES", "non-dropping-particle" : "", "parse-names" : false, "suffix" : "" } ], "container-title" : "Presynaptic inhibitory effect of TNF-alpha on the release of noradrenaline in isolated median eminence.Journal of Neuroimmunology", "id" : "ITEM-1", "issue" : "1", "issued" : { "date-parts" : [ [ "1992" ] ] }, "page" : "117-20", "title" : "Presynaptic inhibitory effect of TNF-alpha on the release of noradrenaline in isolated median eminence.", "type" : "article-journal", "volume" : "41" }, "uris" : [ "http://www.mendeley.com/documents/?uuid=e367b08e-b664-4af1-9134-93ad0dcb1e2d" ] } ], "mendeley" : { "formattedCitation" : "(474)", "plainTextFormattedCitation" : "(474)", "previouslyFormattedCitation" : "(474)"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474)</w:t>
            </w:r>
            <w:r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r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abstract" : "The lpr mutation on the MRL background accelerates autoimmune nephritis in which macrophage (M phi) accumulation is prominent. Renal disease is absent in other strains with lpr. TNF-alpha and CSF-1 are increased in the kidney of MRL-lpr mice with loss of renal function. We have established that CSF-1 can incite renal injury in mice with the lpr mutation, and M phi from the MRL strain hyper-respond to this growth factor. We hypothesized that TNF-alpha enhanced the M phi response to CSF-1 in MRL-lpr mice. We now report that TNF-alpha enhanced CSF-1-induced bone marrow M phi proliferation in MRL-lpr mice, and not in congenic MRL +/+, normal C3H +/+, and BALB/c, or another strain with lpr (C3H-lpr). Using a gene transfer approach to deliver CSF-1 together with TNF-alpha into the kidney, we evaluated the impact on renal injury. Tubular epithelial cells genetically modified to produce CSF-1 (CSF-1-TEC) and TNF-alpha (TNF-TEC) placed under the renal capsule caused a greater accumulation of M phi in the implant site than CSF-1-TECs alone in MRL-lpr, but not MRL +/+ mice. We noted in tissues adjacent but not distal to the implanted TECs, an increase in M phi in the interstitium and surrounding glomeruli of MRL-lpr but not MRL +/+ mice. This indicated that CSF-1 and TNF-alpha released by TECs were responsible for promoting renal pathology. Taken together, these data suggest that the simultaneous expression of TNF-alpha and CSF-1 in the MRL-lpr kidney fosters M phi accumulation. We speculate that the increase in M phi in the kidney in response to CSF-1 and TNF-alpha is responsible for the rapid tempo of autoimmune renal injury in MRL-lpr mice.", "author" : [ { "dropping-particle" : "", "family" : "Moore", "given" : "KJ", "non-dropping-particle" : "", "parse-names" : false, "suffix" : "" }, { "dropping-particle" : "", "family" : "Yeh", "given" : "K", "non-dropping-particle" : "", "parse-names" : false, "suffix" : "" }, { "dropping-particle" : "", "family" : "Naito", "given" : "T", "non-dropping-particle" : "", "parse-names" : false, "suffix" : "" }, { "dropping-particle" : "", "family" : "Kelley", "given" : "VR", "non-dropping-particle" : "", "parse-names" : false, "suffix" : "" } ], "container-title" : "journal of immunology", "id" : "ITEM-1", "issued" : { "date-parts" : [ [ "1996" ] ] }, "page" : "427-32", "title" : "TNF-alpha enhances colony-stimulating factor-1-induced macrophage accumulation in autoimmune renal disease.", "type" : "article-journal", "volume" : "157" }, "uris" : [ "http://www.mendeley.com/documents/?uuid=87fb885f-d80e-4f7a-8cec-8d67ce135564" ] } ], "mendeley" : { "formattedCitation" : "(475)", "plainTextFormattedCitation" : "(475)", "previouslyFormattedCitation" : "(475)"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475)</w:t>
            </w:r>
            <w:r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a0</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ISSN" : "0027-8424", "PMID" : "8197147", "abstract" : "Insulin resistance is a common problem associated with infections and cancer and, most importantly, is the central component of non-insulin-dependent diabetes mellitus. We have recently shown that tumor necrosis factor (TNF) alpha is a key mediator of insulin resistance in animal models of non-insulin-dependent diabetes mellitus. Here, we investigate how TNF-alpha interferes with insulin action. Chronic exposure of adipocytes to low concentrations of TNF-alpha strongly inhibits insulin-stimulated glucose uptake. Concurrently, TNF-alpha treatment causes a moderate decrease in the insulin-stimulated autophosphorylation of the insulin receptor (IR) and a dramatic decrease in the phosphorylation of IR substrate 1, the major substrate of the IR in vivo. The IR isolated from TNF-alpha-treated cells is also defective in the ability to autophosphorylate and phosphorylate IR substrate 1 in vitro. These results show that TNF-alpha directly interferes with the signaling of insulin through its receptor and consequently blocks biological actions of insulin.", "author" : [ { "dropping-particle" : "", "family" : "Hotamisligil", "given" : "Gokhan S", "non-dropping-particle" : "", "parse-names" : false, "suffix" : "" }, { "dropping-particle" : "", "family" : "Murray", "given" : "D L", "non-dropping-particle" : "", "parse-names" : false, "suffix" : "" }, { "dropping-particle" : "", "family" : "Choy", "given" : "L N", "non-dropping-particle" : "", "parse-names" : false, "suffix" : "" }, { "dropping-particle" : "", "family" : "Spiegelman", "given" : "B M", "non-dropping-particle" : "", "parse-names" : false, "suffix" : "" } ], "container-title" : "Proceedings of the National Academy of Sciences of the United States of America", "id" : "ITEM-1", "issue" : "11", "issued" : { "date-parts" : [ [ "1994", "5", "24" ] ] }, "page" : "4854-58", "title" : "Tumor necrosis factor alpha inhibits signaling from the insulin receptor.", "type" : "article-journal", "volume" : "91" }, "uris" : [ "http://www.mendeley.com/documents/?uuid=063e1c1e-b09d-49dd-b52a-0c0b5b10fc0c" ] }, { "id" : "ITEM-2", "itemData" : { "DOI" : "10.1074/jbc.M301977200", "ISSN" : "0021-9258", "PMID" : "12952969", "abstract" : "Several studies have shown a relationship between interleukin (IL) 6 levels and insulin resistance. We here show that human subcutaneous adipose cells, like 3T3-L1 cells, are target cells for IL-6. To examine putative mechanisms and cross-talk with insulin, 3T3-L1 adipocytes were cultured for different times with IL-6 and tumor necrosis factor alpha (TNF-alpha). IL-6, in contrast to TNF-alpha, did not increase pS-307 of insulin-receptor substrate (IRS)-1 or JNK activation. However, IL-6, like TNF-alpha exerted long term inhibitory effects on the gene transcription of IRS-1, GLUT-4, and peroxisome proliferator-activated receptor gamma. This effect of IL-6 was accompanied by a marked reduction in IRS-1, but not IRS-2, protein expression, and insulin-stimulated tyrosine phosphorylation, whereas no inhibitory effect was seen on the insulin receptor tyrosine phosphorylation. Consistent with the reduced GLUT-4 mRNA, insulin-stimulated glucose transport was also significantly reduced by IL-6. An important interaction with TNF-alpha was found because TNF-alpha markedly increased IL-6 mRNA and protein secretion. These results show that IL-6, through effects on gene transcription, is capable of impairing insulin signaling and action but, in contrast to TNF-alpha, IL-6 does not increase pS-307 (or pS-612) of IRS-1. The link between IL-6 and insulin resistance in man was further corroborated by the finding that the expression of IL-6, like that of TNF-alpha and IL-8, was markedly increased ( approximately 15-fold) in human fat cells from insulin-resistant individuals. We conclude that IL-6 can play an important role in insulin resistance in man and, furthermore, that it may act in concert with other cytokines that also are up-regulated in adipose cells in insulin resistance.", "author" : [ { "dropping-particle" : "", "family" : "Rotter", "given" : "Victoria", "non-dropping-particle" : "", "parse-names" : false, "suffix" : "" }, { "dropping-particle" : "", "family" : "Nagaev", "given" : "Ivan", "non-dropping-particle" : "", "parse-names" : false, "suffix" : "" }, { "dropping-particle" : "", "family" : "Smith", "given" : "Ulf", "non-dropping-particle" : "", "parse-names" : false, "suffix" : "" } ], "container-title" : "The Journal of biological chemistry", "id" : "ITEM-2", "issue" : "46", "issued" : { "date-parts" : [ [ "2003", "11", "14" ] ] }, "page" : "45777-84", "title" : "Interleukin-6 (IL-6) induces insulin resistance in 3T3-L1 adipocytes and is, like IL-8 and tumor necrosis factor-alpha, overexpressed in human fat cells from insulin-resistant subjects.", "type" : "article-journal", "volume" : "278" }, "uris" : [ "http://www.mendeley.com/documents/?uuid=f5e2a969-8645-4c9f-84e2-02d9386a2279" ] } ], "mendeley" : { "formattedCitation" : "(295,476)", "plainTextFormattedCitation" : "(295,476)", "previouslyFormattedCitation" : "(295,476)"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95,476)</w:t>
            </w:r>
            <w:r w:rsidRPr="00274D27">
              <w:rPr>
                <w:rFonts w:ascii="Times New Roman" w:eastAsia="Times New Roman" w:hAnsi="Times New Roman" w:cs="Times New Roman"/>
                <w:color w:val="000000"/>
                <w:szCs w:val="22"/>
                <w:lang w:eastAsia="en-IN"/>
              </w:rPr>
              <w:fldChar w:fldCharType="end"/>
            </w:r>
          </w:p>
        </w:tc>
        <w:tc>
          <w:tcPr>
            <w:tcW w:w="3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029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ta1</w:t>
            </w:r>
            <w:r w:rsidR="00270297">
              <w:rPr>
                <w:rFonts w:ascii="Times New Roman" w:eastAsia="Times New Roman" w:hAnsi="Times New Roman" w:cs="Times New Roman"/>
                <w:color w:val="000000"/>
                <w:szCs w:val="22"/>
                <w:lang w:eastAsia="en-IN"/>
              </w:rPr>
              <w:fldChar w:fldCharType="begin" w:fldLock="1"/>
            </w:r>
            <w:r w:rsidR="00270297">
              <w:rPr>
                <w:rFonts w:ascii="Times New Roman" w:eastAsia="Times New Roman" w:hAnsi="Times New Roman" w:cs="Times New Roman"/>
                <w:color w:val="000000"/>
                <w:szCs w:val="22"/>
                <w:lang w:eastAsia="en-IN"/>
              </w:rPr>
              <w:instrText>ADDIN CSL_CITATION { "citationItems" : [ { "id" : "ITEM-1", "itemData" : { "DOI" : "10.1038/icb.2011.12", "ISSN" : "1440-1711", "PMID" : "21445090", "abstract" : "Activin A, a member of the transforming growth factor-\u03b2 superfamily, is a critical early mediator of acute inflammation. Activin A release coincides with the release of tumour necrosis factor-\u03b1 (TNF-\u03b1) in models of lipopolysaccharide (LPS)-induced inflammation. The source of circulating activin A during acute inflammation has not been identified and the potential contribution of leukocyte subsets was examined in the following study. Human leukocytes from healthy volunteers were fractionated using Ficoll gradients and cultured under serum-free conditions. Freshly isolated human neutrophils contained 20-fold more activin A than blood mononuclear cells as measured by enzyme-linked immunosorbent assay (ELISA), and both dimeric and monomeric forms of activin A were detected in these cells by western blotting. Activin A was predominantly immunolocalized in the neutrophil cytoplasm. Purified neutrophils secreted activin A in culture when stimulated by TNF-\u03b1, but were unable to respond to LPS directly. Although TNF-\u03b1 stimulated activin A release from neutrophils within 1 h, activin subunit mRNA expression did not increase until 12 h of culture, and the amount of activin A released following TNF-\u03b1 stimulation did not change between 1 and 12 h. Specific inhibition of the p38 MAP kinase signalling pathway blocked TNF-\u03b1-induced activin release, and the secretion of activin A was not due to TNF-\u03b1-induced neutrophil apoptosis. These data provide the first evidence that neutrophils are a significant source of mature, stored activin A. Stimulation of the release of neutrophil activin A by TNF-\u03b1 may contribute to the early peak in circulating activin A levels during acute inflammation.", "author" : [ { "dropping-particle" : "", "family" : "Chen", "given" : "Yi", "non-dropping-particle" : "", "parse-names" : false, "suffix" : "" }, { "dropping-particle" : "", "family" : "Wu", "given" : "Hui", "non-dropping-particle" : "", "parse-names" : false, "suffix" : "" }, { "dropping-particle" : "", "family" : "Winnall", "given" : "Wendy R", "non-dropping-particle" : "", "parse-names" : false, "suffix" : "" }, { "dropping-particle" : "", "family" : "Loveland", "given" : "Kate L", "non-dropping-particle" : "", "parse-names" : false, "suffix" : "" }, { "dropping-particle" : "", "family" : "Makanji", "given" : "Yogeshwar", "non-dropping-particle" : "", "parse-names" : false, "suffix" : "" }, { "dropping-particle" : "", "family" : "Phillips", "given" : "David J", "non-dropping-particle" : "", "parse-names" : false, "suffix" : "" }, { "dropping-particle" : "", "family" : "Smith", "given" : "Julian a", "non-dropping-particle" : "", "parse-names" : false, "suffix" : "" }, { "dropping-particle" : "", "family" : "Hedger", "given" : "Mark P", "non-dropping-particle" : "", "parse-names" : false, "suffix" : "" } ], "container-title" : "Immunology and cell biology", "id" : "ITEM-1", "issue" : "8", "issued" : { "date-parts" : [ [ "2011", "11" ] ] }, "page" : "889-96", "publisher" : "Nature Publishing Group", "title" : "Tumour necrosis factor-\u03b1 stimulates human neutrophils to release preformed activin A.", "type" : "article-journal", "volume" : "89" }, "uris" : [ "http://www.mendeley.com/documents/?uuid=1bf81089-a8c3-440d-93eb-6f38ba9baeb3" ] }, { "id" : "ITEM-2", "itemData" : { "DOI" : "10.1016/j.cyto.2012.09.018", "ISSN" : "1096-0023", "PMID" : "23116663", "abstract" : "Activin A, a transforming growth factor-\u03b2 family cytokine, plays a crucial role in regulating the onset and severity of many inflammatory conditions, such as acute lipopolysaccharide (LPS)-induced inflammation. Activin A is also implicated in type 2 diabetes (T2D), a disease characterised by insulin resistance, hyperglycaemia and chronic elevation of pro-inflammatory cytokines, including tumour necrosis factor (TNF-\u03b1). In the human, neutrophils contain activin A that can be released in response to TNF-\u03b1. Studies of inflammatory disease in vivo, however, generally use the mouse, so it is essential to know if murine neutrophils have similar properties. Regulation of activin A was investigated in bone marrow-derived neutrophil precursors (BMNPs) from 8 to 10weeks old C57BL6/J male mice. The BMNPs contained 7-fold higher concentrations of activin A than bone marrow mononuclear cells. Release of activin A from isolated BMNPs was stimulated by TNF-\u03b1, but this was not due to increased activin A production. In contrast to TNF-\u03b1, LPS had no effect on isolated BMNPs, but stimulated activin A release and production in total bone marrow cell cultures. Moreover, activin A release in response to LPS, was not prevented in TNF-\u03b1 null mice. Increased glucose and insulin had no effect on base-line activin A secretion by BMNPs in culture, but pre-treatment with insulin blocked the TNF-\u03b1 induced release of activin A. These results indicate that murine neutrophils are a source of stored activin A, the release of which can be directly stimulated by TNF-\u03b1, although TNF-\u03b1 is not the only stimulator of activin A release during inflammation. Furthermore, regulation of neutrophil activin A release by insulin may also play a role in the inflammation associated with T2D.", "author" : [ { "dropping-particle" : "", "family" : "Wu", "given" : "Hui", "non-dropping-particle" : "", "parse-names" : false, "suffix" : "" }, { "dropping-particle" : "", "family" : "Chen", "given" : "Yi", "non-dropping-particle" : "", "parse-names" : false, "suffix" : "" }, { "dropping-particle" : "", "family" : "Winnall", "given" : "Wendy R", "non-dropping-particle" : "", "parse-names" : false, "suffix" : "" }, { "dropping-particle" : "", "family" : "Phillips", "given" : "David J", "non-dropping-particle" : "", "parse-names" : false, "suffix" : "" }, { "dropping-particle" : "", "family" : "Hedger", "given" : "Mark P", "non-dropping-particle" : "", "parse-names" : false, "suffix" : "" } ], "container-title" : "Cytokine", "id" : "ITEM-2", "issue" : "1", "issued" : { "date-parts" : [ [ "2013", "1" ] ] }, "page" : "199-204", "publisher" : "Elsevier Ltd", "title" : "Regulation of activin A release from murine bone marrow-derived neutrophil precursors by tumour necrosis factor-\u03b1 and insulin.", "type" : "article-journal", "volume" : "61" }, "uris" : [ "http://www.mendeley.com/documents/?uuid=b436b72c-450e-49ba-b262-26e790fe79a4" ] } ], "mendeley" : { "formattedCitation" : "(477,478)", "plainTextFormattedCitation" : "(477,478)", "previouslyFormattedCitation" : "(477,478)" }, "properties" : { "noteIndex" : 0 }, "schema" : "https://github.com/citation-style-language/schema/raw/master/csl-citation.json" }</w:instrText>
            </w:r>
            <w:r w:rsidR="00270297">
              <w:rPr>
                <w:rFonts w:ascii="Times New Roman" w:eastAsia="Times New Roman" w:hAnsi="Times New Roman" w:cs="Times New Roman"/>
                <w:color w:val="000000"/>
                <w:szCs w:val="22"/>
                <w:lang w:eastAsia="en-IN"/>
              </w:rPr>
              <w:fldChar w:fldCharType="separate"/>
            </w:r>
            <w:r w:rsidR="00270297" w:rsidRPr="00270297">
              <w:rPr>
                <w:rFonts w:ascii="Times New Roman" w:eastAsia="Times New Roman" w:hAnsi="Times New Roman" w:cs="Times New Roman"/>
                <w:noProof/>
                <w:color w:val="000000"/>
                <w:szCs w:val="22"/>
                <w:lang w:eastAsia="en-IN"/>
              </w:rPr>
              <w:t>(477,478)</w:t>
            </w:r>
            <w:r w:rsidR="00270297">
              <w:rPr>
                <w:rFonts w:ascii="Times New Roman" w:eastAsia="Times New Roman" w:hAnsi="Times New Roman" w:cs="Times New Roman"/>
                <w:color w:val="000000"/>
                <w:szCs w:val="22"/>
                <w:lang w:eastAsia="en-IN"/>
              </w:rPr>
              <w:fldChar w:fldCharType="end"/>
            </w:r>
          </w:p>
        </w:tc>
        <w:tc>
          <w:tcPr>
            <w:tcW w:w="36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l6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210/en.2008-0549", "ISSN" : "0013-7227", "PMID" : "18617614", "abstract" : "IL-6 is an important cytokine that regulates both immune and metabolic functions. Within adipose tissue, preadipocytes produce significant amounts of IL-6, but little is known about the factors or mechanisms that regulate IL-6 production in these cells. Using LS14, a newly developed human adipocyte cell line, our objective was to determine the mechanisms by which insulin stimulates IL-6 production and release in preadipocytes. Insulin increased IL-6 gene expression and secretion in a time- and dose-dependent manner. Insulin decreased cyclic AMP (cAMP) but increased cyclic GMP (cGMP) levels, and IL-6 expression/release was stimulated by a cGMP analog. The stimulatory effect of insulin and cGMP was abrogated by a specific inhibitor of protein kinase G (cyclic GMP-dependent protein kinase). Both insulin and cGMP rapidly induced phosphorylation of cAMP response element binding protein. Insulin also activated the MAPK signaling pathway, and its blockade prevented the insulin-stimulated increases in IL-6 cell content and release, but not IL-6 gene expression. Although inhibition of the proteosome increased IL-6 cell content and release, proteosome activity was unaffected by insulin. These data suggest that the stimulatory effects of insulin on IL-6 release involve several interrelated components: transcription, intracellular releasable pool, and secretion, which are differentially regulated and, thus, determine the size of the releasable pool of IL-6. Insulin-induced IL-6 gene expression is mediated by cGMP/cyclic GMP-dependent protein kinase/cAMP response element binding protein, whereas MAPK is involved in the insulin-stimulated IL-6 synthesis/release.", "author" : [ { "dropping-particle" : "", "family" : "LaPensee", "given" : "Christopher R", "non-dropping-particle" : "", "parse-names" : false, "suffix" : "" }, { "dropping-particle" : "", "family" : "Hugo", "given" : "Eric R", "non-dropping-particle" : "", "parse-names" : false, "suffix" : "" }, { "dropping-particle" : "", "family" : "Ben-Jonathan", "given" : "Nira", "non-dropping-particle" : "", "parse-names" : false, "suffix" : "" } ], "container-title" : "Endocrinology", "id" : "ITEM-1", "issue" : "11", "issued" : { "date-parts" : [ [ "2008", "11" ] ] }, "page" : "5415-22", "title" : "Insulin stimulates interleukin-6 expression and release in LS14 human adipocytes through multiple signaling pathways.", "type" : "article-journal", "volume" : "149" }, "uris" : [ "http://www.mendeley.com/documents/?uuid=8926b313-9238-4784-b32c-27df69ef83cc" ] }, { "id" : "ITEM-2", "itemData" : { "abstract" : "OBJECTIVE: In order to elucidate which cytokine preferentially stimulates the synovium in patients with rheumatoid arthritis (RA), we investigated the roles of tumour necrosis factor alpha (TNF-alpha) and interleukin 6 (IL-6) using SCID mice engrafted with human RA tissue (SCID-HuRAg). METHODS: The SCID-HuRAg mice were prepared according to our previously described method. First, SCID-HuRAg mice were treated with chimeric anti-TNF-alpha monoclonal antibody (mAb, 100 microg/mouse) and histological changes were examined 4 weeks after the initial treatment. Secondly, a total of 100 microg of recombinant TNF-alpha or IL-6 (0.6 microg/h) was administered daily to mice using an osmium pump. The histological changes and serum cytokine levels were examined 4 weeks after the initial administration. Human immunoglobulin G (IgG) was administered to mice as a control. RESULTS: Synovial inflammatory cells were significantly decreased after the anti-TNF-alpha mAb treatment; conversely, the degree of synovial inflammation was significantly exacerbated by TNF-alpha administration. The levels of both IL-6 and TNF-alpha in sera were significantly increased by recombinant TNF-alpha administration, while TNF-alpha levels were unchanged by IL-6 administration. This suggests that TNF-alpha controls IL-6 production. Despite the profound changes in inflammation, we found no effects on bone and no articular cartilage damage was produced by TNF-alpha. CONCLUSION: This study provides strong evidence that TNF-alpha is a key molecule in the control of the inflammatory changes that occur in the RA synovium. In addition, TNF-alpha regulates IL-6 production. However, other inflammatory pathways independent of TNF-alpha may contribute to the bone and cartilage damage seen in RA.", "author" : [ { "dropping-particle" : "", "family" : "Matsuno", "given" : "H", "non-dropping-particle" : "", "parse-names" : false, "suffix" : "" }, { "dropping-particle" : "", "family" : "Yudoh", "given" : "K", "non-dropping-particle" : "", "parse-names" : false, "suffix" : "" }, { "dropping-particle" : "", "family" : "Katayama", "given" : "R", "non-dropping-particle" : "", "parse-names" : false, "suffix" : "" }, { "dropping-particle" : "", "family" : "Nakazawa", "given" : "F", "non-dropping-particle" : "", "parse-names" : false, "suffix" : "" }, { "dropping-particle" : "", "family" : "Uzuki", "given" : "M", "non-dropping-particle" : "", "parse-names" : false, "suffix" : "" }, { "dropping-particle" : "", "family" : "Sawai", "given" : "T", "non-dropping-particle" : "", "parse-names" : false, "suffix" : "" }, { "dropping-particle" : "", "family" : "Yonezawa", "given" : "T", "non-dropping-particle" : "", "parse-names" : false, "suffix" : "" }, { "dropping-particle" : "", "family" : "Saeki", "given" : "Y", "non-dropping-particle" : "", "parse-names" : false, "suffix" : "" }, { "dropping-particle" : "", "family" : "Panayi", "given" : "G S", "non-dropping-particle" : "", "parse-names" : false, "suffix" : "" }, { "dropping-particle" : "", "family" : "Pitzalis", "given" : "C", "non-dropping-particle" : "", "parse-names" : false, "suffix" : "" }, { "dropping-particle" : "", "family" : "Kimura", "given" : "T", "non-dropping-particle" : "", "parse-names" : false, "suffix" : "" } ], "container-title" : "Rheumatology", "id" : "ITEM-2", "issued" : { "date-parts" : [ [ "2002" ] ] }, "page" : "329-337", "title" : "The role of TNF-alpha in the pathogenesis of inflammation and joint destruction in rheumatoid arthritis ( RA ): a study using a human RA / SCID mouse chimera", "type" : "article-journal", "volume" : "41" }, "uris" : [ "http://www.mendeley.com/documents/?uuid=8e4c9754-aedc-4c21-9d29-88b01af89e88" ] } ], "mendeley" : { "formattedCitation" : "(479,480)", "plainTextFormattedCitation" : "(479,480)", "previouslyFormattedCitation" : "(479,480)"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479,480)</w:t>
            </w:r>
            <w:r w:rsidRPr="00274D27">
              <w:rPr>
                <w:rFonts w:ascii="Times New Roman" w:eastAsia="Times New Roman" w:hAnsi="Times New Roman" w:cs="Times New Roman"/>
                <w:color w:val="000000"/>
                <w:szCs w:val="22"/>
                <w:lang w:eastAsia="en-IN"/>
              </w:rPr>
              <w:fldChar w:fldCharType="end"/>
            </w:r>
          </w:p>
        </w:tc>
        <w:tc>
          <w:tcPr>
            <w:tcW w:w="36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029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lep1</w:t>
            </w:r>
            <w:r w:rsidR="00270297">
              <w:rPr>
                <w:rFonts w:ascii="Times New Roman" w:eastAsia="Times New Roman" w:hAnsi="Times New Roman" w:cs="Times New Roman"/>
                <w:color w:val="000000"/>
                <w:szCs w:val="22"/>
                <w:lang w:eastAsia="en-IN"/>
              </w:rPr>
              <w:fldChar w:fldCharType="begin" w:fldLock="1"/>
            </w:r>
            <w:r w:rsidR="00270297">
              <w:rPr>
                <w:rFonts w:ascii="Times New Roman" w:eastAsia="Times New Roman" w:hAnsi="Times New Roman" w:cs="Times New Roman"/>
                <w:color w:val="000000"/>
                <w:szCs w:val="22"/>
                <w:lang w:eastAsia="en-IN"/>
              </w:rPr>
              <w:instrText>ADDIN CSL_CITATION { "citationItems" : [ { "id" : "ITEM-1", "itemData" : { "ISSN" : "0022-1007", "PMID" : "8996253", "abstract" : "Several inflammatory cytokines, most notably tumor necrosis factor (TNF) and IL-1, induce anorexia and loss of lean body mass, common manifestations of acute and chronic inflammatory conditions. In C57BL/6 female mice, the administration of TNF, IL-1, and, to a lesser extent, leukemia inhibitory factor (LIF), produced a prompt and dose-dependent increase in serum leptin levels and leptin mRNA expression in fat. IL-10, IL-4, ciliary neurotrophic factor, and IL-2, cytokines not known to induce anorexia or decrease food intake, had no effect on leptin gene expression or serum leptin levels. After administration of Escherichia coli lipopolysaccharide (LPS), leptin gene expression and leptin levels were increased. These findings suggest that leptin levels may be one mechanism by which anorexia is induced during acute inflammatory conditions.", "author" : [ { "dropping-particle" : "", "family" : "Sarraf", "given" : "Pasha", "non-dropping-particle" : "", "parse-names" : false, "suffix" : "" }, { "dropping-particle" : "", "family" : "Frederich", "given" : "Robert C", "non-dropping-particle" : "", "parse-names" : false, "suffix" : "" }, { "dropping-particle" : "", "family" : "Turner", "given" : "Ewa M", "non-dropping-particle" : "", "parse-names" : false, "suffix" : "" }, { "dropping-particle" : "", "family" : "Ma", "given" : "Grace", "non-dropping-particle" : "", "parse-names" : false, "suffix" : "" }, { "dropping-particle" : "", "family" : "Jaskowiak", "given" : "Nora T", "non-dropping-particle" : "", "parse-names" : false, "suffix" : "" }, { "dropping-particle" : "", "family" : "Rivet III", "given" : "Dennis J", "non-dropping-particle" : "", "parse-names" : false, "suffix" : "" }, { "dropping-particle" : "", "family" : "Flier", "given" : "Jeffrey S", "non-dropping-particle" : "", "parse-names" : false, "suffix" : "" }, { "dropping-particle" : "", "family" : "Lowell", "given" : "Bradford B", "non-dropping-particle" : "", "parse-names" : false, "suffix" : "" }, { "dropping-particle" : "", "family" : "Fraker", "given" : "Douglas L", "non-dropping-particle" : "", "parse-names" : false, "suffix" : "" }, { "dropping-particle" : "", "family" : "Alexander", "given" : "H Richard", "non-dropping-particle" : "", "parse-names" : false, "suffix" : "" } ], "container-title" : "The Journal of experimental medicine", "id" : "ITEM-1", "issue" : "1", "issued" : { "date-parts" : [ [ "1997", "1", "6" ] ] }, "page" : "171-5", "title" : "Multiple cytokines and acute inflammation raise mouse leptin levels: Potential role in inflammatory anorexia.", "type" : "article-journal", "volume" : "185" }, "uris" : [ "http://www.mendeley.com/documents/?uuid=a89f34df-8d9d-4361-9340-9c14c9dc7bbf" ] }, { "id" : "ITEM-2", "itemData" : { "abstract" : "The expression of leptin, the ob gene product, is increased in adipose tissue in response to feeding and energy repletion, while leptin expression decreases during fasting. Infusion of leptin decreases food intake. Because adipose tissue gene expression is regulated by cytokines induced during infection and because infection is associated with anorexia, we tested whether induction of leptin might occur during the host response to infection. Administration of endotoxin (LPS), a model for gram negative infections, induces profound anorexia and weight loss in hamsters. In fasted animals, LPS increased the expression of leptin mRNA in adipose tissue to levels similar to fed control animals. There is a strong inverse correlation between mRNA levels of leptin and subsequent food intake. TNF and IL-1, mediators of the host response to LPS, also induced anorexia and increased levels of leptin mRNA in adipose tissue. As assessed by immunoprecipitation and Western blotting, circulating leptin protein is regulated by LPS and cytokines in parallel to regulation of adipose tissue leptin mRNA. Induction of leptin during the host response to infection may contribute to the anorexia of infection.", "author" : [ { "dropping-particle" : "", "family" : "Grunfeld", "given" : "Carl", "non-dropping-particle" : "", "parse-names" : false, "suffix" : "" }, { "dropping-particle" : "", "family" : "Zhao", "given" : "Connie", "non-dropping-particle" : "", "parse-names" : false, "suffix" : "" }, { "dropping-particle" : "", "family" : "Fuller", "given" : "John", "non-dropping-particle" : "", "parse-names" : false, "suffix" : "" }, { "dropping-particle" : "", "family" : "Pollock", "given" : "Allan", "non-dropping-particle" : "", "parse-names" : false, "suffix" : "" }, { "dropping-particle" : "", "family" : "Moser", "given" : "Arthur", "non-dropping-particle" : "", "parse-names" : false, "suffix" : "" }, { "dropping-particle" : "", "family" : "Friedman", "given" : "Jeffrey", "non-dropping-particle" : "", "parse-names" : false, "suffix" : "" }, { "dropping-particle" : "", "family" : "Feingold", "given" : "Kenneth R", "non-dropping-particle" : "", "parse-names" : false, "suffix" : "" } ], "container-title" : "Journal of Clinical Investigation", "id" : "ITEM-2", "issue" : "9", "issued" : { "date-parts" : [ [ "1996" ] ] }, "page" : "2152-7", "title" : "Endotoxin and Cytokines Induce Expression of Leptin, the ob Gene Product, in Hamsters: A Role for Leptin in the Anorexia of Infection", "type" : "article-journal", "volume" : "997" }, "uris" : [ "http://www.mendeley.com/documents/?uuid=55020591-ef1d-4052-b03a-eb04794b176d" ] }, { "id" : "ITEM-3", "itemData" : { "ISSN" : "0021-9258", "PMID" : "6993467", "abstract" : "The enzyme which oxidizes alpha-keto[1-14C]isocaproate to 14CO2 is activated by incubation of adipose tissue segments with insulin. A 3-fold reduction in the apparent Km of the enzyme for alpha-ketoisocaproate was observed when homogenates of adipose tissue segments treated with insulin were compared to homogenates of control tissues. The enzyme was assayed at various times after homogenization of adipose tissue segments. Relatively small changes were observed in the activity from control or insulin-treated tissues for 30 min after homogenization. The persistence of the insulin effect after homogenization suggests that insulin may cause a covalent modification of the enzyme. The possibility that alpha-ketoisocaproate is oxidized by pyruvate dehydrogenase, which is also stimulated by insulin, is unlikely since the enzyme responsible for oxidation of 14C-labeled branched chain alpha-keto acids can be inactivated by heat at a rate distinct from that of pyruvate dehydrogenase. Moreover, unlabeled branched chain alpha-keto acids inhibit the oxidation of alpha-keto[1-14C]isocaproate but not that of [1-14C]pyruvate. Branched chain alpha-keto acid hydrogenase can be activated by incubation of adipose tissue homogenates in the presence of magnesium chloride and in the absence of ATP. The addition of ATP plus an ATP-regenerating system reverses the activation of the enzyme. The apparent Km of the enzyme is reduced and the Vmax is increased by incubation of tissue extracts under appropriate conditions.", "author" : [ { "dropping-particle" : "", "family" : "Frick", "given" : "G Peter", "non-dropping-particle" : "", "parse-names" : false, "suffix" : "" }, { "dropping-particle" : "", "family" : "Goodman", "given" : "H Maurice", "non-dropping-particle" : "", "parse-names" : false, "suffix" : "" } ], "container-title" : "The Journal of biological chemistry", "id" : "ITEM-3", "issue" : "13", "issued" : { "date-parts" : [ [ "1980", "7", "10" ] ] }, "note" : "Read the first 7 lines of the abstract. ins decreases km of enzyme. enzyme degrades keto acids. When km decreases. efficiency of the enzyme increases. Hence, ins - ktg0", "page" : "6186-92", "title" : "Insulin regulation of branched chain alpha-keto acid dehydrogenase in adipose tissue.", "type" : "article-journal", "volume" : "255" }, "uris" : [ "http://www.mendeley.com/documents/?uuid=0ebe4485-89d4-4823-bcf7-5117da1535ff" ] }, { "id" : "ITEM-4", "itemData" : { "ISSN" : "0021-972X", "PMID" : "9024271", "abstract" : "We measured plasma leptin and insulin concentrations across a spectrum of obesity in 829 white Caucasian, 154 Afro-Caribbean, and 204 Asian type 2 diabetic subjects. Although the leptin concentrations covered a large range, there were no subgroups of diabetic subjects with very high or low leptin levels that would suggest mutations in the leptin gene or leptin receptor gene comparable to the obese diabetic ob/ob and db/db mice models respectively. In all three ethnic groups, leptin concentrations correlated with body mass index (BMI) in a similar manner to nondiabetic patients and were higher in females than males after adjustment for BMI, with no difference between ethnic groups. In a multivariate regression analysis, plasma leptin was associated with gender and BMI, (both P &lt; 1 x 10(-17)) and with fasting plasma insulin concentrations (P = 5 x 10(-9)). Subjects treated with insulin had both raised insulin and leptin concentrations. When matched for different therapies, gender, and BMI, diabetic subjects with high leptin levels also had high insulin levels (P &lt; 0.0009). High leptin concentrations may in part be influenced by hyperinsulinemia or impaired insulin sensitivity.", "author" : [ { "dropping-particle" : "", "family" : "Widjaja", "given" : "Adji", "non-dropping-particle" : "", "parse-names" : false, "suffix" : "" }, { "dropping-particle" : "", "family" : "Stratton", "given" : "Irene M", "non-dropping-particle" : "", "parse-names" : false, "suffix" : "" }, { "dropping-particle" : "", "family" : "Horn", "given" : "Ruediger", "non-dropping-particle" : "", "parse-names" : false, "suffix" : "" }, { "dropping-particle" : "", "family" : "Holman", "given" : "Rury R", "non-dropping-particle" : "", "parse-names" : false, "suffix" : "" }, { "dropping-particle" : "", "family" : "Turner", "given" : "Robert", "non-dropping-particle" : "", "parse-names" : false, "suffix" : "" }, { "dropping-particle" : "", "family" : "Brabant", "given" : "Georg", "non-dropping-particle" : "", "parse-names" : false, "suffix" : "" } ], "container-title" : "The Journal of Clinical Endocrinology and Metabolism", "id" : "ITEM-4", "issue" : "2", "issued" : { "date-parts" : [ [ "1997", "2" ] ] }, "page" : "654-7", "title" : "Plasma leptin, obesity, and plasma insulin in type 2 diabetic subjects.", "type" : "article-journal", "volume" : "82" }, "uris" : [ "http://www.mendeley.com/documents/?uuid=71d28acb-ceb5-4574-818a-f033dcc16e30" ] }, { "id" : "ITEM-5", "itemData" : { "DOI" : "10.1073/pnas.0709805104", "ISSN" : "1091-6490", "PMID" : "18056631", "abstract" : "Cleavage and release (shedding) of membrane proteins is a critical regulatory step in many normal and pathological processes. Evidence suggests that the antiaging transmembrane protein Klotho (KL) is shed from the cell surface by proteolytic cleavage. In this study, we attempted to identify the enzymes responsible for the shedding of KL by treating KL-transfected COS-7 cells with a panel of proteinase inhibitors and measuring cleavage products by Western blot. We report that metalloproteinase inhibitors, including EDTA, EGTA, and TAPI-1, inhibit the shedding of KL, whereas insulin increases shedding. The effects of the inhibitors in KL-transfected COS-7 cells were repeated in studies on rat kidney slices ex vivo, which validates the use of COS-7 cells as our model system. Tissue inhibitor of metalloproteinase (Timp)-3 effectively inhibits KL cleavage, whereas Timp-1 and Timp-2 do not, a profile that indicates the involvement of members of the A Desintegrin and Metalloproteinase (ADAM) family. Cotransfection of KL with either ADAM10 or ADAM17 enhances KL cleavage, whereas cotransfection of KL with small interference RNAs specific to ADAM10 and ADAM17 inhibits KL secretion. These results indicate that KL shedding is mediated mainly by ADAM10 and ADAM17 in KL-transfected COS-7 cells. The effect of insulin is abolished when ADAM10 or ADAM17 are silenced. Furthermore, we demonstrate that the effect of insulin on KL shedding is inhibited by wortmannin, showing that insulin acts through a PI3K-dependent pathway. Insulin enhances KL shedding without increasing ADAM10 and ADAM17 mRNA and protein levels, suggesting that it acts by stimulating their proteolytic activities.", "author" : [ { "dropping-particle" : "", "family" : "Chen", "given" : "Ci-Di", "non-dropping-particle" : "", "parse-names" : false, "suffix" : "" }, { "dropping-particle" : "", "family" : "Podvin", "given" : "Sonia", "non-dropping-particle" : "", "parse-names" : false, "suffix" : "" }, { "dropping-particle" : "", "family" : "Gillespie", "given" : "Earl", "non-dropping-particle" : "", "parse-names" : false, "suffix" : "" }, { "dropping-particle" : "", "family" : "Leeman", "given" : "Susan E", "non-dropping-particle" : "", "parse-names" : false, "suffix" : "" }, { "dropping-particle" : "", "family" : "Abraham", "given" : "Carmela R", "non-dropping-particle" : "", "parse-names" : false, "suffix" : "" } ], "container-title" : "Proceedings of the National Academy of Sciences of the United States of America", "id" : "ITEM-5", "issue" : "50", "issued" : { "date-parts" : [ [ "2007", "12", "11" ] ] }, "page" : "19796-801", "title" : "Insulin stimulates the cleavage and release of the extracellular domain of Klotho by ADAM10 and ADAM17.", "type" : "article-journal", "volume" : "104" }, "uris" : [ "http://www.mendeley.com/documents/?uuid=b4be6ae7-0ef7-4a42-b1e3-908bc2b4e8fa" ] } ], "mendeley" : { "formattedCitation" : "(124,125,249,250,259)", "plainTextFormattedCitation" : "(124,125,249,250,259)", "previouslyFormattedCitation" : "(124,125,249,250,259)" }, "properties" : { "noteIndex" : 0 }, "schema" : "https://github.com/citation-style-language/schema/raw/master/csl-citation.json" }</w:instrText>
            </w:r>
            <w:r w:rsidR="00270297">
              <w:rPr>
                <w:rFonts w:ascii="Times New Roman" w:eastAsia="Times New Roman" w:hAnsi="Times New Roman" w:cs="Times New Roman"/>
                <w:color w:val="000000"/>
                <w:szCs w:val="22"/>
                <w:lang w:eastAsia="en-IN"/>
              </w:rPr>
              <w:fldChar w:fldCharType="separate"/>
            </w:r>
            <w:r w:rsidR="00270297" w:rsidRPr="00270297">
              <w:rPr>
                <w:rFonts w:ascii="Times New Roman" w:eastAsia="Times New Roman" w:hAnsi="Times New Roman" w:cs="Times New Roman"/>
                <w:noProof/>
                <w:color w:val="000000"/>
                <w:szCs w:val="22"/>
                <w:lang w:eastAsia="en-IN"/>
              </w:rPr>
              <w:t>(124,125,249,250,259)</w:t>
            </w:r>
            <w:r w:rsidR="00270297">
              <w:rPr>
                <w:rFonts w:ascii="Times New Roman" w:eastAsia="Times New Roman" w:hAnsi="Times New Roman" w:cs="Times New Roman"/>
                <w:color w:val="000000"/>
                <w:szCs w:val="22"/>
                <w:lang w:eastAsia="en-IN"/>
              </w:rPr>
              <w:fldChar w:fldCharType="end"/>
            </w:r>
          </w:p>
        </w:tc>
        <w:tc>
          <w:tcPr>
            <w:tcW w:w="30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klt0</w:t>
            </w:r>
            <w:r w:rsidRPr="00274D27">
              <w:rPr>
                <w:rFonts w:ascii="Times New Roman" w:eastAsia="Times New Roman" w:hAnsi="Times New Roman" w:cs="Times New Roman"/>
                <w:color w:val="000000"/>
                <w:szCs w:val="22"/>
                <w:lang w:eastAsia="en-IN"/>
              </w:rPr>
              <w:fldChar w:fldCharType="begin" w:fldLock="1"/>
            </w:r>
            <w:r w:rsidR="00270297">
              <w:rPr>
                <w:rFonts w:ascii="Times New Roman" w:eastAsia="Times New Roman" w:hAnsi="Times New Roman" w:cs="Times New Roman"/>
                <w:color w:val="000000"/>
                <w:szCs w:val="22"/>
                <w:lang w:eastAsia="en-IN"/>
              </w:rPr>
              <w:instrText>ADDIN CSL_CITATION { "citationItems" : [ { "id" : "ITEM-1", "itemData" : { "DOI" : "10.1681/ASN.2010101073", "ISBN" : "2010101073", "ISSN" : "1533-3450", "PMID" : "21719790", "abstract" : "Proinflammatory cytokines contribute to renal injury, but the downstream effectors within kidney cells are not well understood. One candidate effector is Klotho, a protein expressed by renal cells that has antiaging properties; Klotho-deficient mice have an accelerated aging-like phenotype, including vascular injury and renal injury. Whether proinflammatory cytokines, such as TNF and TNF-like weak inducer of apoptosis (TWEAK), modulate Klotho is unknown. In mice, exogenous administration of TWEAK decreased expression of Klotho in the kidney. In the setting of acute kidney injury induced by folic acid, the blockade or absence of TWEAK abrogated the injury-related decrease in renal and plasma Klotho levels. TWEAK, TNF\u03b1, and siRNA-mediated knockdown of I\u03baB\u03b1 all activated NF\u03baB and reduced Klotho expression in the MCT tubular cell line. Furthermore, inhibition of NF\u03baB with parthenolide prevented TWEAK- or TNF\u03b1-induced downregulation of Klotho. Inhibition of histone deacetylase reversed TWEAK-induced downregulation of Klotho, and chromatin immunoprecipitation showed that TWEAK promotes RelA binding to the Klotho promoter, inducing its deacetylation. In conclusion, inflammatory cytokines, such as TWEAK and TNF\u03b1, downregulate Klotho expression through an NF\u03baB-dependent mechanism. These results may partially explain the relationship between inflammation and diseases characterized by accelerated aging of organs, including CKD.", "author" : [ { "dropping-particle" : "", "family" : "Moreno", "given" : "Juan A", "non-dropping-particle" : "", "parse-names" : false, "suffix" : "" }, { "dropping-particle" : "", "family" : "Izquierdo", "given" : "Maria C", "non-dropping-particle" : "", "parse-names" : false, "suffix" : "" }, { "dropping-particle" : "", "family" : "Sanchez-Ni\u00f1o", "given" : "Maria D", "non-dropping-particle" : "", "parse-names" : false, "suffix" : "" }, { "dropping-particle" : "", "family" : "Su\u00e1rez-Alvarez", "given" : "Beatriz", "non-dropping-particle" : "", "parse-names" : false, "suffix" : "" }, { "dropping-particle" : "", "family" : "Lopez-Larrea", "given" : "Carlos", "non-dropping-particle" : "", "parse-names" : false, "suffix" : "" }, { "dropping-particle" : "", "family" : "Jakubowski", "given" : "Aniela", "non-dropping-particle" : "", "parse-names" : false, "suffix" : "" }, { "dropping-particle" : "", "family" : "Blanco", "given" : "Julia", "non-dropping-particle" : "", "parse-names" : false, "suffix" : "" }, { "dropping-particle" : "", "family" : "Ramirez", "given" : "Rafael", "non-dropping-particle" : "", "parse-names" : false, "suffix" : "" }, { "dropping-particle" : "", "family" : "Selgas", "given" : "Rafael", "non-dropping-particle" : "", "parse-names" : false, "suffix" : "" }, { "dropping-particle" : "", "family" : "Ruiz-Ortega", "given" : "Marta", "non-dropping-particle" : "", "parse-names" : false, "suffix" : "" }, { "dropping-particle" : "", "family" : "Egido", "given" : "Jesus", "non-dropping-particle" : "", "parse-names" : false, "suffix" : "" }, { "dropping-particle" : "", "family" : "Ortiz", "given" : "Alberto", "non-dropping-particle" : "", "parse-names" : false, "suffix" : "" }, { "dropping-particle" : "", "family" : "Sanz", "given" : "Ana B", "non-dropping-particle" : "", "parse-names" : false, "suffix" : "" } ], "container-title" : "Journal of the American Society of Nephrology : JASN", "id" : "ITEM-1", "issue" : "7", "issued" : { "date-parts" : [ [ "2011", "7" ] ] }, "page" : "1315-25", "title" : "The inflammatory cytokines TWEAK and TNF\u03b1 reduce renal klotho expression through NF\u03baB.", "type" : "article-journal", "volume" : "22" }, "uris" : [ "http://www.mendeley.com/documents/?uuid=04aac8b9-40ef-44ac-9673-5bf274c8cbad" ] }, { "id" : "ITEM-2", "itemData" : { "abstract" : "Fibroblast growth factor 21 (FGF21) is a member of the FGF family that reduces glycemia and ameliorates insulin resistance. Adipose tissue is a main target of FGF21 action. Obesity is associated with a chronic proinflammatory state. Here, we analyzed the role of proinflammatory signals in the FGF21 pathway in adipocytes, evaluating the effects of TNF-\u03b1 on \u03b2-Klotho and FGF receptor-1 expression and FGF21 action in adipocytes. We also determined the effects of rosiglitazone on \u03b2-Klotho and FGF receptor-1 expression in models of proinflammatory signal induction in vitro and in vivo (high-fat diet-induced obesity). Because c-Jun NH(2)-terminal kinase 1 (JNK1) serves as a sensing juncture for inflammatory status, we also evaluated the involvement of JNK1 in the FGF21 pathway. TNF-\u03b1 repressed \u03b2-Klotho expression and impaired FGF21 action in adipocytes. Rosiglitazone prevented the reduction in \u03b2-Klotho expression elicited by TNF-\u03b1. Moreover, \u03b2-Klotho levels were reduced in adipose tissue from high-fat diet-induced obese mice, whereas rosiglitazone restored \u03b2-Klotho to near-normal levels. \u03b2-Klotho expression was increased in white fat from JNK1(-/-) mice. The absence of JNK1 increased the responsiveness of mouse embryonic fibroblast-derived adipocytes and brown adipocytes to FGF21. In conclusion, we show that proinflammatory signaling impairs \u03b2-Klotho expression and FGF21 responsiveness in adipocytes. We also show that JNK1 activity is involved in modulating FGF21 effects in adipocytes. The impairment in the FGF21 response machinery in adipocytes and the reduction in FGF21 action in response to proinflammatory signals may play important roles in metabolic alterations in obesity and other diseases associated with enhanced inflammation.", "author" : [ { "dropping-particle" : "", "family" : "D\u00edaz-Delf\u00edn", "given" : "J", "non-dropping-particle" : "", "parse-names" : false, "suffix" : "" }, { "dropping-particle" : "", "family" : "Hondares", "given" : "E", "non-dropping-particle" : "", "parse-names" : false, "suffix" : "" }, { "dropping-particle" : "", "family" : "Iglesias", "given" : "R", "non-dropping-particle" : "", "parse-names" : false, "suffix" : "" }, { "dropping-particle" : "", "family" : "Giralt", "given" : "M", "non-dropping-particle" : "", "parse-names" : false, "suffix" : "" }, { "dropping-particle" : "", "family" : "Caelles", "given" : "C", "non-dropping-particle" : "", "parse-names" : false, "suffix" : "" }, { "dropping-particle" : "", "family" : "Villarroya", "given" : "F", "non-dropping-particle" : "", "parse-names" : false, "suffix" : "" } ], "container-title" : "Endocrinology", "id" : "ITEM-2", "issue" : "9", "issued" : { "date-parts" : [ [ "2012" ] ] }, "page" : "4238-45", "title" : "TNF-\u03b1 represses \u03b2-Klotho expression and impairs FGF21 action in adipose cells: involvement of JNK1 in the FGF21 pathway.", "type" : "article-journal", "volume" : "153" }, "uris" : [ "http://www.mendeley.com/documents/?uuid=81541ed4-9776-40df-aa09-a26f3e4a362e" ] } ], "mendeley" : { "formattedCitation" : "(129,481)", "plainTextFormattedCitation" : "(129,481)", "previouslyFormattedCitation" : "(129,481)"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270297" w:rsidRPr="00270297">
              <w:rPr>
                <w:rFonts w:ascii="Times New Roman" w:eastAsia="Times New Roman" w:hAnsi="Times New Roman" w:cs="Times New Roman"/>
                <w:noProof/>
                <w:color w:val="000000"/>
                <w:szCs w:val="22"/>
                <w:lang w:eastAsia="en-IN"/>
              </w:rPr>
              <w:t>(129,481)</w:t>
            </w:r>
            <w:r w:rsidRPr="00274D27">
              <w:rPr>
                <w:rFonts w:ascii="Times New Roman" w:eastAsia="Times New Roman" w:hAnsi="Times New Roman" w:cs="Times New Roman"/>
                <w:color w:val="000000"/>
                <w:szCs w:val="22"/>
                <w:lang w:eastAsia="en-IN"/>
              </w:rPr>
              <w:fldChar w:fldCharType="end"/>
            </w:r>
          </w:p>
        </w:tc>
        <w:tc>
          <w:tcPr>
            <w:tcW w:w="35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et11</w:t>
            </w:r>
            <w:r w:rsidRPr="00274D27">
              <w:rPr>
                <w:rFonts w:ascii="Times New Roman" w:eastAsia="Times New Roman" w:hAnsi="Times New Roman" w:cs="Times New Roman"/>
                <w:color w:val="000000"/>
                <w:szCs w:val="22"/>
                <w:lang w:eastAsia="en-IN"/>
              </w:rPr>
              <w:fldChar w:fldCharType="begin" w:fldLock="1"/>
            </w:r>
            <w:r w:rsidR="00270297">
              <w:rPr>
                <w:rFonts w:ascii="Times New Roman" w:eastAsia="Times New Roman" w:hAnsi="Times New Roman" w:cs="Times New Roman"/>
                <w:color w:val="000000"/>
                <w:szCs w:val="22"/>
                <w:lang w:eastAsia="en-IN"/>
              </w:rPr>
              <w:instrText>ADDIN CSL_CITATION { "citationItems" : [ { "id" : "ITEM-1", "itemData" : { "abstract" : "Cytokines, such as tumor necrosis factor-alpha (TNF-alpha), induce profound alterations in endothelial cell phenotype and are implicated in the organ dysfunction that characterizes septic shock. We explored whether TNF-alpha modulates cellular expression of endothelin-1 (ET-1). ET-1 is a potent vasoconstrictor peptide released by endothelial, vascular smooth muscle, and mesangial cells that could function as a paracrine/autocrine regulator of vascular tone and proliferation. We found that TNF-alpha induced release of ET-1 from bovine aortic endothelial cells (BAEC) in a time- and concentration-dependent manner. Rates of ET-1 release were maximal over 1-8 h and declined to, or below, baseline values after 16 h. When measured at 8 h, TNF-alpha augmented ET-1 release over the range 0.1-250 ng/ml (threshold, 0.1 ng/ml; 50% effective dose, 1.6 +/- 1.2 ng/ml; maximal effect, 100 ng/ml). The increase in secretion was accompanied by a corresponding increase in the transcriptional rate of the ET-1 gene resulting in augmented preproendothelin-1 mRNA transcript levels. TNF-alpha-stimulated increases in ET-1 gene transcription were not dependent on new protein synthesis. Actinomycin D chase experiments suggested that enhanced stability of preproendothelin-1 mRNA could not account for the increase in ET-1 transcript levels. TNF-alpha increased ET-1 release and preproendothelin-1 mRNA content in bovine renal artery and bovine glomerular capillary endothelial cells, demonstrating that the TNF-alpha effect was evident in endothelial cells derived from a variety of sources. Furthermore, augmented ET-1 expression in response to TNF-alpha was evident in bovine glomerular mesangial cells.", "author" : [ { "dropping-particle" : "", "family" : "Marsden", "given" : "PA", "non-dropping-particle" : "", "parse-names" : false, "suffix" : "" }, { "dropping-particle" : "", "family" : "Brenner", "given" : "BM", "non-dropping-particle" : "", "parse-names" : false, "suffix" : "" } ], "container-title" : "American Journal of Physiology", "id" : "ITEM-1", "issue" : "4.1", "issued" : { "date-parts" : [ [ "1992" ] ] }, "page" : "C854-61", "title" : "Transcriptional regulation of the endothelin-1 gene by TNF-alpha.", "type" : "article-journal", "volume" : "262" }, "uris" : [ "http://www.mendeley.com/documents/?uuid=0ef73dc9-395f-40bd-94fe-41e4699f9a47" ] } ], "mendeley" : { "formattedCitation" : "(482)", "plainTextFormattedCitation" : "(482)", "previouslyFormattedCitation" : "(482)"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270297" w:rsidRPr="00270297">
              <w:rPr>
                <w:rFonts w:ascii="Times New Roman" w:eastAsia="Times New Roman" w:hAnsi="Times New Roman" w:cs="Times New Roman"/>
                <w:noProof/>
                <w:color w:val="000000"/>
                <w:szCs w:val="22"/>
                <w:lang w:eastAsia="en-IN"/>
              </w:rPr>
              <w:t>(482)</w:t>
            </w:r>
            <w:r w:rsidRPr="00274D27">
              <w:rPr>
                <w:rFonts w:ascii="Times New Roman" w:eastAsia="Times New Roman" w:hAnsi="Times New Roman" w:cs="Times New Roman"/>
                <w:color w:val="000000"/>
                <w:szCs w:val="22"/>
                <w:lang w:eastAsia="en-IN"/>
              </w:rPr>
              <w:fldChar w:fldCharType="end"/>
            </w:r>
          </w:p>
        </w:tc>
        <w:tc>
          <w:tcPr>
            <w:tcW w:w="28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Vasodilation</w:t>
            </w:r>
          </w:p>
        </w:tc>
        <w:tc>
          <w:tcPr>
            <w:tcW w:w="200" w:type="pct"/>
            <w:tcBorders>
              <w:top w:val="nil"/>
              <w:left w:val="nil"/>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proofErr w:type="spellStart"/>
            <w:r w:rsidRPr="00274D27">
              <w:rPr>
                <w:rFonts w:ascii="Times New Roman" w:eastAsia="Times New Roman" w:hAnsi="Times New Roman" w:cs="Times New Roman"/>
                <w:color w:val="000000"/>
                <w:szCs w:val="22"/>
                <w:lang w:eastAsia="en-IN"/>
              </w:rPr>
              <w:t>vdl</w:t>
            </w:r>
            <w:proofErr w:type="spellEnd"/>
          </w:p>
        </w:tc>
        <w:tc>
          <w:tcPr>
            <w:tcW w:w="31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bgl1*</w:t>
            </w:r>
          </w:p>
        </w:tc>
        <w:tc>
          <w:tcPr>
            <w:tcW w:w="32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a1</w:t>
            </w:r>
            <w:r w:rsidRPr="00274D27">
              <w:rPr>
                <w:rFonts w:ascii="Times New Roman" w:eastAsia="Times New Roman" w:hAnsi="Times New Roman" w:cs="Times New Roman"/>
                <w:color w:val="000000"/>
                <w:szCs w:val="22"/>
                <w:lang w:eastAsia="en-IN"/>
              </w:rPr>
              <w:fldChar w:fldCharType="begin" w:fldLock="1"/>
            </w:r>
            <w:r w:rsidR="00270297">
              <w:rPr>
                <w:rFonts w:ascii="Times New Roman" w:eastAsia="Times New Roman" w:hAnsi="Times New Roman" w:cs="Times New Roman"/>
                <w:color w:val="000000"/>
                <w:szCs w:val="22"/>
                <w:lang w:eastAsia="en-IN"/>
              </w:rPr>
              <w:instrText>ADDIN CSL_CITATION { "citationItems" : [ { "id" : "ITEM-1", "itemData" : { "ISSN" : "0012-1797", "PMID" : "10078557", "abstract" : "Insulin-mediated changes in blood flow are associated with altered blood flow distribution and increased capillary recruitment in skeletal muscle. Studies in perfused rat hindlimb have shown that muscle metabolism can be regulated by vasoactive agents that control blood flow distribution within the hindlimb. In the present study, the effects of a vasoconstrictive agent that has no direct effect on skeletal muscle metabolism but that alters perfusion distribution in rat hindlimb was investigated in vivo to determine its effects on insulin-mediated vascular action and glucose uptake. We measured the effects of alpha-methylserotonin (alpha-met5HT) on mean arterial blood pressure, heart rate, femoral blood flow, hindlimb vascular resistance, and glucose uptake in control and euglycemic insulin-clamped (10 mU x min(-1) x kg(-1)) anesthetized rats. Blood flow distribution within the hindlimb muscles was assessed by measuring the metabolism of 1-methylxanthine (1-MX), an exogenously added substrate for capillary xanthine oxidase. Alpha-met5HT (20 microg x min(-1) x kg(-1)) infusion alone increased mean arterial blood pressure by 25% and increased hindlimb vascular resistance but caused no change in femoral blood flow. These changes were associated with decreased hindlimb 1-MX metabolism indicating less capillary flow. Insulin infusion caused decreased hindlimb vascular resistance that was associated with increased femoral blood flow and 1-MX metabolism. Treatment with alpha-met5HT infusion commenced before insulin infusion prevented the increase in femoral blood flow and inhibited the stimulation of 1-MX metabolism. Alpha-met5HT infusion had no effect on hindlimb glucose uptake but markedly inhibited the insulin stimulation of glucose uptake (P &lt; 0.05) and was associated with decreased glucose infusion rates to maintain euglycemia (P &lt; 0.05). A significant correlation (P &lt; 0.05) was observed between 1-MX metabolism and hindlimb glucose uptake but not between femoral blood flow and glucose uptake. The results indicate that in vivo, certain types of vasoconstriction in muscle such as elicited by 5HT2 agonists, which prevent normal insulin recruitment of capillary flow, cause impaired muscle glucose uptake. Moreover, if vasoconstriction of this kind results from stress-induced increase in sympathetic outflow, then this may provide a clue as to the link between hypertension and insulin resistance that is often observed in humans.", "author" : [ { "dropping-particle" : "", "family" : "Rattigan", "given" : "Stephen", "non-dropping-particle" : "", "parse-names" : false, "suffix" : "" }, { "dropping-particle" : "", "family" : "Clark", "given" : "Michael G", "non-dropping-particle" : "", "parse-names" : false, "suffix" : "" }, { "dropping-particle" : "", "family" : "Barrett", "given" : "Eugene J", "non-dropping-particle" : "", "parse-names" : false, "suffix" : "" } ], "container-title" : "Diabetes", "id" : "ITEM-1", "issue" : "3", "issued" : { "date-parts" : [ [ "1999", "3" ] ] }, "page" : "564-9", "title" : "Acute Vasoconstriction-Induced Insulin Resistance in Rat Muscle In Vivo", "type" : "article-journal", "volume" : "48" }, "uris" : [ "http://www.mendeley.com/documents/?uuid=28ff581f-829a-4bc7-b624-2ab6d5350470" ] } ], "mendeley" : { "formattedCitation" : "(483)", "plainTextFormattedCitation" : "(483)", "previouslyFormattedCitation" : "(483)"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270297" w:rsidRPr="00270297">
              <w:rPr>
                <w:rFonts w:ascii="Times New Roman" w:eastAsia="Times New Roman" w:hAnsi="Times New Roman" w:cs="Times New Roman"/>
                <w:noProof/>
                <w:color w:val="000000"/>
                <w:szCs w:val="22"/>
                <w:lang w:eastAsia="en-IN"/>
              </w:rPr>
              <w:t>(483)</w:t>
            </w:r>
            <w:r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0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5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Vitamin B12</w:t>
            </w:r>
          </w:p>
        </w:tc>
        <w:tc>
          <w:tcPr>
            <w:tcW w:w="200" w:type="pct"/>
            <w:tcBorders>
              <w:top w:val="nil"/>
              <w:left w:val="nil"/>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v12</w:t>
            </w:r>
          </w:p>
        </w:tc>
        <w:tc>
          <w:tcPr>
            <w:tcW w:w="31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hgh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172/JCI72606.2988", "abstract" : "Both maternal and offspring-derived factors contribute to lifelong growth and bone mass accrual, although the specific role of maternal deficiencies in the growth and bone mass of offspring is poorly understood. In the present study, we have shown that vitamin B12 (B12) deficiency in a murine genetic model results in severe postweaning growth retardation and osteoporosis, and the severity and time of onset of this phenotype in the offspring depends on the maternal genotype. Using integrated physiological and metabolomic analysis, we determined that B12 deficiency in the offspring decreases liver taurine production and associates with abro- gation of a growth hormone/insulin-like growth factor 1 (GH/IGF1) axis. Taurine increased GH-dependent IGF1 synthesis in the liver, which subsequently enhanced osteoblast function, and in B12-deficient offspring, oral administration of taurine rescued their growth retardation and osteoporosis phenotypes. These results identify B12 as an essential vitamin that positively regulates postweaning growth and bone formation through taurine synthesis and suggests potential therapies to increase bone mass.", "author" : [ { "dropping-particle" : "", "family" : "Roman-garcia", "given" : "Pablo", "non-dropping-particle" : "", "parse-names" : false, "suffix" : "" }, { "dropping-particle" : "", "family" : "Quiros-gonzalez", "given" : "Isabel", "non-dropping-particle" : "", "parse-names" : false, "suffix" : "" }, { "dropping-particle" : "", "family" : "Mottram", "given" : "Lynda", "non-dropping-particle" : "", "parse-names" : false, "suffix" : "" }, { "dropping-particle" : "", "family" : "Lieben", "given" : "Liesbet", "non-dropping-particle" : "", "parse-names" : false, "suffix" : "" }, { "dropping-particle" : "", "family" : "Sharan", "given" : "Kunal", "non-dropping-particle" : "", "parse-names" : false, "suffix" : "" }, { "dropping-particle" : "", "family" : "Wangwiwatsin", "given" : "Arporn", "non-dropping-particle" : "", "parse-names" : false, "suffix" : "" }, { "dropping-particle" : "", "family" : "Tubio", "given" : "Jose", "non-dropping-particle" : "", "parse-names" : false, "suffix" : "" }, { "dropping-particle" : "", "family" : "Lewis", "given" : "Kirsty", "non-dropping-particle" : "", "parse-names" : false, "suffix" : "" }, { "dropping-particle" : "", "family" : "Wilkinson", "given" : "Debbie", "non-dropping-particle" : "", "parse-names" : false, "suffix" : "" }, { "dropping-particle" : "", "family" : "Santhanam", "given" : "Balaji", "non-dropping-particle" : "", "parse-names" : false, "suffix" : "" }, { "dropping-particle" : "", "family" : "Sarper", "given" : "Nazan", "non-dropping-particle" : "", "parse-names" : false, "suffix" : "" }, { "dropping-particle" : "", "family" : "Clare", "given" : "Simon", "non-dropping-particle" : "", "parse-names" : false, "suffix" : "" }, { "dropping-particle" : "", "family" : "Vassiliou", "given" : "George S", "non-dropping-particle" : "", "parse-names" : false, "suffix" : "" }, { "dropping-particle" : "", "family" : "Velagapudi", "given" : "Vidya R", "non-dropping-particle" : "", "parse-names" : false, "suffix" : "" }, { "dropping-particle" : "", "family" : "Dougan", "given" : "Gordon", "non-dropping-particle" : "", "parse-names" : false, "suffix" : "" }, { "dropping-particle" : "", "family" : "Yadav", "given" : "Vijay K", "non-dropping-particle" : "", "parse-names" : false, "suffix" : "" } ], "container-title" : "The Journal of Clinical Investigation", "id" : "ITEM-1", "issue" : "7", "issued" : { "date-parts" : [ [ "2014" ] ] }, "page" : "2988-3002", "title" : "Vitamin B 12 \u2013 dependent taurine synthesis regulates growth and bone mass", "type" : "article-journal", "volume" : "124" }, "uris" : [ "http://www.mendeley.com/documents/?uuid=ddb71b43-aeac-40ae-adc0-f003e4ebff66" ] } ], "mendeley" : { "formattedCitation" : "(235)", "plainTextFormattedCitation" : "(235)", "previouslyFormattedCitation" : "(235)"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35)</w:t>
            </w:r>
            <w:r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noc0</w:t>
            </w:r>
            <w:r w:rsidRPr="00274D27">
              <w:rPr>
                <w:rFonts w:ascii="Times New Roman" w:eastAsia="Times New Roman" w:hAnsi="Times New Roman" w:cs="Times New Roman"/>
                <w:color w:val="000000"/>
                <w:szCs w:val="22"/>
                <w:lang w:eastAsia="en-IN"/>
              </w:rPr>
              <w:fldChar w:fldCharType="begin" w:fldLock="1"/>
            </w:r>
            <w:r w:rsidR="00270297">
              <w:rPr>
                <w:rFonts w:ascii="Times New Roman" w:eastAsia="Times New Roman" w:hAnsi="Times New Roman" w:cs="Times New Roman"/>
                <w:color w:val="000000"/>
                <w:szCs w:val="22"/>
                <w:lang w:eastAsia="en-IN"/>
              </w:rPr>
              <w:instrText>ADDIN CSL_CITATION { "citationItems" : [ { "id" : "ITEM-1", "itemData" : { "abstract" : "In this study, the anti-nociceptive and anti-inflammatory effects of cyanocobalamin (Vit B12) against acute and chronic pain and inflammation were evaluated in mice. Vit B12 (0.87, 1 and 1.77 mg/kg) were injected intraperitoneally. The anti-nociceptive effects against acute pain were examined using hot-plate and writhing tests. The chronic pain was examined 14 days after sciatic nerve ligation using the hot-plate test. Morphine (10 mg/kg) was used as a positive control. Anti-inflammatory effects of Vit B12 against acute and chronic inflammation were assessed using xylene-induced edema in ears and granuloma caused by compressed cotton implantation, respectively. In these tests, sodium diclofenac (15 mg/kg) was used as a positive control. Vit B12 showed a dose related effect in acute anti-nociceptive test and increased the anti-nociceptive effect of morphine in chronic treatment. Vit B12 demonstrated an anti-nociceptive effect in chronic studies as single or continues daily treatment and increased significantly the anti-nociceptive effect of morphine. All doses of Vit B12 significantly decreased xylene-induced ear edema. Maximum anti-inflammatory effect (37.5%) was obtained at dose of 1 mg/kg. In chronic inflammation, Vit B12 significantly decreased granuloma formation in mice. In conclusion our work presents some experimental evidence supporting the administration of cyanocobalamin in controlling acute and chronic neuropathic pain. Cyanocobalamin may have anti-inflammatory effect. It may reduce tolerance to anti-nociceptive effect of morphine as well.", "author" : [ { "dropping-particle" : "", "family" : "Hosseinzadeh", "given" : "H", "non-dropping-particle" : "", "parse-names" : false, "suffix" : "" }, { "dropping-particle" : "", "family" : "Moallem", "given" : "SA", "non-dropping-particle" : "", "parse-names" : false, "suffix" : "" }, { "dropping-particle" : "", "family" : "Moshiri", "given" : "M", "non-dropping-particle" : "", "parse-names" : false, "suffix" : "" }, { "dropping-particle" : "", "family" : "Sarnavazi", "given" : "MS", "non-dropping-particle" : "", "parse-names" : false, "suffix" : "" }, { "dropping-particle" : "", "family" : "Etemad", "given" : "L", "non-dropping-particle" : "", "parse-names" : false, "suffix" : "" } ], "container-title" : "Arzneimittelforschung", "id" : "ITEM-1", "issue" : "7", "issued" : { "date-parts" : [ [ "2012" ] ] }, "page" : "324-9", "title" : "Anti-nociceptive and anti-inflammatory effects of cyanocobalamin (vitamin B12) against acute and chronic pain and inflammation in mice", "type" : "article-journal", "volume" : "62" }, "uris" : [ "http://www.mendeley.com/documents/?uuid=42e4e9e6-9505-448a-8891-eaf6d241c245" ] } ], "mendeley" : { "formattedCitation" : "(484)", "plainTextFormattedCitation" : "(484)", "previouslyFormattedCitation" : "(484)"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270297" w:rsidRPr="00270297">
              <w:rPr>
                <w:rFonts w:ascii="Times New Roman" w:eastAsia="Times New Roman" w:hAnsi="Times New Roman" w:cs="Times New Roman"/>
                <w:noProof/>
                <w:color w:val="000000"/>
                <w:szCs w:val="22"/>
                <w:lang w:eastAsia="en-IN"/>
              </w:rPr>
              <w:t>(484)</w:t>
            </w:r>
            <w:r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ost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172/JCI72606.2988", "abstract" : "Both maternal and offspring-derived factors contribute to lifelong growth and bone mass accrual, although the specific role of maternal deficiencies in the growth and bone mass of offspring is poorly understood. In the present study, we have shown that vitamin B12 (B12) deficiency in a murine genetic model results in severe postweaning growth retardation and osteoporosis, and the severity and time of onset of this phenotype in the offspring depends on the maternal genotype. Using integrated physiological and metabolomic analysis, we determined that B12 deficiency in the offspring decreases liver taurine production and associates with abro- gation of a growth hormone/insulin-like growth factor 1 (GH/IGF1) axis. Taurine increased GH-dependent IGF1 synthesis in the liver, which subsequently enhanced osteoblast function, and in B12-deficient offspring, oral administration of taurine rescued their growth retardation and osteoporosis phenotypes. These results identify B12 as an essential vitamin that positively regulates postweaning growth and bone formation through taurine synthesis and suggests potential therapies to increase bone mass.", "author" : [ { "dropping-particle" : "", "family" : "Roman-garcia", "given" : "Pablo", "non-dropping-particle" : "", "parse-names" : false, "suffix" : "" }, { "dropping-particle" : "", "family" : "Quiros-gonzalez", "given" : "Isabel", "non-dropping-particle" : "", "parse-names" : false, "suffix" : "" }, { "dropping-particle" : "", "family" : "Mottram", "given" : "Lynda", "non-dropping-particle" : "", "parse-names" : false, "suffix" : "" }, { "dropping-particle" : "", "family" : "Lieben", "given" : "Liesbet", "non-dropping-particle" : "", "parse-names" : false, "suffix" : "" }, { "dropping-particle" : "", "family" : "Sharan", "given" : "Kunal", "non-dropping-particle" : "", "parse-names" : false, "suffix" : "" }, { "dropping-particle" : "", "family" : "Wangwiwatsin", "given" : "Arporn", "non-dropping-particle" : "", "parse-names" : false, "suffix" : "" }, { "dropping-particle" : "", "family" : "Tubio", "given" : "Jose", "non-dropping-particle" : "", "parse-names" : false, "suffix" : "" }, { "dropping-particle" : "", "family" : "Lewis", "given" : "Kirsty", "non-dropping-particle" : "", "parse-names" : false, "suffix" : "" }, { "dropping-particle" : "", "family" : "Wilkinson", "given" : "Debbie", "non-dropping-particle" : "", "parse-names" : false, "suffix" : "" }, { "dropping-particle" : "", "family" : "Santhanam", "given" : "Balaji", "non-dropping-particle" : "", "parse-names" : false, "suffix" : "" }, { "dropping-particle" : "", "family" : "Sarper", "given" : "Nazan", "non-dropping-particle" : "", "parse-names" : false, "suffix" : "" }, { "dropping-particle" : "", "family" : "Clare", "given" : "Simon", "non-dropping-particle" : "", "parse-names" : false, "suffix" : "" }, { "dropping-particle" : "", "family" : "Vassiliou", "given" : "George S", "non-dropping-particle" : "", "parse-names" : false, "suffix" : "" }, { "dropping-particle" : "", "family" : "Velagapudi", "given" : "Vidya R", "non-dropping-particle" : "", "parse-names" : false, "suffix" : "" }, { "dropping-particle" : "", "family" : "Dougan", "given" : "Gordon", "non-dropping-particle" : "", "parse-names" : false, "suffix" : "" }, { "dropping-particle" : "", "family" : "Yadav", "given" : "Vijay K", "non-dropping-particle" : "", "parse-names" : false, "suffix" : "" } ], "container-title" : "The Journal of Clinical Investigation", "id" : "ITEM-1", "issue" : "7", "issued" : { "date-parts" : [ [ "2014" ] ] }, "page" : "2988-3002", "title" : "Vitamin B 12 \u2013 dependent taurine synthesis regulates growth and bone mass", "type" : "article-journal", "volume" : "124" }, "uris" : [ "http://www.mendeley.com/documents/?uuid=ddb71b43-aeac-40ae-adc0-f003e4ebff66" ] } ], "mendeley" : { "formattedCitation" : "(235)", "plainTextFormattedCitation" : "(235)", "previouslyFormattedCitation" : "(235)"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35)</w:t>
            </w:r>
            <w:r w:rsidRPr="00274D27">
              <w:rPr>
                <w:rFonts w:ascii="Times New Roman" w:eastAsia="Times New Roman" w:hAnsi="Times New Roman" w:cs="Times New Roman"/>
                <w:color w:val="000000"/>
                <w:szCs w:val="22"/>
                <w:lang w:eastAsia="en-IN"/>
              </w:rPr>
              <w:fldChar w:fldCharType="end"/>
            </w:r>
          </w:p>
        </w:tc>
        <w:tc>
          <w:tcPr>
            <w:tcW w:w="3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gf1</w:t>
            </w:r>
            <w:r w:rsidRPr="00274D27">
              <w:rPr>
                <w:rFonts w:ascii="Times New Roman" w:eastAsia="Times New Roman" w:hAnsi="Times New Roman" w:cs="Times New Roman"/>
                <w:color w:val="000000"/>
                <w:szCs w:val="22"/>
                <w:lang w:eastAsia="en-IN"/>
              </w:rPr>
              <w:fldChar w:fldCharType="begin" w:fldLock="1"/>
            </w:r>
            <w:r w:rsidR="001C2632">
              <w:rPr>
                <w:rFonts w:ascii="Times New Roman" w:eastAsia="Times New Roman" w:hAnsi="Times New Roman" w:cs="Times New Roman"/>
                <w:color w:val="000000"/>
                <w:szCs w:val="22"/>
                <w:lang w:eastAsia="en-IN"/>
              </w:rPr>
              <w:instrText>ADDIN CSL_CITATION { "citationItems" : [ { "id" : "ITEM-1", "itemData" : { "DOI" : "10.1172/JCI72606.2988", "abstract" : "Both maternal and offspring-derived factors contribute to lifelong growth and bone mass accrual, although the specific role of maternal deficiencies in the growth and bone mass of offspring is poorly understood. In the present study, we have shown that vitamin B12 (B12) deficiency in a murine genetic model results in severe postweaning growth retardation and osteoporosis, and the severity and time of onset of this phenotype in the offspring depends on the maternal genotype. Using integrated physiological and metabolomic analysis, we determined that B12 deficiency in the offspring decreases liver taurine production and associates with abro- gation of a growth hormone/insulin-like growth factor 1 (GH/IGF1) axis. Taurine increased GH-dependent IGF1 synthesis in the liver, which subsequently enhanced osteoblast function, and in B12-deficient offspring, oral administration of taurine rescued their growth retardation and osteoporosis phenotypes. These results identify B12 as an essential vitamin that positively regulates postweaning growth and bone formation through taurine synthesis and suggests potential therapies to increase bone mass.", "author" : [ { "dropping-particle" : "", "family" : "Roman-garcia", "given" : "Pablo", "non-dropping-particle" : "", "parse-names" : false, "suffix" : "" }, { "dropping-particle" : "", "family" : "Quiros-gonzalez", "given" : "Isabel", "non-dropping-particle" : "", "parse-names" : false, "suffix" : "" }, { "dropping-particle" : "", "family" : "Mottram", "given" : "Lynda", "non-dropping-particle" : "", "parse-names" : false, "suffix" : "" }, { "dropping-particle" : "", "family" : "Lieben", "given" : "Liesbet", "non-dropping-particle" : "", "parse-names" : false, "suffix" : "" }, { "dropping-particle" : "", "family" : "Sharan", "given" : "Kunal", "non-dropping-particle" : "", "parse-names" : false, "suffix" : "" }, { "dropping-particle" : "", "family" : "Wangwiwatsin", "given" : "Arporn", "non-dropping-particle" : "", "parse-names" : false, "suffix" : "" }, { "dropping-particle" : "", "family" : "Tubio", "given" : "Jose", "non-dropping-particle" : "", "parse-names" : false, "suffix" : "" }, { "dropping-particle" : "", "family" : "Lewis", "given" : "Kirsty", "non-dropping-particle" : "", "parse-names" : false, "suffix" : "" }, { "dropping-particle" : "", "family" : "Wilkinson", "given" : "Debbie", "non-dropping-particle" : "", "parse-names" : false, "suffix" : "" }, { "dropping-particle" : "", "family" : "Santhanam", "given" : "Balaji", "non-dropping-particle" : "", "parse-names" : false, "suffix" : "" }, { "dropping-particle" : "", "family" : "Sarper", "given" : "Nazan", "non-dropping-particle" : "", "parse-names" : false, "suffix" : "" }, { "dropping-particle" : "", "family" : "Clare", "given" : "Simon", "non-dropping-particle" : "", "parse-names" : false, "suffix" : "" }, { "dropping-particle" : "", "family" : "Vassiliou", "given" : "George S", "non-dropping-particle" : "", "parse-names" : false, "suffix" : "" }, { "dropping-particle" : "", "family" : "Velagapudi", "given" : "Vidya R", "non-dropping-particle" : "", "parse-names" : false, "suffix" : "" }, { "dropping-particle" : "", "family" : "Dougan", "given" : "Gordon", "non-dropping-particle" : "", "parse-names" : false, "suffix" : "" }, { "dropping-particle" : "", "family" : "Yadav", "given" : "Vijay K", "non-dropping-particle" : "", "parse-names" : false, "suffix" : "" } ], "container-title" : "The Journal of Clinical Investigation", "id" : "ITEM-1", "issue" : "7", "issued" : { "date-parts" : [ [ "2014" ] ] }, "page" : "2988-3002", "title" : "Vitamin B 12 \u2013 dependent taurine synthesis regulates growth and bone mass", "type" : "article-journal", "volume" : "124" }, "uris" : [ "http://www.mendeley.com/documents/?uuid=ddb71b43-aeac-40ae-adc0-f003e4ebff66" ] } ], "mendeley" : { "formattedCitation" : "(235)", "plainTextFormattedCitation" : "(235)", "previouslyFormattedCitation" : "(235)"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1C2632" w:rsidRPr="001C2632">
              <w:rPr>
                <w:rFonts w:ascii="Times New Roman" w:eastAsia="Times New Roman" w:hAnsi="Times New Roman" w:cs="Times New Roman"/>
                <w:noProof/>
                <w:color w:val="000000"/>
                <w:szCs w:val="22"/>
                <w:lang w:eastAsia="en-IN"/>
              </w:rPr>
              <w:t>(235)</w:t>
            </w:r>
            <w:r w:rsidRPr="00274D27">
              <w:rPr>
                <w:rFonts w:ascii="Times New Roman" w:eastAsia="Times New Roman" w:hAnsi="Times New Roman" w:cs="Times New Roman"/>
                <w:color w:val="000000"/>
                <w:szCs w:val="22"/>
                <w:lang w:eastAsia="en-IN"/>
              </w:rPr>
              <w:fldChar w:fldCharType="end"/>
            </w:r>
          </w:p>
        </w:tc>
        <w:tc>
          <w:tcPr>
            <w:tcW w:w="36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r0</w:t>
            </w:r>
            <w:r w:rsidRPr="00274D27">
              <w:rPr>
                <w:rFonts w:ascii="Times New Roman" w:eastAsia="Times New Roman" w:hAnsi="Times New Roman" w:cs="Times New Roman"/>
                <w:color w:val="000000"/>
                <w:szCs w:val="22"/>
                <w:lang w:eastAsia="en-IN"/>
              </w:rPr>
              <w:fldChar w:fldCharType="begin" w:fldLock="1"/>
            </w:r>
            <w:r w:rsidR="00270297">
              <w:rPr>
                <w:rFonts w:ascii="Times New Roman" w:eastAsia="Times New Roman" w:hAnsi="Times New Roman" w:cs="Times New Roman"/>
                <w:color w:val="000000"/>
                <w:szCs w:val="22"/>
                <w:lang w:eastAsia="en-IN"/>
              </w:rPr>
              <w:instrText>ADDIN CSL_CITATION { "citationItems" : [ { "id" : "ITEM-1", "itemData" : { "abstract" : "In this study, the anti-nociceptive and anti-inflammatory effects of cyanocobalamin (Vit B12) against acute and chronic pain and inflammation were evaluated in mice. Vit B12 (0.87, 1 and 1.77 mg/kg) were injected intraperitoneally. The anti-nociceptive effects against acute pain were examined using hot-plate and writhing tests. The chronic pain was examined 14 days after sciatic nerve ligation using the hot-plate test. Morphine (10 mg/kg) was used as a positive control. Anti-inflammatory effects of Vit B12 against acute and chronic inflammation were assessed using xylene-induced edema in ears and granuloma caused by compressed cotton implantation, respectively. In these tests, sodium diclofenac (15 mg/kg) was used as a positive control. Vit B12 showed a dose related effect in acute anti-nociceptive test and increased the anti-nociceptive effect of morphine in chronic treatment. Vit B12 demonstrated an anti-nociceptive effect in chronic studies as single or continues daily treatment and increased significantly the anti-nociceptive effect of morphine. All doses of Vit B12 significantly decreased xylene-induced ear edema. Maximum anti-inflammatory effect (37.5%) was obtained at dose of 1 mg/kg. In chronic inflammation, Vit B12 significantly decreased granuloma formation in mice. In conclusion our work presents some experimental evidence supporting the administration of cyanocobalamin in controlling acute and chronic neuropathic pain. Cyanocobalamin may have anti-inflammatory effect. It may reduce tolerance to anti-nociceptive effect of morphine as well.", "author" : [ { "dropping-particle" : "", "family" : "Hosseinzadeh", "given" : "H", "non-dropping-particle" : "", "parse-names" : false, "suffix" : "" }, { "dropping-particle" : "", "family" : "Moallem", "given" : "SA", "non-dropping-particle" : "", "parse-names" : false, "suffix" : "" }, { "dropping-particle" : "", "family" : "Moshiri", "given" : "M", "non-dropping-particle" : "", "parse-names" : false, "suffix" : "" }, { "dropping-particle" : "", "family" : "Sarnavazi", "given" : "MS", "non-dropping-particle" : "", "parse-names" : false, "suffix" : "" }, { "dropping-particle" : "", "family" : "Etemad", "given" : "L", "non-dropping-particle" : "", "parse-names" : false, "suffix" : "" } ], "container-title" : "Arzneimittelforschung", "id" : "ITEM-1", "issue" : "7", "issued" : { "date-parts" : [ [ "2012" ] ] }, "page" : "324-9", "title" : "Anti-nociceptive and anti-inflammatory effects of cyanocobalamin (vitamin B12) against acute and chronic pain and inflammation in mice", "type" : "article-journal", "volume" : "62" }, "uris" : [ "http://www.mendeley.com/documents/?uuid=42e4e9e6-9505-448a-8891-eaf6d241c245" ] } ], "mendeley" : { "formattedCitation" : "(484)", "plainTextFormattedCitation" : "(484)", "previouslyFormattedCitation" : "(484)"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270297" w:rsidRPr="00270297">
              <w:rPr>
                <w:rFonts w:ascii="Times New Roman" w:eastAsia="Times New Roman" w:hAnsi="Times New Roman" w:cs="Times New Roman"/>
                <w:noProof/>
                <w:color w:val="000000"/>
                <w:szCs w:val="22"/>
                <w:lang w:eastAsia="en-IN"/>
              </w:rPr>
              <w:t>(484)</w:t>
            </w:r>
            <w:r w:rsidRPr="00274D27">
              <w:rPr>
                <w:rFonts w:ascii="Times New Roman" w:eastAsia="Times New Roman" w:hAnsi="Times New Roman" w:cs="Times New Roman"/>
                <w:color w:val="000000"/>
                <w:szCs w:val="22"/>
                <w:lang w:eastAsia="en-IN"/>
              </w:rPr>
              <w:fldChar w:fldCharType="end"/>
            </w:r>
          </w:p>
        </w:tc>
        <w:tc>
          <w:tcPr>
            <w:tcW w:w="36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0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35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28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26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22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2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34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c>
          <w:tcPr>
            <w:tcW w:w="20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p>
        </w:tc>
      </w:tr>
      <w:tr w:rsidR="00270297" w:rsidRPr="00274D27" w:rsidTr="00540BBB">
        <w:trPr>
          <w:trHeight w:val="300"/>
          <w:jc w:val="center"/>
        </w:trPr>
        <w:tc>
          <w:tcPr>
            <w:tcW w:w="387" w:type="pct"/>
            <w:tcBorders>
              <w:top w:val="nil"/>
              <w:left w:val="single" w:sz="4" w:space="0" w:color="auto"/>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Vitamin D3</w:t>
            </w:r>
          </w:p>
        </w:tc>
        <w:tc>
          <w:tcPr>
            <w:tcW w:w="200" w:type="pct"/>
            <w:tcBorders>
              <w:top w:val="nil"/>
              <w:left w:val="nil"/>
              <w:bottom w:val="single" w:sz="4" w:space="0" w:color="auto"/>
              <w:right w:val="single" w:sz="4" w:space="0" w:color="auto"/>
            </w:tcBorders>
            <w:shd w:val="clear" w:color="auto" w:fill="auto"/>
            <w:vAlign w:val="center"/>
            <w:hideMark/>
          </w:tcPr>
          <w:p w:rsidR="00540BBB" w:rsidRPr="00274D27" w:rsidRDefault="00540BBB" w:rsidP="00260562">
            <w:pPr>
              <w:spacing w:after="0" w:line="360" w:lineRule="auto"/>
              <w:jc w:val="center"/>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vd3</w:t>
            </w:r>
          </w:p>
        </w:tc>
        <w:tc>
          <w:tcPr>
            <w:tcW w:w="31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a1</w:t>
            </w:r>
            <w:r w:rsidRPr="00274D27">
              <w:rPr>
                <w:rFonts w:ascii="Times New Roman" w:eastAsia="Times New Roman" w:hAnsi="Times New Roman" w:cs="Times New Roman"/>
                <w:color w:val="000000"/>
                <w:szCs w:val="22"/>
                <w:lang w:eastAsia="en-IN"/>
              </w:rPr>
              <w:fldChar w:fldCharType="begin" w:fldLock="1"/>
            </w:r>
            <w:r w:rsidR="00270297">
              <w:rPr>
                <w:rFonts w:ascii="Times New Roman" w:eastAsia="Times New Roman" w:hAnsi="Times New Roman" w:cs="Times New Roman"/>
                <w:color w:val="000000"/>
                <w:szCs w:val="22"/>
                <w:lang w:eastAsia="en-IN"/>
              </w:rPr>
              <w:instrText>ADDIN CSL_CITATION { "citationItems" : [ { "id" : "ITEM-1", "itemData" : { "abstract" : "The aim of this study was to evaluate the effect of vitamin D3 supplementation on insulin secretion and insulin resistance. Ten females with type 2 diabetes being treated with oral hypoglycaemic agents and with normal serum and urine calcium levels were enrolled in the study. The study was conducted in March, when levels of vitamin D are lowest in our region. The level of plasma 25(OH)D was measured (normal range in winter 25-120 nmol/l). The first (FPIS) and second (SPIS) phases of insulin secretion were studied during IVGTT. Peripheral insulin resistance was measured. A group of 17 age- and BMI-matched females with normal glucose tolerance served as a control group. The diabetic patients were treated with cholecalciferol 1332 IU daily for one month. The mean plasma 25(OH)D level was 35.3 +/- 15.1 nmol/l at baseline, 70% of patients being vitamin D deficient. After one month of treatment with vitamin D3, the plasma 25(OH)D level increased by a mean of 75.8%; 70% of the patients achieved normal vitamin D levels. FPIS increased significantly by 34.3%, while the change in SPIS of 20.4% was not significant (p &gt; 0.8). We found a significant correlation between the change in FPIS and the change in 25(OH)D level after vitamin D3 supplementation (p &lt; 0.018). The results showed a decrease of 21.4% in insulin resistance after one month, but the change was not significant. Bearing in mind that the main defects in type 2 diabetes mellitus are reduced FPIS and insulin resistance, and the favourable effect vitamin D3 had on them, we suggest vitamin D3 deficiency may at least partly contribute to the impairment of insulin secretion and probably of insulin action. Our results suggest that vitamin D3 supplementation could be an element in the complex treatment of type 2 diabetes mellitus during the winter.", "author" : [ { "dropping-particle" : "", "family" : "Borissova", "given" : "AM", "non-dropping-particle" : "", "parse-names" : false, "suffix" : "" }, { "dropping-particle" : "", "family" : "Tankova", "given" : "T", "non-dropping-particle" : "", "parse-names" : false, "suffix" : "" }, { "dropping-particle" : "", "family" : "Kirilov", "given" : "G", "non-dropping-particle" : "", "parse-names" : false, "suffix" : "" }, { "dropping-particle" : "", "family" : "Dakovska", "given" : "L", "non-dropping-particle" : "", "parse-names" : false, "suffix" : "" }, { "dropping-particle" : "", "family" : "Kovacheva", "given" : "R", "non-dropping-particle" : "", "parse-names" : false, "suffix" : "" } ], "container-title" : "International Journal of Clinical Practice", "id" : "ITEM-1", "issue" : "4", "issued" : { "date-parts" : [ [ "2003" ] ] }, "page" : "258-61", "title" : "The effect of vitamin D3 on insulin secretion and peripheral insulin sensitivity in type 2 diabetic patients.", "type" : "article-journal", "volume" : "57" }, "uris" : [ "http://www.mendeley.com/documents/?uuid=5f51f93a-fb94-4552-8e46-7b1dfbf8319e" ] }, { "id" : "ITEM-2", "itemData" : { "abstract" : "It has previously been shown in this laboratory that vitamin D3 is essential for normal insulin secretion from the perfused rat pancreas. In this present study, the influence of vitamin D status on insulin secretion in vivo was investigated. Intravenous glucose tolerance tests were performed on conscious vitamin D-deficient rats (-D), vitamin D-replete rats fed ad libitum (+D AL), and vitamin D-replete rats pair fed to the D-deficient animals (+D PF). Vitamin D deficiency, easily recognizable by low daily dietary intake and depressed plasma calcium levels, was found to impair plasma glucose clearance as characterized by an elevated KG value (representing a function of the area beneath the tolerance curve). KG values for the +D AL, +D PF, and -D groups were 504 +/- 15, 480 +/- 46, and 641 +/- 28, respectively. The increase in KG corresponded to a significant reduction in glucose-mediated insulin secretion as compared to the +D animals. This difference appeared not to be related to the increase caloric intake associated with vitamin D repletion, since +D rats which had been pair fed to the -D animals also exhibited restored plasma insulin levels in response to glucose. Plasma phosphorus concentrations were comparable in all three groups, and thus this parameter is also unlikely to be a contributory factor in the observed phenomenon. Additional experiments were conducted to evaluate the involvement of hypocalcemia in the observed impaired glucose tolerance. Normalization of plasma calcium levels (from 4.8 mg/100 ml to 9.6/100 ml) of the -D rats, by dietary calcium and phosphorus manipulation, failed to improve glucose clearance (KG for -D normocalcemic rats = 639 +/- 61) or insulin secretion. These results support the concept that vitamin D plays a physiological role in insulin secretion, acting, at least in part, independently of nutritional factors and the prevailing plasma calcium and phosphorus concentrations.", "author" : [ { "dropping-particle" : "", "family" : "Cade", "given" : "Chritina", "non-dropping-particle" : "", "parse-names" : false, "suffix" : "" }, { "dropping-particle" : "", "family" : "Norman", "given" : "Anthony W", "non-dropping-particle" : "", "parse-names" : false, "suffix" : "" } ], "container-title" : "Endocrinology", "id" : "ITEM-2", "issue" : "1", "issued" : { "date-parts" : [ [ "1986" ] ] }, "page" : "84-90", "title" : "Vitamin D3 improves impaired glucose tolerance and insulin secretion in the vitamin D-deficient rat in vivo.", "type" : "article-journal", "volume" : "119" }, "uris" : [ "http://www.mendeley.com/documents/?uuid=45473742-f498-4762-a6ff-b8a5e218daaf" ] } ], "mendeley" : { "formattedCitation" : "(485,486)", "plainTextFormattedCitation" : "(485,486)", "previouslyFormattedCitation" : "(485,486)"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270297" w:rsidRPr="00270297">
              <w:rPr>
                <w:rFonts w:ascii="Times New Roman" w:eastAsia="Times New Roman" w:hAnsi="Times New Roman" w:cs="Times New Roman"/>
                <w:noProof/>
                <w:color w:val="000000"/>
                <w:szCs w:val="22"/>
                <w:lang w:eastAsia="en-IN"/>
              </w:rPr>
              <w:t>(485,486)</w:t>
            </w:r>
            <w:r w:rsidRPr="00274D27">
              <w:rPr>
                <w:rFonts w:ascii="Times New Roman" w:eastAsia="Times New Roman" w:hAnsi="Times New Roman" w:cs="Times New Roman"/>
                <w:color w:val="000000"/>
                <w:szCs w:val="22"/>
                <w:lang w:eastAsia="en-IN"/>
              </w:rPr>
              <w:fldChar w:fldCharType="end"/>
            </w:r>
          </w:p>
        </w:tc>
        <w:tc>
          <w:tcPr>
            <w:tcW w:w="32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ost1</w:t>
            </w:r>
            <w:r w:rsidRPr="00274D27">
              <w:rPr>
                <w:rFonts w:ascii="Times New Roman" w:eastAsia="Times New Roman" w:hAnsi="Times New Roman" w:cs="Times New Roman"/>
                <w:color w:val="000000"/>
                <w:szCs w:val="22"/>
                <w:lang w:eastAsia="en-IN"/>
              </w:rPr>
              <w:fldChar w:fldCharType="begin" w:fldLock="1"/>
            </w:r>
            <w:r w:rsidR="00270297">
              <w:rPr>
                <w:rFonts w:ascii="Times New Roman" w:eastAsia="Times New Roman" w:hAnsi="Times New Roman" w:cs="Times New Roman"/>
                <w:color w:val="000000"/>
                <w:szCs w:val="22"/>
                <w:lang w:eastAsia="en-IN"/>
              </w:rPr>
              <w:instrText>ADDIN CSL_CITATION { "citationItems" : [ { "id" : "ITEM-1", "itemData" : { "abstract" : "CONTEXT: Guidelines in Finland recommend 10 \u03bcg of vitamin D3 daily for all infants. Recent observations suggest that this may be insufficient to maintain optimal serum 25-hydroxyvitamin D (S-25-OHD). OBJECTIVE: The aim of the study was to evaluate effects of various vitamin D doses and determine a dose ensuring S-25-OHD of at least 80 nmol/liter in infants without signs of vitamin D excess. DESIGN: We conducted a randomized double-blind intervention study. Cord blood was obtained at birth for S-25-OHD; 113 infants were randomized to receive vitamin D3 10, 30, or 40 \u03bcg/d from age 2 wk to 3 months. SETTING: An investigator-initiated study was performed in a single maternity hospital in Helsinki, Finland. MAIN OUTCOME MEASURES: S-25-OHD, calcium homeostasis, and skeletal characteristics were evaluated with peripheral quantitative computed tomography at age 3 months. Results: Baseline S-25-OHD was similar in all three groups (median, 53 nmol/liter). At 3 months, the mean S-25-OHD values were 88, 124, and 153 nmol/liter, and the minimum values were 46, 57, and 86 nmol/liter in the groups receiving 10, 30, and 40 \u03bcg (ANOVA; P &lt; 0.001). No hypercalcemia occurred; plasma calcium, serum PTH, and urine calcium excretion was similar between the groups. Peripheral quantitative computed tomography showed a trend toward larger tibial total bone and cortical bone area with higher vitamin D doses. CONCLUSION: Vitamin D3 supplementation with up to 40 \u03bcg/d from age 2 wk to 3 months was safe and caused no hypercalcemia or hypercalciuria. The 40-\u03bcg dose maintained S-25-OHD above 80 nmol/liter in all infants. More extensive and longer intervention studies are necessary to assess long-term effects.", "author" : [ { "dropping-particle" : "", "family" : "Holmlund-Suila", "given" : "E", "non-dropping-particle" : "", "parse-names" : false, "suffix" : "" }, { "dropping-particle" : "", "family" : "Viljakainen", "given" : "H", "non-dropping-particle" : "", "parse-names" : false, "suffix" : "" }, { "dropping-particle" : "", "family" : "Hytinantti", "given" : "T", "non-dropping-particle" : "", "parse-names" : false, "suffix" : "" }, { "dropping-particle" : "", "family" : "Lamberg-Allardt", "given" : "C", "non-dropping-particle" : "", "parse-names" : false, "suffix" : "" }, { "dropping-particle" : "", "family" : "Andersson", "given" : "S", "non-dropping-particle" : "", "parse-names" : false, "suffix" : "" }, { "dropping-particle" : "", "family" : "M\u00e4kitie", "given" : "O", "non-dropping-particle" : "", "parse-names" : false, "suffix" : "" } ], "container-title" : "Journal of Clinical Endocrinology &amp; Metabolism", "id" : "ITEM-1", "issue" : "11", "issued" : { "date-parts" : [ [ "2012" ] ] }, "page" : "4139-47", "title" : "High-dose vitamin d intervention in infants--effects on vitamin d status, calcium homeostasis, and bone strength.", "type" : "article-journal", "volume" : "97" }, "uris" : [ "http://www.mendeley.com/documents/?uuid=f81e831c-a357-4252-8a06-450855f4fb2d" ] } ], "mendeley" : { "formattedCitation" : "(487)", "plainTextFormattedCitation" : "(487)", "previouslyFormattedCitation" : "(487)"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270297" w:rsidRPr="00270297">
              <w:rPr>
                <w:rFonts w:ascii="Times New Roman" w:eastAsia="Times New Roman" w:hAnsi="Times New Roman" w:cs="Times New Roman"/>
                <w:noProof/>
                <w:color w:val="000000"/>
                <w:szCs w:val="22"/>
                <w:lang w:eastAsia="en-IN"/>
              </w:rPr>
              <w:t>(487)</w:t>
            </w:r>
            <w:r w:rsidRPr="00274D27">
              <w:rPr>
                <w:rFonts w:ascii="Times New Roman" w:eastAsia="Times New Roman" w:hAnsi="Times New Roman" w:cs="Times New Roman"/>
                <w:color w:val="000000"/>
                <w:szCs w:val="22"/>
                <w:lang w:eastAsia="en-IN"/>
              </w:rPr>
              <w:fldChar w:fldCharType="end"/>
            </w:r>
          </w:p>
        </w:tc>
        <w:tc>
          <w:tcPr>
            <w:tcW w:w="42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4D2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agr1</w:t>
            </w:r>
            <w:r w:rsidRPr="00274D27">
              <w:rPr>
                <w:rFonts w:ascii="Times New Roman" w:eastAsia="Times New Roman" w:hAnsi="Times New Roman" w:cs="Times New Roman"/>
                <w:color w:val="000000"/>
                <w:szCs w:val="22"/>
                <w:lang w:eastAsia="en-IN"/>
              </w:rPr>
              <w:fldChar w:fldCharType="begin" w:fldLock="1"/>
            </w:r>
            <w:r w:rsidR="00270297">
              <w:rPr>
                <w:rFonts w:ascii="Times New Roman" w:eastAsia="Times New Roman" w:hAnsi="Times New Roman" w:cs="Times New Roman"/>
                <w:color w:val="000000"/>
                <w:szCs w:val="22"/>
                <w:lang w:eastAsia="en-IN"/>
              </w:rPr>
              <w:instrText>ADDIN CSL_CITATION { "citationItems" : [ { "id" : "ITEM-1", "itemData" : { "DOI" : "10.1016/j.neures.2005.12.008", "abstract" : "Vitamin D is a steroid hormone with many important functions in the brain, mediated through the nuclear Vitamin D receptor (VDR). Mounting clinical data link VDR mutations to various psychiatric phenotypes. We have reported previously that mutant mice lacking functional VDR (\"Tokyo\" VDR mutant mice) display several behavioural anomalies, including high anxiety and aberrant grooming. Given the important role of Vitamin D and VDR in brain development and functioning, we hypothesized that several other important behavioural domains may be affected by disruption of the VDR gene in mice. Here we report that VDR mutants display unaffected depressive-like behaviour, but show abnormal social behaviours, reduced social barbering and aggressiveness, impaired nest building and aberrant maternal (pup neglect, cannibalism) behaviours. Taken together, these findings confirm the important role postulated for the VDR in the regulation of behaviour, and suggest the mice lacking functional VDR may be a useful tool to model different brain disorders.", "author" : [ { "dropping-particle" : "V", "family" : "Kalueff", "given" : "Allan", "non-dropping-particle" : "", "parse-names" : false, "suffix" : "" }, { "dropping-particle" : "", "family" : "Keisala", "given" : "Tiina", "non-dropping-particle" : "", "parse-names" : false, "suffix" : "" }, { "dropping-particle" : "", "family" : "Minasyan", "given" : "Anna", "non-dropping-particle" : "", "parse-names" : false, "suffix" : "" }, { "dropping-particle" : "", "family" : "Kuuslahti", "given" : "Marianne", "non-dropping-particle" : "", "parse-names" : false, "suffix" : "" }, { "dropping-particle" : "", "family" : "Miettinen", "given" : "Susanna", "non-dropping-particle" : "", "parse-names" : false, "suffix" : "" }, { "dropping-particle" : "", "family" : "Tuohimaa", "given" : "Pentti", "non-dropping-particle" : "", "parse-names" : false, "suffix" : "" } ], "container-title" : "Neuroscience Research", "id" : "ITEM-1", "issue" : "4", "issued" : { "date-parts" : [ [ "2006" ] ] }, "page" : "254-260", "title" : "Behavioural anomalies in mice evoked by \u2018\u2018 Tokyo \u2019\u2019 disruption of the Vitamin D receptor gene", "type" : "article-journal", "volume" : "54" }, "uris" : [ "http://www.mendeley.com/documents/?uuid=62a38a0b-2e0e-4cfe-baac-96b433a2280f" ] } ], "mendeley" : { "formattedCitation" : "(488)", "plainTextFormattedCitation" : "(488)", "previouslyFormattedCitation" : "(488)" }, "properties" : { "noteIndex" : 0 }, "schema" : "https://github.com/citation-style-language/schema/raw/master/csl-citation.json" }</w:instrText>
            </w:r>
            <w:r w:rsidRPr="00274D27">
              <w:rPr>
                <w:rFonts w:ascii="Times New Roman" w:eastAsia="Times New Roman" w:hAnsi="Times New Roman" w:cs="Times New Roman"/>
                <w:color w:val="000000"/>
                <w:szCs w:val="22"/>
                <w:lang w:eastAsia="en-IN"/>
              </w:rPr>
              <w:fldChar w:fldCharType="separate"/>
            </w:r>
            <w:r w:rsidR="00270297" w:rsidRPr="00270297">
              <w:rPr>
                <w:rFonts w:ascii="Times New Roman" w:eastAsia="Times New Roman" w:hAnsi="Times New Roman" w:cs="Times New Roman"/>
                <w:noProof/>
                <w:color w:val="000000"/>
                <w:szCs w:val="22"/>
                <w:lang w:eastAsia="en-IN"/>
              </w:rPr>
              <w:t>(488)</w:t>
            </w:r>
            <w:r w:rsidRPr="00274D27">
              <w:rPr>
                <w:rFonts w:ascii="Times New Roman" w:eastAsia="Times New Roman" w:hAnsi="Times New Roman" w:cs="Times New Roman"/>
                <w:color w:val="000000"/>
                <w:szCs w:val="22"/>
                <w:lang w:eastAsia="en-IN"/>
              </w:rPr>
              <w:fldChar w:fldCharType="end"/>
            </w:r>
          </w:p>
        </w:tc>
        <w:tc>
          <w:tcPr>
            <w:tcW w:w="3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70297">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ins1</w:t>
            </w:r>
            <w:r w:rsidR="00270297">
              <w:rPr>
                <w:rFonts w:ascii="Times New Roman" w:eastAsia="Times New Roman" w:hAnsi="Times New Roman" w:cs="Times New Roman"/>
                <w:color w:val="000000"/>
                <w:szCs w:val="22"/>
                <w:lang w:eastAsia="en-IN"/>
              </w:rPr>
              <w:fldChar w:fldCharType="begin" w:fldLock="1"/>
            </w:r>
            <w:r w:rsidR="00270297">
              <w:rPr>
                <w:rFonts w:ascii="Times New Roman" w:eastAsia="Times New Roman" w:hAnsi="Times New Roman" w:cs="Times New Roman"/>
                <w:color w:val="000000"/>
                <w:szCs w:val="22"/>
                <w:lang w:eastAsia="en-IN"/>
              </w:rPr>
              <w:instrText>ADDIN CSL_CITATION { "citationItems" : [ { "id" : "ITEM-1", "itemData" : { "abstract" : "It has previously been shown in this laboratory that vitamin D3 is essential for normal insulin secretion from the perfused rat pancreas. In this present study, the influence of vitamin D status on insulin secretion in vivo was investigated. Intravenous glucose tolerance tests were performed on conscious vitamin D-deficient rats (-D), vitamin D-replete rats fed ad libitum (+D AL), and vitamin D-replete rats pair fed to the D-deficient animals (+D PF). Vitamin D deficiency, easily recognizable by low daily dietary intake and depressed plasma calcium levels, was found to impair plasma glucose clearance as characterized by an elevated KG value (representing a function of the area beneath the tolerance curve). KG values for the +D AL, +D PF, and -D groups were 504 +/- 15, 480 +/- 46, and 641 +/- 28, respectively. The increase in KG corresponded to a significant reduction in glucose-mediated insulin secretion as compared to the +D animals. This difference appeared not to be related to the increase caloric intake associated with vitamin D repletion, since +D rats which had been pair fed to the -D animals also exhibited restored plasma insulin levels in response to glucose. Plasma phosphorus concentrations were comparable in all three groups, and thus this parameter is also unlikely to be a contributory factor in the observed phenomenon. Additional experiments were conducted to evaluate the involvement of hypocalcemia in the observed impaired glucose tolerance. Normalization of plasma calcium levels (from 4.8 mg/100 ml to 9.6/100 ml) of the -D rats, by dietary calcium and phosphorus manipulation, failed to improve glucose clearance (KG for -D normocalcemic rats = 639 +/- 61) or insulin secretion. These results support the concept that vitamin D plays a physiological role in insulin secretion, acting, at least in part, independently of nutritional factors and the prevailing plasma calcium and phosphorus concentrations.", "author" : [ { "dropping-particle" : "", "family" : "Cade", "given" : "Chritina", "non-dropping-particle" : "", "parse-names" : false, "suffix" : "" }, { "dropping-particle" : "", "family" : "Norman", "given" : "Anthony W", "non-dropping-particle" : "", "parse-names" : false, "suffix" : "" } ], "container-title" : "Endocrinology", "id" : "ITEM-1", "issue" : "1", "issued" : { "date-parts" : [ [ "1986" ] ] }, "page" : "84-90", "title" : "Vitamin D3 improves impaired glucose tolerance and insulin secretion in the vitamin D-deficient rat in vivo.", "type" : "article-journal", "volume" : "119" }, "uris" : [ "http://www.mendeley.com/documents/?uuid=45473742-f498-4762-a6ff-b8a5e218daaf" ] }, { "id" : "ITEM-2", "itemData" : { "abstract" : "The effects of a vitamin D deficiency on insulin and glucagon release was determined in the isolated perfused rat pancreas by radioimmunoassay of the secreted proteins. During a 30-minute period of perfusion with glucose and arginine, pancreases from vitamin D-deficient rats exhibited a 48 percent reduction in insulin secretion compared to that for pancreases from vitamin D-deficient rats that had been replenished with vitamin D. Vitamin D status had no effect on pancreatic glucagon secretion. This result, along with the previously demonstrated presence in the pancreas of a vitamin D-dependent calcium-binding protein and cytosol receptor for the hormonal form of vitamin D, 1,25-dihydroxyvitamin D3, indicates an important role for vitamin D in the endocrine functioning of the pancreas.", "author" : [ { "dropping-particle" : "", "family" : "Norman", "given" : "AW", "non-dropping-particle" : "", "parse-names" : false, "suffix" : "" }, { "dropping-particle" : "", "family" : "Frankel", "given" : "JB", "non-dropping-particle" : "", "parse-names" : false, "suffix" : "" }, { "dropping-particle" : "", "family" : "Heldt", "given" : "AM", "non-dropping-particle" : "", "parse-names" : false, "suffix" : "" }, { "dropping-particle" : "", "family" : "Grodsky", "given" : "GM", "non-dropping-particle" : "", "parse-names" : false, "suffix" : "" } ], "container-title" : "Science", "id" : "ITEM-2", "issue" : "4458", "issued" : { "date-parts" : [ [ "1980" ] ] }, "page" : "823-5", "title" : "Vitamin D deficiency inhibits pancreatic secretion of insulin.", "type" : "article-journal", "volume" : "209" }, "uris" : [ "http://www.mendeley.com/documents/?uuid=f1d8e45e-9ecf-4450-a7b2-3e2e783a0ad2" ] } ], "mendeley" : { "formattedCitation" : "(486,489)", "plainTextFormattedCitation" : "(486,489)" }, "properties" : { "noteIndex" : 0 }, "schema" : "https://github.com/citation-style-language/schema/raw/master/csl-citation.json" }</w:instrText>
            </w:r>
            <w:r w:rsidR="00270297">
              <w:rPr>
                <w:rFonts w:ascii="Times New Roman" w:eastAsia="Times New Roman" w:hAnsi="Times New Roman" w:cs="Times New Roman"/>
                <w:color w:val="000000"/>
                <w:szCs w:val="22"/>
                <w:lang w:eastAsia="en-IN"/>
              </w:rPr>
              <w:fldChar w:fldCharType="separate"/>
            </w:r>
            <w:r w:rsidR="00270297" w:rsidRPr="00270297">
              <w:rPr>
                <w:rFonts w:ascii="Times New Roman" w:eastAsia="Times New Roman" w:hAnsi="Times New Roman" w:cs="Times New Roman"/>
                <w:noProof/>
                <w:color w:val="000000"/>
                <w:szCs w:val="22"/>
                <w:lang w:eastAsia="en-IN"/>
              </w:rPr>
              <w:t>(486,489)</w:t>
            </w:r>
            <w:r w:rsidR="00270297">
              <w:rPr>
                <w:rFonts w:ascii="Times New Roman" w:eastAsia="Times New Roman" w:hAnsi="Times New Roman" w:cs="Times New Roman"/>
                <w:color w:val="000000"/>
                <w:szCs w:val="22"/>
                <w:lang w:eastAsia="en-IN"/>
              </w:rPr>
              <w:fldChar w:fldCharType="end"/>
            </w:r>
          </w:p>
        </w:tc>
        <w:tc>
          <w:tcPr>
            <w:tcW w:w="360"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65"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0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5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8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26"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68"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34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c>
          <w:tcPr>
            <w:tcW w:w="203" w:type="pct"/>
            <w:tcBorders>
              <w:top w:val="nil"/>
              <w:left w:val="nil"/>
              <w:bottom w:val="single" w:sz="4" w:space="0" w:color="auto"/>
              <w:right w:val="single" w:sz="4" w:space="0" w:color="auto"/>
            </w:tcBorders>
            <w:shd w:val="clear" w:color="auto" w:fill="auto"/>
            <w:noWrap/>
            <w:vAlign w:val="center"/>
            <w:hideMark/>
          </w:tcPr>
          <w:p w:rsidR="00540BBB" w:rsidRPr="00274D27" w:rsidRDefault="00540BBB" w:rsidP="00260562">
            <w:pPr>
              <w:spacing w:after="0" w:line="360" w:lineRule="auto"/>
              <w:rPr>
                <w:rFonts w:ascii="Times New Roman" w:eastAsia="Times New Roman" w:hAnsi="Times New Roman" w:cs="Times New Roman"/>
                <w:color w:val="000000"/>
                <w:szCs w:val="22"/>
                <w:lang w:eastAsia="en-IN"/>
              </w:rPr>
            </w:pPr>
            <w:r w:rsidRPr="00274D27">
              <w:rPr>
                <w:rFonts w:ascii="Times New Roman" w:eastAsia="Times New Roman" w:hAnsi="Times New Roman" w:cs="Times New Roman"/>
                <w:color w:val="000000"/>
                <w:szCs w:val="22"/>
                <w:lang w:eastAsia="en-IN"/>
              </w:rPr>
              <w:t> </w:t>
            </w:r>
          </w:p>
        </w:tc>
      </w:tr>
    </w:tbl>
    <w:p w:rsidR="00DD60B5" w:rsidRPr="00274D27" w:rsidRDefault="00DD60B5" w:rsidP="00260562">
      <w:pPr>
        <w:spacing w:line="360" w:lineRule="auto"/>
        <w:rPr>
          <w:rFonts w:ascii="Times New Roman" w:hAnsi="Times New Roman" w:cs="Times New Roman"/>
          <w:szCs w:val="22"/>
        </w:rPr>
      </w:pPr>
    </w:p>
    <w:p w:rsidR="00096370" w:rsidRPr="00274D27" w:rsidRDefault="009213BE" w:rsidP="00260562">
      <w:pPr>
        <w:spacing w:line="360" w:lineRule="auto"/>
        <w:rPr>
          <w:rFonts w:ascii="Times New Roman" w:hAnsi="Times New Roman" w:cs="Times New Roman"/>
          <w:sz w:val="24"/>
          <w:szCs w:val="24"/>
        </w:rPr>
      </w:pPr>
      <w:proofErr w:type="gramStart"/>
      <w:r w:rsidRPr="00274D27">
        <w:rPr>
          <w:rFonts w:ascii="Times New Roman" w:hAnsi="Times New Roman" w:cs="Times New Roman"/>
          <w:sz w:val="24"/>
          <w:szCs w:val="24"/>
        </w:rPr>
        <w:t xml:space="preserve">S2 </w:t>
      </w:r>
      <w:r w:rsidR="00096370" w:rsidRPr="00274D27">
        <w:rPr>
          <w:rFonts w:ascii="Times New Roman" w:hAnsi="Times New Roman" w:cs="Times New Roman"/>
          <w:sz w:val="24"/>
          <w:szCs w:val="24"/>
        </w:rPr>
        <w:t>Table</w:t>
      </w:r>
      <w:r w:rsidR="008E69AD" w:rsidRPr="00274D27">
        <w:rPr>
          <w:rFonts w:ascii="Times New Roman" w:hAnsi="Times New Roman" w:cs="Times New Roman"/>
          <w:sz w:val="24"/>
          <w:szCs w:val="24"/>
        </w:rPr>
        <w:t xml:space="preserve"> </w:t>
      </w:r>
      <w:r w:rsidR="00096370" w:rsidRPr="00274D27">
        <w:rPr>
          <w:rFonts w:ascii="Times New Roman" w:hAnsi="Times New Roman" w:cs="Times New Roman"/>
          <w:sz w:val="24"/>
          <w:szCs w:val="24"/>
        </w:rPr>
        <w:t>Footnotes</w:t>
      </w:r>
      <w:r w:rsidRPr="00274D27">
        <w:rPr>
          <w:rFonts w:ascii="Times New Roman" w:hAnsi="Times New Roman" w:cs="Times New Roman"/>
          <w:sz w:val="24"/>
          <w:szCs w:val="24"/>
        </w:rPr>
        <w:t>.</w:t>
      </w:r>
      <w:proofErr w:type="gramEnd"/>
    </w:p>
    <w:p w:rsidR="00096370" w:rsidRPr="00274D27" w:rsidRDefault="00A63B57" w:rsidP="00260562">
      <w:pPr>
        <w:spacing w:line="360" w:lineRule="auto"/>
        <w:rPr>
          <w:rFonts w:ascii="Times New Roman" w:hAnsi="Times New Roman" w:cs="Times New Roman"/>
          <w:sz w:val="24"/>
          <w:szCs w:val="24"/>
        </w:rPr>
      </w:pPr>
      <w:r w:rsidRPr="00274D27">
        <w:rPr>
          <w:rFonts w:ascii="Times New Roman" w:hAnsi="Times New Roman" w:cs="Times New Roman"/>
          <w:sz w:val="24"/>
          <w:szCs w:val="24"/>
        </w:rPr>
        <w:t xml:space="preserve">*Logical interactions – Some interactions were added which did not have a </w:t>
      </w:r>
      <w:r w:rsidR="000F636C" w:rsidRPr="00274D27">
        <w:rPr>
          <w:rFonts w:ascii="Times New Roman" w:hAnsi="Times New Roman" w:cs="Times New Roman"/>
          <w:sz w:val="24"/>
          <w:szCs w:val="24"/>
        </w:rPr>
        <w:t xml:space="preserve">specific </w:t>
      </w:r>
      <w:r w:rsidRPr="00274D27">
        <w:rPr>
          <w:rFonts w:ascii="Times New Roman" w:hAnsi="Times New Roman" w:cs="Times New Roman"/>
          <w:sz w:val="24"/>
          <w:szCs w:val="24"/>
        </w:rPr>
        <w:t xml:space="preserve">reference, but were </w:t>
      </w:r>
      <w:r w:rsidR="000F636C" w:rsidRPr="00274D27">
        <w:rPr>
          <w:rFonts w:ascii="Times New Roman" w:hAnsi="Times New Roman" w:cs="Times New Roman"/>
          <w:sz w:val="24"/>
          <w:szCs w:val="24"/>
        </w:rPr>
        <w:t xml:space="preserve">obvious, </w:t>
      </w:r>
      <w:r w:rsidRPr="00274D27">
        <w:rPr>
          <w:rFonts w:ascii="Times New Roman" w:hAnsi="Times New Roman" w:cs="Times New Roman"/>
          <w:sz w:val="24"/>
          <w:szCs w:val="24"/>
        </w:rPr>
        <w:t xml:space="preserve">logical or evident. For example, </w:t>
      </w:r>
      <w:r w:rsidR="000F636C" w:rsidRPr="00274D27">
        <w:rPr>
          <w:rFonts w:ascii="Times New Roman" w:hAnsi="Times New Roman" w:cs="Times New Roman"/>
          <w:sz w:val="24"/>
          <w:szCs w:val="24"/>
        </w:rPr>
        <w:t>food intake increases plasma glucose, plasma free fatty acids, muscle energy, or fat storage</w:t>
      </w:r>
      <w:r w:rsidR="00446403" w:rsidRPr="00274D27">
        <w:rPr>
          <w:rFonts w:ascii="Times New Roman" w:hAnsi="Times New Roman" w:cs="Times New Roman"/>
          <w:sz w:val="24"/>
          <w:szCs w:val="24"/>
        </w:rPr>
        <w:t xml:space="preserve"> are such obvious links</w:t>
      </w:r>
      <w:r w:rsidR="000F636C" w:rsidRPr="00274D27">
        <w:rPr>
          <w:rFonts w:ascii="Times New Roman" w:hAnsi="Times New Roman" w:cs="Times New Roman"/>
          <w:sz w:val="24"/>
          <w:szCs w:val="24"/>
        </w:rPr>
        <w:t xml:space="preserve">. </w:t>
      </w:r>
      <w:r w:rsidR="00235288" w:rsidRPr="00274D27">
        <w:rPr>
          <w:rFonts w:ascii="Times New Roman" w:hAnsi="Times New Roman" w:cs="Times New Roman"/>
          <w:sz w:val="24"/>
          <w:szCs w:val="24"/>
        </w:rPr>
        <w:t xml:space="preserve">It is also </w:t>
      </w:r>
      <w:proofErr w:type="gramStart"/>
      <w:r w:rsidR="00235288" w:rsidRPr="00274D27">
        <w:rPr>
          <w:rFonts w:ascii="Times New Roman" w:hAnsi="Times New Roman" w:cs="Times New Roman"/>
          <w:sz w:val="24"/>
          <w:szCs w:val="24"/>
        </w:rPr>
        <w:lastRenderedPageBreak/>
        <w:t>logical</w:t>
      </w:r>
      <w:proofErr w:type="gramEnd"/>
      <w:r w:rsidR="00235288" w:rsidRPr="00274D27">
        <w:rPr>
          <w:rFonts w:ascii="Times New Roman" w:hAnsi="Times New Roman" w:cs="Times New Roman"/>
          <w:sz w:val="24"/>
          <w:szCs w:val="24"/>
        </w:rPr>
        <w:t xml:space="preserve"> that i</w:t>
      </w:r>
      <w:r w:rsidR="000F636C" w:rsidRPr="00274D27">
        <w:rPr>
          <w:rFonts w:ascii="Times New Roman" w:hAnsi="Times New Roman" w:cs="Times New Roman"/>
          <w:sz w:val="24"/>
          <w:szCs w:val="24"/>
        </w:rPr>
        <w:t>ncreased capillary density woul</w:t>
      </w:r>
      <w:r w:rsidR="00235288" w:rsidRPr="00274D27">
        <w:rPr>
          <w:rFonts w:ascii="Times New Roman" w:hAnsi="Times New Roman" w:cs="Times New Roman"/>
          <w:sz w:val="24"/>
          <w:szCs w:val="24"/>
        </w:rPr>
        <w:t>d increase glucose transport</w:t>
      </w:r>
      <w:r w:rsidR="000F636C" w:rsidRPr="00274D27">
        <w:rPr>
          <w:rFonts w:ascii="Times New Roman" w:hAnsi="Times New Roman" w:cs="Times New Roman"/>
          <w:sz w:val="24"/>
          <w:szCs w:val="24"/>
        </w:rPr>
        <w:t>.</w:t>
      </w:r>
      <w:r w:rsidRPr="00274D27">
        <w:rPr>
          <w:rFonts w:ascii="Times New Roman" w:hAnsi="Times New Roman" w:cs="Times New Roman"/>
          <w:sz w:val="24"/>
          <w:szCs w:val="24"/>
        </w:rPr>
        <w:t xml:space="preserve"> There were </w:t>
      </w:r>
      <w:r w:rsidR="00AD36AB" w:rsidRPr="00274D27">
        <w:rPr>
          <w:rFonts w:ascii="Times New Roman" w:hAnsi="Times New Roman" w:cs="Times New Roman"/>
          <w:sz w:val="24"/>
          <w:szCs w:val="24"/>
        </w:rPr>
        <w:t xml:space="preserve">nine </w:t>
      </w:r>
      <w:r w:rsidRPr="00274D27">
        <w:rPr>
          <w:rFonts w:ascii="Times New Roman" w:hAnsi="Times New Roman" w:cs="Times New Roman"/>
          <w:sz w:val="24"/>
          <w:szCs w:val="24"/>
        </w:rPr>
        <w:t>such logi</w:t>
      </w:r>
      <w:r w:rsidR="000F636C" w:rsidRPr="00274D27">
        <w:rPr>
          <w:rFonts w:ascii="Times New Roman" w:hAnsi="Times New Roman" w:cs="Times New Roman"/>
          <w:sz w:val="24"/>
          <w:szCs w:val="24"/>
        </w:rPr>
        <w:t>cal interactions in</w:t>
      </w:r>
      <w:r w:rsidRPr="00274D27">
        <w:rPr>
          <w:rFonts w:ascii="Times New Roman" w:hAnsi="Times New Roman" w:cs="Times New Roman"/>
          <w:sz w:val="24"/>
          <w:szCs w:val="24"/>
        </w:rPr>
        <w:t xml:space="preserve"> the model</w:t>
      </w:r>
      <w:r w:rsidR="00235288" w:rsidRPr="00274D27">
        <w:rPr>
          <w:rFonts w:ascii="Times New Roman" w:hAnsi="Times New Roman" w:cs="Times New Roman"/>
          <w:sz w:val="24"/>
          <w:szCs w:val="24"/>
        </w:rPr>
        <w:t xml:space="preserve"> for </w:t>
      </w:r>
      <w:r w:rsidR="00C4583A" w:rsidRPr="00274D27">
        <w:rPr>
          <w:rFonts w:ascii="Times New Roman" w:hAnsi="Times New Roman" w:cs="Times New Roman"/>
          <w:sz w:val="24"/>
          <w:szCs w:val="24"/>
        </w:rPr>
        <w:t>which</w:t>
      </w:r>
      <w:r w:rsidR="00235288" w:rsidRPr="00274D27">
        <w:rPr>
          <w:rFonts w:ascii="Times New Roman" w:hAnsi="Times New Roman" w:cs="Times New Roman"/>
          <w:sz w:val="24"/>
          <w:szCs w:val="24"/>
        </w:rPr>
        <w:t xml:space="preserve"> references are not cited</w:t>
      </w:r>
      <w:r w:rsidRPr="00274D27">
        <w:rPr>
          <w:rFonts w:ascii="Times New Roman" w:hAnsi="Times New Roman" w:cs="Times New Roman"/>
          <w:sz w:val="24"/>
          <w:szCs w:val="24"/>
        </w:rPr>
        <w:t>.</w:t>
      </w:r>
    </w:p>
    <w:p w:rsidR="00096370" w:rsidRPr="00274D27" w:rsidRDefault="00096370" w:rsidP="00260562">
      <w:pPr>
        <w:spacing w:line="360" w:lineRule="auto"/>
        <w:rPr>
          <w:rFonts w:ascii="Times New Roman" w:hAnsi="Times New Roman" w:cs="Times New Roman"/>
          <w:sz w:val="24"/>
          <w:szCs w:val="24"/>
        </w:rPr>
      </w:pPr>
      <w:r w:rsidRPr="00274D27">
        <w:rPr>
          <w:rStyle w:val="FootnoteReference"/>
          <w:rFonts w:ascii="Times New Roman" w:hAnsi="Times New Roman" w:cs="Times New Roman"/>
          <w:sz w:val="24"/>
          <w:szCs w:val="24"/>
        </w:rPr>
        <w:sym w:font="Symbol" w:char="F023"/>
      </w:r>
      <w:r w:rsidRPr="00274D27">
        <w:rPr>
          <w:rFonts w:ascii="Times New Roman" w:hAnsi="Times New Roman" w:cs="Times New Roman"/>
          <w:sz w:val="24"/>
          <w:szCs w:val="24"/>
        </w:rPr>
        <w:t xml:space="preserve">Physical exercise versus physical aggression: </w:t>
      </w:r>
      <w:r w:rsidRPr="00274D27">
        <w:rPr>
          <w:rFonts w:ascii="Times New Roman" w:hAnsi="Times New Roman" w:cs="Times New Roman"/>
          <w:bCs/>
          <w:sz w:val="24"/>
          <w:szCs w:val="24"/>
        </w:rPr>
        <w:t xml:space="preserve">We differentiated the two nodes exercise and physical aggression for the following reasons. </w:t>
      </w:r>
      <w:r w:rsidRPr="00274D27">
        <w:rPr>
          <w:rFonts w:ascii="Times New Roman" w:hAnsi="Times New Roman" w:cs="Times New Roman"/>
          <w:sz w:val="24"/>
          <w:szCs w:val="24"/>
        </w:rPr>
        <w:t xml:space="preserve">The node exercise, here, refers to calorie consumption aspect of exercises reducing obesity. This is the classical concept of exercise which is generally prescribed to counter T2DM. However exercise also has a number of direct neuroendocrine effects which are less appreciated. Apart from calorie burning exercise has many </w:t>
      </w:r>
      <w:proofErr w:type="spellStart"/>
      <w:r w:rsidRPr="00274D27">
        <w:rPr>
          <w:rFonts w:ascii="Times New Roman" w:hAnsi="Times New Roman" w:cs="Times New Roman"/>
          <w:sz w:val="24"/>
          <w:szCs w:val="24"/>
        </w:rPr>
        <w:t>behavioural</w:t>
      </w:r>
      <w:proofErr w:type="spellEnd"/>
      <w:r w:rsidRPr="00274D27">
        <w:rPr>
          <w:rFonts w:ascii="Times New Roman" w:hAnsi="Times New Roman" w:cs="Times New Roman"/>
          <w:sz w:val="24"/>
          <w:szCs w:val="24"/>
        </w:rPr>
        <w:t xml:space="preserve"> components that trigger </w:t>
      </w:r>
      <w:proofErr w:type="spellStart"/>
      <w:r w:rsidRPr="00274D27">
        <w:rPr>
          <w:rFonts w:ascii="Times New Roman" w:hAnsi="Times New Roman" w:cs="Times New Roman"/>
          <w:sz w:val="24"/>
          <w:szCs w:val="24"/>
        </w:rPr>
        <w:t>behavioural</w:t>
      </w:r>
      <w:proofErr w:type="spellEnd"/>
      <w:r w:rsidRPr="00274D27">
        <w:rPr>
          <w:rFonts w:ascii="Times New Roman" w:hAnsi="Times New Roman" w:cs="Times New Roman"/>
          <w:sz w:val="24"/>
          <w:szCs w:val="24"/>
        </w:rPr>
        <w:t xml:space="preserve"> endocrine signals. For example running and chasing may be energetically the same but </w:t>
      </w:r>
      <w:proofErr w:type="spellStart"/>
      <w:r w:rsidRPr="00274D27">
        <w:rPr>
          <w:rFonts w:ascii="Times New Roman" w:hAnsi="Times New Roman" w:cs="Times New Roman"/>
          <w:sz w:val="24"/>
          <w:szCs w:val="24"/>
        </w:rPr>
        <w:t>endocrinologically</w:t>
      </w:r>
      <w:proofErr w:type="spellEnd"/>
      <w:r w:rsidRPr="00274D27">
        <w:rPr>
          <w:rFonts w:ascii="Times New Roman" w:hAnsi="Times New Roman" w:cs="Times New Roman"/>
          <w:sz w:val="24"/>
          <w:szCs w:val="24"/>
        </w:rPr>
        <w:t xml:space="preserve"> different. A</w:t>
      </w:r>
      <w:r w:rsidRPr="00274D27">
        <w:rPr>
          <w:rFonts w:ascii="Times New Roman" w:eastAsia="Calibri" w:hAnsi="Times New Roman" w:cs="Times New Roman"/>
          <w:sz w:val="24"/>
          <w:szCs w:val="24"/>
        </w:rPr>
        <w:t xml:space="preserve"> number of studies show that insulin sensitivity can increase substantially by exercise even without loss of weight or total fat which demonstrates that exercise has direct effects on insulin sensitivity independent of weight loss</w:t>
      </w:r>
      <w:r w:rsidR="006147F3" w:rsidRPr="00274D27">
        <w:rPr>
          <w:rFonts w:ascii="Times New Roman" w:eastAsia="Calibri" w:hAnsi="Times New Roman" w:cs="Times New Roman"/>
          <w:sz w:val="24"/>
          <w:szCs w:val="24"/>
        </w:rPr>
        <w:fldChar w:fldCharType="begin" w:fldLock="1"/>
      </w:r>
      <w:r w:rsidR="00270297">
        <w:rPr>
          <w:rFonts w:ascii="Times New Roman" w:eastAsia="Calibri" w:hAnsi="Times New Roman" w:cs="Times New Roman"/>
          <w:sz w:val="24"/>
          <w:szCs w:val="24"/>
        </w:rPr>
        <w:instrText>ADDIN CSL_CITATION { "citationItems" : [ { "id" : "ITEM-1", "itemData" : { "author" : [ { "dropping-particle" : "", "family" : "Ross", "given" : "Robert", "non-dropping-particle" : "", "parse-names" : false, "suffix" : "" } ], "container-title" : "Diabetes", "id" : "ITEM-1", "issued" : { "date-parts" : [ [ "2003" ] ] }, "page" : "944-5", "title" : "Does exercise without weight loss improve insulin sensitivity?", "type" : "article-journal", "volume" : "26" }, "uris" : [ "http://www.mendeley.com/documents/?uuid=a5b9513a-a575-4d6b-b364-5c38ac453c1c" ] }, { "id" : "ITEM-2", "itemData" : { "abstract" : "INTRODUCTION: Data on the metabolic effects of resistance exercise (strength training) in adolescents are limited. PURPOSE: The objective of this study was to determine whether a controlled resistance exercise program without dietary intervention or weight loss reduces body fat accumulation, increases lean body mass, and improves insulin sensitivity and glucose metabolism in sedentary obese Hispanic adolescents. METHODS: Twelve obese adolescents (age = 15.5 \u00b1 0.5 yr, body mass index = 35.3 \u00b1 0.8 kg\u00b7m; 40.8% \u00b1 1.5% body fat) completed a 12-wk resistance exercise program (two times 1 h\u00b7wk, exercising all major muscle groups). At baseline and on completion of the program, body composition was measured by dual-energy x-ray absorptiometry, abdominal fat distribution was measured by magnetic resonance imaging, hepatic and intramyocellular fat was measured by magnetic resonance spectroscopy, peripheral insulin sensitivity was measured by the stable-label intravenous glucose tolerance test, and hepatic insulin sensitivity was measured by the hepatic insulin sensitivity index = 1000/(GPR \u00d7 fasting insulin). Glucose production rate (GPR), gluconeogenesis, and glycogenolysis were quantified using stable isotope gas chromatography/mass spectrometry techniques. RESULTS: All participants were normoglycemic. The exercise program resulted in significant strength gain in both upper and lower body muscle groups. Body weight increased from 97.0 \u00b1 3.8 to 99.6 \u00b1 4.2 kg (P &lt; 0.01). The major part (\u223c80%) was accounted for by increased lean body mass (55.7 \u00b1 2.8 to 57.9 \u00b1 3.0 kg, P \u2264 0.01). Total, visceral, hepatic, and intramyocellular fat contents remained unchanged. Hepatic insulin sensitivity increased by 24% \u00b1 9% (P &lt; 0.05), whereas peripheral insulin sensitivity did not change significantly. GPR decreased by 8% \u00b1 1% (P &lt; 0.01) because of a 12% \u00b1 5% decrease in glycogenolysis (P &lt; 0.05). CONCLUSIONS: We conclude that a controlled resistance exercise program without weight loss increases strength and lean body mass, improves hepatic insulin sensitivity, and decreases GPR without affecting total fat mass or visceral, hepatic, and intramyocellular fat contents.", "author" : [ { "dropping-particle" : "van der", "family" : "Heijden", "given" : "Gert-Jan", "non-dropping-particle" : "", "parse-names" : false, "suffix" : "" }, { "dropping-particle" : "", "family" : "Wang", "given" : "ZJ", "non-dropping-particle" : "", "parse-names" : false, "suffix" : "" }, { "dropping-particle" : "", "family" : "Chu", "given" : "Z", "non-dropping-particle" : "", "parse-names" : false, "suffix" : "" }, { "dropping-particle" : "", "family" : "Toffolo", "given" : "G", "non-dropping-particle" : "", "parse-names" : false, "suffix" : "" }, { "dropping-particle" : "", "family" : "Manesso", "given" : "E", "non-dropping-particle" : "", "parse-names" : false, "suffix" : "" }, { "dropping-particle" : "", "family" : "Sauer", "given" : "PJ", "non-dropping-particle" : "", "parse-names" : false, "suffix" : "" }, { "dropping-particle" : "", "family" : "Sunehag", "given" : "AL", "non-dropping-particle" : "", "parse-names" : false, "suffix" : "" } ], "container-title" : "Medicine and Science in Sports and Exercise", "id" : "ITEM-2", "issued" : { "date-parts" : [ [ "2010" ] ] }, "page" : "1973-80", "title" : "Strength exercise improves muscle mass, insulin sensitivity in obese youth.", "type" : "article-journal", "volume" : "42" }, "uris" : [ "http://www.mendeley.com/documents/?uuid=5ee29941-f4c5-4aa9-8ba9-97b82017ead8" ] }, { "id" : "ITEM-3", "itemData" : { "abstract" : "OBJECTIVE: To determine the effects of exercise, without weight loss, on insulin sensitivity (S(I)), postheparin plasma lipase activity (PHPL), intravenous fat clearance rate (K(2)), and fasting lipids in sedentary adults. RESEARCH DESIGN AND METHODS: At baseline and after 6 months of walk training (intensity 45-55 or 65-75% heart rate reserve, frequency 3-4 or 5-7 days/week, duration 30 min/session), anthropometric indexes, S(I), PHPL, K(2), and fasting lipids were measured in 18 sedentary adults (12 women, 6 men; 51.9 +/- 5.8 years of age, BMI 28.9 +/- 4.6 kg/m(2)). RESULTS: Exercise increased S(I) (2.54 +/- 2.74 vs. 4.41 +/- 3.30 microU ml(-1) x min(-1), P &lt; 0.005) and both lipoprotein lipase (LPL) (1890 +/- 1380 vs. 4926 +/- 1858 nEq free fatty acid [FFA]. ml(-1). h(-1)) and hepatic lipase (HL) activities (3326 +/- 1605 vs. 4636 +/- 1636 nEq FFA. ml(-1) x h(-1)) (both P &lt; 0.001), without altering BMI, waist circumference, K(2), or fasting lipids. Correlations between changes in LPL and the total:HDL cholesterol ratio (r = -0.54) and changes in the LPL:HL ratio and waist circumference (r = -0.50) were significant (P &lt; 0.05). CONCLUSIONS: Exercise, without weight loss, increases S(I) and PHPL activity in previously sedentary adults, without changing K(2) or fasting lipid levels. Furthermore, increased LPL is associated with a decreased total:HDL ratio, and an increased LPL:HL ratio is associated with a decreased waist circumference. Therefore, even modest amounts of exercise in the absence of weight loss positively affect markers of glucose and fat metabolism in previously sedentary, middle-aged adults.", "author" : [ { "dropping-particle" : "", "family" : "Duncan", "given" : "GE", "non-dropping-particle" : "", "parse-names" : false, "suffix" : "" }, { "dropping-particle" : "", "family" : "Perri", "given" : "MG", "non-dropping-particle" : "", "parse-names" : false, "suffix" : "" }, { "dropping-particle" : "", "family" : "Theriaque", "given" : "DW", "non-dropping-particle" : "", "parse-names" : false, "suffix" : "" }, { "dropping-particle" : "", "family" : "Hutson", "given" : "AD", "non-dropping-particle" : "", "parse-names" : false, "suffix" : "" }, { "dropping-particle" : "", "family" : "Eckel", "given" : "RH", "non-dropping-particle" : "", "parse-names" : false, "suffix" : "" }, { "dropping-particle" : "", "family" : "Stacpoole", "given" : "PW", "non-dropping-particle" : "", "parse-names" : false, "suffix" : "" } ], "container-title" : "Diabetes Care", "id" : "ITEM-3", "issue" : "3", "issued" : { "date-parts" : [ [ "2003" ] ] }, "page" : "557-62", "title" : "Exercise training, without weight loss, increases insulin sensitivity and postheparin plasma lipase activity in previously sedentary adults.", "type" : "article-journal", "volume" : "26" }, "uris" : [ "http://www.mendeley.com/documents/?uuid=1ffb0b73-e7f1-4f13-8941-47f76f081a59" ] }, { "id" : "ITEM-4", "itemData" : { "DOI" : "10.1016/j.mehy.2009.09.014", "ISSN" : "1532-2777", "PMID" : "19800745", "abstract" : "An upcoming hypothesis about the evolutionary origins of metabolic syndrome is that of a 'soldier' to 'diplomat' transition in behaviour and the accompanying metabolic adaptations. Theoretical as well as empirical studies have shown that similar to the soldier and diplomat dichotomy, physically aggressive and non-aggressive strategists coexist in animal societies with negative frequency dependent selection. Although dominant individuals have a higher reproductive success obtained through means such as greater access to females, subordinate individuals have alternative means such as sneak-mating for gaining a substantial reproductive success. The alternative behavioural strategies are associated with different neurophysiologic and metabolic states. Subordinate individuals typically have low testosterone, high plasma cholesterol and glucocorticoids and elevated serotonin signalling whereas dominant ones are characterized by high testosterone, low brain serotonin and lower plasma cholesterol. Food and sex are the main natural causes of aggression. However, since aggression increases the risk of injury, aggression control is equally crucial. Therefore chronic satiety in the form of fat should induce aggression control. It is not surprising that the satiety hormone serotonin has a major role in aggression control. Further chronically elevated serotonin signalling in the hypothalamus induces peripheral insulin resistance. Meta-analysis shows that most of the anti-aggression signal molecules are pro-obesity and pro-insulin-resistance. Physical aggression is known to increase secretion of epidermal growth factor (EGF) in anticipation of injuries and EGF is important in pancreatic beta cell regeneration too. In anticipation of injuries aggression related hormones also facilitate angiogenesis and angiogenesis dysfunction is the root cause of a number of co-morbidities of insulin resistance syndrome. Reduced injury proneness typical of 'diplomat' life style would also reorient the immune system resulting into delayed wound healing on the one hand and increased systemic inflammation on the other. Diabetes is negatively associated with physically aggressive behaviour. We hypothesize that suppression of physical aggression is the major behavioural cue for the development of metabolic syndrome. Preliminary trials of behavioural intervention indicate that games and exercises involving physical aggression reduce systemic inflammation and improve glycemic control.", "author" : [ { "dropping-particle" : "V", "family" : "Belsare", "given" : "Prajakta", "non-dropping-particle" : "", "parse-names" : false, "suffix" : "" }, { "dropping-particle" : "", "family" : "Watve", "given" : "Milind G", "non-dropping-particle" : "", "parse-names" : false, "suffix" : "" }, { "dropping-particle" : "", "family" : "Ghaskadbi", "given" : "Saroj S", "non-dropping-particle" : "", "parse-names" : false, "suffix" : "" }, { "dropping-particle" : "", "family" : "Bhat", "given" : "Dattatraya S", "non-dropping-particle" : "", "parse-names" : false, "suffix" : "" }, { "dropping-particle" : "", "family" : "Yajnik", "given" : "Chittaranjan S", "non-dropping-particle" : "", "parse-names" : false, "suffix" : "" }, { "dropping-particle" : "", "family" : "Jog", "given" : "Maithili", "non-dropping-particle" : "", "parse-names" : false, "suffix" : "" } ], "container-title" : "Medical hypotheses", "id" : "ITEM-4", "issue" : "3", "issued" : { "date-parts" : [ [ "2010", "3" ] ] }, "page" : "578-89", "publisher" : "Elsevier Ltd", "title" : "Metabolic syndrome: aggression control mechanisms gone out of control.", "type" : "article-journal", "volume" : "74" }, "uris" : [ "http://www.mendeley.com/documents/?uuid=791ffa2b-8b2b-46fa-b0c1-f299fd9e5afa" ] } ], "mendeley" : { "formattedCitation" : "(490\u2013493)", "plainTextFormattedCitation" : "(490\u2013493)", "previouslyFormattedCitation" : "(490\u2013493)" }, "properties" : { "noteIndex" : 0 }, "schema" : "https://github.com/citation-style-language/schema/raw/master/csl-citation.json" }</w:instrText>
      </w:r>
      <w:r w:rsidR="006147F3" w:rsidRPr="00274D27">
        <w:rPr>
          <w:rFonts w:ascii="Times New Roman" w:eastAsia="Calibri" w:hAnsi="Times New Roman" w:cs="Times New Roman"/>
          <w:sz w:val="24"/>
          <w:szCs w:val="24"/>
        </w:rPr>
        <w:fldChar w:fldCharType="separate"/>
      </w:r>
      <w:r w:rsidR="00270297" w:rsidRPr="00270297">
        <w:rPr>
          <w:rFonts w:ascii="Times New Roman" w:eastAsia="Calibri" w:hAnsi="Times New Roman" w:cs="Times New Roman"/>
          <w:noProof/>
          <w:sz w:val="24"/>
          <w:szCs w:val="24"/>
        </w:rPr>
        <w:t>(490–493)</w:t>
      </w:r>
      <w:r w:rsidR="006147F3" w:rsidRPr="00274D27">
        <w:rPr>
          <w:rFonts w:ascii="Times New Roman" w:eastAsia="Calibri" w:hAnsi="Times New Roman" w:cs="Times New Roman"/>
          <w:sz w:val="24"/>
          <w:szCs w:val="24"/>
        </w:rPr>
        <w:fldChar w:fldCharType="end"/>
      </w:r>
      <w:r w:rsidRPr="00274D27">
        <w:rPr>
          <w:rFonts w:ascii="Times New Roman" w:hAnsi="Times New Roman" w:cs="Times New Roman"/>
          <w:sz w:val="24"/>
          <w:szCs w:val="24"/>
        </w:rPr>
        <w:t xml:space="preserve">. We therefore segregate the energy component and </w:t>
      </w:r>
      <w:proofErr w:type="spellStart"/>
      <w:r w:rsidRPr="00274D27">
        <w:rPr>
          <w:rFonts w:ascii="Times New Roman" w:hAnsi="Times New Roman" w:cs="Times New Roman"/>
          <w:sz w:val="24"/>
          <w:szCs w:val="24"/>
        </w:rPr>
        <w:t>behavioural</w:t>
      </w:r>
      <w:proofErr w:type="spellEnd"/>
      <w:r w:rsidRPr="00274D27">
        <w:rPr>
          <w:rFonts w:ascii="Times New Roman" w:hAnsi="Times New Roman" w:cs="Times New Roman"/>
          <w:sz w:val="24"/>
          <w:szCs w:val="24"/>
        </w:rPr>
        <w:t xml:space="preserve"> components of exercise which are labeled as exercise and physical aggression. These two nodes were treated as separate and independent nodes with exercise having links to energy pathway and aggression having links to </w:t>
      </w:r>
      <w:proofErr w:type="spellStart"/>
      <w:r w:rsidRPr="00274D27">
        <w:rPr>
          <w:rFonts w:ascii="Times New Roman" w:hAnsi="Times New Roman" w:cs="Times New Roman"/>
          <w:sz w:val="24"/>
          <w:szCs w:val="24"/>
        </w:rPr>
        <w:t>behavioural</w:t>
      </w:r>
      <w:proofErr w:type="spellEnd"/>
      <w:r w:rsidRPr="00274D27">
        <w:rPr>
          <w:rFonts w:ascii="Times New Roman" w:hAnsi="Times New Roman" w:cs="Times New Roman"/>
          <w:sz w:val="24"/>
          <w:szCs w:val="24"/>
        </w:rPr>
        <w:t xml:space="preserve"> pathways.</w:t>
      </w:r>
    </w:p>
    <w:p w:rsidR="00096370" w:rsidRPr="00274D27" w:rsidRDefault="00096370" w:rsidP="00260562">
      <w:pPr>
        <w:spacing w:line="360" w:lineRule="auto"/>
        <w:rPr>
          <w:rFonts w:ascii="Times New Roman" w:hAnsi="Times New Roman" w:cs="Times New Roman"/>
          <w:sz w:val="24"/>
          <w:szCs w:val="24"/>
        </w:rPr>
      </w:pPr>
      <w:r w:rsidRPr="00274D27">
        <w:rPr>
          <w:rStyle w:val="FootnoteReference"/>
          <w:rFonts w:ascii="Times New Roman" w:hAnsi="Times New Roman" w:cs="Times New Roman"/>
          <w:sz w:val="24"/>
          <w:szCs w:val="24"/>
        </w:rPr>
        <w:sym w:font="Symbol" w:char="F023"/>
      </w:r>
      <w:r w:rsidRPr="00274D27">
        <w:rPr>
          <w:rStyle w:val="FootnoteReference"/>
          <w:rFonts w:ascii="Times New Roman" w:hAnsi="Times New Roman" w:cs="Times New Roman"/>
          <w:sz w:val="24"/>
          <w:szCs w:val="24"/>
        </w:rPr>
        <w:sym w:font="Symbol" w:char="F023"/>
      </w:r>
      <w:r w:rsidRPr="00274D27">
        <w:rPr>
          <w:rFonts w:ascii="Times New Roman" w:hAnsi="Times New Roman" w:cs="Times New Roman"/>
          <w:sz w:val="24"/>
          <w:szCs w:val="24"/>
        </w:rPr>
        <w:t xml:space="preserve">Diplomat </w:t>
      </w:r>
      <w:proofErr w:type="spellStart"/>
      <w:r w:rsidRPr="00274D27">
        <w:rPr>
          <w:rFonts w:ascii="Times New Roman" w:hAnsi="Times New Roman" w:cs="Times New Roman"/>
          <w:sz w:val="24"/>
          <w:szCs w:val="24"/>
        </w:rPr>
        <w:t>behaviour</w:t>
      </w:r>
      <w:proofErr w:type="spellEnd"/>
      <w:r w:rsidRPr="00274D27">
        <w:rPr>
          <w:rFonts w:ascii="Times New Roman" w:hAnsi="Times New Roman" w:cs="Times New Roman"/>
          <w:sz w:val="24"/>
          <w:szCs w:val="24"/>
        </w:rPr>
        <w:t xml:space="preserve">: Diplomat behavior refers to social manipulation and the ability to do so. Physical aggression and diplomat </w:t>
      </w:r>
      <w:proofErr w:type="spellStart"/>
      <w:r w:rsidRPr="00274D27">
        <w:rPr>
          <w:rFonts w:ascii="Times New Roman" w:hAnsi="Times New Roman" w:cs="Times New Roman"/>
          <w:sz w:val="24"/>
          <w:szCs w:val="24"/>
        </w:rPr>
        <w:t>behaviourplay</w:t>
      </w:r>
      <w:proofErr w:type="spellEnd"/>
      <w:r w:rsidRPr="00274D27">
        <w:rPr>
          <w:rFonts w:ascii="Times New Roman" w:hAnsi="Times New Roman" w:cs="Times New Roman"/>
          <w:sz w:val="24"/>
          <w:szCs w:val="24"/>
        </w:rPr>
        <w:t xml:space="preserve"> diametrically opposite roles in the pathophysiology of Type 2 Diabetes and related disorders </w:t>
      </w:r>
      <w:r w:rsidR="006147F3" w:rsidRPr="00274D27">
        <w:rPr>
          <w:rFonts w:ascii="Times New Roman" w:hAnsi="Times New Roman" w:cs="Times New Roman"/>
          <w:sz w:val="24"/>
          <w:szCs w:val="24"/>
        </w:rPr>
        <w:fldChar w:fldCharType="begin" w:fldLock="1"/>
      </w:r>
      <w:r w:rsidR="00270297">
        <w:rPr>
          <w:rFonts w:ascii="Times New Roman" w:hAnsi="Times New Roman" w:cs="Times New Roman"/>
          <w:sz w:val="24"/>
          <w:szCs w:val="24"/>
        </w:rPr>
        <w:instrText>ADDIN CSL_CITATION { "citationItems" : [ { "id" : "ITEM-1", "itemData" : { "DOI" : "10.1186/1471-2148-7-61", "ISSN" : "1471-2148", "PMID" : "17437648", "abstract" : "BACKGROUND: Insulin resistance, which can lead to a number of diseases including type 2 diabetes and coronary heart disease, is believed to have evolved as an adaptation to periodic starvation. The \"thrifty gene\" and \"thrifty phenotype\" hypotheses constitute the dominant paradigm for over four decades. With an increasing understanding of the diverse effects of impairment of the insulin signaling pathway, the existing hypotheses are proving inadequate.\n\nPRESENTATION OF THE HYPOTHESIS: We propose a hypothesis that insulin resistance is a socio-ecological adaptation that mediates two phenotypic transitions, (i) a transition in reproductive strategy from \"r\" (large number of offspring with little investment in each) to \"K\" (smaller number of offspring with more investment in each) and (ii) a transition from \"stronger to smarter\" or \"soldier to diplomat\" i.e. from relatively more muscle dependent to brain dependent lifestyle. A common switch could have evolved for the two transitions since the appropriate environmental conditions for the two transitions are highly overlapping and interacting.\n\nTESTING THE HYPOTHESIS: Gestational insulin resistance diverts more energy through the placenta, resulting in increased investment per offspring. On the other hand, insulin resistance is associated with reduced ovulation. The insulin signaling pathway is also related to longevity. Insulin resistance diverts more nutrients to the brain as compared to muscle. Also, hyperinsulinemia has direct positive effects on cognitive functions of the brain. The hypothesis gets support from known patterns in human clinical data and recent research on the molecular interactions in the insulin signaling pathway. Further we state many predictions of the hypothesis that can be tested experimentally or epidemiologically.\n\nIMPLICATIONS OF THE HYPOTHESIS: The hypothesis can bring about a significant change in the line of treatment as well as public health policies for the control of metabolic syndrome.", "author" : [ { "dropping-particle" : "", "family" : "Watve", "given" : "Milind G", "non-dropping-particle" : "", "parse-names" : false, "suffix" : "" }, { "dropping-particle" : "", "family" : "Yajnik", "given" : "Chittaranjan S", "non-dropping-particle" : "", "parse-names" : false, "suffix" : "" } ], "container-title" : "BMC evolutionary biology", "id" : "ITEM-1", "issued" : { "date-parts" : [ [ "2007", "1" ] ] }, "page" : "61", "title" : "Evolutionary origins of insulin resistance: a behavioral switch hypothesis.", "type" : "article-journal", "volume" : "7" }, "uris" : [ "http://www.mendeley.com/documents/?uuid=bb08b77c-d169-48f0-bafb-ec3c1f90ab43" ] }, { "id" : "ITEM-2", "itemData" : { "ISBN" : "9781461444084", "author" : [ { "dropping-particle" : "", "family" : "Watve", "given" : "Milind G", "non-dropping-particle" : "", "parse-names" : false, "suffix" : "" } ], "id" : "ITEM-2", "issued" : { "date-parts" : [ [ "2013" ] ] }, "number-of-pages" : "350", "publisher" : "Science &amp; Business Media", "title" : "Doves, Diplomats and Diabetes: A Darwinian Reinterpretation of Type 2 Diabetes and Related Disorders", "type" : "book" }, "uris" : [ "http://www.mendeley.com/documents/?uuid=b1c42184-96ee-4d7e-806d-b07d5d824b89" ] } ], "mendeley" : { "formattedCitation" : "(494,495)", "plainTextFormattedCitation" : "(494,495)", "previouslyFormattedCitation" : "(494,495)" }, "properties" : { "noteIndex" : 0 }, "schema" : "https://github.com/citation-style-language/schema/raw/master/csl-citation.json" }</w:instrText>
      </w:r>
      <w:r w:rsidR="006147F3" w:rsidRPr="00274D27">
        <w:rPr>
          <w:rFonts w:ascii="Times New Roman" w:hAnsi="Times New Roman" w:cs="Times New Roman"/>
          <w:sz w:val="24"/>
          <w:szCs w:val="24"/>
        </w:rPr>
        <w:fldChar w:fldCharType="separate"/>
      </w:r>
      <w:r w:rsidR="00270297" w:rsidRPr="00270297">
        <w:rPr>
          <w:rFonts w:ascii="Times New Roman" w:hAnsi="Times New Roman" w:cs="Times New Roman"/>
          <w:noProof/>
          <w:sz w:val="24"/>
          <w:szCs w:val="24"/>
        </w:rPr>
        <w:t>(494,495)</w:t>
      </w:r>
      <w:r w:rsidR="006147F3" w:rsidRPr="00274D27">
        <w:rPr>
          <w:rFonts w:ascii="Times New Roman" w:hAnsi="Times New Roman" w:cs="Times New Roman"/>
          <w:sz w:val="24"/>
          <w:szCs w:val="24"/>
        </w:rPr>
        <w:fldChar w:fldCharType="end"/>
      </w:r>
      <w:r w:rsidRPr="00274D27">
        <w:rPr>
          <w:rFonts w:ascii="Times New Roman" w:hAnsi="Times New Roman" w:cs="Times New Roman"/>
          <w:sz w:val="24"/>
          <w:szCs w:val="24"/>
        </w:rPr>
        <w:t xml:space="preserve">. Insulin is shown to affect social </w:t>
      </w:r>
      <w:proofErr w:type="spellStart"/>
      <w:r w:rsidRPr="00274D27">
        <w:rPr>
          <w:rFonts w:ascii="Times New Roman" w:hAnsi="Times New Roman" w:cs="Times New Roman"/>
          <w:sz w:val="24"/>
          <w:szCs w:val="24"/>
        </w:rPr>
        <w:t>behaviour</w:t>
      </w:r>
      <w:proofErr w:type="spellEnd"/>
      <w:r w:rsidRPr="00274D27">
        <w:rPr>
          <w:rFonts w:ascii="Times New Roman" w:hAnsi="Times New Roman" w:cs="Times New Roman"/>
          <w:sz w:val="24"/>
          <w:szCs w:val="24"/>
        </w:rPr>
        <w:t xml:space="preserve"> in humans independent of glucose</w:t>
      </w:r>
      <w:r w:rsidR="006147F3" w:rsidRPr="00274D27">
        <w:rPr>
          <w:rFonts w:ascii="Times New Roman" w:hAnsi="Times New Roman" w:cs="Times New Roman"/>
          <w:sz w:val="24"/>
          <w:szCs w:val="24"/>
        </w:rPr>
        <w:fldChar w:fldCharType="begin" w:fldLock="1"/>
      </w:r>
      <w:r w:rsidR="00270297">
        <w:rPr>
          <w:rFonts w:ascii="Times New Roman" w:hAnsi="Times New Roman" w:cs="Times New Roman"/>
          <w:sz w:val="24"/>
          <w:szCs w:val="24"/>
        </w:rPr>
        <w:instrText>ADDIN CSL_CITATION { "citationItems" : [ { "id" : "ITEM-1", "itemData" : { "abstract" : "Insulin receptors have been identified in limbic brain structures, but their functional relevance is still unclear. In order to characterize some of their effects, we evaluated auditory evoked brain potentials (AEP) in a vigilance task, behavioral measures of memory (recall of words) and selective attention (Stroop test) during infusion of insulin. The hormone was infused at two different rates (1.5 mU/kg x min, \"low insulin\", and 15 mU/kg x min, \"high insulin\"), inducing respectively serum levels of 543 +/- 34 and 24,029 +/- 1,595 pmol/l. This experimental design allowed to compare cognitive parameters under two conditions presenting markedly different insulin levels, but with minimal incidence on blood glucose concentrations since these were kept constant by glucose infusion. A \"no insulin treatment\" group was not included in order to avoid leaving patients infused with glucose without insulin treatment. Measures were taken during a baseline phase preceding insulin infusion and every 90 min during the 360 min of insulin infusion. Compared with \"low insulin\", \"high insulin\" induced a slow negative potential shift in the AEP over the frontal cortex (average amplitude, high insulin: 0.27 +/- 0.48 microV; low insulin: 1.87 +/- 0.48 microV, p &lt; 0.005), which was paralleled by enhanced memory performance (words recalled, high insulin: 22.04 +/- 0.93; low insulin: 19.29 +/- 0.92, p &lt; 0.05). Also, during \"high insulin\" subjects displayed enhanced performance on the Stroop test (p &lt; 0.05) and expressed less difficulty in thinking than during \"low insulin\" (p &lt; 0.03). Results indicate an improving effect of insulin on cognitive function, and may provide a frame for further investigations of neurobehavioral effects of insulin in patients with lowered or enhanced brain insulin, i.e., patients with Alzheimer's disease or diabetes mellitus.", "author" : [ { "dropping-particle" : "", "family" : "Kern", "given" : "W", "non-dropping-particle" : "", "parse-names" : false, "suffix" : "" }, { "dropping-particle" : "", "family" : "Peters", "given" : "A", "non-dropping-particle" : "", "parse-names" : false, "suffix" : "" }, { "dropping-particle" : "", "family" : "Fruehwald-Schultes", "given" : "B", "non-dropping-particle" : "", "parse-names" : false, "suffix" : "" }, { "dropping-particle" : "", "family" : "Deininger", "given" : "E", "non-dropping-particle" : "", "parse-names" : false, "suffix" : "" }, { "dropping-particle" : "", "family" : "Born", "given" : "J", "non-dropping-particle" : "", "parse-names" : false, "suffix" : "" }, { "dropping-particle" : "", "family" : "Fehm", "given" : "HL", "non-dropping-particle" : "", "parse-names" : false, "suffix" : "" } ], "container-title" : "Neuroendocrinology", "id" : "ITEM-1", "issue" : "4", "issued" : { "date-parts" : [ [ "2001" ] ] }, "page" : "270-80", "title" : "Improving influence of insulin on cognitive functions in humans", "type" : "article-journal", "volume" : "74" }, "uris" : [ "http://www.mendeley.com/documents/?uuid=c4ee3617-a599-4940-82e9-942f7270583d" ] } ], "mendeley" : { "formattedCitation" : "(496)", "plainTextFormattedCitation" : "(496)", "previouslyFormattedCitation" : "(496)" }, "properties" : { "noteIndex" : 0 }, "schema" : "https://github.com/citation-style-language/schema/raw/master/csl-citation.json" }</w:instrText>
      </w:r>
      <w:r w:rsidR="006147F3" w:rsidRPr="00274D27">
        <w:rPr>
          <w:rFonts w:ascii="Times New Roman" w:hAnsi="Times New Roman" w:cs="Times New Roman"/>
          <w:sz w:val="24"/>
          <w:szCs w:val="24"/>
        </w:rPr>
        <w:fldChar w:fldCharType="separate"/>
      </w:r>
      <w:r w:rsidR="00270297" w:rsidRPr="00270297">
        <w:rPr>
          <w:rFonts w:ascii="Times New Roman" w:hAnsi="Times New Roman" w:cs="Times New Roman"/>
          <w:noProof/>
          <w:sz w:val="24"/>
          <w:szCs w:val="24"/>
        </w:rPr>
        <w:t>(496)</w:t>
      </w:r>
      <w:r w:rsidR="006147F3" w:rsidRPr="00274D27">
        <w:rPr>
          <w:rFonts w:ascii="Times New Roman" w:hAnsi="Times New Roman" w:cs="Times New Roman"/>
          <w:sz w:val="24"/>
          <w:szCs w:val="24"/>
        </w:rPr>
        <w:fldChar w:fldCharType="end"/>
      </w:r>
      <w:r w:rsidRPr="00274D27">
        <w:rPr>
          <w:rFonts w:ascii="Times New Roman" w:hAnsi="Times New Roman" w:cs="Times New Roman"/>
          <w:sz w:val="24"/>
          <w:szCs w:val="24"/>
        </w:rPr>
        <w:t>.</w:t>
      </w:r>
    </w:p>
    <w:p w:rsidR="00096370" w:rsidRPr="00274D27" w:rsidRDefault="00096370" w:rsidP="00260562">
      <w:pPr>
        <w:spacing w:line="360" w:lineRule="auto"/>
        <w:rPr>
          <w:rFonts w:ascii="Times New Roman" w:hAnsi="Times New Roman" w:cs="Times New Roman"/>
          <w:sz w:val="24"/>
          <w:szCs w:val="24"/>
        </w:rPr>
      </w:pPr>
      <w:r w:rsidRPr="00274D27">
        <w:rPr>
          <w:rStyle w:val="FootnoteReference"/>
          <w:rFonts w:ascii="Times New Roman" w:hAnsi="Times New Roman" w:cs="Times New Roman"/>
          <w:sz w:val="24"/>
          <w:szCs w:val="24"/>
        </w:rPr>
        <w:t>+</w:t>
      </w:r>
      <w:r w:rsidRPr="00274D27">
        <w:rPr>
          <w:rFonts w:ascii="Times New Roman" w:hAnsi="Times New Roman" w:cs="Times New Roman"/>
          <w:sz w:val="24"/>
          <w:szCs w:val="24"/>
        </w:rPr>
        <w:t xml:space="preserve">Fertility: The node fertility refers to changes in menstrual cycle (if any)/ number of pregnancies/ litter size/ rate of abortion/ number of implantation sites/ uterine weight/ mammary gland size/ amount of milk produced or composition of milk in females; and number of successful (with ejaculation) copulations/ testis size/ testis weight/ </w:t>
      </w:r>
      <w:proofErr w:type="spellStart"/>
      <w:r w:rsidRPr="00274D27">
        <w:rPr>
          <w:rFonts w:ascii="Times New Roman" w:hAnsi="Times New Roman" w:cs="Times New Roman"/>
          <w:sz w:val="24"/>
          <w:szCs w:val="24"/>
        </w:rPr>
        <w:t>epididymal</w:t>
      </w:r>
      <w:proofErr w:type="spellEnd"/>
      <w:r w:rsidRPr="00274D27">
        <w:rPr>
          <w:rFonts w:ascii="Times New Roman" w:hAnsi="Times New Roman" w:cs="Times New Roman"/>
          <w:sz w:val="24"/>
          <w:szCs w:val="24"/>
        </w:rPr>
        <w:t xml:space="preserve"> weight/ seminal vesicle weight/ number of </w:t>
      </w:r>
      <w:proofErr w:type="spellStart"/>
      <w:r w:rsidRPr="00274D27">
        <w:rPr>
          <w:rFonts w:ascii="Times New Roman" w:hAnsi="Times New Roman" w:cs="Times New Roman"/>
          <w:sz w:val="24"/>
          <w:szCs w:val="24"/>
        </w:rPr>
        <w:t>leydig</w:t>
      </w:r>
      <w:proofErr w:type="spellEnd"/>
      <w:r w:rsidRPr="00274D27">
        <w:rPr>
          <w:rFonts w:ascii="Times New Roman" w:hAnsi="Times New Roman" w:cs="Times New Roman"/>
          <w:sz w:val="24"/>
          <w:szCs w:val="24"/>
        </w:rPr>
        <w:t xml:space="preserve"> cells/ number of </w:t>
      </w:r>
      <w:proofErr w:type="spellStart"/>
      <w:r w:rsidRPr="00274D27">
        <w:rPr>
          <w:rFonts w:ascii="Times New Roman" w:hAnsi="Times New Roman" w:cs="Times New Roman"/>
          <w:sz w:val="24"/>
          <w:szCs w:val="24"/>
        </w:rPr>
        <w:t>sertoli</w:t>
      </w:r>
      <w:proofErr w:type="spellEnd"/>
      <w:r w:rsidRPr="00274D27">
        <w:rPr>
          <w:rFonts w:ascii="Times New Roman" w:hAnsi="Times New Roman" w:cs="Times New Roman"/>
          <w:sz w:val="24"/>
          <w:szCs w:val="24"/>
        </w:rPr>
        <w:t xml:space="preserve"> cells/ germ cell apoptosis/ sperm count (at different stages of cell development) or sperm motility in males. Infertility is significantly associated with T2DM and a number of components of fertility are affected by insulin resistance and vice versa</w:t>
      </w:r>
      <w:r w:rsidR="006147F3" w:rsidRPr="00274D27">
        <w:rPr>
          <w:rFonts w:ascii="Times New Roman" w:hAnsi="Times New Roman" w:cs="Times New Roman"/>
          <w:sz w:val="24"/>
          <w:szCs w:val="24"/>
        </w:rPr>
        <w:fldChar w:fldCharType="begin" w:fldLock="1"/>
      </w:r>
      <w:r w:rsidR="00270297">
        <w:rPr>
          <w:rFonts w:ascii="Times New Roman" w:hAnsi="Times New Roman" w:cs="Times New Roman"/>
          <w:sz w:val="24"/>
          <w:szCs w:val="24"/>
        </w:rPr>
        <w:instrText>ADDIN CSL_CITATION { "citationItems" : [ { "id" : "ITEM-1", "itemData" : { "abstract" : "OBJECTIVE: The aim of this study was to determine the prevalence of infertility in Qatari men with Diabetes Mellitus (T2DM) and to examine the association between T2DM and infertility. DESIGN: This is a cross-sectional study. SETTING: The survey was conducted at Primary Health Care Centers during a period from January 2008 to June 2008. SUBJECTS: The selected subjects for the study were Qatari men aged 25-60 years who were married for more than 1 year. A total of 1,165 men were approached and only 857 men gave consent, giving a response rate of 73.6%. METHODS: Face-to-face interviews were based on a questionnaire that included variables on socio-demographic characteristics, type of infertility in men, life style habits, type of environmental exposures, and common diseases found among infertile men. All studied men were recruited using cluster random sampling at 13 randomly selected primary health care centers at the Hamad Medical Corporation. RESULTS: The prevalence of infertility in Qatari T2DM men was 35.1%. The prevalence of primary infertility (16%) and secondary infertility (19.1%) was significantly higher in diabetic men (P = 0.003) as compared to non-diabetic men. Also, secondary infertility was higher than primary infertility in our studied Qatari diabetic men. Half of the diabetic infertile men were overweight (50.6%) and 29.1% of them were obese. The smoking habit was more common in diabetic infertile men (45.6%) than in diabetic fertile men (33.6%). Multivariate logistic regression analysis confirmed that age (P &lt; 0.001), smoking habits (ex-smokers, P = 0.003 and current smokers, P = 0.001) and obesity (P &lt; 0.001) were the significant major contributors for infertility in diabetic men. Obesity was the leading contributor for the infertility. Other co-morbid factors associated with infertility in diabetic men were hypertension, erectile dysfunction, and varicocele. CONCLUSION: The present study findings revealed that there is a strong association between male infertility and Diabetes Mellitus. In Qatari diabetic men, male infertility is high and a significant public health problem in Qatar. The study results confirmed a strong association between T2DM and infertility in Qatari men.", "author" : [ { "dropping-particle" : "", "family" : "Bener", "given" : "Abdulbari", "non-dropping-particle" : "", "parse-names" : false, "suffix" : "" }, { "dropping-particle" : "", "family" : "Al-Ansari", "given" : "Abdulla A.", "non-dropping-particle" : "", "parse-names" : false, "suffix" : "" }, { "dropping-particle" : "", "family" : "Zirie", "given" : "Mahmoud", "non-dropping-particle" : "", "parse-names" : false, "suffix" : "" }, { "dropping-particle" : "", "family" : "Al-Hamaq", "given" : "Abdulla O. A. A.", "non-dropping-particle" : "", "parse-names" : false, "suffix" : "" } ], "container-title" : "International Urology and Nephrology", "id" : "ITEM-1", "issue" : "4", "issued" : { "date-parts" : [ [ "2009" ] ] }, "page" : "777-784", "title" : "Is male fertility associated with type 2 diabetes mellitus?", "type" : "article-journal", "volume" : "41" }, "uris" : [ "http://www.mendeley.com/documents/?uuid=d4d283d0-b6ee-4f8f-ae8b-2c9994a4e24a" ] }, { "id" : "ITEM-2", "itemData" : { "abstract" : "OBJECTIVE: Polycystic ovary syndrome (PCOS) and type 2 diabetes mellitus are both common conditions associated with insulin resistance and compensatory hyperinsulinaemia. Previous reports have noted that impaired glucose tolerance and diabetes are common in women with PCOS. In this report we present the results of the converse study: the prevalence of polycystic ovaries in premenopausal women presenting with type 2 diabetes mellitus. SUBJECTS: Subjects were recruited from a hospital Diabetes Clinic. A search of computerized records identified 49 premenopausal women with type 2 diabetes mellitus being treated with diet alone or oral hypoglycaemic agents of whom 38 (76%) patients agreed to be studied. DESIGN: A cross-sectional study recording clinical, demographic and anthropometric data. Measurements of fasting metabolic parameters, reproductive endocrine profiles and ovarian dimensions were taken. RESULTS: Eighty-two percent of women with type 2 diabetes mellitus had polycystic ovaries on ultrasound. Of these women, 52% had clinical evidence of cutaneous hyperandrogenism and/or menstrual disturbance. Correlations between metabolic and reproductive parameters were consistent with a stimulatory action of insulin on the ovary. There was no significant difference between the PCO and non-PCO groups with respect to metabolic profiles. CONCLUSIONS: Women with type 2 diabetes mellitus have a higher prevalence of polycystic ovaries than that reported in the general population. Not all women with hyperinsulinaemia due to type 2 diabetes mellitus, however, develop PCO suggesting that hyperinsulinaemia alone is not sufficient for the expression of this ovarian morphology.", "author" : [ { "dropping-particle" : "", "family" : "Conn", "given" : "JJ", "non-dropping-particle" : "", "parse-names" : false, "suffix" : "" }, { "dropping-particle" : "", "family" : "Jacobs", "given" : "HS", "non-dropping-particle" : "", "parse-names" : false, "suffix" : "" }, { "dropping-particle" : "", "family" : "Conway", "given" : "GS", "non-dropping-particle" : "", "parse-names" : false, "suffix" : "" } ], "container-title" : "Clinical Endocrinology", "id" : "ITEM-2", "issue" : "1", "issued" : { "date-parts" : [ [ "2000" ] ] }, "page" : "81-6", "title" : "The prevalence of polycystic ovaries in women with type 2 diabetes mellitus.", "type" : "article-journal", "volume" : "52" }, "uris" : [ "http://www.mendeley.com/documents/?uuid=d9e6af14-008c-45c5-a1ee-899d6c2675f1" ] } ], "mendeley" : { "formattedCitation" : "(497,498)", "plainTextFormattedCitation" : "(497,498)", "previouslyFormattedCitation" : "(497,498)" }, "properties" : { "noteIndex" : 0 }, "schema" : "https://github.com/citation-style-language/schema/raw/master/csl-citation.json" }</w:instrText>
      </w:r>
      <w:r w:rsidR="006147F3" w:rsidRPr="00274D27">
        <w:rPr>
          <w:rFonts w:ascii="Times New Roman" w:hAnsi="Times New Roman" w:cs="Times New Roman"/>
          <w:sz w:val="24"/>
          <w:szCs w:val="24"/>
        </w:rPr>
        <w:fldChar w:fldCharType="separate"/>
      </w:r>
      <w:r w:rsidR="00270297" w:rsidRPr="00270297">
        <w:rPr>
          <w:rFonts w:ascii="Times New Roman" w:hAnsi="Times New Roman" w:cs="Times New Roman"/>
          <w:noProof/>
          <w:sz w:val="24"/>
          <w:szCs w:val="24"/>
        </w:rPr>
        <w:t>(497,498)</w:t>
      </w:r>
      <w:r w:rsidR="006147F3" w:rsidRPr="00274D27">
        <w:rPr>
          <w:rFonts w:ascii="Times New Roman" w:hAnsi="Times New Roman" w:cs="Times New Roman"/>
          <w:sz w:val="24"/>
          <w:szCs w:val="24"/>
        </w:rPr>
        <w:fldChar w:fldCharType="end"/>
      </w:r>
      <w:r w:rsidRPr="00274D27">
        <w:rPr>
          <w:rFonts w:ascii="Times New Roman" w:hAnsi="Times New Roman" w:cs="Times New Roman"/>
          <w:sz w:val="24"/>
          <w:szCs w:val="24"/>
        </w:rPr>
        <w:t>.</w:t>
      </w:r>
    </w:p>
    <w:p w:rsidR="00096370" w:rsidRPr="00274D27" w:rsidRDefault="00096370" w:rsidP="00260562">
      <w:pPr>
        <w:spacing w:line="360" w:lineRule="auto"/>
        <w:rPr>
          <w:rFonts w:ascii="Times New Roman" w:hAnsi="Times New Roman" w:cs="Times New Roman"/>
          <w:sz w:val="24"/>
          <w:szCs w:val="24"/>
        </w:rPr>
      </w:pPr>
      <w:r w:rsidRPr="00274D27">
        <w:rPr>
          <w:rStyle w:val="FootnoteReference"/>
          <w:rFonts w:ascii="Times New Roman" w:hAnsi="Times New Roman" w:cs="Times New Roman"/>
          <w:sz w:val="24"/>
          <w:szCs w:val="24"/>
        </w:rPr>
        <w:lastRenderedPageBreak/>
        <w:t>++</w:t>
      </w:r>
      <w:r w:rsidRPr="00274D27">
        <w:rPr>
          <w:rFonts w:ascii="Times New Roman" w:hAnsi="Times New Roman" w:cs="Times New Roman"/>
          <w:sz w:val="24"/>
          <w:szCs w:val="24"/>
        </w:rPr>
        <w:t>Glucagon to insulin link is a self-negating link since both up-regulatory</w:t>
      </w:r>
      <w:r w:rsidR="006147F3" w:rsidRPr="00274D27">
        <w:rPr>
          <w:rFonts w:ascii="Times New Roman" w:hAnsi="Times New Roman" w:cs="Times New Roman"/>
          <w:sz w:val="24"/>
          <w:szCs w:val="24"/>
        </w:rPr>
        <w:fldChar w:fldCharType="begin" w:fldLock="1"/>
      </w:r>
      <w:r w:rsidR="00270297">
        <w:rPr>
          <w:rFonts w:ascii="Times New Roman" w:hAnsi="Times New Roman" w:cs="Times New Roman"/>
          <w:sz w:val="24"/>
          <w:szCs w:val="24"/>
        </w:rPr>
        <w:instrText>ADDIN CSL_CITATION { "citationItems" : [ { "id" : "ITEM-1", "itemData" : { "abstract" : "Rapid endoportal injections of glucagon in a dose (1 fig.) which does not elevate the arterial glucagon concentration beyond the physiologic range caused a prompt rise in both mean arterial glucose and pancreaticoduodenal insulin con- centration to a peak six minutes later. Hyperglycemia of similar magnitude produced by intravenous glucose infusion failed to elicit,as great a rise in insulin release. With smaller doses of glucagon a more variable response was observed; however, in some dogs doses of glucagon which were too small to cause a significant change in arterial glucagon concentration did cause a rise in both glucose and insulin levels. It is concluded that glucagon administered in physiologic doses via-jJie portarvenous system elicits a greater rise in insulin release than can be attributed to the concomitant hyperglycemia and, as suggested by others, does possess the \"quallncations of a potentiator of insulin secretion.", "author" : [ { "dropping-particle" : "", "family" : "Ketterer", "given" : "Hermann", "non-dropping-particle" : "", "parse-names" : false, "suffix" : "" }, { "dropping-particle" : "", "family" : "Eisentraut", "given" : "Anna Marie", "non-dropping-particle" : "", "parse-names" : false, "suffix" : "" }, { "dropping-particle" : "", "family" : "Unger", "given" : "Roger H", "non-dropping-particle" : "", "parse-names" : false, "suffix" : "" } ], "container-title" : "Diabetes", "id" : "ITEM-1", "issued" : { "date-parts" : [ [ "1967" ] ] }, "page" : "283-88", "title" : "Effect upon Insulin Secretion of Physiologic Doses of Glucagon Administered via the Portal Vein", "type" : "article-journal", "volume" : "16" }, "uris" : [ "http://www.mendeley.com/documents/?uuid=3e4a9480-72e2-4ddf-a3a6-5934578e4f35" ] }, { "id" : "ITEM-2", "itemData" : { "abstract" : "Eight normal subjects and ten diabetic patients were studied to compare the response of plasma insulin to glucagon with that to glucose and tolbutamide. Oral glucose tolerance test, glucagon test and tolbutamide-glucagon test were performed at intervals of several days. In glucose tolerance test, insulin response was reduced in the patients with severe diabetes. Plasma insulin increased and reached the peak 3 min after glucagon injection (glucagon I) in the normal controls, while plasma insulin response was reduced in diabetic patients, especially in the severe diabetics. In the normal controls plasma insulin rose and reached the peak 6 min after the tolbutamide injection and thereafter fell to the initial level. Glucagon injection following tolbutamide (glucagon II) caused the rise in insulin in the control subjects. In diabetics insulin response to either tolbutamide or glucagon 1 was reduced. Tolbutamide or glucagon II caused a significant difference in plasma insulin response in all the diabetic groups compared with the normal subjects, while glucose or glucagon I showed a significant increment of plasma insulin between the normal subjects and the severe diabetics. These results suggest that injection of tolbutamide as well as glucagon II provides a definite discrimination of insulin response in diabetics from the normal controls. The usefulness of the tolbutamide - glucagon test in the diagnosis of diabetes mellitus was discussed.", "author" : [ { "dropping-particle" : "", "family" : "Ohneda", "given" : "Akira", "non-dropping-particle" : "", "parse-names" : false, "suffix" : "" }, { "dropping-particle" : "", "family" : "Matsuda", "given" : "Kiyoshi", "non-dropping-particle" : "", "parse-names" : false, "suffix" : "" }, { "dropping-particle" : "", "family" : "Iimura", "given" : "Yasuo", "non-dropping-particle" : "", "parse-names" : false, "suffix" : "" }, { "dropping-particle" : "", "family" : "Yamagata", "given" : "Shoichi", "non-dropping-particle" : "", "parse-names" : false, "suffix" : "" } ], "container-title" : "The Tohoku Journal of Experimental Medicine", "id" : "ITEM-2", "issued" : { "date-parts" : [ [ "1975" ] ] }, "page" : "103-110", "title" : "Glucagon-Induced Insulin Secretion in Normal andDiabetic Subjects", "type" : "article-journal", "volume" : "116" }, "uris" : [ "http://www.mendeley.com/documents/?uuid=92571c46-49f2-4dbb-a23d-4ab40cf32f3c" ] }, { "id" : "ITEM-3", "itemData" : { "author" : [ { "dropping-particle" : "", "family" : "Turner", "given" : "D.S", "non-dropping-particle" : "", "parse-names" : false, "suffix" : "" }, { "dropping-particle" : "", "family" : "Mcintyre", "given" : "N", "non-dropping-particle" : "", "parse-names" : false, "suffix" : "" } ], "container-title" : "Lancet", "id" : "ITEM-3", "issue" : "7433", "issued" : { "date-parts" : [ [ "1966" ] ] }, "page" : "351-52", "title" : "Stimulation by glucagon of insulin release from rabbit pancreas in vitro", "type" : "article-journal", "volume" : "287" }, "uris" : [ "http://www.mendeley.com/documents/?uuid=99f2079a-6b50-452f-90dd-bc98140e1eac" ] }, { "id" : "ITEM-4", "itemData" : { "abstract" : "Since glucagon-like peptide-1 (7-36) amide (7-37) (GLP-1) has been found to be a potent insulinotropic hormone, it has been postulated that glucagon stimulates insulin secretion from islet beta cells through the GLP-1 receptor. We therefore examined the effects of a GLP-1 receptor antagonist, exendin (9-39) amide, on glucagon- or GLP-1-stimulated insulin release from isolated perfused rat pancreas. When infusion of 100 nmol/l exendin (9-39) amide was started 5 min before that of 1 nmol/l glucagon, the stimulation of insulin release by glucagon was similar to that found in the control situation (preinfusion with vehicle alone). By contrast, when 0.3 nmol/l GLP-1 was used in the same experimental setting, exendin (9-39) amide clearly inhibited insulin release. These results indicate that glucagon stimulates insulin release mainly through glucagon receptors but not GLP-1 receptors on islet beta cells.", "author" : [ { "dropping-particle" : "", "family" : "Kawai", "given" : "K", "non-dropping-particle" : "", "parse-names" : false, "suffix" : "" }, { "dropping-particle" : "", "family" : "Yokota", "given" : "C", "non-dropping-particle" : "", "parse-names" : false, "suffix" : "" }, { "dropping-particle" : "", "family" : "Ohashi", "given" : "S", "non-dropping-particle" : "", "parse-names" : false, "suffix" : "" }, { "dropping-particle" : "", "family" : "Watanabe", "given" : "Y", "non-dropping-particle" : "", "parse-names" : false, "suffix" : "" }, { "dropping-particle" : "", "family" : "Yamashita", "given" : "K", "non-dropping-particle" : "", "parse-names" : false, "suffix" : "" } ], "container-title" : "Diabetologia", "id" : "ITEM-4", "issue" : "3", "issued" : { "date-parts" : [ [ "1995" ] ] }, "page" : "274-6", "title" : "Evidence that glucagon stimulates insulin secretion through its own receptor in rats", "type" : "article-journal", "volume" : "38" }, "uris" : [ "http://www.mendeley.com/documents/?uuid=2d0111b5-1cd9-426d-a748-b1ebf24737d1" ] } ], "mendeley" : { "formattedCitation" : "(499\u2013502)", "plainTextFormattedCitation" : "(499\u2013502)", "previouslyFormattedCitation" : "(499\u2013502)" }, "properties" : { "noteIndex" : 0 }, "schema" : "https://github.com/citation-style-language/schema/raw/master/csl-citation.json" }</w:instrText>
      </w:r>
      <w:r w:rsidR="006147F3" w:rsidRPr="00274D27">
        <w:rPr>
          <w:rFonts w:ascii="Times New Roman" w:hAnsi="Times New Roman" w:cs="Times New Roman"/>
          <w:sz w:val="24"/>
          <w:szCs w:val="24"/>
        </w:rPr>
        <w:fldChar w:fldCharType="separate"/>
      </w:r>
      <w:r w:rsidR="00270297" w:rsidRPr="00270297">
        <w:rPr>
          <w:rFonts w:ascii="Times New Roman" w:hAnsi="Times New Roman" w:cs="Times New Roman"/>
          <w:noProof/>
          <w:sz w:val="24"/>
          <w:szCs w:val="24"/>
        </w:rPr>
        <w:t>(499–502)</w:t>
      </w:r>
      <w:r w:rsidR="006147F3" w:rsidRPr="00274D27">
        <w:rPr>
          <w:rFonts w:ascii="Times New Roman" w:hAnsi="Times New Roman" w:cs="Times New Roman"/>
          <w:sz w:val="24"/>
          <w:szCs w:val="24"/>
        </w:rPr>
        <w:fldChar w:fldCharType="end"/>
      </w:r>
      <w:r w:rsidRPr="00274D27">
        <w:rPr>
          <w:rFonts w:ascii="Times New Roman" w:hAnsi="Times New Roman" w:cs="Times New Roman"/>
          <w:sz w:val="24"/>
          <w:szCs w:val="24"/>
        </w:rPr>
        <w:t xml:space="preserve"> and down-regulatory</w:t>
      </w:r>
      <w:r w:rsidR="006147F3" w:rsidRPr="00274D27">
        <w:rPr>
          <w:rFonts w:ascii="Times New Roman" w:hAnsi="Times New Roman" w:cs="Times New Roman"/>
          <w:sz w:val="24"/>
          <w:szCs w:val="24"/>
        </w:rPr>
        <w:fldChar w:fldCharType="begin" w:fldLock="1"/>
      </w:r>
      <w:r w:rsidR="00270297">
        <w:rPr>
          <w:rFonts w:ascii="Times New Roman" w:hAnsi="Times New Roman" w:cs="Times New Roman"/>
          <w:sz w:val="24"/>
          <w:szCs w:val="24"/>
        </w:rPr>
        <w:instrText>ADDIN CSL_CITATION { "citationItems" : [ { "id" : "ITEM-1", "itemData" : { "DOI" : "10.1016/j.cmet.2014.03.005", "ISSN" : "1550-4131", "abstract" : "Early in the pathogenesis of type 2 diabetes mellitus (T2DM), dysregulated glucagon secretion from pancreatic a cells occurs prior to impaired glucose- stimulated insulin secretion (GSIS) from b cells. How- ever, whether hyperglucagonemia is causally linked to b cell dysfunction remains unclear. Here we show that glucagon stimulates via cAMP-PKA- CREB signaling hepatic production of the neuropep- tide kisspeptin1, which acts on b cells to suppress GSIS. Synthetic kisspeptin suppresses GSIS in vivo in mice and from isolated islets in a kisspeptin1 re- ceptor-dependent manner. Kisspeptin1 is increased in livers and in serum from humans with T2DM and from mouse models of diabetes mellitus. Impor- tantly, liver Kiss1 knockdown in hyperglucagonemic, glucose-intolerant, high-fat-diet fed, and Leprdb/db mice augments GSIS and improves glucose toler- ance. These observations indicate a hormonal circuit between the liver and the endocrine pancreas in glycemia regulation and suggest in T2DM a sequen- tial link between hyperglucagonemia via hepatic kisspeptin1 to impaired insulin secretion.", "author" : [ { "dropping-particle" : "", "family" : "Song", "given" : "Woo-jin", "non-dropping-particle" : "", "parse-names" : false, "suffix" : "" }, { "dropping-particle" : "", "family" : "Mondal", "given" : "Prosenjit", "non-dropping-particle" : "", "parse-names" : false, "suffix" : "" }, { "dropping-particle" : "", "family" : "Wolfe", "given" : "Andrew", "non-dropping-particle" : "", "parse-names" : false, "suffix" : "" }, { "dropping-particle" : "", "family" : "Alonso", "given" : "Laura C", "non-dropping-particle" : "", "parse-names" : false, "suffix" : "" }, { "dropping-particle" : "", "family" : "Stamateris", "given" : "Rachel", "non-dropping-particle" : "", "parse-names" : false, "suffix" : "" }, { "dropping-particle" : "", "family" : "Ong", "given" : "Benny W T", "non-dropping-particle" : "", "parse-names" : false, "suffix" : "" }, { "dropping-particle" : "", "family" : "Lim", "given" : "Owen C", "non-dropping-particle" : "", "parse-names" : false, "suffix" : "" }, { "dropping-particle" : "", "family" : "Yang", "given" : "Kil S", "non-dropping-particle" : "", "parse-names" : false, "suffix" : "" }, { "dropping-particle" : "", "family" : "Radovick", "given" : "Sally", "non-dropping-particle" : "", "parse-names" : false, "suffix" : "" }, { "dropping-particle" : "", "family" : "Novaira", "given" : "Horacio J", "non-dropping-particle" : "", "parse-names" : false, "suffix" : "" }, { "dropping-particle" : "", "family" : "Farber", "given" : "Emily A", "non-dropping-particle" : "", "parse-names" : false, "suffix" : "" }, { "dropping-particle" : "", "family" : "Farber", "given" : "Charles R", "non-dropping-particle" : "", "parse-names" : false, "suffix" : "" }, { "dropping-particle" : "", "family" : "Turner", "given" : "Stephen D", "non-dropping-particle" : "", "parse-names" : false, "suffix" : "" }, { "dropping-particle" : "", "family" : "Hussain", "given" : "Mehboob A", "non-dropping-particle" : "", "parse-names" : false, "suffix" : "" } ], "container-title" : "Cell Metabolism", "id" : "ITEM-1", "issue" : "4", "issued" : { "date-parts" : [ [ "2014" ] ] }, "page" : "667-681", "publisher" : "Elsevier Inc.", "title" : "Article Glucagon Regulates Hepatic Kisspeptin to Impair Insulin Secretion", "type" : "article-journal", "volume" : "19" }, "uris" : [ "http://www.mendeley.com/documents/?uuid=52165723-f984-4c3c-a704-7fe6cce418ba" ] } ], "mendeley" : { "formattedCitation" : "(503)", "plainTextFormattedCitation" : "(503)", "previouslyFormattedCitation" : "(503)" }, "properties" : { "noteIndex" : 0 }, "schema" : "https://github.com/citation-style-language/schema/raw/master/csl-citation.json" }</w:instrText>
      </w:r>
      <w:r w:rsidR="006147F3" w:rsidRPr="00274D27">
        <w:rPr>
          <w:rFonts w:ascii="Times New Roman" w:hAnsi="Times New Roman" w:cs="Times New Roman"/>
          <w:sz w:val="24"/>
          <w:szCs w:val="24"/>
        </w:rPr>
        <w:fldChar w:fldCharType="separate"/>
      </w:r>
      <w:r w:rsidR="00270297" w:rsidRPr="00270297">
        <w:rPr>
          <w:rFonts w:ascii="Times New Roman" w:hAnsi="Times New Roman" w:cs="Times New Roman"/>
          <w:noProof/>
          <w:sz w:val="24"/>
          <w:szCs w:val="24"/>
        </w:rPr>
        <w:t>(503)</w:t>
      </w:r>
      <w:r w:rsidR="006147F3" w:rsidRPr="00274D27">
        <w:rPr>
          <w:rFonts w:ascii="Times New Roman" w:hAnsi="Times New Roman" w:cs="Times New Roman"/>
          <w:sz w:val="24"/>
          <w:szCs w:val="24"/>
        </w:rPr>
        <w:fldChar w:fldCharType="end"/>
      </w:r>
      <w:r w:rsidRPr="00274D27">
        <w:rPr>
          <w:rFonts w:ascii="Times New Roman" w:hAnsi="Times New Roman" w:cs="Times New Roman"/>
          <w:sz w:val="24"/>
          <w:szCs w:val="24"/>
        </w:rPr>
        <w:t xml:space="preserve"> effects have been demonstrated. Such self-negating links were generally filtered out. However since both molecules are believed to be central to glucose regulation, we simulated the model with both types of links separately. This did not affect bi-stability. In case of glucagon up-regulating insulin, both glucagon and insulin lay in the insulin resistant basin of attraction but in case of glucagon down-regulating insulin, glucagon changed the cluster and lay in the insulin sensitive basin of attraction. Apart from this there was no significant change in the attractor signatures or the basins of attraction in both the cases.</w:t>
      </w:r>
    </w:p>
    <w:p w:rsidR="00096370" w:rsidRPr="00274D27" w:rsidRDefault="00096370" w:rsidP="00260562">
      <w:pPr>
        <w:spacing w:line="360" w:lineRule="auto"/>
        <w:rPr>
          <w:rFonts w:ascii="Times New Roman" w:hAnsi="Times New Roman" w:cs="Times New Roman"/>
          <w:sz w:val="24"/>
          <w:szCs w:val="24"/>
        </w:rPr>
      </w:pPr>
      <w:r w:rsidRPr="00274D27">
        <w:rPr>
          <w:rStyle w:val="FootnoteReference"/>
          <w:rFonts w:ascii="Times New Roman" w:hAnsi="Times New Roman" w:cs="Times New Roman"/>
          <w:sz w:val="24"/>
          <w:szCs w:val="24"/>
        </w:rPr>
        <w:t>$</w:t>
      </w:r>
      <w:r w:rsidRPr="00274D27">
        <w:rPr>
          <w:rFonts w:ascii="Times New Roman" w:hAnsi="Times New Roman" w:cs="Times New Roman"/>
          <w:sz w:val="24"/>
          <w:szCs w:val="24"/>
        </w:rPr>
        <w:t>Reactive oxygen species (ROS) is considered an important player in the pathophysiology of T2DM. During redundancy filtering ROS was filtered out since it was tightly linked to inflammation and both shared identical incoming and outgoing arrows. But since ROS is believed to be an important player, we simulated keeping ROS as a separate node. This change again did not affect bi-stability and up-regulation of ROS led to insulin resistant state.</w:t>
      </w:r>
    </w:p>
    <w:p w:rsidR="00274D27" w:rsidRPr="00274D27" w:rsidRDefault="00096370" w:rsidP="00274D27">
      <w:pPr>
        <w:spacing w:line="360" w:lineRule="auto"/>
        <w:rPr>
          <w:rFonts w:ascii="Times New Roman" w:hAnsi="Times New Roman" w:cs="Times New Roman"/>
          <w:sz w:val="24"/>
          <w:szCs w:val="24"/>
        </w:rPr>
      </w:pPr>
      <w:r w:rsidRPr="00274D27">
        <w:rPr>
          <w:rStyle w:val="FootnoteReference"/>
          <w:rFonts w:ascii="Times New Roman" w:hAnsi="Times New Roman" w:cs="Times New Roman"/>
          <w:sz w:val="24"/>
          <w:szCs w:val="24"/>
        </w:rPr>
        <w:t>$$</w:t>
      </w:r>
      <w:r w:rsidRPr="00274D27">
        <w:rPr>
          <w:rFonts w:ascii="Times New Roman" w:hAnsi="Times New Roman" w:cs="Times New Roman"/>
          <w:sz w:val="24"/>
          <w:szCs w:val="24"/>
        </w:rPr>
        <w:t xml:space="preserve">Insulin action and </w:t>
      </w:r>
      <w:proofErr w:type="spellStart"/>
      <w:r w:rsidRPr="00274D27">
        <w:rPr>
          <w:rFonts w:ascii="Times New Roman" w:hAnsi="Times New Roman" w:cs="Times New Roman"/>
          <w:sz w:val="24"/>
          <w:szCs w:val="24"/>
        </w:rPr>
        <w:t>leptin</w:t>
      </w:r>
      <w:proofErr w:type="spellEnd"/>
      <w:r w:rsidRPr="00274D27">
        <w:rPr>
          <w:rFonts w:ascii="Times New Roman" w:hAnsi="Times New Roman" w:cs="Times New Roman"/>
          <w:sz w:val="24"/>
          <w:szCs w:val="24"/>
        </w:rPr>
        <w:t xml:space="preserve"> action are two nodes in the network which represent the action of insulin and </w:t>
      </w:r>
      <w:proofErr w:type="spellStart"/>
      <w:r w:rsidRPr="00274D27">
        <w:rPr>
          <w:rFonts w:ascii="Times New Roman" w:hAnsi="Times New Roman" w:cs="Times New Roman"/>
          <w:sz w:val="24"/>
          <w:szCs w:val="24"/>
        </w:rPr>
        <w:t>leptin</w:t>
      </w:r>
      <w:proofErr w:type="spellEnd"/>
      <w:r w:rsidRPr="00274D27">
        <w:rPr>
          <w:rFonts w:ascii="Times New Roman" w:hAnsi="Times New Roman" w:cs="Times New Roman"/>
          <w:sz w:val="24"/>
          <w:szCs w:val="24"/>
        </w:rPr>
        <w:t xml:space="preserve"> at the receptor level. When the state value of these nodes is +1, they represent the insulin sensitive or the </w:t>
      </w:r>
      <w:proofErr w:type="spellStart"/>
      <w:r w:rsidRPr="00274D27">
        <w:rPr>
          <w:rFonts w:ascii="Times New Roman" w:hAnsi="Times New Roman" w:cs="Times New Roman"/>
          <w:sz w:val="24"/>
          <w:szCs w:val="24"/>
        </w:rPr>
        <w:t>leptin</w:t>
      </w:r>
      <w:proofErr w:type="spellEnd"/>
      <w:r w:rsidRPr="00274D27">
        <w:rPr>
          <w:rFonts w:ascii="Times New Roman" w:hAnsi="Times New Roman" w:cs="Times New Roman"/>
          <w:sz w:val="24"/>
          <w:szCs w:val="24"/>
        </w:rPr>
        <w:t xml:space="preserve"> sensitive state and when their state value is -1, they represent the insulin resistant or the </w:t>
      </w:r>
      <w:proofErr w:type="spellStart"/>
      <w:r w:rsidRPr="00274D27">
        <w:rPr>
          <w:rFonts w:ascii="Times New Roman" w:hAnsi="Times New Roman" w:cs="Times New Roman"/>
          <w:sz w:val="24"/>
          <w:szCs w:val="24"/>
        </w:rPr>
        <w:t>leptin</w:t>
      </w:r>
      <w:proofErr w:type="spellEnd"/>
      <w:r w:rsidRPr="00274D27">
        <w:rPr>
          <w:rFonts w:ascii="Times New Roman" w:hAnsi="Times New Roman" w:cs="Times New Roman"/>
          <w:sz w:val="24"/>
          <w:szCs w:val="24"/>
        </w:rPr>
        <w:t xml:space="preserve"> resistant states respectively. Thus the action node represents the resistance sensitivity axis.</w:t>
      </w:r>
    </w:p>
    <w:p w:rsidR="00274D27" w:rsidRPr="00274D27" w:rsidRDefault="00274D27">
      <w:pPr>
        <w:rPr>
          <w:rFonts w:ascii="Times New Roman" w:hAnsi="Times New Roman" w:cs="Times New Roman"/>
          <w:szCs w:val="22"/>
        </w:rPr>
      </w:pPr>
      <w:r w:rsidRPr="00274D27">
        <w:rPr>
          <w:rFonts w:ascii="Times New Roman" w:hAnsi="Times New Roman" w:cs="Times New Roman"/>
          <w:szCs w:val="22"/>
        </w:rPr>
        <w:br w:type="page"/>
      </w:r>
    </w:p>
    <w:p w:rsidR="007E0E17" w:rsidRPr="00274D27" w:rsidRDefault="00CE479A" w:rsidP="00274D27">
      <w:pPr>
        <w:rPr>
          <w:rFonts w:ascii="Times New Roman" w:hAnsi="Times New Roman" w:cs="Times New Roman"/>
          <w:b/>
          <w:szCs w:val="22"/>
        </w:rPr>
      </w:pPr>
      <w:r w:rsidRPr="00274D27">
        <w:rPr>
          <w:rFonts w:ascii="Times New Roman" w:hAnsi="Times New Roman" w:cs="Times New Roman"/>
          <w:b/>
          <w:sz w:val="32"/>
          <w:szCs w:val="32"/>
        </w:rPr>
        <w:lastRenderedPageBreak/>
        <w:t>Supp</w:t>
      </w:r>
      <w:r w:rsidR="0082187A" w:rsidRPr="00274D27">
        <w:rPr>
          <w:rFonts w:ascii="Times New Roman" w:hAnsi="Times New Roman" w:cs="Times New Roman"/>
          <w:b/>
          <w:sz w:val="32"/>
          <w:szCs w:val="32"/>
        </w:rPr>
        <w:t>orting</w:t>
      </w:r>
      <w:r w:rsidR="00274D27" w:rsidRPr="00274D27">
        <w:rPr>
          <w:rFonts w:ascii="Times New Roman" w:hAnsi="Times New Roman" w:cs="Times New Roman"/>
          <w:b/>
          <w:sz w:val="32"/>
          <w:szCs w:val="32"/>
        </w:rPr>
        <w:t xml:space="preserve"> r</w:t>
      </w:r>
      <w:r w:rsidRPr="00274D27">
        <w:rPr>
          <w:rFonts w:ascii="Times New Roman" w:hAnsi="Times New Roman" w:cs="Times New Roman"/>
          <w:b/>
          <w:sz w:val="32"/>
          <w:szCs w:val="32"/>
        </w:rPr>
        <w:t>eferences</w:t>
      </w:r>
    </w:p>
    <w:p w:rsidR="00270297" w:rsidRPr="00270297" w:rsidRDefault="00985B31"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4D27">
        <w:rPr>
          <w:rFonts w:ascii="Times New Roman" w:hAnsi="Times New Roman" w:cs="Times New Roman"/>
          <w:szCs w:val="22"/>
        </w:rPr>
        <w:fldChar w:fldCharType="begin" w:fldLock="1"/>
      </w:r>
      <w:r w:rsidRPr="00274D27">
        <w:rPr>
          <w:rFonts w:ascii="Times New Roman" w:hAnsi="Times New Roman" w:cs="Times New Roman"/>
          <w:szCs w:val="22"/>
        </w:rPr>
        <w:instrText xml:space="preserve">ADDIN Mendeley Bibliography CSL_BIBLIOGRAPHY </w:instrText>
      </w:r>
      <w:r w:rsidRPr="00274D27">
        <w:rPr>
          <w:rFonts w:ascii="Times New Roman" w:hAnsi="Times New Roman" w:cs="Times New Roman"/>
          <w:szCs w:val="22"/>
        </w:rPr>
        <w:fldChar w:fldCharType="separate"/>
      </w:r>
      <w:r w:rsidR="00270297" w:rsidRPr="00270297">
        <w:rPr>
          <w:rFonts w:ascii="Times New Roman" w:hAnsi="Times New Roman" w:cs="Times New Roman"/>
          <w:noProof/>
          <w:szCs w:val="24"/>
        </w:rPr>
        <w:t xml:space="preserve">1. </w:t>
      </w:r>
      <w:r w:rsidR="00270297" w:rsidRPr="00270297">
        <w:rPr>
          <w:rFonts w:ascii="Times New Roman" w:hAnsi="Times New Roman" w:cs="Times New Roman"/>
          <w:noProof/>
          <w:szCs w:val="24"/>
        </w:rPr>
        <w:tab/>
        <w:t>Li L, Yi Z, Seno M, Kojima I. Activin A and Betacellulin. Effect on Regeneration of Pancreatic Beta-Cells in Neonatal Streptozotocin-Treated Rats. Diabetes [Internet]. 2004;53(March):608–15. Available from: http://diabetes.diabetesjournals.org/content/53/3/608.full.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 </w:t>
      </w:r>
      <w:r w:rsidRPr="00270297">
        <w:rPr>
          <w:rFonts w:ascii="Times New Roman" w:hAnsi="Times New Roman" w:cs="Times New Roman"/>
          <w:noProof/>
          <w:szCs w:val="24"/>
        </w:rPr>
        <w:tab/>
        <w:t>Andersen GØ, Ueland T, Knudsen EC, Scholz H, Yndestad A, Sahraoui A, et al. Activin A levels are associated with abnormal glucose regulation in patients with myocardial infarction: potential counteracting effects of activin A on inflammation. Diabetes [Internet]. 2011 May [cited 2013 Jan 10];60(5):1544–51. Available from: http://www.pubmedcentral.nih.gov/articlerender.fcgi?artid=3292329&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 </w:t>
      </w:r>
      <w:r w:rsidRPr="00270297">
        <w:rPr>
          <w:rFonts w:ascii="Times New Roman" w:hAnsi="Times New Roman" w:cs="Times New Roman"/>
          <w:noProof/>
          <w:szCs w:val="24"/>
        </w:rPr>
        <w:tab/>
        <w:t>Zaragosi L, Wdziekonski B, Villageois P, Keophiphath M, Maumus M, Tchkonia T, et al. Activin A Plays a Critical Role in Proliferation and Differentiation of Human Adipose Progenitors. Diabetes [Internet]. 2010;59(October):2513–21. Available from: http://diabetes.diabetesjournals.org/content/59/10/2513.full.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 </w:t>
      </w:r>
      <w:r w:rsidRPr="00270297">
        <w:rPr>
          <w:rFonts w:ascii="Times New Roman" w:hAnsi="Times New Roman" w:cs="Times New Roman"/>
          <w:noProof/>
          <w:szCs w:val="24"/>
        </w:rPr>
        <w:tab/>
        <w:t>Florio P, Luisi S, Marchetti P, Lupi R, Cobellis L, Falaschi C, et al. Activin A stimulates insulin secretion in cultured human pancreatic islets. J Endrocrinological Investig [Internet]. 2000;23(4):231–4. Available from: http://www.ncbi.nlm.nih.gov/pubmed/10853708</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5. </w:t>
      </w:r>
      <w:r w:rsidRPr="00270297">
        <w:rPr>
          <w:rFonts w:ascii="Times New Roman" w:hAnsi="Times New Roman" w:cs="Times New Roman"/>
          <w:noProof/>
          <w:szCs w:val="24"/>
        </w:rPr>
        <w:tab/>
        <w:t>Fruebis J, Tsao T-S, Javorschi S, Ebbets-Reed D, Erickson MRS, Yen FT, et al. Proteolytic cleavage product of 30-kDa adipocyte complement-related protein increases fatty acid oxidation in muscle and causes weight loss in mice. Proc Natl Acad Sci U S A [Internet]. 2001 Feb 13;98(4):2005–10. Available from: http://www.pubmedcentral.nih.gov/articlerender.fcgi?artid=29372&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6. </w:t>
      </w:r>
      <w:r w:rsidRPr="00270297">
        <w:rPr>
          <w:rFonts w:ascii="Times New Roman" w:hAnsi="Times New Roman" w:cs="Times New Roman"/>
          <w:noProof/>
          <w:szCs w:val="24"/>
        </w:rPr>
        <w:tab/>
        <w:t>Ouchi N, Kihara S, Arita Y, Okamoto Y, Maeda K, Kuriyama H, et al. Adiponectin, an Adipocyte-Derived Plasma Protein, Inhibits Endothelial NF- B Signaling Through a cAMP-Dependent Pathway. Circulation [Internet]. 2000 Sep 12 [cited 2013 Jan 10];102(11):1296–301. Available from: http://circ.ahajournals.org/cgi/doi/10.1161/01.CIR.102.11.129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7. </w:t>
      </w:r>
      <w:r w:rsidRPr="00270297">
        <w:rPr>
          <w:rFonts w:ascii="Times New Roman" w:hAnsi="Times New Roman" w:cs="Times New Roman"/>
          <w:noProof/>
          <w:szCs w:val="24"/>
        </w:rPr>
        <w:tab/>
        <w:t>Maillard V, Uzbekova S, Guignot F, Perreau C, Ramé C, Coyral-Castel S, et al. Effect of adiponectin on bovine granulosa cell steroidogenesis, oocyte maturation and embryo development. Reprod Biol Endocrinol [Internet]. 2010 Jan;8:23. Available from: http://www.pubmedcentral.nih.gov/articlerender.fcgi?artid=2845137&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8. </w:t>
      </w:r>
      <w:r w:rsidRPr="00270297">
        <w:rPr>
          <w:rFonts w:ascii="Times New Roman" w:hAnsi="Times New Roman" w:cs="Times New Roman"/>
          <w:noProof/>
          <w:szCs w:val="24"/>
        </w:rPr>
        <w:tab/>
        <w:t>Richards JS, Liu Z, Kawai T, Tabata K, Watanabe H, Suresh D, et al. Adiponectin and its receptors modulate granulosa cell and cumulus cell functions, fertility, and early embryo development in the mouse and human. Fertil Steril [Internet]. 2012;98(2):471–9. Available from: http://www.ncbi.nlm.nih.gov/pubmed/22633650</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9. </w:t>
      </w:r>
      <w:r w:rsidRPr="00270297">
        <w:rPr>
          <w:rFonts w:ascii="Times New Roman" w:hAnsi="Times New Roman" w:cs="Times New Roman"/>
          <w:noProof/>
          <w:szCs w:val="24"/>
        </w:rPr>
        <w:tab/>
        <w:t>Čikoš Š, Burkuš J, Bukovská A, Fabian D, Rehák P, Koppel J. Expression of adiponectin receptors and effects of adiponectin isoforms in mouse preimplantation embryos. Hum Reprod [Internet]. 2010 Sep [cited 2013 Feb 21];25(9):2247–55. Available from: http://www.ncbi.nlm.nih.gov/pubmed/20663797</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0. </w:t>
      </w:r>
      <w:r w:rsidRPr="00270297">
        <w:rPr>
          <w:rFonts w:ascii="Times New Roman" w:hAnsi="Times New Roman" w:cs="Times New Roman"/>
          <w:noProof/>
          <w:szCs w:val="24"/>
        </w:rPr>
        <w:tab/>
        <w:t>Weigert J, Neumeier M, Wanninger J, Schober F, Sporrer D, Weber M, et al. Adiponectin upregulates monocytic activin A but systemic levels are not altered in obesity or type 2 diabetes. Diabetes [Internet]. Elsevier Ltd; 2009 Feb [cited 2013 Jan 10];45(2):86–91. Available from: http://www.ncbi.nlm.nih.gov/pubmed/19128983</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lastRenderedPageBreak/>
        <w:t xml:space="preserve">11. </w:t>
      </w:r>
      <w:r w:rsidRPr="00270297">
        <w:rPr>
          <w:rFonts w:ascii="Times New Roman" w:hAnsi="Times New Roman" w:cs="Times New Roman"/>
          <w:noProof/>
          <w:szCs w:val="24"/>
        </w:rPr>
        <w:tab/>
        <w:t>Yamauchi T, Kamon J, Waki H, Terauchi Y, Kubota N, Hara K, et al. The fat-derived hormone adiponectin reverses insulin resistance associated with both lipoatrophy and obesity. Nat Med [Internet]. 2001;7(8):941–6. Available from: http://www.ncbi.nlm.nih.gov/pubmed/11479627</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2. </w:t>
      </w:r>
      <w:r w:rsidRPr="00270297">
        <w:rPr>
          <w:rFonts w:ascii="Times New Roman" w:hAnsi="Times New Roman" w:cs="Times New Roman"/>
          <w:noProof/>
          <w:szCs w:val="24"/>
        </w:rPr>
        <w:tab/>
        <w:t>Kubota N, Terauchi Y, Yamauchi T, Kubota T, Moroi M, Matsui J, et al. Disruption of adiponectin causes insulin resistance and neointimal formation. J Biol Chem [Internet]. 2002 Jul 19 [cited 2012 Nov 19];277(29):25863–6. Available from: http://www.ncbi.nlm.nih.gov/pubmed/1203213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3. </w:t>
      </w:r>
      <w:r w:rsidRPr="00270297">
        <w:rPr>
          <w:rFonts w:ascii="Times New Roman" w:hAnsi="Times New Roman" w:cs="Times New Roman"/>
          <w:noProof/>
          <w:szCs w:val="24"/>
        </w:rPr>
        <w:tab/>
        <w:t>Tambascia M, Coope A, Milanski M, Arau EP, Saad JA, Geloneze B. AdipoR1 mediates the anorexigenic and insulin / leptin-like actions of adiponectin in the hypothalamus. Fed Eur Biochem Soc Lett [Internet]. 2008;582(10):1471–6. Available from: http://www.ncbi.nlm.nih.gov/pubmed/18394428</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4. </w:t>
      </w:r>
      <w:r w:rsidRPr="00270297">
        <w:rPr>
          <w:rFonts w:ascii="Times New Roman" w:hAnsi="Times New Roman" w:cs="Times New Roman"/>
          <w:noProof/>
          <w:szCs w:val="24"/>
        </w:rPr>
        <w:tab/>
        <w:t>Eriksson P, Reynisdottir S, Lönnqvist F, Stemme V, Hamsten A, Arner P. Adipose tissue secretion of plasminogen activator inhibitor-1 in non-obese and obese individuals. Diabetologia [Internet]. 1998;41:65–71. Available from: http://link.springer.com/content/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5. </w:t>
      </w:r>
      <w:r w:rsidRPr="00270297">
        <w:rPr>
          <w:rFonts w:ascii="Times New Roman" w:hAnsi="Times New Roman" w:cs="Times New Roman"/>
          <w:noProof/>
          <w:szCs w:val="24"/>
        </w:rPr>
        <w:tab/>
        <w:t>Maeda K, Okubo K, Shimomura I, Funahashi T, Matsuzawa Y, Matsubara K. cDNA cloning and expression of a novel adipose specific collagen-like factor, apM1 (adipose most abundant gene transcript 1). 1996. Biochem Biophys Res Commun [Internet]. 1996 Aug 31;221(2):286–9. Available from: http://www.ncbi.nlm.nih.gov/pubmed/22925673</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6. </w:t>
      </w:r>
      <w:r w:rsidRPr="00270297">
        <w:rPr>
          <w:rFonts w:ascii="Times New Roman" w:hAnsi="Times New Roman" w:cs="Times New Roman"/>
          <w:noProof/>
          <w:szCs w:val="24"/>
        </w:rPr>
        <w:tab/>
        <w:t>Barr VA, Malide D, Zarnowski MJ, Taylor SI, Cushman SW. Insulin stimulates both leptin secretion and production by rat white adipose tissue. Endocrinology [Internet]. 1997 Oct;138(10):4463–72. Available from: http://www.ncbi.nlm.nih.gov/pubmed/9322964</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7. </w:t>
      </w:r>
      <w:r w:rsidRPr="00270297">
        <w:rPr>
          <w:rFonts w:ascii="Times New Roman" w:hAnsi="Times New Roman" w:cs="Times New Roman"/>
          <w:noProof/>
          <w:szCs w:val="24"/>
        </w:rPr>
        <w:tab/>
        <w:t>Curat CA, Miranville A, Sengene C, Diehl M, Tonus C, Busse R, et al. From Blood Monocytes to Adipose Tissue–Resident Macrophages. Diabetes [Internet]. 2004;53(May):1285–92. Available from: http://diabetes.diabetesjournals.org/content/53/5/1285.full.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8. </w:t>
      </w:r>
      <w:r w:rsidRPr="00270297">
        <w:rPr>
          <w:rFonts w:ascii="Times New Roman" w:hAnsi="Times New Roman" w:cs="Times New Roman"/>
          <w:noProof/>
          <w:szCs w:val="24"/>
        </w:rPr>
        <w:tab/>
        <w:t>Evans BA, Agar L, Summers RJ. The role of the sympathetic nervous system in the regulation of leptin synthesis in C57BL/6 mice. FEBS Lett [Internet]. 1999 Feb 12;444(2–3):149–54. Available from: http://www.ncbi.nlm.nih.gov/pubmed/10050748</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9. </w:t>
      </w:r>
      <w:r w:rsidRPr="00270297">
        <w:rPr>
          <w:rFonts w:ascii="Times New Roman" w:hAnsi="Times New Roman" w:cs="Times New Roman"/>
          <w:noProof/>
          <w:szCs w:val="24"/>
        </w:rPr>
        <w:tab/>
        <w:t>Van Harmelen V, Reynisdottir S, Eriksson P, Thörne A, Hoffstedt J, Lönnqvist F, et al. Leptin secretion from subcutaneous and visceral adipose tissue in women. Diabetes [Internet]. 1998 Jun;47(6):913–7. Available from: http://www.ncbi.nlm.nih.gov/pubmed/12161541</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0. </w:t>
      </w:r>
      <w:r w:rsidRPr="00270297">
        <w:rPr>
          <w:rFonts w:ascii="Times New Roman" w:hAnsi="Times New Roman" w:cs="Times New Roman"/>
          <w:noProof/>
          <w:szCs w:val="24"/>
        </w:rPr>
        <w:tab/>
        <w:t>Ouchi N, Higuchi A, Ohashi K, Oshima Y, Gokce N, Shibata R, et al. Sfrp5 is an anti-inflammatory adipokine that modulates metabolic dysfunction in obesity. Science (80- ) [Internet]. 2011;329(5990):454–7. Available from: http://www.ncbi.nlm.nih.gov/pmc/articles/PMC3132938/pdf/nihms-308580.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1. </w:t>
      </w:r>
      <w:r w:rsidRPr="00270297">
        <w:rPr>
          <w:rFonts w:ascii="Times New Roman" w:hAnsi="Times New Roman" w:cs="Times New Roman"/>
          <w:noProof/>
          <w:szCs w:val="24"/>
        </w:rPr>
        <w:tab/>
        <w:t>Mori H, Prestwich TC, Reid MA, Longo KA, Gerin I, Cawthorn WP, et al. Secreted frizzled-related protein 5 suppresses adipocyte mitochondrial metabolism through WNT inhibition. J Clin Invest [Internet]. 2012;122(7):2405–16. Available from: http://www.jci.org/articles/view/63604/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2. </w:t>
      </w:r>
      <w:r w:rsidRPr="00270297">
        <w:rPr>
          <w:rFonts w:ascii="Times New Roman" w:hAnsi="Times New Roman" w:cs="Times New Roman"/>
          <w:noProof/>
          <w:szCs w:val="24"/>
        </w:rPr>
        <w:tab/>
        <w:t>Hotamisligil GS, Arner P, Caro JF, Atkinson RL, Spiegelman BM. Increased Adipose Tissue Expression of Tumor Necrosis Factor-alpha in Human Obesity and Insulin Resistance. J Clin Invest [Internet]. 1995;95(January):2409–15. Available from: http://www.ncbi.nlm.nih.gov/pmc/articles/PMC295872/pdf/jcinvest00026-0467.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3. </w:t>
      </w:r>
      <w:r w:rsidRPr="00270297">
        <w:rPr>
          <w:rFonts w:ascii="Times New Roman" w:hAnsi="Times New Roman" w:cs="Times New Roman"/>
          <w:noProof/>
          <w:szCs w:val="24"/>
        </w:rPr>
        <w:tab/>
        <w:t xml:space="preserve">Elias M. Serum cortisol, testosterone, and testosterone-binding globulin responses to competitive fighting in human males. Aggress Behav </w:t>
      </w:r>
      <w:r w:rsidRPr="00270297">
        <w:rPr>
          <w:rFonts w:ascii="Times New Roman" w:hAnsi="Times New Roman" w:cs="Times New Roman"/>
          <w:noProof/>
          <w:szCs w:val="24"/>
        </w:rPr>
        <w:lastRenderedPageBreak/>
        <w:t>[Internet]. 1981;7(3):215–24. Available from: http://onlinelibrary.wiley.com/doi/10.1002/1098-2337(1981)7:3%3C215::AID-AB2480070305%3E3.0.CO;2-M/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4. </w:t>
      </w:r>
      <w:r w:rsidRPr="00270297">
        <w:rPr>
          <w:rFonts w:ascii="Times New Roman" w:hAnsi="Times New Roman" w:cs="Times New Roman"/>
          <w:noProof/>
          <w:szCs w:val="24"/>
        </w:rPr>
        <w:tab/>
        <w:t>Sánchez O, Viladrich M, Ramírez I, Soley M. Liver injury after an aggressive encounter in male mice. Am J Physiol Regul Integr Comp Physiol [Internet]. 2007 Nov [cited 2013 Feb 5];293(5):R1908-16. Available from: http://www.ncbi.nlm.nih.gov/pubmed/1776151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5. </w:t>
      </w:r>
      <w:r w:rsidRPr="00270297">
        <w:rPr>
          <w:rFonts w:ascii="Times New Roman" w:hAnsi="Times New Roman" w:cs="Times New Roman"/>
          <w:noProof/>
          <w:szCs w:val="24"/>
        </w:rPr>
        <w:tab/>
        <w:t>Chatterjee P, Banerjee A, Majumdar P. Study of plasma lipid and lipoprotein profile in elite women boxers during a six weeks’ training progamme. J Nepal Med Assoc [Internet]. 2007;46(165):25–30. Available from: http://www.ncbi.nlm.nih.gov/pubmed/17721559</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6. </w:t>
      </w:r>
      <w:r w:rsidRPr="00270297">
        <w:rPr>
          <w:rFonts w:ascii="Times New Roman" w:hAnsi="Times New Roman" w:cs="Times New Roman"/>
          <w:noProof/>
          <w:szCs w:val="24"/>
        </w:rPr>
        <w:tab/>
        <w:t>Nexø E, Hollenberg M, Bing J. Aggressive behavior in mice provokes a marked increase in both plasma epidermal growth factor and renin. Acta Physiol Scand [Internet]. 1981;111(3):367–71. Available from: http://www.ncbi.nlm.nih.gov/pubmed/7032211</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7. </w:t>
      </w:r>
      <w:r w:rsidRPr="00270297">
        <w:rPr>
          <w:rFonts w:ascii="Times New Roman" w:hAnsi="Times New Roman" w:cs="Times New Roman"/>
          <w:noProof/>
          <w:szCs w:val="24"/>
        </w:rPr>
        <w:tab/>
        <w:t>Nexø E, Olsen P, Poulsen K. Exocrine and endocrine secretion of renin and epidermal growth factor from the mouse submandibular glands. Regul Pept [Internet]. 1984;8(4):327–34. Available from: http://www.ncbi.nlm.nih.gov/pubmed/638781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8. </w:t>
      </w:r>
      <w:r w:rsidRPr="00270297">
        <w:rPr>
          <w:rFonts w:ascii="Times New Roman" w:hAnsi="Times New Roman" w:cs="Times New Roman"/>
          <w:noProof/>
          <w:szCs w:val="24"/>
        </w:rPr>
        <w:tab/>
        <w:t>Kurihara Y, Kurihara H, Morita H, Cao W-H, Ling G-Y, Kumada M, et al. Role of endothelin-1 in stress response in the central nervous system. Am J Physiol - Regul Integr Comp Physiol [Internet]. 2000;279(2):R515-21. Available from: http://ajpregu.physiology.org/content/279/2/R515.full.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9. </w:t>
      </w:r>
      <w:r w:rsidRPr="00270297">
        <w:rPr>
          <w:rFonts w:ascii="Times New Roman" w:hAnsi="Times New Roman" w:cs="Times New Roman"/>
          <w:noProof/>
          <w:szCs w:val="24"/>
        </w:rPr>
        <w:tab/>
        <w:t>Maestripieri D, De Simone R, Aloe L, Alleva E. Social status and nerve growth factor serum levels after agonistic encounters in mice. Physiol Behav [Internet]. 1990;47(1):161–4. Available from: http://www.ncbi.nlm.nih.gov/pubmed/2326332</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0. </w:t>
      </w:r>
      <w:r w:rsidRPr="00270297">
        <w:rPr>
          <w:rFonts w:ascii="Times New Roman" w:hAnsi="Times New Roman" w:cs="Times New Roman"/>
          <w:noProof/>
          <w:szCs w:val="24"/>
        </w:rPr>
        <w:tab/>
        <w:t>Spillantini MG, Aloe L, Alleva E, De Simone R, Goedert M, Levi-Montalcini R. Nerve growth factor mRNA and protein increase in hypothalamus in a mouse model of aggression. Proc Natl Acad Sci U S A [Internet]. 1989 Nov;86(21):8555–9. Available from: http://www.pubmedcentral.nih.gov/articlerender.fcgi?artid=298321&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1. </w:t>
      </w:r>
      <w:r w:rsidRPr="00270297">
        <w:rPr>
          <w:rFonts w:ascii="Times New Roman" w:hAnsi="Times New Roman" w:cs="Times New Roman"/>
          <w:noProof/>
          <w:szCs w:val="24"/>
        </w:rPr>
        <w:tab/>
        <w:t>Lakshmanan J. Nerve growth factor levels in mouse serum: variations due to stress. Neurochem Res [Internet]. 1987;12(4):393–7. Available from: http://www.ncbi.nlm.nih.gov/pubmed/3600964</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2. </w:t>
      </w:r>
      <w:r w:rsidRPr="00270297">
        <w:rPr>
          <w:rFonts w:ascii="Times New Roman" w:hAnsi="Times New Roman" w:cs="Times New Roman"/>
          <w:noProof/>
          <w:szCs w:val="24"/>
        </w:rPr>
        <w:tab/>
        <w:t>Lakshmanan J. Beta-nerve growth factor measurements in mouse serum. J Neurochem [Internet]. 1986;46(3):882–91. Available from: http://www.ncbi.nlm.nih.gov/pubmed/3950612</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3. </w:t>
      </w:r>
      <w:r w:rsidRPr="00270297">
        <w:rPr>
          <w:rFonts w:ascii="Times New Roman" w:hAnsi="Times New Roman" w:cs="Times New Roman"/>
          <w:noProof/>
          <w:szCs w:val="24"/>
        </w:rPr>
        <w:tab/>
        <w:t>Lakshmanan J. Aggressive behavior in adult male mice elevates serum nerve growth factor levels. Am J Physiol [Internet]. 1986;250(4.1):E386-92. Available from: http://www.ncbi.nlm.nih.gov/pubmed/3515963</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4. </w:t>
      </w:r>
      <w:r w:rsidRPr="00270297">
        <w:rPr>
          <w:rFonts w:ascii="Times New Roman" w:hAnsi="Times New Roman" w:cs="Times New Roman"/>
          <w:noProof/>
          <w:szCs w:val="24"/>
        </w:rPr>
        <w:tab/>
        <w:t>Stacie LT, Stanek LM, Ressler KJ, Huhman KL. Differential BDNF expression in limbic brain regions following social defeat or territorial aggression. Behav Neurosci [Internet]. 2012;125(6):911–20. Available from: http://www.ncbi.nlm.nih.gov/pmc/articles/PMC3232038/</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5. </w:t>
      </w:r>
      <w:r w:rsidRPr="00270297">
        <w:rPr>
          <w:rFonts w:ascii="Times New Roman" w:hAnsi="Times New Roman" w:cs="Times New Roman"/>
          <w:noProof/>
          <w:szCs w:val="24"/>
        </w:rPr>
        <w:tab/>
        <w:t>Ferrari P, van Erp A, Tornatzky W, Miczek K. Accumbal dopamine and serotonin in anticipation of the next aggressive episode in rats. Eur J Neurosci [Internet]. 2003;17(2):371–8. Available from: http://www.ncbi.nlm.nih.gov/pubmed/12542674</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6. </w:t>
      </w:r>
      <w:r w:rsidRPr="00270297">
        <w:rPr>
          <w:rFonts w:ascii="Times New Roman" w:hAnsi="Times New Roman" w:cs="Times New Roman"/>
          <w:noProof/>
          <w:szCs w:val="24"/>
        </w:rPr>
        <w:tab/>
        <w:t>Erp AMM Van, Miczek KA. Aggressive Behavior, Increased Accumbal Dopamine, and Decreased Cortical Serotonin in Rats. J Neurosci [Internet]. 2000;20(24):9320–5. Available from: http://www.jneurosci.org/content/20/24/9320.full.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7. </w:t>
      </w:r>
      <w:r w:rsidRPr="00270297">
        <w:rPr>
          <w:rFonts w:ascii="Times New Roman" w:hAnsi="Times New Roman" w:cs="Times New Roman"/>
          <w:noProof/>
          <w:szCs w:val="24"/>
        </w:rPr>
        <w:tab/>
        <w:t xml:space="preserve">Farrell P, Kjaer M, Bach F, Galbo H. Beta-endorphin and adrenocorticotropin response to supramaximal treadmill exercise in trained and </w:t>
      </w:r>
      <w:r w:rsidRPr="00270297">
        <w:rPr>
          <w:rFonts w:ascii="Times New Roman" w:hAnsi="Times New Roman" w:cs="Times New Roman"/>
          <w:noProof/>
          <w:szCs w:val="24"/>
        </w:rPr>
        <w:lastRenderedPageBreak/>
        <w:t>untrained males. Acta Physiol Scand [Internet]. 1987;130(4):619–25. Available from: http://www.ncbi.nlm.nih.gov/pubmed/2820200</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8. </w:t>
      </w:r>
      <w:r w:rsidRPr="00270297">
        <w:rPr>
          <w:rFonts w:ascii="Times New Roman" w:hAnsi="Times New Roman" w:cs="Times New Roman"/>
          <w:noProof/>
          <w:szCs w:val="24"/>
        </w:rPr>
        <w:tab/>
        <w:t>Schwarz L, Kindermann W. Beta-endorphin, catecholamines, and cortisol during exhaustive endurance exercise. Int J Sports Med [Internet]. 1989;10(5):324–8. Available from: http://www.ncbi.nlm.nih.gov/pubmed/2532179</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9. </w:t>
      </w:r>
      <w:r w:rsidRPr="00270297">
        <w:rPr>
          <w:rFonts w:ascii="Times New Roman" w:hAnsi="Times New Roman" w:cs="Times New Roman"/>
          <w:noProof/>
          <w:szCs w:val="24"/>
        </w:rPr>
        <w:tab/>
        <w:t>Burgdorf J, Panksepp J, Beinfeld MC, Kroes RA, Moskal JR. Regional brain cholecystokinin changes as a function of rough-and-tumble play behavior in adolescent rats. Peptides [Internet]. 2006;27(1):172–7. Available from: http://www.sciencedirect.com/science/article/pii/S0196978105003475</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0. </w:t>
      </w:r>
      <w:r w:rsidRPr="00270297">
        <w:rPr>
          <w:rFonts w:ascii="Times New Roman" w:hAnsi="Times New Roman" w:cs="Times New Roman"/>
          <w:noProof/>
          <w:szCs w:val="24"/>
        </w:rPr>
        <w:tab/>
        <w:t>Bartos L, Reyes E, Schams D, Bubenik G, Lobos A. Rank dependent seasonal levels of IGF-1 , cortisol and reproductive hormones in male pudu ( Pudu puda ). Comp Biochem Physiol A Mol Integr Physiol [Internet]. 1998;120(2):373–8. Available from: http://www.ncbi.nlm.nih.gov/pubmed/9773515</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1. </w:t>
      </w:r>
      <w:r w:rsidRPr="00270297">
        <w:rPr>
          <w:rFonts w:ascii="Times New Roman" w:hAnsi="Times New Roman" w:cs="Times New Roman"/>
          <w:noProof/>
          <w:szCs w:val="24"/>
        </w:rPr>
        <w:tab/>
        <w:t>Sapolsky RM, Spencer EM. Insulin-like growth factor I is suppressed in socially subordinate male baboons. Am J Physiol [Internet]. 1997;273(4.2):1346–51. Available from: http://www.ncbi.nlm.nih.gov/pubmed/9362298</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2. </w:t>
      </w:r>
      <w:r w:rsidRPr="00270297">
        <w:rPr>
          <w:rFonts w:ascii="Times New Roman" w:hAnsi="Times New Roman" w:cs="Times New Roman"/>
          <w:noProof/>
          <w:szCs w:val="24"/>
        </w:rPr>
        <w:tab/>
        <w:t>Banno R, Arima H, Sato I, Hayashi M, Goto M, Sugimura Y, et al. The melanocortin agonist melanotan II increases insulin sensitivity in OLETF rats. Peptides [Internet]. 2004 Aug [cited 2013 Jan 15];25(8):1279–86. Available from: http://www.ncbi.nlm.nih.gov/pubmed/15350695</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3. </w:t>
      </w:r>
      <w:r w:rsidRPr="00270297">
        <w:rPr>
          <w:rFonts w:ascii="Times New Roman" w:hAnsi="Times New Roman" w:cs="Times New Roman"/>
          <w:noProof/>
          <w:szCs w:val="24"/>
        </w:rPr>
        <w:tab/>
        <w:t>Obici S, Feng Z, Tan J, Liu L, Karkanias G, Rossetti L. Central melanocortin receptors regulate insulin action. J Clin Invest [Internet]. 2001;108(7):1079–85. Available from: http://static.jci.org/content_assets/manuscripts/12000/12954/JCI0112954.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4. </w:t>
      </w:r>
      <w:r w:rsidRPr="00270297">
        <w:rPr>
          <w:rFonts w:ascii="Times New Roman" w:hAnsi="Times New Roman" w:cs="Times New Roman"/>
          <w:noProof/>
          <w:szCs w:val="24"/>
        </w:rPr>
        <w:tab/>
        <w:t>Nowell N, Thody A, Woodley R. The source of an aggression-promoting olfactory cue, released by alpha-melanocyte stimulating hormone, in the male mouse. Peptides [Internet]. 1980;1(1):69–72. Available from: http://www.ncbi.nlm.nih.gov/pubmed/7195571</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5. </w:t>
      </w:r>
      <w:r w:rsidRPr="00270297">
        <w:rPr>
          <w:rFonts w:ascii="Times New Roman" w:hAnsi="Times New Roman" w:cs="Times New Roman"/>
          <w:noProof/>
          <w:szCs w:val="24"/>
        </w:rPr>
        <w:tab/>
        <w:t>Morgan C, Thomas RE, Cone RD. Melanocortin-5 receptor deficiency promotes defensive behavior in male mice. Horm Behav [Internet]. 2004 Jan [cited 2013 Feb 21];45(1):58–63. Available from: http://linkinghub.elsevier.com/retrieve/pii/S0018506X0300177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6. </w:t>
      </w:r>
      <w:r w:rsidRPr="00270297">
        <w:rPr>
          <w:rFonts w:ascii="Times New Roman" w:hAnsi="Times New Roman" w:cs="Times New Roman"/>
          <w:noProof/>
          <w:szCs w:val="24"/>
        </w:rPr>
        <w:tab/>
        <w:t>Gonzalez MI, Vaziri S, Wilson CA. Behavioral effects of alpha-MSH and MCH after central administration in the female rat. Peptides [Internet]. 1996 Jan;17(1):171–7. Available from: http://www.ncbi.nlm.nih.gov/pubmed/8822527</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7. </w:t>
      </w:r>
      <w:r w:rsidRPr="00270297">
        <w:rPr>
          <w:rFonts w:ascii="Times New Roman" w:hAnsi="Times New Roman" w:cs="Times New Roman"/>
          <w:noProof/>
          <w:szCs w:val="24"/>
        </w:rPr>
        <w:tab/>
        <w:t>Gómez-sanMiguel AB, Martín AI, Nieto-bona MP, Fernández-galaz C, López-menduiña M, Villanúa MÁ, et al. Systemic alpha-melanocyte-stimulating hormone administration decreases arthritis-induced anorexia and muscle wasting. Am J Physiol - Regul Integr Comp Physiol [Internet]. 2013;304:R877–86. Available from: http://ajpregu.physiology.org/content/early/2013/03/15/ajpregu.00447.2012</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8. </w:t>
      </w:r>
      <w:r w:rsidRPr="00270297">
        <w:rPr>
          <w:rFonts w:ascii="Times New Roman" w:hAnsi="Times New Roman" w:cs="Times New Roman"/>
          <w:noProof/>
          <w:szCs w:val="24"/>
        </w:rPr>
        <w:tab/>
        <w:t>Catania A, Cutuli M, Garofalo L, Airaghi L, Valenza F, Lipton J, et al. Plasma concentrations and anti-L-cytokine effects of alpha-melanocyte stimulating hormone in septic patients. Crit Care Med [Internet]. 2000;28(5):1403–7. Available from: http://www.ncbi.nlm.nih.gov/pubmed/1083468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9. </w:t>
      </w:r>
      <w:r w:rsidRPr="00270297">
        <w:rPr>
          <w:rFonts w:ascii="Times New Roman" w:hAnsi="Times New Roman" w:cs="Times New Roman"/>
          <w:noProof/>
          <w:szCs w:val="24"/>
        </w:rPr>
        <w:tab/>
        <w:t>McMinn JE, Wilkinson CW, Havel P, Woods SC, Schwartz MW. Effect of intracerebroventricular alpha-MSH on food intake, adiposity, c-Fos induction, and neuropeptide expression. Am J Physiol Regul Integr Comp Physiol [Internet]. 2000 Aug;279(2):R695-703. Available from: http://www.ncbi.nlm.nih.gov/pubmed/10938261</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lastRenderedPageBreak/>
        <w:t xml:space="preserve">50. </w:t>
      </w:r>
      <w:r w:rsidRPr="00270297">
        <w:rPr>
          <w:rFonts w:ascii="Times New Roman" w:hAnsi="Times New Roman" w:cs="Times New Roman"/>
          <w:noProof/>
          <w:szCs w:val="24"/>
        </w:rPr>
        <w:tab/>
        <w:t>Dutia R, Meece K, Dighe S, Kim AJ, Wardlaw SL. β-Endorphin antagonizes the effects of α-MSH on food intake and body weight. Endocrinology [Internet]. 2012;153(9):4246–55. Available from: http://www.ncbi.nlm.nih.gov/pubmed/22778225</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51. </w:t>
      </w:r>
      <w:r w:rsidRPr="00270297">
        <w:rPr>
          <w:rFonts w:ascii="Times New Roman" w:hAnsi="Times New Roman" w:cs="Times New Roman"/>
          <w:noProof/>
          <w:szCs w:val="24"/>
        </w:rPr>
        <w:tab/>
        <w:t>Furukawa S, Fujita T, Shimabukuro M, Iwaki M, Yamada Y, Nakajima Y, et al. Increased oxidative stress in obesity and its impact on metabolic syndrome. J Clin Invest [Internet]. 2004;114(12):1752–61. Available from: http://www.ncbi.nlm.nih.gov/pmc/articles/PMC535065/pdf/JCI0421625.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52. </w:t>
      </w:r>
      <w:r w:rsidRPr="00270297">
        <w:rPr>
          <w:rFonts w:ascii="Times New Roman" w:hAnsi="Times New Roman" w:cs="Times New Roman"/>
          <w:noProof/>
          <w:szCs w:val="24"/>
        </w:rPr>
        <w:tab/>
        <w:t>Ferris C, Delville Y. Vasopressin and serotonin interactions in the control of agonistic behavior. Psychoneuroendocrinology [Internet]. 1994;19(5–7):593–601. Available from: http://www.ncbi.nlm.nih.gov/pubmed/7938357</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53. </w:t>
      </w:r>
      <w:r w:rsidRPr="00270297">
        <w:rPr>
          <w:rFonts w:ascii="Times New Roman" w:hAnsi="Times New Roman" w:cs="Times New Roman"/>
          <w:noProof/>
          <w:szCs w:val="24"/>
        </w:rPr>
        <w:tab/>
        <w:t>Dons R, House J, Hood D, Krehbiel M. Assessment of desmopressin-enhanced cognitive function in a neurosurgical patient. Mil Med [Internet]. 1989;154(2):83–5. Available from: http://www.ncbi.nlm.nih.gov/pubmed/249458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54. </w:t>
      </w:r>
      <w:r w:rsidRPr="00270297">
        <w:rPr>
          <w:rFonts w:ascii="Times New Roman" w:hAnsi="Times New Roman" w:cs="Times New Roman"/>
          <w:noProof/>
          <w:szCs w:val="24"/>
        </w:rPr>
        <w:tab/>
        <w:t>Beckwith BE, Till RE, Schneider V. Vasopressin analog (DDAVP) improves memory in human males. Peptides [Internet]. 1984;5(4):819–22. Available from: http://www.sciencedirect.com/science/article/pii/0196978184900287</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55. </w:t>
      </w:r>
      <w:r w:rsidRPr="00270297">
        <w:rPr>
          <w:rFonts w:ascii="Times New Roman" w:hAnsi="Times New Roman" w:cs="Times New Roman"/>
          <w:noProof/>
          <w:szCs w:val="24"/>
        </w:rPr>
        <w:tab/>
        <w:t>Gold P, Ballenger JC, Weingartner H, Goodwin F, Post RM. Effects Of 1-Desamo-8-D-Arginine Vasopressin on behaviour and cognition in primary affective disorder. Lancet [Internet]. 1979;314(8150):992–4. Available from: http://www.sciencedirect.com/science/article/pii/S0140673679925637</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56. </w:t>
      </w:r>
      <w:r w:rsidRPr="00270297">
        <w:rPr>
          <w:rFonts w:ascii="Times New Roman" w:hAnsi="Times New Roman" w:cs="Times New Roman"/>
          <w:noProof/>
          <w:szCs w:val="24"/>
        </w:rPr>
        <w:tab/>
        <w:t>O’Carroll A-M, Howell GM, Roberts EM, Lolait SJ. Vasopressin potentiates corticotropin-releasing hormone-induced insulin release from mouse pancreatic beta-cells. J Endocrinol [Internet]. 2008 May [cited 2013 Feb 27];197(2):231–9. Available from: http://www.pubmedcentral.nih.gov/articlerender.fcgi?artid=2386661&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57. </w:t>
      </w:r>
      <w:r w:rsidRPr="00270297">
        <w:rPr>
          <w:rFonts w:ascii="Times New Roman" w:hAnsi="Times New Roman" w:cs="Times New Roman"/>
          <w:noProof/>
          <w:szCs w:val="24"/>
        </w:rPr>
        <w:tab/>
        <w:t>Whitton PD, Rodrigues LM, Hems DA. Stimulation by vasopressin, angiotensin and oxytocin of Gluconeogenesis in Hepatocyte Suspensions. Biochem J [Internet]. 1978;176(3):893–8. Available from: http://www.ncbi.nlm.nih.gov/pmc/articles/PMC1186313/pdf/biochemj00472-0255.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58. </w:t>
      </w:r>
      <w:r w:rsidRPr="00270297">
        <w:rPr>
          <w:rFonts w:ascii="Times New Roman" w:hAnsi="Times New Roman" w:cs="Times New Roman"/>
          <w:noProof/>
          <w:szCs w:val="24"/>
        </w:rPr>
        <w:tab/>
        <w:t>Champigny O, Ricquier D, Blondel O, Mayers RM, Briscoe MG, Holloway BR. Beta 3-Adrenergic receptor stimulation restores message and expression of brown-fat mitochondrial uncoupling protein in adult dogs. Proc Natl Acad Sci U S A [Internet]. 1991;88(December):10774–7. Available from: http://www.pnas.org/content/88/23/10774.long</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59. </w:t>
      </w:r>
      <w:r w:rsidRPr="00270297">
        <w:rPr>
          <w:rFonts w:ascii="Times New Roman" w:hAnsi="Times New Roman" w:cs="Times New Roman"/>
          <w:noProof/>
          <w:szCs w:val="24"/>
        </w:rPr>
        <w:tab/>
        <w:t>Zilberfarb V, Piétri-Rouxel F, Jockers R, Krief S, Delouis C, Issad T, et al. Human immortalized brown adipocytes express functional β 3 -adrenoceptor coupled to lipolysis. J Cell Sci [Internet]. 1997 Apr;110:801–7. Available from: http://www.ncbi.nlm.nih.gov/pubmed/9133667</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60. </w:t>
      </w:r>
      <w:r w:rsidRPr="00270297">
        <w:rPr>
          <w:rFonts w:ascii="Times New Roman" w:hAnsi="Times New Roman" w:cs="Times New Roman"/>
          <w:noProof/>
          <w:szCs w:val="24"/>
        </w:rPr>
        <w:tab/>
        <w:t>Michael DJ, Ritzel RA, Haataja L, Chow RH. Pancreatic Beta-Cells Secrete Insulin in Fast- and Slow-Release Forms. Diabetes [Internet]. 2006;55(March):600–7. Available from: http://diabetes.diabetesjournals.org/content/55/3/600.full.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61. </w:t>
      </w:r>
      <w:r w:rsidRPr="00270297">
        <w:rPr>
          <w:rFonts w:ascii="Times New Roman" w:hAnsi="Times New Roman" w:cs="Times New Roman"/>
          <w:noProof/>
          <w:szCs w:val="24"/>
        </w:rPr>
        <w:tab/>
        <w:t>Taniguchi H, Okada Y, Seguchi H, Shimada C, Seki M, Tsutou A, et al. High concentration of gamma-aminobutyric acid in pancreatic beta cells. Diabetes [Internet]. 1979;28(7):629–33. Available from: http://diabetes.diabetesjournals.org/content/28/7/629.full-text.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62. </w:t>
      </w:r>
      <w:r w:rsidRPr="00270297">
        <w:rPr>
          <w:rFonts w:ascii="Times New Roman" w:hAnsi="Times New Roman" w:cs="Times New Roman"/>
          <w:noProof/>
          <w:szCs w:val="24"/>
        </w:rPr>
        <w:tab/>
        <w:t>Kasai R, Bianco P, Robey P, Kahn A. Production and characterization of an antibody against the human bone GLA protein (BGP/osteocalcin) propeptide and its use in immunocytochemistry of bone cells. J Bone Miner Res [Internet]. 1994;25(3):167–82. Available from: http://www.ncbi.nlm.nih.gov/pubmed/808685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lastRenderedPageBreak/>
        <w:t xml:space="preserve">63. </w:t>
      </w:r>
      <w:r w:rsidRPr="00270297">
        <w:rPr>
          <w:rFonts w:ascii="Times New Roman" w:hAnsi="Times New Roman" w:cs="Times New Roman"/>
          <w:noProof/>
          <w:szCs w:val="24"/>
        </w:rPr>
        <w:tab/>
        <w:t>Yamanaka M, Itakura Y, Inoue T, Tsuchida A, Nakagawa T, Noguchi H, et al. Protective effect of brain-derived neurotrophic factor on pancreatic islets in obese diabetic mice. Metabolism [Internet]. 2006 Oct [cited 2012 Nov 23];55(10):1286–92. Available from: http://www.ncbi.nlm.nih.gov/pubmed/16979397</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64. </w:t>
      </w:r>
      <w:r w:rsidRPr="00270297">
        <w:rPr>
          <w:rFonts w:ascii="Times New Roman" w:hAnsi="Times New Roman" w:cs="Times New Roman"/>
          <w:noProof/>
          <w:szCs w:val="24"/>
        </w:rPr>
        <w:tab/>
        <w:t>Duan W, Guo Z, Jiang H, Ware M, Mattson MP. Reversal of Behavioral and Metabolic Abnormalities, and Insulin Resistance Syndrome, by Dietary Restriction in Mice Deficient in Brain-Derived Neurotrophic Factor. Endocrinology [Internet]. 2003 Jun 1 [cited 2012 Nov 16];144(6):2446–53. Available from: http://endo.endojournals.org/cgi/doi/10.1210/en.2002-0113</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65. </w:t>
      </w:r>
      <w:r w:rsidRPr="00270297">
        <w:rPr>
          <w:rFonts w:ascii="Times New Roman" w:hAnsi="Times New Roman" w:cs="Times New Roman"/>
          <w:noProof/>
          <w:szCs w:val="24"/>
        </w:rPr>
        <w:tab/>
        <w:t>Kuroda A, Yamasaki Y, Matsuhisa M, Kubota M, Nakahara I, Nakatani Y, et al. Brain-derived neurotrophic factor ameliorates hepatic insulin resistance in Zucker fatty rats. Metabolism [Internet]. 2003 Feb [cited 2013 Jan 18];52(2):203–8. Available from: http://www.ncbi.nlm.nih.gov/pubmed/12601633</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66. </w:t>
      </w:r>
      <w:r w:rsidRPr="00270297">
        <w:rPr>
          <w:rFonts w:ascii="Times New Roman" w:hAnsi="Times New Roman" w:cs="Times New Roman"/>
          <w:noProof/>
          <w:szCs w:val="24"/>
        </w:rPr>
        <w:tab/>
        <w:t>Nakagawa T, Tsuchida A, Itakura Y, Nonomura T, Ono M, Hirota F, et al. Brain-derived neurotrophic factor regulates glucose metabolism by modulating energy balance in diabetic mice. Diabetes [Internet]. 2000 Mar;49(3):436–44. Available from: http://www.ncbi.nlm.nih.gov/pubmed/1086896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67. </w:t>
      </w:r>
      <w:r w:rsidRPr="00270297">
        <w:rPr>
          <w:rFonts w:ascii="Times New Roman" w:hAnsi="Times New Roman" w:cs="Times New Roman"/>
          <w:noProof/>
          <w:szCs w:val="24"/>
        </w:rPr>
        <w:tab/>
        <w:t>Gray J, Yeo GSH, Cox JJ, Morton J, Adlam A-LR, Keogh JM, et al. Hyperphagia, severe obesity, impaired cognitive function, and hyperactivity associated with functional loss of one copy of the brain-derived neurotrophic factor (BDNF) gene. Diabetes [Internet]. 2006 Dec [cited 2013 Feb 20];55(12):3366–71. Available from: http://www.pubmedcentral.nih.gov/articlerender.fcgi?artid=2413291&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68. </w:t>
      </w:r>
      <w:r w:rsidRPr="00270297">
        <w:rPr>
          <w:rFonts w:ascii="Times New Roman" w:hAnsi="Times New Roman" w:cs="Times New Roman"/>
          <w:noProof/>
          <w:szCs w:val="24"/>
        </w:rPr>
        <w:tab/>
        <w:t>Lyons WE, Mamounas LA, Ricaurte GA, Coppola V, Reid SW, Bora SH, et al. Brain-derived neurotrophic factor-deficient mice develop aggressiveness and hyperphagia in conjunction with brain serotonergic abnormalities. Proc Natl Acad Sci U S A [Internet]. 1999 Dec 21;96(26):15239–44. Available from: http://www.pubmedcentral.nih.gov/articlerender.fcgi?artid=24804&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69. </w:t>
      </w:r>
      <w:r w:rsidRPr="00270297">
        <w:rPr>
          <w:rFonts w:ascii="Times New Roman" w:hAnsi="Times New Roman" w:cs="Times New Roman"/>
          <w:noProof/>
          <w:szCs w:val="24"/>
        </w:rPr>
        <w:tab/>
        <w:t>Cao L, Lin E-JD, Cahill MC, Wang C, Liu X, During MJ. Molecular therapy of obesity and diabetes by a physiological autoregulatory approach. Nat Med [Internet]. 2009 Apr [cited 2013 Sep 25];15(4):447–54. Available from: http://www.ncbi.nlm.nih.gov/pubmed/19270710</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70. </w:t>
      </w:r>
      <w:r w:rsidRPr="00270297">
        <w:rPr>
          <w:rFonts w:ascii="Times New Roman" w:hAnsi="Times New Roman" w:cs="Times New Roman"/>
          <w:noProof/>
          <w:szCs w:val="24"/>
        </w:rPr>
        <w:tab/>
        <w:t>Means LW, Fernandez TJ. Daily glucose injections facilitate performance of a win-stay water-escape working memory task in mice. Behav Neurosci [Internet]. 1992 Apr;106(2):345–50. Available from: http://www.ncbi.nlm.nih.gov/pubmed/1590954</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71. </w:t>
      </w:r>
      <w:r w:rsidRPr="00270297">
        <w:rPr>
          <w:rFonts w:ascii="Times New Roman" w:hAnsi="Times New Roman" w:cs="Times New Roman"/>
          <w:noProof/>
          <w:szCs w:val="24"/>
        </w:rPr>
        <w:tab/>
        <w:t>Cha SH, Wolfgang M, Tokutake Y, Chohnan S, Lane MD. Differential effects of central fructose and glucose on hypothalamic malonyl-CoA and food intake. Proc Natl Acad Sci U S A [Internet]. 2008 Nov 4;105(44):16871–5. Available from: http://www.pubmedcentral.nih.gov/articlerender.fcgi?artid=2579345&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72. </w:t>
      </w:r>
      <w:r w:rsidRPr="00270297">
        <w:rPr>
          <w:rFonts w:ascii="Times New Roman" w:hAnsi="Times New Roman" w:cs="Times New Roman"/>
          <w:noProof/>
          <w:szCs w:val="24"/>
        </w:rPr>
        <w:tab/>
        <w:t>Miller C, Martin R, Whitney M, Edwards G. Intracerebroventricular injection of fructose stimulates feeding in rats. Nutr Neurosci [Internet]. 2002;5(5):359–62. Available from: http://www.ncbi.nlm.nih.gov/pubmed/12385599</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73. </w:t>
      </w:r>
      <w:r w:rsidRPr="00270297">
        <w:rPr>
          <w:rFonts w:ascii="Times New Roman" w:hAnsi="Times New Roman" w:cs="Times New Roman"/>
          <w:noProof/>
          <w:szCs w:val="24"/>
        </w:rPr>
        <w:tab/>
        <w:t>Irwin N, Frizelle P, Montgomery IA, Moffett RC, O’Harte FPM, Flatt PR. Beneficial effects of the novel cholecystokinin agonist ( pGlu-Gln ) -CCK-8 in mouse models of obesity / diabetes. Diabetologia [Internet]. 2012;55(10):2747–58. Available from: http://www.ncbi.nlm.nih.gov/pubmed/22814764</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lastRenderedPageBreak/>
        <w:t xml:space="preserve">74. </w:t>
      </w:r>
      <w:r w:rsidRPr="00270297">
        <w:rPr>
          <w:rFonts w:ascii="Times New Roman" w:hAnsi="Times New Roman" w:cs="Times New Roman"/>
          <w:noProof/>
          <w:szCs w:val="24"/>
        </w:rPr>
        <w:tab/>
        <w:t>Kissileff HR, Pi-Sunyer FX, Thornton J, Smith GP. C-terminal octapeptide of cholecystokinin decreases food intake in man. Am J Clin Nutr [Internet]. 1981;34(February):154–60. Available from: http://ajcn.nutrition.org/content/34/2/154.full.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75. </w:t>
      </w:r>
      <w:r w:rsidRPr="00270297">
        <w:rPr>
          <w:rFonts w:ascii="Times New Roman" w:hAnsi="Times New Roman" w:cs="Times New Roman"/>
          <w:noProof/>
          <w:szCs w:val="24"/>
        </w:rPr>
        <w:tab/>
        <w:t>Kopin AS, Mathes WF, McBride EW, Nguyen M, Al-Haider W, Schmitz F, et al. The cholecystokinin-A receptor mediates inhibition of food intake yet is not essential for the maintenance of body weight. J Clin Invest [Internet]. 1999 Feb;103(3):383–91. Available from: http://www.pubmedcentral.nih.gov/articlerender.fcgi?artid=407901&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76. </w:t>
      </w:r>
      <w:r w:rsidRPr="00270297">
        <w:rPr>
          <w:rFonts w:ascii="Times New Roman" w:hAnsi="Times New Roman" w:cs="Times New Roman"/>
          <w:noProof/>
          <w:szCs w:val="24"/>
        </w:rPr>
        <w:tab/>
        <w:t>Moran TH, Katz LF, Plata-salaman CR, Schwartz GJ. Disordered food intake and obesity in rats lacking cholecystokinin A receptors. Am J Physiol - Regul Integr Comp Physiol [Internet]. 1998;274:R618-25. Available from: http://ajpregu.physiology.org/content/274/3/R618.full.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77. </w:t>
      </w:r>
      <w:r w:rsidRPr="00270297">
        <w:rPr>
          <w:rFonts w:ascii="Times New Roman" w:hAnsi="Times New Roman" w:cs="Times New Roman"/>
          <w:noProof/>
          <w:szCs w:val="24"/>
        </w:rPr>
        <w:tab/>
        <w:t>Gibbs J, Falasco L, McHugh P. Cholecystokinin-decreased food intake in rhesus monkeys. Am J Physiol [Internet]. 1976;230(1):15–8. Available from: http://www.ncbi.nlm.nih.gov/pubmed/814821</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78. </w:t>
      </w:r>
      <w:r w:rsidRPr="00270297">
        <w:rPr>
          <w:rFonts w:ascii="Times New Roman" w:hAnsi="Times New Roman" w:cs="Times New Roman"/>
          <w:noProof/>
          <w:szCs w:val="24"/>
        </w:rPr>
        <w:tab/>
        <w:t>Gibbs J, Young RC, Smith GP. Cholecystokinin decreases food intake in rats. Obes Res [Internet]. 1997 May;5(3):284–90. Available from: http://www.ncbi.nlm.nih.gov/pubmed/9192405</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79. </w:t>
      </w:r>
      <w:r w:rsidRPr="00270297">
        <w:rPr>
          <w:rFonts w:ascii="Times New Roman" w:hAnsi="Times New Roman" w:cs="Times New Roman"/>
          <w:noProof/>
          <w:szCs w:val="24"/>
        </w:rPr>
        <w:tab/>
        <w:t>Stein LJ, Woods SC. Cholecystokinin and bombesin act independently to decrease food intake in the rat. Peptides [Internet]. 1981;2(4):431–6. Available from: http://www.sciencedirect.com/science/article/pii/S0196978181801003</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80. </w:t>
      </w:r>
      <w:r w:rsidRPr="00270297">
        <w:rPr>
          <w:rFonts w:ascii="Times New Roman" w:hAnsi="Times New Roman" w:cs="Times New Roman"/>
          <w:noProof/>
          <w:szCs w:val="24"/>
        </w:rPr>
        <w:tab/>
        <w:t>Cannon CM, Palmiter RD. Peptides that regulate food intake: norepinephrine is not required for reduction of feeding induced by cholecystokinin. Am J Physiol Regul Integr Comp Physiol [Internet]. 2003 Jun [cited 2013 Feb 13];284(6):R1384-8. Available from: http://www.ncbi.nlm.nih.gov/pubmed/12736175</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81. </w:t>
      </w:r>
      <w:r w:rsidRPr="00270297">
        <w:rPr>
          <w:rFonts w:ascii="Times New Roman" w:hAnsi="Times New Roman" w:cs="Times New Roman"/>
          <w:noProof/>
          <w:szCs w:val="24"/>
        </w:rPr>
        <w:tab/>
        <w:t>Schmidt P, Hansen L, Hilsted L, Holst J. Cholecystokinin inhibits gastrin secretion independently of paracrine somatostatin secretion in the pig. Scand J Gastroenterol [Internet]. 2004;39(3):217–21. Available from: http://www.ncbi.nlm.nih.gov/pubmed/15074389</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82. </w:t>
      </w:r>
      <w:r w:rsidRPr="00270297">
        <w:rPr>
          <w:rFonts w:ascii="Times New Roman" w:hAnsi="Times New Roman" w:cs="Times New Roman"/>
          <w:noProof/>
          <w:szCs w:val="24"/>
        </w:rPr>
        <w:tab/>
        <w:t>Ahrén B, Holst JJ, Efendic S. Antidiabetogenic action of cholecystokinin-8 in type 2 diabetes. J Clin Endocrinol Metab [Internet]. 2000 Mar;85(3):1043–8. Available from: http://www.ncbi.nlm.nih.gov/pubmed/10720037</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83. </w:t>
      </w:r>
      <w:r w:rsidRPr="00270297">
        <w:rPr>
          <w:rFonts w:ascii="Times New Roman" w:hAnsi="Times New Roman" w:cs="Times New Roman"/>
          <w:noProof/>
          <w:szCs w:val="24"/>
        </w:rPr>
        <w:tab/>
        <w:t>Kaplan JR, Shively CA, Fontenot MB, Morgan TM, Howell SM, Manuck SB, et al. Demonstration of an Association Among Dietary Cholesterol , Central Serotonergic Activity , and Social Behavior in Monkeys. Psychosom Med [Internet]. 1994;56(6):479–84. Available from: http://www.psychosomaticmedicine.org/content/56/6/479.long</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84. </w:t>
      </w:r>
      <w:r w:rsidRPr="00270297">
        <w:rPr>
          <w:rFonts w:ascii="Times New Roman" w:hAnsi="Times New Roman" w:cs="Times New Roman"/>
          <w:noProof/>
          <w:szCs w:val="24"/>
        </w:rPr>
        <w:tab/>
        <w:t>Subramanian S, Han CY, Chiba T, McMillen TS, Wang S a, Haw A, et al. Dietary cholesterol worsens adipose tissue macrophage accumulation and atherosclerosis in obese LDL receptor-deficient mice. Arterioscler Thromb Vasc Biol [Internet]. 2008 Apr [cited 2013 Jan 10];28(4):685–91. Available from: http://www.pubmedcentral.nih.gov/articlerender.fcgi?artid=2767166&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85. </w:t>
      </w:r>
      <w:r w:rsidRPr="00270297">
        <w:rPr>
          <w:rFonts w:ascii="Times New Roman" w:hAnsi="Times New Roman" w:cs="Times New Roman"/>
          <w:noProof/>
          <w:szCs w:val="24"/>
        </w:rPr>
        <w:tab/>
        <w:t>Kaplan JR, Manuck SB, Shively C. The Effects of Fat and Cholesterol on Social Behavior in Monkeys. Psychosom Med [Internet]. 1991;53(6):634–42. Available from: http://www.psychosomaticmedicine.org/content/53/6/634.long</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86. </w:t>
      </w:r>
      <w:r w:rsidRPr="00270297">
        <w:rPr>
          <w:rFonts w:ascii="Times New Roman" w:hAnsi="Times New Roman" w:cs="Times New Roman"/>
          <w:noProof/>
          <w:szCs w:val="24"/>
        </w:rPr>
        <w:tab/>
        <w:t>Muldoon M, Ryan C, Sereika S, Flory J, Manuck S. Randomized trial of the effects of simvastatin on cognitive functioning in hypercholesterolemic adults. Am J Med [Internet]. 2004;117(11):823–9. Available from: http://www.ncbi.nlm.nih.gov/pubmed/15589485?dopt=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lastRenderedPageBreak/>
        <w:t xml:space="preserve">87. </w:t>
      </w:r>
      <w:r w:rsidRPr="00270297">
        <w:rPr>
          <w:rFonts w:ascii="Times New Roman" w:hAnsi="Times New Roman" w:cs="Times New Roman"/>
          <w:noProof/>
          <w:szCs w:val="24"/>
        </w:rPr>
        <w:tab/>
        <w:t>Asnicar MA, Smith DP, Yang DD, Heiman ML, Fox N, Chen Y, et al. Absence of Cocaine- and Amphetamine-Regulated Transcript Results in Obesity in Mice Fed a High Caloric Diet. Endocrinology [Internet]. 2001;142(10):4394–400. Available from: http://endo.endojournals.org/content/142/10/4394.full.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88. </w:t>
      </w:r>
      <w:r w:rsidRPr="00270297">
        <w:rPr>
          <w:rFonts w:ascii="Times New Roman" w:hAnsi="Times New Roman" w:cs="Times New Roman"/>
          <w:noProof/>
          <w:szCs w:val="24"/>
        </w:rPr>
        <w:tab/>
        <w:t>Kristensen P, Judge ME, Thim L, Ribel U, Christjansen KN, Wulff BS, et al. Hypothalamic CART is a new anorectic peptide regulated by leptin. Nature [Internet]. 1998;393(May):72–6. Available from: http://www.nature.com/nature/journal/v393/n6680/pdf/393072a0.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89. </w:t>
      </w:r>
      <w:r w:rsidRPr="00270297">
        <w:rPr>
          <w:rFonts w:ascii="Times New Roman" w:hAnsi="Times New Roman" w:cs="Times New Roman"/>
          <w:noProof/>
          <w:szCs w:val="24"/>
        </w:rPr>
        <w:tab/>
        <w:t>Drescher VS, Chen H, Romsos DR. Corticotropin-Releasing Hormone Decreases Feeding , Oxygen Consumption and Activity of Genetically Obese ( ob / ob ) and Lean Mice. J Nutr [Internet]. 1994;124(November 1993):524–30. Available from: http://jn.nutrition.org/content/124/4/524.long</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90. </w:t>
      </w:r>
      <w:r w:rsidRPr="00270297">
        <w:rPr>
          <w:rFonts w:ascii="Times New Roman" w:hAnsi="Times New Roman" w:cs="Times New Roman"/>
          <w:noProof/>
          <w:szCs w:val="24"/>
        </w:rPr>
        <w:tab/>
        <w:t>Lutfy K, Aimiuwu O, Mangubat M, Shin C, Nerio N, Gomez R, et al. Nicotine stimulates secretion of corticosterone via both CRH and AVP receptors. J Neurochem [Internet]. 2012;120(6):1108–16. Available from: http://www.ncbi.nlm.nih.gov/pubmed/22191943</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91. </w:t>
      </w:r>
      <w:r w:rsidRPr="00270297">
        <w:rPr>
          <w:rFonts w:ascii="Times New Roman" w:hAnsi="Times New Roman" w:cs="Times New Roman"/>
          <w:noProof/>
          <w:szCs w:val="24"/>
        </w:rPr>
        <w:tab/>
        <w:t>Andreis P, Neri G, Nussdorfer G. Corticotropin-releasing hormone (CRH) directly stimulates corticosterone secretion by the rat adrenal gland. Endocrinology [Internet]. 1991;128(2):1198–200. Available from: http://www.ncbi.nlm.nih.gov/pubmed/1846581</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92. </w:t>
      </w:r>
      <w:r w:rsidRPr="00270297">
        <w:rPr>
          <w:rFonts w:ascii="Times New Roman" w:hAnsi="Times New Roman" w:cs="Times New Roman"/>
          <w:noProof/>
          <w:szCs w:val="24"/>
        </w:rPr>
        <w:tab/>
        <w:t>George SA, Khan S, Briggs H, Abelson JL. CRH-stimulated cortisol release and food intake in healthy, nonobese adults. Psychoneuroendocrinology [Internet]. 2010;35(4):607–12. Available from: http://www.ncbi.nlm.nih.gov/pmc/articles/PMC2843773/pdf/nihms148326.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93. </w:t>
      </w:r>
      <w:r w:rsidRPr="00270297">
        <w:rPr>
          <w:rFonts w:ascii="Times New Roman" w:hAnsi="Times New Roman" w:cs="Times New Roman"/>
          <w:noProof/>
          <w:szCs w:val="24"/>
        </w:rPr>
        <w:tab/>
        <w:t>Slominski A, Zbytek B, Szczesniewski A, Semak I, Kaminski J, Sweatman T, et al. CRH stimulation of corticosteroids production in melanocytes is mediated by ACTH. Am J Physiol Endocrinol Metab [Internet]. 2005 Apr [cited 2012 Nov 26];288(4):E701-6. Available from: http://www.ncbi.nlm.nih.gov/pubmed/15572653</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94. </w:t>
      </w:r>
      <w:r w:rsidRPr="00270297">
        <w:rPr>
          <w:rFonts w:ascii="Times New Roman" w:hAnsi="Times New Roman" w:cs="Times New Roman"/>
          <w:noProof/>
          <w:szCs w:val="24"/>
        </w:rPr>
        <w:tab/>
        <w:t>Sirianni R, Rehman KS, Carr BR, Parker CR, Rainey WE. Corticotropin-releasing hormone directly stimulates cortisol and the cortisol biosynthetic pathway in human fetal adrenal cells. J Clin Endocrinol Metab [Internet]. 2005 Jan [cited 2012 Dec 4];90(1):279–85. Available from: http://www.ncbi.nlm.nih.gov/pubmed/15494460</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95. </w:t>
      </w:r>
      <w:r w:rsidRPr="00270297">
        <w:rPr>
          <w:rFonts w:ascii="Times New Roman" w:hAnsi="Times New Roman" w:cs="Times New Roman"/>
          <w:noProof/>
          <w:szCs w:val="24"/>
        </w:rPr>
        <w:tab/>
        <w:t>Jacobson L. Lower weight loss and food intake in protein-deprived, corticotropin releasing hormone-deficient mice correlate with glucocorticoid insufficiency. Endocrinology [Internet]. 1999 Aug;140(8):3543–51. Available from: http://www.ncbi.nlm.nih.gov/pubmed/10433210</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96. </w:t>
      </w:r>
      <w:r w:rsidRPr="00270297">
        <w:rPr>
          <w:rFonts w:ascii="Times New Roman" w:hAnsi="Times New Roman" w:cs="Times New Roman"/>
          <w:noProof/>
          <w:szCs w:val="24"/>
        </w:rPr>
        <w:tab/>
        <w:t>Klampfl S, Neumann I, Bosch O. Reduced brain corticotropin-releasing factor receptor activation is required for adequate maternal care and maternal aggression in lactating rats. Eur J Neoroscince [Internet]. 2013; Available from: http://www.ncbi.nlm.nih.gov/pubmed/23742269</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97. </w:t>
      </w:r>
      <w:r w:rsidRPr="00270297">
        <w:rPr>
          <w:rFonts w:ascii="Times New Roman" w:hAnsi="Times New Roman" w:cs="Times New Roman"/>
          <w:noProof/>
          <w:szCs w:val="24"/>
        </w:rPr>
        <w:tab/>
        <w:t>Gammie SC, Negron A, Newman SM, Rhodes JS. Corticotropin-releasing factor inhibits maternal aggression in mice. Behav Neurosci [Internet]. 2004 Aug [cited 2013 Feb 27];118(4):805–14. Available from: http://www.ncbi.nlm.nih.gov/pubmed/1530160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98. </w:t>
      </w:r>
      <w:r w:rsidRPr="00270297">
        <w:rPr>
          <w:rFonts w:ascii="Times New Roman" w:hAnsi="Times New Roman" w:cs="Times New Roman"/>
          <w:noProof/>
          <w:szCs w:val="24"/>
        </w:rPr>
        <w:tab/>
        <w:t>Young EA, Lewis J, Akil H. The preferential release of beta-endorphin from the anterior pituitary lobe by Corticotropin Releasing Factor (CRF). Peptides [Internet]. 1986;7(4):603–7. Available from: http://www.sciencedirect.com/science/article/pii/0196978186900343</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99. </w:t>
      </w:r>
      <w:r w:rsidRPr="00270297">
        <w:rPr>
          <w:rFonts w:ascii="Times New Roman" w:hAnsi="Times New Roman" w:cs="Times New Roman"/>
          <w:noProof/>
          <w:szCs w:val="24"/>
        </w:rPr>
        <w:tab/>
        <w:t xml:space="preserve">Făgăraşan MO, Eskay R, Axelrod J. Interleukin 1 potentiates the secretion of beta-endorphin induced by secretagogues in a mouse pituitary cell line (AtT-20). Proc Natl Acad Sci U S A [Internet]. 1989 Mar;86(6):2070–3. Available from: </w:t>
      </w:r>
      <w:r w:rsidRPr="00270297">
        <w:rPr>
          <w:rFonts w:ascii="Times New Roman" w:hAnsi="Times New Roman" w:cs="Times New Roman"/>
          <w:noProof/>
          <w:szCs w:val="24"/>
        </w:rPr>
        <w:lastRenderedPageBreak/>
        <w:t>http://www.pubmedcentral.nih.gov/articlerender.fcgi?artid=286849&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00. </w:t>
      </w:r>
      <w:r w:rsidRPr="00270297">
        <w:rPr>
          <w:rFonts w:ascii="Times New Roman" w:hAnsi="Times New Roman" w:cs="Times New Roman"/>
          <w:noProof/>
          <w:szCs w:val="24"/>
        </w:rPr>
        <w:tab/>
        <w:t>Campbell JE, Peckett AJ, D’souza AM, Hawke TJ, Riddell MC. Adipogenic and lipolytic effects of chronic glucocorticoid exposure. Am J Physiol Cell Physiol [Internet]. 2011 Jan [cited 2013 Jan 30];300(1):C198-209. Available from: http://www.ncbi.nlm.nih.gov/pubmed/20943959</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01. </w:t>
      </w:r>
      <w:r w:rsidRPr="00270297">
        <w:rPr>
          <w:rFonts w:ascii="Times New Roman" w:hAnsi="Times New Roman" w:cs="Times New Roman"/>
          <w:noProof/>
          <w:szCs w:val="24"/>
        </w:rPr>
        <w:tab/>
        <w:t>Djurhuus CB, Gravholt CH, Nielsen S, Mengel  a, Christiansen JS, Schmitz OE, et al. Effects of cortisol on lipolysis and regional interstitial glycerol levels in humans. Am J Physiol Endocrinol Metab [Internet]. 2002 Jul [cited 2013 Feb 9];283(1):E172-7. Available from: http://www.ncbi.nlm.nih.gov/pubmed/12067858</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02. </w:t>
      </w:r>
      <w:r w:rsidRPr="00270297">
        <w:rPr>
          <w:rFonts w:ascii="Times New Roman" w:hAnsi="Times New Roman" w:cs="Times New Roman"/>
          <w:noProof/>
          <w:szCs w:val="24"/>
        </w:rPr>
        <w:tab/>
        <w:t>Petersen DD, Magnuson MA, Granner DK. Location and characterization of two widely separated glucocorticoid response elements in the phosphoenolpyruvate carboxykinase gene. Mol Cell Biol [Internet]. 1988 Jan;8(1):96–104. Available from: http://www.pubmedcentral.nih.gov/articlerender.fcgi?artid=363086&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03. </w:t>
      </w:r>
      <w:r w:rsidRPr="00270297">
        <w:rPr>
          <w:rFonts w:ascii="Times New Roman" w:hAnsi="Times New Roman" w:cs="Times New Roman"/>
          <w:noProof/>
          <w:szCs w:val="24"/>
        </w:rPr>
        <w:tab/>
        <w:t>Schmoll D, Wasner C, Hinds CJ, Allan BB, Walther R, Burchell A. Identiﬁcation of a cAMP response element within the glucose-6-phosphatase hydrolytic subunit gene promoter which is involved in the transcriptional regulation by cAMP and glucocorticoids in H4IIE hepatoma cells. Biochem J [Internet]. 1999;338:457–63. Available from: http://www.biochemj.org/bj/338/0457/3380457.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04. </w:t>
      </w:r>
      <w:r w:rsidRPr="00270297">
        <w:rPr>
          <w:rFonts w:ascii="Times New Roman" w:hAnsi="Times New Roman" w:cs="Times New Roman"/>
          <w:noProof/>
          <w:szCs w:val="24"/>
        </w:rPr>
        <w:tab/>
        <w:t>Yamada K, Duong DT, Scott DK, Wang JC, Granner DK. CCAAT/enhancer-binding protein beta is an accessory factor for the glucocorticoid response from the cAMP response element in the rat phosphoenolpyruvate carboxykinase gene promoter. J Biol Chem [Internet]. 1999 Feb 26;274(9):5880–7. Available from: http://www.ncbi.nlm.nih.gov/pubmed/10026211</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05. </w:t>
      </w:r>
      <w:r w:rsidRPr="00270297">
        <w:rPr>
          <w:rFonts w:ascii="Times New Roman" w:hAnsi="Times New Roman" w:cs="Times New Roman"/>
          <w:noProof/>
          <w:szCs w:val="24"/>
        </w:rPr>
        <w:tab/>
        <w:t>Kusunoki M, Cooney G, Hara T, Storlien L. Amelioration of high-fat feeding-induced insulin resistance in skeletal muscle with the antiglucocorticoid RU486. Diabetes [Internet]. 1995;44(6):718–20. Available from: http://www.ncbi.nlm.nih.gov/pubmed/7789638</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06. </w:t>
      </w:r>
      <w:r w:rsidRPr="00270297">
        <w:rPr>
          <w:rFonts w:ascii="Times New Roman" w:hAnsi="Times New Roman" w:cs="Times New Roman"/>
          <w:noProof/>
          <w:szCs w:val="24"/>
        </w:rPr>
        <w:tab/>
        <w:t>Freedman M, Stern J, Reaven G, Mondon C. Effect of adrenalectomy on in vivo glucose metabolism in insulin resistant Zucker obese rats. Horm Metab Res [Internet]. 1986;18(5):296–8. Available from: http://www.ncbi.nlm.nih.gov/pubmed/3522389</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07. </w:t>
      </w:r>
      <w:r w:rsidRPr="00270297">
        <w:rPr>
          <w:rFonts w:ascii="Times New Roman" w:hAnsi="Times New Roman" w:cs="Times New Roman"/>
          <w:noProof/>
          <w:szCs w:val="24"/>
        </w:rPr>
        <w:tab/>
        <w:t>Ruzzin J, Wagman  a S, Jensen J. Glucocorticoid-induced insulin resistance in skeletal muscles: defects in insulin signalling and the effects of a selective glycogen synthase kinase-3 inhibitor. Diabetologia [Internet]. 2005 Oct [cited 2012 Nov 28];48(10):2119–30. Available from: http://www.ncbi.nlm.nih.gov/pubmed/1607801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08. </w:t>
      </w:r>
      <w:r w:rsidRPr="00270297">
        <w:rPr>
          <w:rFonts w:ascii="Times New Roman" w:hAnsi="Times New Roman" w:cs="Times New Roman"/>
          <w:noProof/>
          <w:szCs w:val="24"/>
        </w:rPr>
        <w:tab/>
        <w:t>Masuzaki H, Paterson J, Shinyama H, Morton NM, Mullins JJ, Seckl JR, et al. A transgenic model of visceral obesity and the metabolic syndrome. Science (80- ) [Internet]. 2001 Dec 7 [cited 2012 Oct 27];294(5549):2166–70. Available from: http://www.ncbi.nlm.nih.gov/pubmed/11739957</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09. </w:t>
      </w:r>
      <w:r w:rsidRPr="00270297">
        <w:rPr>
          <w:rFonts w:ascii="Times New Roman" w:hAnsi="Times New Roman" w:cs="Times New Roman"/>
          <w:noProof/>
          <w:szCs w:val="24"/>
        </w:rPr>
        <w:tab/>
        <w:t>Midtvedt K, Hjelmesaeth J, Hartmann A, Lund K, Paulsen D, Egeland T, et al. Insulin resistance after renal transplantation: The effect of steroid dose reduction and withdrawal. J Am Soc Nephrol [Internet]. 2004 Dec [cited 2012 Dec 9];15(12):3233–9. Available from: http://www.ncbi.nlm.nih.gov/pubmed/15579527</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10. </w:t>
      </w:r>
      <w:r w:rsidRPr="00270297">
        <w:rPr>
          <w:rFonts w:ascii="Times New Roman" w:hAnsi="Times New Roman" w:cs="Times New Roman"/>
          <w:noProof/>
          <w:szCs w:val="24"/>
        </w:rPr>
        <w:tab/>
        <w:t>Ogura M, Kusaka I, Nagasaka S, Yatagai T, Shinozaki S, Itabashi N, et al. Unilateral adrenalectomy improves insulin resistance and diabetes mellitus in a patient with ACTH-independent macronodular adrenal hyperplasia. Endocr J [Internet]. 2003 Dec;50(6):715–21. Available from: http://www.ncbi.nlm.nih.gov/pubmed/14709842</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lastRenderedPageBreak/>
        <w:t xml:space="preserve">111. </w:t>
      </w:r>
      <w:r w:rsidRPr="00270297">
        <w:rPr>
          <w:rFonts w:ascii="Times New Roman" w:hAnsi="Times New Roman" w:cs="Times New Roman"/>
          <w:noProof/>
          <w:szCs w:val="24"/>
        </w:rPr>
        <w:tab/>
        <w:t>Christiansen JJ, Djurhuus CB, Gravholt CH, Iversen P, Christiansen JS, Schmitz O, et al. Effects of cortisol on carbohydrate, lipid, and protein metabolism: Studies of acute cortisol withdrawal in adrenocortical failure. J Clin Endocrinol Metab [Internet]. 2007 Sep [cited 2013 Mar 1];92(9):3553–9. Available from: http://www.ncbi.nlm.nih.gov/pubmed/17609300</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12. </w:t>
      </w:r>
      <w:r w:rsidRPr="00270297">
        <w:rPr>
          <w:rFonts w:ascii="Times New Roman" w:hAnsi="Times New Roman" w:cs="Times New Roman"/>
          <w:noProof/>
          <w:szCs w:val="24"/>
        </w:rPr>
        <w:tab/>
        <w:t>Rizza R, Mandarino L, Gerich J. Cortisol-induced insulin resistance in man: impaired suppression of glucose production and stimulation of glucose utilization due to a postreceptor detect of insulin action. J Clin Endocrinol Metab [Internet]. 1982;54(1):131–8. Available from: http://www.ncbi.nlm.nih.gov/pubmed/7033265</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13. </w:t>
      </w:r>
      <w:r w:rsidRPr="00270297">
        <w:rPr>
          <w:rFonts w:ascii="Times New Roman" w:hAnsi="Times New Roman" w:cs="Times New Roman"/>
          <w:noProof/>
          <w:szCs w:val="24"/>
        </w:rPr>
        <w:tab/>
        <w:t>Leshner AI, Korn SJ, Mixon JF, Rosenthal C, Besser AK. Effects of Corticosterone on Submissiveness in Mice : Some Temporal and Theoretical. Physiol Behav [Internet]. 1980;24:283–8. Available from: http://www.sciencedirect.com/science/article/pii/003193848090087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14. </w:t>
      </w:r>
      <w:r w:rsidRPr="00270297">
        <w:rPr>
          <w:rFonts w:ascii="Times New Roman" w:hAnsi="Times New Roman" w:cs="Times New Roman"/>
          <w:noProof/>
          <w:szCs w:val="24"/>
        </w:rPr>
        <w:tab/>
        <w:t>Yildiz F, Kaur AC, A. I, Çelikogˇlu M, Özkara SK, Paksoy N, et al. Inhaled Corticosteroids May Reduce Neutrophilic Inflammation in Patients with Stable Chronic Obstructive Pulmonary Disease. Respiration [Internet]. 2000;67(1):71–6. Available from: http://content.karger.com/ProdukteDB/produkte.asp?Aktion=ShowPDF&amp;ArtikelNr=29466&amp;Ausgabe=226558&amp;ProduktNr=224278&amp;filename=29466.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15. </w:t>
      </w:r>
      <w:r w:rsidRPr="00270297">
        <w:rPr>
          <w:rFonts w:ascii="Times New Roman" w:hAnsi="Times New Roman" w:cs="Times New Roman"/>
          <w:noProof/>
          <w:szCs w:val="24"/>
        </w:rPr>
        <w:tab/>
        <w:t>Patel IS, Roberts NJ, Lloyd-Owen SJ, Sapsford RJ, Wedzicha J a. Airway epithelial inflammatory responses and clinical parameters in COPD. Eur Respir J [Internet]. 2003 Jul 1 [cited 2013 Jan 22];22(1):94–9. Available from: http://erj.ersjournals.com/cgi/doi/10.1183/09031936.03.00093703</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16. </w:t>
      </w:r>
      <w:r w:rsidRPr="00270297">
        <w:rPr>
          <w:rFonts w:ascii="Times New Roman" w:hAnsi="Times New Roman" w:cs="Times New Roman"/>
          <w:noProof/>
          <w:szCs w:val="24"/>
        </w:rPr>
        <w:tab/>
        <w:t>Pinto-Plata VM, Müllerova H, Toso JF, Feudjo-Tepie M, Soriano JB, Vessey RS, et al. C-reactive protein in patients with COPD, control smokers and non-smokers. Thorax [Internet]. 2006 Jan [cited 2013 Jan 22];61(1):23–8. Available from: http://www.pubmedcentral.nih.gov/articlerender.fcgi?artid=2080714&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17. </w:t>
      </w:r>
      <w:r w:rsidRPr="00270297">
        <w:rPr>
          <w:rFonts w:ascii="Times New Roman" w:hAnsi="Times New Roman" w:cs="Times New Roman"/>
          <w:noProof/>
          <w:szCs w:val="24"/>
        </w:rPr>
        <w:tab/>
        <w:t>Confalonieri M, Mainardi E, Della Porta R, Bernorio S, Gandola L, Beghè B, et al. Inhaled corticosteroids reduce neutrophilic bronchial inflammation in patients with chronic obstructive pulmonary disease. Thorax [Internet]. 1998 Jul;53(7):583–5. Available from: http://www.pubmedcentral.nih.gov/articlerender.fcgi?artid=1745263&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18. </w:t>
      </w:r>
      <w:r w:rsidRPr="00270297">
        <w:rPr>
          <w:rFonts w:ascii="Times New Roman" w:hAnsi="Times New Roman" w:cs="Times New Roman"/>
          <w:noProof/>
          <w:szCs w:val="24"/>
        </w:rPr>
        <w:tab/>
        <w:t>Delaunay F, Khan A, Cintra A, Davani B, Ling Z-C, Andersson A, et al. Pancreatic beta cells are important targets for the diabetogenic effects of glucocorticoids. J Clin Invest [Internet]. 1997 Oct 15;100(8):2094–8. Available from: http://www.pubmedcentral.nih.gov/articlerender.fcgi?artid=508401&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19. </w:t>
      </w:r>
      <w:r w:rsidRPr="00270297">
        <w:rPr>
          <w:rFonts w:ascii="Times New Roman" w:hAnsi="Times New Roman" w:cs="Times New Roman"/>
          <w:noProof/>
          <w:szCs w:val="24"/>
        </w:rPr>
        <w:tab/>
        <w:t>Lambillotte C, Gilon P, Henquin J-C. Direct glucocorticoid inhibition of insulin secretion. An in vitro study of dexamethasone effects in mouse islets. J Clin Invest [Internet]. 1997 Feb 1;99(3):414–23. Available from: http://www.pubmedcentral.nih.gov/articlerender.fcgi?artid=507814&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20. </w:t>
      </w:r>
      <w:r w:rsidRPr="00270297">
        <w:rPr>
          <w:rFonts w:ascii="Times New Roman" w:hAnsi="Times New Roman" w:cs="Times New Roman"/>
          <w:noProof/>
          <w:szCs w:val="24"/>
        </w:rPr>
        <w:tab/>
        <w:t>Făgărăşan MO, Bishop JF, Rinaudo MS, Axelrod J. Interleukin 1 induces early protein phosphorylation and requires only a short exposure for late induced secretion of beta-endorphin in a mouse pituitary cell line. Proc Natl Acad Sci U S A [Internet]. 1990 Apr;87(7):2555–9. Available from: http://www.pubmedcentral.nih.gov/articlerender.fcgi?artid=53728&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21. </w:t>
      </w:r>
      <w:r w:rsidRPr="00270297">
        <w:rPr>
          <w:rFonts w:ascii="Times New Roman" w:hAnsi="Times New Roman" w:cs="Times New Roman"/>
          <w:noProof/>
          <w:szCs w:val="24"/>
        </w:rPr>
        <w:tab/>
        <w:t>Berkenbosch F, van Oers J, del Rey A, Tilders F, Besedovsky H. Corticotropin-releasing factor-producing neurons in the rat activated by interleukin-1. Science (80- ) [Internet]. 1987;238(4826):524–6. Available from: http://www.ncbi.nlm.nih.gov/pubmed/2443979</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lastRenderedPageBreak/>
        <w:t xml:space="preserve">122. </w:t>
      </w:r>
      <w:r w:rsidRPr="00270297">
        <w:rPr>
          <w:rFonts w:ascii="Times New Roman" w:hAnsi="Times New Roman" w:cs="Times New Roman"/>
          <w:noProof/>
          <w:szCs w:val="24"/>
        </w:rPr>
        <w:tab/>
        <w:t>Sapolsky R, Rivier C, Yamamoto G, Plotsky P, Vale W. Interleukin-1 stimulates the secretion of hypothalamic corticotropin-releasing factor. Science (80- ) [Internet]. 1987;238(4826):522–4. Available from: http://www.ncbi.nlm.nih.gov/pubmed/2821621</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23. </w:t>
      </w:r>
      <w:r w:rsidRPr="00270297">
        <w:rPr>
          <w:rFonts w:ascii="Times New Roman" w:hAnsi="Times New Roman" w:cs="Times New Roman"/>
          <w:noProof/>
          <w:szCs w:val="24"/>
        </w:rPr>
        <w:tab/>
        <w:t>Tsagarakis S, Gillies G, Rees L, Besser M, Grossman A. Interleukin-1 directly stimulates the release of corticotrophin releasing factor from rat hypothalamus. Neuroendocrinology [Internet]. 1989;49(1):98–101. Available from: http://www.ncbi.nlm.nih.gov/pubmed/2785660</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24. </w:t>
      </w:r>
      <w:r w:rsidRPr="00270297">
        <w:rPr>
          <w:rFonts w:ascii="Times New Roman" w:hAnsi="Times New Roman" w:cs="Times New Roman"/>
          <w:noProof/>
          <w:szCs w:val="24"/>
        </w:rPr>
        <w:tab/>
        <w:t>Sarraf P, Frederich RC, Turner EM, Ma G, Jaskowiak NT, Rivet III DJ, et al. Multiple cytokines and acute inflammation raise mouse leptin levels: Potential role in inflammatory anorexia. J Exp Med [Internet]. 1997 Jan 6;185(1):171–5. Available from: http://www.pubmedcentral.nih.gov/articlerender.fcgi?artid=2196098&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25. </w:t>
      </w:r>
      <w:r w:rsidRPr="00270297">
        <w:rPr>
          <w:rFonts w:ascii="Times New Roman" w:hAnsi="Times New Roman" w:cs="Times New Roman"/>
          <w:noProof/>
          <w:szCs w:val="24"/>
        </w:rPr>
        <w:tab/>
        <w:t>Grunfeld C, Zhao C, Fuller J, Pollock A, Moser A, Friedman J, et al. Endotoxin and Cytokines Induce Expression of Leptin, the ob Gene Product, in Hamsters: A Role for Leptin in the Anorexia of Infection. J Clin Invest [Internet]. 1996;997(9):2152–7. Available from: http://www.ncbi.nlm.nih.gov/pmc/articles/PMC507291/pdf/972152.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26. </w:t>
      </w:r>
      <w:r w:rsidRPr="00270297">
        <w:rPr>
          <w:rFonts w:ascii="Times New Roman" w:hAnsi="Times New Roman" w:cs="Times New Roman"/>
          <w:noProof/>
          <w:szCs w:val="24"/>
        </w:rPr>
        <w:tab/>
        <w:t>Landgraf R, Neumann I, Holsboer F, Pittman Q. Interleukin-1 beta stimulates both central and peripheral release of vasopressin and oxytocin in the rat. Eur J Neurosci [Internet]. 1995;7(4):592–8. Available from: http://www.ncbi.nlm.nih.gov/pubmed/7620610</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27. </w:t>
      </w:r>
      <w:r w:rsidRPr="00270297">
        <w:rPr>
          <w:rFonts w:ascii="Times New Roman" w:hAnsi="Times New Roman" w:cs="Times New Roman"/>
          <w:noProof/>
          <w:szCs w:val="24"/>
        </w:rPr>
        <w:tab/>
        <w:t>Gerrits AJ, Gitz E, Koekman C a, Visseren FL, van Haeften TW, Akkerman JWN. Induction of insulin resistance by the adipokines resistin , leptin , plasminogen activator inhibitor-1 and retinol binding protein 4 in human megakaryocytes. Haematologica [Internet]. 2012 Aug [cited 2013 Feb 9];97(8):1149–57. Available from: http://www.pubmedcentral.nih.gov/articlerender.fcgi?artid=3409811&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28. </w:t>
      </w:r>
      <w:r w:rsidRPr="00270297">
        <w:rPr>
          <w:rFonts w:ascii="Times New Roman" w:hAnsi="Times New Roman" w:cs="Times New Roman"/>
          <w:noProof/>
          <w:szCs w:val="24"/>
        </w:rPr>
        <w:tab/>
        <w:t>Daniel AL, Houlihan JL, Janice S B, Walsh JP. Type B Insulin Resistance Developing during Interferon alpha Therapy. Endocr Pract [Internet]. 2010;15(2):153–7. Available from: http://www.ncbi.nlm.nih.gov/pubmed/19289328</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29. </w:t>
      </w:r>
      <w:r w:rsidRPr="00270297">
        <w:rPr>
          <w:rFonts w:ascii="Times New Roman" w:hAnsi="Times New Roman" w:cs="Times New Roman"/>
          <w:noProof/>
          <w:szCs w:val="24"/>
        </w:rPr>
        <w:tab/>
        <w:t>Moreno JA, Izquierdo MC, Sanchez-Niño MD, Suárez-Alvarez B, Lopez-Larrea C, Jakubowski A, et al. The inflammatory cytokines TWEAK and TNFα reduce renal klotho expression through NFκB. J Am Soc Nephrol [Internet]. 2011 Jul [cited 2013 Mar 2];22(7):1315–25. Available from: http://www.pubmedcentral.nih.gov/articlerender.fcgi?artid=3137579&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30. </w:t>
      </w:r>
      <w:r w:rsidRPr="00270297">
        <w:rPr>
          <w:rFonts w:ascii="Times New Roman" w:hAnsi="Times New Roman" w:cs="Times New Roman"/>
          <w:noProof/>
          <w:szCs w:val="24"/>
        </w:rPr>
        <w:tab/>
        <w:t>Yoshizumi M, Kurihara H, Morita T, Yamashita T, Oh-hashi Y, Sugiyama T, et al. Interleukin 1 increases the production of endothelin-1 by cultured endothelial cells. Biochem Biophys Res Commun [Internet]. 1990;166(1):324–9. Available from: http://www.ncbi.nlm.nih.gov/pubmed/2405848</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31. </w:t>
      </w:r>
      <w:r w:rsidRPr="00270297">
        <w:rPr>
          <w:rFonts w:ascii="Times New Roman" w:hAnsi="Times New Roman" w:cs="Times New Roman"/>
          <w:noProof/>
          <w:szCs w:val="24"/>
        </w:rPr>
        <w:tab/>
        <w:t>Emery M, Muller MN, Wrangham RW, Lwanga JS, Potts KB. Urinary C-peptide tracks seasonal and individual variation in energy balance in wild chimpanzees. Horm Behav [Internet]. Elsevier Inc.; 2009;55(2):299–305. Available from: http://dx.doi.org/10.1016/j.yhbeh.2008.11.005</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32. </w:t>
      </w:r>
      <w:r w:rsidRPr="00270297">
        <w:rPr>
          <w:rFonts w:ascii="Times New Roman" w:hAnsi="Times New Roman" w:cs="Times New Roman"/>
          <w:noProof/>
          <w:szCs w:val="24"/>
        </w:rPr>
        <w:tab/>
        <w:t>Thoa N, Eichelman B, Richardson J, Jacobowitz D. 6-Hydroxydopa depletion of brain norepinephrine and the function of aggressive behavior. Science (80- ) [Internet]. 1972;178(4056):75–7. Available from: http://www.ncbi.nlm.nih.gov/pubmed/4672239</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33. </w:t>
      </w:r>
      <w:r w:rsidRPr="00270297">
        <w:rPr>
          <w:rFonts w:ascii="Times New Roman" w:hAnsi="Times New Roman" w:cs="Times New Roman"/>
          <w:noProof/>
          <w:szCs w:val="24"/>
        </w:rPr>
        <w:tab/>
        <w:t>Ossowska G, Klenk-Majewska B, Zebrowska-Lupina I. Acute effect of dopamine agonists and some antidepressants in stress-induced deficit of fighting behavior. Pol J Pharmacol [Internet]. 1996;48(4):403–8. Available from: http://www.ncbi.nlm.nih.gov/pubmed/9112680/</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34. </w:t>
      </w:r>
      <w:r w:rsidRPr="00270297">
        <w:rPr>
          <w:rFonts w:ascii="Times New Roman" w:hAnsi="Times New Roman" w:cs="Times New Roman"/>
          <w:noProof/>
          <w:szCs w:val="24"/>
        </w:rPr>
        <w:tab/>
        <w:t xml:space="preserve">Bliziotes M, McLoughlin S, Gunness M, Fumagalli F, Jones SR, Caron MG. Bone histomorphometric and biomechanical abnormalities in mice homozygous for deletion of the dopamine transporter gene. Bone [Internet]. 2000 Jan;26(1):15–9. Available from: </w:t>
      </w:r>
      <w:r w:rsidRPr="00270297">
        <w:rPr>
          <w:rFonts w:ascii="Times New Roman" w:hAnsi="Times New Roman" w:cs="Times New Roman"/>
          <w:noProof/>
          <w:szCs w:val="24"/>
        </w:rPr>
        <w:lastRenderedPageBreak/>
        <w:t>http://www.ncbi.nlm.nih.gov/pubmed/10617152</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35. </w:t>
      </w:r>
      <w:r w:rsidRPr="00270297">
        <w:rPr>
          <w:rFonts w:ascii="Times New Roman" w:hAnsi="Times New Roman" w:cs="Times New Roman"/>
          <w:noProof/>
          <w:szCs w:val="24"/>
        </w:rPr>
        <w:tab/>
        <w:t>Sartorio A, Conti A, Ambrosi B, Muratori M, Morabito F, Faglia G. Osteocalcin levels in patients with microprolactinoma before and during medical treatment. J Endocrinol Invest [Internet]. 1990;13(5):419–22. Available from: http://www.ncbi.nlm.nih.gov/pubmed/1974270</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36. </w:t>
      </w:r>
      <w:r w:rsidRPr="00270297">
        <w:rPr>
          <w:rFonts w:ascii="Times New Roman" w:hAnsi="Times New Roman" w:cs="Times New Roman"/>
          <w:noProof/>
          <w:szCs w:val="24"/>
        </w:rPr>
        <w:tab/>
        <w:t>de Leeuw van Weenen JE, Parlevliet ET, Schröder-van der Elst JP, van den Berg SA, Willems van Dijk K, Romijn JA, et al. Pharmacological modulation of dopamine receptor D2-mediated transmission alters the metabolic phenotype of diet induced obese and diet resistant C57Bl6 mice. Exp Diabetes Res [Internet]. 2011 Jan [cited 2013 Jan 23];2011:928523. Available from: http://www.pubmedcentral.nih.gov/articlerender.fcgi?artid=3096057&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37. </w:t>
      </w:r>
      <w:r w:rsidRPr="00270297">
        <w:rPr>
          <w:rFonts w:ascii="Times New Roman" w:hAnsi="Times New Roman" w:cs="Times New Roman"/>
          <w:noProof/>
          <w:szCs w:val="24"/>
        </w:rPr>
        <w:tab/>
        <w:t>Cincotta A, Tozzo E, Scislowski P. Bromocriptine/SKF38393 treatment ameliorates obesity and associated metabolic dysfunctions in obese (ob/ob) mice. Life Sci [Internet]. 1997;61(10):951–6. Available from: http://www.ncbi.nlm.nih.gov/pubmed/9296333</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38. </w:t>
      </w:r>
      <w:r w:rsidRPr="00270297">
        <w:rPr>
          <w:rFonts w:ascii="Times New Roman" w:hAnsi="Times New Roman" w:cs="Times New Roman"/>
          <w:noProof/>
          <w:szCs w:val="24"/>
        </w:rPr>
        <w:tab/>
        <w:t>Rubí B, Ljubicic S, Pournourmohammadi S, Carobbio S, Armanet M, Bartley C, et al. Dopamine D2-like receptors are expressed in pancreatic beta cells and mediate inhibition of insulin secretion. J Biol Chem [Internet]. 2005 Nov 4 [cited 2012 Oct 28];280(44):36824–32. Available from: http://www.ncbi.nlm.nih.gov/pubmed/16129680</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39. </w:t>
      </w:r>
      <w:r w:rsidRPr="00270297">
        <w:rPr>
          <w:rFonts w:ascii="Times New Roman" w:hAnsi="Times New Roman" w:cs="Times New Roman"/>
          <w:noProof/>
          <w:szCs w:val="24"/>
        </w:rPr>
        <w:tab/>
        <w:t>Davis LM, Michaelides M, Cheskin LJ, Moran TH, Aja S, Watkins PA, et al. Bromocriptine Administration Reduces Hyperphagia and Adiposity and Differentially Affects Dopamine D2 Receptor and Transporter Binding in Leptin-Receptor-Deficient Zucker Rats and Rats with Diet-Induced Obesity. Neuroendocrinology [Internet]. 2009;89(2):152–62. Available from: http://www.ncbi.nlm.nih.gov/pmc/articles/PMC2681080/pdf/nihms101851.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40. </w:t>
      </w:r>
      <w:r w:rsidRPr="00270297">
        <w:rPr>
          <w:rFonts w:ascii="Times New Roman" w:hAnsi="Times New Roman" w:cs="Times New Roman"/>
          <w:noProof/>
          <w:szCs w:val="24"/>
        </w:rPr>
        <w:tab/>
        <w:t>Schwarz PB, Peever JH. Dopamine triggers skeletal muscle tone by activating D1-like receptors on somatic motoneurons. J Neurophysiol [Internet]. 2011 Sep [cited 2013 Feb 5];106(3):1299–309. Available from: http://www.ncbi.nlm.nih.gov/pubmed/21653722</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41. </w:t>
      </w:r>
      <w:r w:rsidRPr="00270297">
        <w:rPr>
          <w:rFonts w:ascii="Times New Roman" w:hAnsi="Times New Roman" w:cs="Times New Roman"/>
          <w:noProof/>
          <w:szCs w:val="24"/>
        </w:rPr>
        <w:tab/>
        <w:t>Borcherding DC, Hugo ER, Idelman G, De Silva A, Richtand NW, Loftus J, et al. Dopamine receptors in human adipocytes: expression and functions. PLoS One [Internet]. 2011 Jan [cited 2013 Jan 23];6(9):e25537. Available from: http://www.pubmedcentral.nih.gov/articlerender.fcgi?artid=3180449&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42. </w:t>
      </w:r>
      <w:r w:rsidRPr="00270297">
        <w:rPr>
          <w:rFonts w:ascii="Times New Roman" w:hAnsi="Times New Roman" w:cs="Times New Roman"/>
          <w:noProof/>
          <w:szCs w:val="24"/>
        </w:rPr>
        <w:tab/>
        <w:t>Zhang H, Torregrossa MM, Jutkiewicz EM, Shi Y, Rice KC, Woods JH, et al. Endogenous opioids upregulate brain-derived neurotrophic factor mRNA through δ- and μ-opioid receptors independent of antidepressant-like effects. Eur J Neurosci [Internet]. 2006;23(4):984–94. Available from: http://www.ncbi.nlm.nih.gov/pmc/articles/PMC1462954/pdf/nihms-9647.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43. </w:t>
      </w:r>
      <w:r w:rsidRPr="00270297">
        <w:rPr>
          <w:rFonts w:ascii="Times New Roman" w:hAnsi="Times New Roman" w:cs="Times New Roman"/>
          <w:noProof/>
          <w:szCs w:val="24"/>
        </w:rPr>
        <w:tab/>
        <w:t>Su C, Chang Y, Pai H, Liu I, Lo C, Cheng J. Infusion of beta-endorphin improves insulin resistance in fructose-fed rats. Horm Metab Res [Internet]. 2004;36(8):571–7. Available from: http://www.ncbi.nlm.nih.gov/pubmed/15326568</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44. </w:t>
      </w:r>
      <w:r w:rsidRPr="00270297">
        <w:rPr>
          <w:rFonts w:ascii="Times New Roman" w:hAnsi="Times New Roman" w:cs="Times New Roman"/>
          <w:noProof/>
          <w:szCs w:val="24"/>
        </w:rPr>
        <w:tab/>
        <w:t>Becker A, Schröder H, Brosz M, Grecksch G, Schneider-Stock R. Differences Between Two Substrains of AB Mice in the Opioid System. Pharmacol Biochem Behav [Internet]. 1997;58(3):763–6. Available from: http://www.ncbi.nlm.nih.gov/pubmed/9329070</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45. </w:t>
      </w:r>
      <w:r w:rsidRPr="00270297">
        <w:rPr>
          <w:rFonts w:ascii="Times New Roman" w:hAnsi="Times New Roman" w:cs="Times New Roman"/>
          <w:noProof/>
          <w:szCs w:val="24"/>
        </w:rPr>
        <w:tab/>
        <w:t>McKay L, Kenney N, Edens N, Williams R, Woods S. Intracerebroventricular beta-endorphin increases food intake of rats. Life Sci [Internet]. 1981;29(14):1429–34. Available from: http://www.sciencedirect.com/science/article/pii/0024320581900060</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46. </w:t>
      </w:r>
      <w:r w:rsidRPr="00270297">
        <w:rPr>
          <w:rFonts w:ascii="Times New Roman" w:hAnsi="Times New Roman" w:cs="Times New Roman"/>
          <w:noProof/>
          <w:szCs w:val="24"/>
        </w:rPr>
        <w:tab/>
        <w:t>McLaughlin CL, Baile CA. Autoimmunization against β-endorphin increases food intakes and body weights of obese rats. Physiol Behav [Internet]. 1985;35(3):365–70. Available from: http://www.sciencedirect.com/science/article/pii/0031938485903105</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lastRenderedPageBreak/>
        <w:t xml:space="preserve">147. </w:t>
      </w:r>
      <w:r w:rsidRPr="00270297">
        <w:rPr>
          <w:rFonts w:ascii="Times New Roman" w:hAnsi="Times New Roman" w:cs="Times New Roman"/>
          <w:noProof/>
          <w:szCs w:val="24"/>
        </w:rPr>
        <w:tab/>
        <w:t>ThanThan S, Mekaru C, Seki N, Hidaka K, A Ueno, ThidarMyint H, et al. Endogenous ghrelin released in response to endothelin stimulates growth hormone secretion in cattle. Domest Anim Endocrinol [Internet]. 2010 Jan [cited 2013 Jan 24];38(1):1–12. Available from: http://www.ncbi.nlm.nih.gov/pubmed/19733462</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48. </w:t>
      </w:r>
      <w:r w:rsidRPr="00270297">
        <w:rPr>
          <w:rFonts w:ascii="Times New Roman" w:hAnsi="Times New Roman" w:cs="Times New Roman"/>
          <w:noProof/>
          <w:szCs w:val="24"/>
        </w:rPr>
        <w:tab/>
        <w:t>Zhao H, Thanthan S, Yannaing S, Kuwayama H. Involvement of endothelin B receptors in the endothelin-3-induced increase of ghrelin and growth hormone in Holstein steers. Peptides [Internet]. Elsevier Inc.; 2010 May [cited 2013 Jan 24];31(5):938–43. Available from: http://www.ncbi.nlm.nih.gov/pubmed/20156503</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49. </w:t>
      </w:r>
      <w:r w:rsidRPr="00270297">
        <w:rPr>
          <w:rFonts w:ascii="Times New Roman" w:hAnsi="Times New Roman" w:cs="Times New Roman"/>
          <w:noProof/>
          <w:szCs w:val="24"/>
        </w:rPr>
        <w:tab/>
        <w:t>Wilkes JJ, Hevener A, Olefsky J. Chronic endothelin-1 treatment leads to insulin resistance in vivo. Diabetes [Internet]. 2003;52(8):1904–9. Available from: http://diabetes.diabetesjournals.org/content/52/8/1904.full.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50. </w:t>
      </w:r>
      <w:r w:rsidRPr="00270297">
        <w:rPr>
          <w:rFonts w:ascii="Times New Roman" w:hAnsi="Times New Roman" w:cs="Times New Roman"/>
          <w:noProof/>
          <w:szCs w:val="24"/>
        </w:rPr>
        <w:tab/>
        <w:t>Ottosson-Seeberger A, Lundberg J, Alvestrand A, Ahlborg G. Exogenous endothelin-1 causes peripheral insulin resistance in healthy humans. Acta Physiol Scand [Internet]. 1997;161(2):211–20. Available from: http://www.ncbi.nlm.nih.gov/pubmed/9366964</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51. </w:t>
      </w:r>
      <w:r w:rsidRPr="00270297">
        <w:rPr>
          <w:rFonts w:ascii="Times New Roman" w:hAnsi="Times New Roman" w:cs="Times New Roman"/>
          <w:noProof/>
          <w:szCs w:val="24"/>
        </w:rPr>
        <w:tab/>
        <w:t>Juan C-C, Fang VS, Huang Y-J, Kwok C-F, Hsu Y-P, Ho L-T. Endothelin-1 induces insulin resistance in conscious rats. Biochem Biophys Res Commun [Internet]. 1996 Oct 23;227(3):694–9. Available from: http://www.ncbi.nlm.nih.gov/pubmed/888599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52. </w:t>
      </w:r>
      <w:r w:rsidRPr="00270297">
        <w:rPr>
          <w:rFonts w:ascii="Times New Roman" w:hAnsi="Times New Roman" w:cs="Times New Roman"/>
          <w:noProof/>
          <w:szCs w:val="24"/>
        </w:rPr>
        <w:tab/>
        <w:t>Gregersen S, Thomsen J, Brock B, Hermansen K. Endothelin-1 stimulates insulin secretion by direct action on the islets of Langerhans in mice. Diabetologia [Internet]. 1996;39(9):1030–5. Available from: http://www.ncbi.nlm.nih.gov/pubmed/8877285</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53. </w:t>
      </w:r>
      <w:r w:rsidRPr="00270297">
        <w:rPr>
          <w:rFonts w:ascii="Times New Roman" w:hAnsi="Times New Roman" w:cs="Times New Roman"/>
          <w:noProof/>
          <w:szCs w:val="24"/>
        </w:rPr>
        <w:tab/>
        <w:t>Xiong Y, Tanaka H, Richardson JA, Williams SC, Slaughter CA, Nakamura M, et al. Endothelin-1 stimulates leptin production in adipocytes. J Biol Chem [Internet]. 2001 Jul 27 [cited 2013 Mar 2];276(30):28471–7. Available from: http://www.ncbi.nlm.nih.gov/pubmed/11359784</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54. </w:t>
      </w:r>
      <w:r w:rsidRPr="00270297">
        <w:rPr>
          <w:rFonts w:ascii="Times New Roman" w:hAnsi="Times New Roman" w:cs="Times New Roman"/>
          <w:noProof/>
          <w:szCs w:val="24"/>
        </w:rPr>
        <w:tab/>
        <w:t>Yanagisawa M, Kurihara H, Kimura S, Tomobe Y, Kobayashi M, Mitsui Y, et al. A novel potent vasoconstrictor peptide produced by vascular endothelial cells. Nature [Internet]. 1988;332(6163):411–5. Available from: http://www.nature.com/nature/journal/v332/n6163/abs/332411a0.html</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55. </w:t>
      </w:r>
      <w:r w:rsidRPr="00270297">
        <w:rPr>
          <w:rFonts w:ascii="Times New Roman" w:hAnsi="Times New Roman" w:cs="Times New Roman"/>
          <w:noProof/>
          <w:szCs w:val="24"/>
        </w:rPr>
        <w:tab/>
        <w:t>Franco-Cereceda A. Endothelin- and neuropeptide Y-induced vasoconstriction of human epicardial coronary arteries in vitro. Br J Pharmacol [Internet]. 1989 Jul;97(3):968–72. Available from: http://www.pubmedcentral.nih.gov/articlerender.fcgi?artid=1854593&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56. </w:t>
      </w:r>
      <w:r w:rsidRPr="00270297">
        <w:rPr>
          <w:rFonts w:ascii="Times New Roman" w:hAnsi="Times New Roman" w:cs="Times New Roman"/>
          <w:noProof/>
          <w:szCs w:val="24"/>
        </w:rPr>
        <w:tab/>
        <w:t>Davenport A, Nunez D, Hall J, Kaumann A, Brown M. Autoradiographical localization of binding sites for porcine [125I]endothelin-1 in humans, pigs, and rats: functional relevance in humans. J Cardiovasc Pharmacol [Internet]. 1989;13:S166-70. Available from: http://www.ncbi.nlm.nih.gov/pubmed/2473298</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57. </w:t>
      </w:r>
      <w:r w:rsidRPr="00270297">
        <w:rPr>
          <w:rFonts w:ascii="Times New Roman" w:hAnsi="Times New Roman" w:cs="Times New Roman"/>
          <w:noProof/>
          <w:szCs w:val="24"/>
        </w:rPr>
        <w:tab/>
        <w:t>Hakonen E, Ustinov J, Mathijs I, Palgi J, Bouwens L, Miettinen PJ, et al. Epidermal growth factor (EGF)-receptor signalling is needed for murine beta cell mass expansion in response to high-fat diet and pregnancy but not after pancreatic duct ligation. Diabetologia [Internet]. 2011 Jul [cited 2013 Jan 24];54(7):1735–43. Available from: http://www.ncbi.nlm.nih.gov/pubmed/21509441</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58. </w:t>
      </w:r>
      <w:r w:rsidRPr="00270297">
        <w:rPr>
          <w:rFonts w:ascii="Times New Roman" w:hAnsi="Times New Roman" w:cs="Times New Roman"/>
          <w:noProof/>
          <w:szCs w:val="24"/>
        </w:rPr>
        <w:tab/>
        <w:t>Maeda H, Gopalrao KR, Suzuki R, Sasaguri S. Epidermal growth factor and insulin inhibit cell death in pancreatic beta cells by activation of PI3-kinase/AKT signaling pathway under oxidative stress. Transplant Proc [Internet]. 2004;36(4):1163–5. Available from: http://www.sciencedirect.com/science/article/pii/S0041134504004269</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59. </w:t>
      </w:r>
      <w:r w:rsidRPr="00270297">
        <w:rPr>
          <w:rFonts w:ascii="Times New Roman" w:hAnsi="Times New Roman" w:cs="Times New Roman"/>
          <w:noProof/>
          <w:szCs w:val="24"/>
        </w:rPr>
        <w:tab/>
        <w:t xml:space="preserve">Tirassa P, Triaca V, Amendola T, Fiore M, Aloe L. EGF and NGF injected into the brain of old mice enhance BDNF and ChAT in </w:t>
      </w:r>
      <w:r w:rsidRPr="00270297">
        <w:rPr>
          <w:rFonts w:ascii="Times New Roman" w:hAnsi="Times New Roman" w:cs="Times New Roman"/>
          <w:noProof/>
          <w:szCs w:val="24"/>
        </w:rPr>
        <w:lastRenderedPageBreak/>
        <w:t>proliferating subventricular zone. J Neurosci Res [Internet]. 2003;72(5):557–64. Available from: http://www.ncbi.nlm.nih.gov/pubmed/12749020</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60. </w:t>
      </w:r>
      <w:r w:rsidRPr="00270297">
        <w:rPr>
          <w:rFonts w:ascii="Times New Roman" w:hAnsi="Times New Roman" w:cs="Times New Roman"/>
          <w:noProof/>
          <w:szCs w:val="24"/>
        </w:rPr>
        <w:tab/>
        <w:t>Gogg S, Smith U. Epidermal growth factor and transforming growth factor alpha mimic the effects of insulin in human fat cells and augment downstream signaling in insulin resistance. J Biol Chem [Internet]. 2002 Sep 27 [cited 2013 Feb 27];277(39):36045–51. Available from: http://www.ncbi.nlm.nih.gov/pubmed/1213808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61. </w:t>
      </w:r>
      <w:r w:rsidRPr="00270297">
        <w:rPr>
          <w:rFonts w:ascii="Times New Roman" w:hAnsi="Times New Roman" w:cs="Times New Roman"/>
          <w:noProof/>
          <w:szCs w:val="24"/>
        </w:rPr>
        <w:tab/>
        <w:t>Noguchi S, Ohba Y, Oka T. Involvement of epidermal growth factor deficiency in pathogenesis of oligozoospermia in streptozotocin-induced diabetic mice. Endocrinology [Internet]. 1990;127(5):2136–40. Available from: http://www.ncbi.nlm.nih.gov/pubmed/2146109</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62. </w:t>
      </w:r>
      <w:r w:rsidRPr="00270297">
        <w:rPr>
          <w:rFonts w:ascii="Times New Roman" w:hAnsi="Times New Roman" w:cs="Times New Roman"/>
          <w:noProof/>
          <w:szCs w:val="24"/>
        </w:rPr>
        <w:tab/>
        <w:t>Okamoto S, Oka T. Evidence for physiological function of epidermal growth factor: pregestational sialoadenectomy of mice decreases milk production and increases offspring mortality during lactation period. Proc Natl Acad Sci U S A [Internet]. 1984 Oct;81(19):6059–63. Available from: http://www.pubmedcentral.nih.gov/articlerender.fcgi?artid=391858&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63. </w:t>
      </w:r>
      <w:r w:rsidRPr="00270297">
        <w:rPr>
          <w:rFonts w:ascii="Times New Roman" w:hAnsi="Times New Roman" w:cs="Times New Roman"/>
          <w:noProof/>
          <w:szCs w:val="24"/>
        </w:rPr>
        <w:tab/>
        <w:t>Tsutsumi O, Taketani Y, Oka. The uterine growth-promoting action of epidermal growth factor and its function in the fertility of mice. J Endocrinol [Internet]. 1993;138(3):437–44. Available from: http://www.ncbi.nlm.nih.gov/pubmed/8277218</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64. </w:t>
      </w:r>
      <w:r w:rsidRPr="00270297">
        <w:rPr>
          <w:rFonts w:ascii="Times New Roman" w:hAnsi="Times New Roman" w:cs="Times New Roman"/>
          <w:noProof/>
          <w:szCs w:val="24"/>
        </w:rPr>
        <w:tab/>
        <w:t>Tsutsumi O, Taketani Y, Oka T. Evidence for the involvement of epidermal growth factor in fertility decline in aging female mice. Horm Res [Internet]. 1993;39:32–6. Available from: http://www.ncbi.nlm.nih.gov/pubmed/8365708</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65. </w:t>
      </w:r>
      <w:r w:rsidRPr="00270297">
        <w:rPr>
          <w:rFonts w:ascii="Times New Roman" w:hAnsi="Times New Roman" w:cs="Times New Roman"/>
          <w:noProof/>
          <w:szCs w:val="24"/>
        </w:rPr>
        <w:tab/>
        <w:t>Andres C, Meyer S, Dina OA, Levine JD, Hucho T. Quantitative automated microscopy ( QuAM ) elucidates growth factor specific signalling in pain sensitization. Mol Pain [Internet]. BioMed Central Ltd; 2010;6(1):98. Available from: http://www.molecularpain.com/content/6/1/98</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66. </w:t>
      </w:r>
      <w:r w:rsidRPr="00270297">
        <w:rPr>
          <w:rFonts w:ascii="Times New Roman" w:hAnsi="Times New Roman" w:cs="Times New Roman"/>
          <w:noProof/>
          <w:szCs w:val="24"/>
        </w:rPr>
        <w:tab/>
        <w:t>Beatrice N, Tiziana A, Diego G, Nicoletta F, Enrico C, Domenico R. Epo is involved in angiogenesis in human glioma. J Neurooncol [Internet]. 2011;102(1):51–8. Available from: http://www.ingentaconnect.com/content/klu/neon/2011/00000102/00000001/00000294</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67. </w:t>
      </w:r>
      <w:r w:rsidRPr="00270297">
        <w:rPr>
          <w:rFonts w:ascii="Times New Roman" w:hAnsi="Times New Roman" w:cs="Times New Roman"/>
          <w:noProof/>
          <w:szCs w:val="24"/>
        </w:rPr>
        <w:tab/>
        <w:t>Zwezdaryk KJ, Coffelt SB, Figueroa YG, Liu J, Phinney DG, LaMarca HL, et al. Erythropoietin, a hypoxia-regulated factor, elicits a pro-angiogenic program in human mesenchymal stem cells. Exp Hematol [Internet]. 2007 Apr [cited 2013 Jan 25];35(4):640–52. Available from: http://www.ncbi.nlm.nih.gov/pubmed/17379074</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68. </w:t>
      </w:r>
      <w:r w:rsidRPr="00270297">
        <w:rPr>
          <w:rFonts w:ascii="Times New Roman" w:hAnsi="Times New Roman" w:cs="Times New Roman"/>
          <w:noProof/>
          <w:szCs w:val="24"/>
        </w:rPr>
        <w:tab/>
        <w:t>Zachwieja JJ, Hendry SL, Smith SR, Harris RBS. Voluntary wheel running decreases adipose tissue mass and expression of leptin inRNA in Osborne-Mendel rats. Diabetes [Internet]. 1997;46(7):1159–66. Available from: http://www.ncbi.nlm.nih.gov/pubmed/9200651</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69. </w:t>
      </w:r>
      <w:r w:rsidRPr="00270297">
        <w:rPr>
          <w:rFonts w:ascii="Times New Roman" w:hAnsi="Times New Roman" w:cs="Times New Roman"/>
          <w:noProof/>
          <w:szCs w:val="24"/>
        </w:rPr>
        <w:tab/>
        <w:t>Steensberg A, van Hall G, Osada T, Sacchetti M, Saltin B, Klarlund Pedersen B. Production of interleukin-6 in contracting human skeletal muscles can account for the exercise-induced increase in plasma interleukin-6. J Physiol [Internet]. 2000;529(1):237–42. Available from: http://www.ncbi.nlm.nih.gov/pubmed/11080265</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70. </w:t>
      </w:r>
      <w:r w:rsidRPr="00270297">
        <w:rPr>
          <w:rFonts w:ascii="Times New Roman" w:hAnsi="Times New Roman" w:cs="Times New Roman"/>
          <w:noProof/>
          <w:szCs w:val="24"/>
        </w:rPr>
        <w:tab/>
        <w:t>Kurachi H, Oka T. Changes in epidermal growth factor concentrations of submandibular gland, plasma and urine of normal and sialoadenectomized female mice during various reproductive stages. J Endocrinol [Internet]. 1985;106(2):197–202. Available from: http://www.ncbi.nlm.nih.gov/pubmed/3874924</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71. </w:t>
      </w:r>
      <w:r w:rsidRPr="00270297">
        <w:rPr>
          <w:rFonts w:ascii="Times New Roman" w:hAnsi="Times New Roman" w:cs="Times New Roman"/>
          <w:noProof/>
          <w:szCs w:val="24"/>
        </w:rPr>
        <w:tab/>
        <w:t>Barkley MS, Geschwind II, Bradford GE. The Gestational and Progesterone Pattern Secretion of Estradiol , in Selected Testosterone Strains of Mice. Biol Reprod [Internet]. 1979;20:733–8. Available from: http://www.biolreprod.org/content/20/4/733.full.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lastRenderedPageBreak/>
        <w:t xml:space="preserve">172. </w:t>
      </w:r>
      <w:r w:rsidRPr="00270297">
        <w:rPr>
          <w:rFonts w:ascii="Times New Roman" w:hAnsi="Times New Roman" w:cs="Times New Roman"/>
          <w:noProof/>
          <w:szCs w:val="24"/>
        </w:rPr>
        <w:tab/>
        <w:t>Neumann I, Russell JA, Landgraf R. Oxytocin and vasopressin release within the supraoptic and paraventricular nuclei of pregnant, parturient and lactating rats: A microdialysis study. Neuroscience [Internet]. 1993;53(1):65–75. Available from: http://www.sciencedirect.com/science/article/pii/030645229390285N?np=y</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73. </w:t>
      </w:r>
      <w:r w:rsidRPr="00270297">
        <w:rPr>
          <w:rFonts w:ascii="Times New Roman" w:hAnsi="Times New Roman" w:cs="Times New Roman"/>
          <w:noProof/>
          <w:szCs w:val="24"/>
        </w:rPr>
        <w:tab/>
        <w:t>Chowdhury P, Rayford PL. Effect of food restriction on plasma cholecystokinin levels and exocrine pancreatic function in rats. Ann Clin Lab Sci [Internet]. 2001 Oct;31(4):376–82. Available from: http://www.ncbi.nlm.nih.gov/pubmed/11688849</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74. </w:t>
      </w:r>
      <w:r w:rsidRPr="00270297">
        <w:rPr>
          <w:rFonts w:ascii="Times New Roman" w:hAnsi="Times New Roman" w:cs="Times New Roman"/>
          <w:noProof/>
          <w:szCs w:val="24"/>
        </w:rPr>
        <w:tab/>
        <w:t>Hodge SJ, Thornton A, Flower TP, Clutton-Brock TH. Food limitation increases aggression in juvenile meerkats. Behav Ecol [Internet]. 2009 Jul 17 [cited 2013 Mar 1];20(5):930–5. Available from: http://www.beheco.oxfordjournals.org/cgi/doi/10.1093/beheco/arp071</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75. </w:t>
      </w:r>
      <w:r w:rsidRPr="00270297">
        <w:rPr>
          <w:rFonts w:ascii="Times New Roman" w:hAnsi="Times New Roman" w:cs="Times New Roman"/>
          <w:noProof/>
          <w:szCs w:val="24"/>
        </w:rPr>
        <w:tab/>
        <w:t>Strubbe J. Parasympathetic involvement in rapid meal-associated conditioned insulin secretion in the rat. Am J Physiol [Internet]. 1992;262(3.2):R615-8. Available from: http://www.ncbi.nlm.nih.gov/pubmed/1357982</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76. </w:t>
      </w:r>
      <w:r w:rsidRPr="00270297">
        <w:rPr>
          <w:rFonts w:ascii="Times New Roman" w:hAnsi="Times New Roman" w:cs="Times New Roman"/>
          <w:noProof/>
          <w:szCs w:val="24"/>
        </w:rPr>
        <w:tab/>
        <w:t>Bajaj M, Medina-Navarro R, Suraamornkul S, Meyer C, DeFronzo RA, Mandarino LJ. Paradoxical changes in muscle gene expression in insulin-resistant subjects after sustained reduction in plasma free fatty acid concentration. Diabetes [Internet]. 2007 Mar [cited 2013 Feb 25];56(3):743–52. Available from: http://www.ncbi.nlm.nih.gov/pubmed/17327445</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77. </w:t>
      </w:r>
      <w:r w:rsidRPr="00270297">
        <w:rPr>
          <w:rFonts w:ascii="Times New Roman" w:hAnsi="Times New Roman" w:cs="Times New Roman"/>
          <w:noProof/>
          <w:szCs w:val="24"/>
        </w:rPr>
        <w:tab/>
        <w:t>Karczewska-Kupczewska M, Kowalska I, Nikołajuk A, Adamska A, Zielińska M, Kamińska N, et al. Circulating brain-derived neurotrophic factor concentration is downregulated by intralipid/heparin infusion or high-fat meal in young healthy male subjects. Diabetes Care [Internet]. 2012 Feb [cited 2013 Jan 18];35(2):358–62. Available from: http://www.ncbi.nlm.nih.gov/pubmed/2221056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78. </w:t>
      </w:r>
      <w:r w:rsidRPr="00270297">
        <w:rPr>
          <w:rFonts w:ascii="Times New Roman" w:hAnsi="Times New Roman" w:cs="Times New Roman"/>
          <w:noProof/>
          <w:szCs w:val="24"/>
        </w:rPr>
        <w:tab/>
        <w:t>Dresner A, Laurent D, Marcucci M, Griffin ME, Dufour S, Cline GW, et al. Effects of free fatty acids on glucose transport and IRS-1-associated phosphatidylinositol 3-kinase activity. J Clin Invest [Internet]. 1999 Jan;103(2):253–9. Available from: http://www.pubmedcentral.nih.gov/articlerender.fcgi?artid=407880&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79. </w:t>
      </w:r>
      <w:r w:rsidRPr="00270297">
        <w:rPr>
          <w:rFonts w:ascii="Times New Roman" w:hAnsi="Times New Roman" w:cs="Times New Roman"/>
          <w:noProof/>
          <w:szCs w:val="24"/>
        </w:rPr>
        <w:tab/>
        <w:t>Roden M, Price TB, Perseghin G, Petersen KF, Rothman DL, Cline GW, et al. Mechanism of Free Fatty Acid – induced Insulin Resistance in Humans. J Clin Invest [Internet]. 1996;97(12):2859–65. Available from: http://www.ncbi.nlm.nih.gov/pmc/articles/PMC507380/pdf/972859.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80. </w:t>
      </w:r>
      <w:r w:rsidRPr="00270297">
        <w:rPr>
          <w:rFonts w:ascii="Times New Roman" w:hAnsi="Times New Roman" w:cs="Times New Roman"/>
          <w:noProof/>
          <w:szCs w:val="24"/>
        </w:rPr>
        <w:tab/>
        <w:t>Boden G, Chen X, Capulong E, Mozzoli M. Effects of free fatty acids on gluconeogenesis and autoregulation of glucose production in type 2 diabetes. Diabetes [Internet]. 2001 Apr;50(4):810–6. Available from: http://www.ncbi.nlm.nih.gov/pubmed/1128904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81. </w:t>
      </w:r>
      <w:r w:rsidRPr="00270297">
        <w:rPr>
          <w:rFonts w:ascii="Times New Roman" w:hAnsi="Times New Roman" w:cs="Times New Roman"/>
          <w:noProof/>
          <w:szCs w:val="24"/>
        </w:rPr>
        <w:tab/>
        <w:t>Bhattarai JP, Park SA, Park JB, Lee SY, Herbison AE, Ryu PD, et al. Tonic extrasynaptic GABA(A) receptor currents control gonadotropin-releasing hormone neuron excitability in the mouse. Endocrinology [Internet]. 2011 Apr [cited 2013 Feb 28];152(4):1551–61. Available from: http://www.ncbi.nlm.nih.gov/pubmed/2128532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82. </w:t>
      </w:r>
      <w:r w:rsidRPr="00270297">
        <w:rPr>
          <w:rFonts w:ascii="Times New Roman" w:hAnsi="Times New Roman" w:cs="Times New Roman"/>
          <w:noProof/>
          <w:szCs w:val="24"/>
        </w:rPr>
        <w:tab/>
        <w:t>Liu G-X, Liu S, Cai G-Q, Sheng Z-J, Cai Y-Q, Jiang J, et al. Reduced aggression in mice lacking GABA transporter subtype 1. J Neurosci Res [Internet]. 2007;85(3):649–55. Available from: http://www.ncbi.nlm.nih.gov/pubmed/17183588</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83. </w:t>
      </w:r>
      <w:r w:rsidRPr="00270297">
        <w:rPr>
          <w:rFonts w:ascii="Times New Roman" w:hAnsi="Times New Roman" w:cs="Times New Roman"/>
          <w:noProof/>
          <w:szCs w:val="24"/>
        </w:rPr>
        <w:tab/>
        <w:t>Kaufman KR, Kugler SL, Sachdeo RC. Tiagabine in the Management of Postencephalitic Epilepsy and Impulse Control Disorder. Epilepsy Behav [Internet]. 2002;3(2):190–4. Available from: http://www.ncbi.nlm.nih.gov/pubmed/12609422</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84. </w:t>
      </w:r>
      <w:r w:rsidRPr="00270297">
        <w:rPr>
          <w:rFonts w:ascii="Times New Roman" w:hAnsi="Times New Roman" w:cs="Times New Roman"/>
          <w:noProof/>
          <w:szCs w:val="24"/>
        </w:rPr>
        <w:tab/>
        <w:t>Stork O, Ji F-Y, Kaneko K, Stork S, Yoshinobu Y, Moriya T, et al. Postnatal development of a GABA deficit and disturbance of neural functions in mice lacking GAD65. Brain Res [Internet]. 2000;865(1):45–58. Available from: http://www.ncbi.nlm.nih.gov/pubmed/10814732</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lastRenderedPageBreak/>
        <w:t xml:space="preserve">185. </w:t>
      </w:r>
      <w:r w:rsidRPr="00270297">
        <w:rPr>
          <w:rFonts w:ascii="Times New Roman" w:hAnsi="Times New Roman" w:cs="Times New Roman"/>
          <w:noProof/>
          <w:szCs w:val="24"/>
        </w:rPr>
        <w:tab/>
        <w:t>Pu S, Jain MR, Horvath TL, Diano S, Kalra PS, Kalra SP. Interactions between Neuropeptide Y and Gamma-Aminobutyric Acid in Stimulation of Feeding : A Morphological and Pharmacological Analysis. Endocrinology [Internet]. 1999;140(2):933–40. Available from: http://www.ncbi.nlm.nih.gov/pubmed/992732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86. </w:t>
      </w:r>
      <w:r w:rsidRPr="00270297">
        <w:rPr>
          <w:rFonts w:ascii="Times New Roman" w:hAnsi="Times New Roman" w:cs="Times New Roman"/>
          <w:noProof/>
          <w:szCs w:val="24"/>
        </w:rPr>
        <w:tab/>
        <w:t>Coscina D V., Lloyd KG. Medial hypothalamic obesity: Association with impaired hypothalamic GABA synthesis. Brain Res Bull [Internet]. 1980;5(2):793–6. Available from: http://www.sciencedirect.com/science/article/pii/036192308090132X</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87. </w:t>
      </w:r>
      <w:r w:rsidRPr="00270297">
        <w:rPr>
          <w:rFonts w:ascii="Times New Roman" w:hAnsi="Times New Roman" w:cs="Times New Roman"/>
          <w:noProof/>
          <w:szCs w:val="24"/>
        </w:rPr>
        <w:tab/>
        <w:t>Coscina D, Nobrega J. Anorectic potency of inhibiting GABA transaminase in brain: studies of hypothalamic, dietary and genetic obesities. Int J Obes [Internet]. 1984;8:191–200. Available from: http://www.ncbi.nlm.nih.gov/pubmed/6534893</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88. </w:t>
      </w:r>
      <w:r w:rsidRPr="00270297">
        <w:rPr>
          <w:rFonts w:ascii="Times New Roman" w:hAnsi="Times New Roman" w:cs="Times New Roman"/>
          <w:noProof/>
          <w:szCs w:val="24"/>
        </w:rPr>
        <w:tab/>
        <w:t>Bannai M, Ichikawa M, Nishihara M, Takahashi M. Effect of injection of antisense oligodeoxynucleotides of GAD isozymes into rat ventromedial hypothalamus on food intake and locomotor activity. Brain Res [Internet]. 1998;784(1–2):305–15. Available from: http://www.ncbi.nlm.nih.gov/pubmed/9518663</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89. </w:t>
      </w:r>
      <w:r w:rsidRPr="00270297">
        <w:rPr>
          <w:rFonts w:ascii="Times New Roman" w:hAnsi="Times New Roman" w:cs="Times New Roman"/>
          <w:noProof/>
          <w:szCs w:val="24"/>
        </w:rPr>
        <w:tab/>
        <w:t>Tian J, Lu Y, Zhang H, Chau CH, Dang HN, Kaufman DL. Gamma-aminobutyric acid inhibits T cell autoimmunity and the development of inflammatory responses in a mouse type 1 diabetes model. J Immunol [Internet]. 2004 Oct 15;173(8):5298–304. Available from: http://www.ncbi.nlm.nih.gov/pubmed/1547007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90. </w:t>
      </w:r>
      <w:r w:rsidRPr="00270297">
        <w:rPr>
          <w:rFonts w:ascii="Times New Roman" w:hAnsi="Times New Roman" w:cs="Times New Roman"/>
          <w:noProof/>
          <w:szCs w:val="24"/>
        </w:rPr>
        <w:tab/>
        <w:t>Purwana I, Zheng J, Li X, Deurloo M, Son DO, Zhang Z, et al. GABA promotes human ??-cell proliferation and modulates glucose homeostasis. Diabetes [Internet]. 2014;63(12):4197–205. Available from: http://diabetes.diabetesjournals.org/content/63/12/4197.long</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91. </w:t>
      </w:r>
      <w:r w:rsidRPr="00270297">
        <w:rPr>
          <w:rFonts w:ascii="Times New Roman" w:hAnsi="Times New Roman" w:cs="Times New Roman"/>
          <w:noProof/>
          <w:szCs w:val="24"/>
        </w:rPr>
        <w:tab/>
        <w:t>Rooman I, Lardon J, Bouwens L. Gastrin stimulates beta-cell neogenesis and increases islet mass from transdifferentiated but not from normal exocrine pancreas tissue. Diabetes [Internet]. 2002;51:686–90. Available from: http://www.ncbi.nlm.nih.gov/pubmed/11872667</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92. </w:t>
      </w:r>
      <w:r w:rsidRPr="00270297">
        <w:rPr>
          <w:rFonts w:ascii="Times New Roman" w:hAnsi="Times New Roman" w:cs="Times New Roman"/>
          <w:noProof/>
          <w:szCs w:val="24"/>
        </w:rPr>
        <w:tab/>
        <w:t>Li Q, Deng X, Singh P. Significant increase in the aggressive behavior of transgenic mice overexpressing peripheral progastrin peptides: associated changes in CCK2 and serotonin receptors in the CNS. Neuropsychopharmacology [Internet]. 2007 Aug [cited 2013 Feb 16];32(8):1813–21. Available from: http://www.ncbi.nlm.nih.gov/pubmed/17228339</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93. </w:t>
      </w:r>
      <w:r w:rsidRPr="00270297">
        <w:rPr>
          <w:rFonts w:ascii="Times New Roman" w:hAnsi="Times New Roman" w:cs="Times New Roman"/>
          <w:noProof/>
          <w:szCs w:val="24"/>
        </w:rPr>
        <w:tab/>
        <w:t>Cowey SL, Quast M, Belalcazar LM, Wei J, Deng X, Given R, et al. Abdominal obesity, insulin resistance, and colon carcinogenesis are increased in mutant mice lacking gastrin gene expression. Cancer [Internet]. 2005 Jun 15 [cited 2013 Feb 16];103(12):2643–53. Available from: http://www.ncbi.nlm.nih.gov/pubmed/15864814</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94. </w:t>
      </w:r>
      <w:r w:rsidRPr="00270297">
        <w:rPr>
          <w:rFonts w:ascii="Times New Roman" w:hAnsi="Times New Roman" w:cs="Times New Roman"/>
          <w:noProof/>
          <w:szCs w:val="24"/>
        </w:rPr>
        <w:tab/>
        <w:t>Chen P, Gao Y, Geng L, Ping V, Gao Y, Geng L, et al. Plasma butyrylcholinesterase regulates ghrelin to control aggression. Proc Natl Acad Sci U S A [Internet]. 2015;112(12):2251–6. Available from: http://www.pnas.org/content/112/7/2251.full.pdf?with-ds=yes</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95. </w:t>
      </w:r>
      <w:r w:rsidRPr="00270297">
        <w:rPr>
          <w:rFonts w:ascii="Times New Roman" w:hAnsi="Times New Roman" w:cs="Times New Roman"/>
          <w:noProof/>
          <w:szCs w:val="24"/>
        </w:rPr>
        <w:tab/>
        <w:t>Asakawa A, Inui A, Kaga T, Katsuura G, Fujimiya M, Fujino MA, et al. Antagonism of ghrelin receptor reduces food intake and body weight gain in mice. Gut [Internet]. 2003 Jul;52(7):947–52. Available from: http://www.pubmedcentral.nih.gov/articlerender.fcgi?artid=1773718&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96. </w:t>
      </w:r>
      <w:r w:rsidRPr="00270297">
        <w:rPr>
          <w:rFonts w:ascii="Times New Roman" w:hAnsi="Times New Roman" w:cs="Times New Roman"/>
          <w:noProof/>
          <w:szCs w:val="24"/>
        </w:rPr>
        <w:tab/>
        <w:t>Nakazato M, Murakami N, Date Y, Kojima M, Matsuo H, Kangawa K, et al. A role for ghrelin in the central regulation of feeding. Nature [Internet]. 2001 Jan 11;409(6817):194–8. Available from: http://www.ncbi.nlm.nih.gov/pubmed/11196643</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97. </w:t>
      </w:r>
      <w:r w:rsidRPr="00270297">
        <w:rPr>
          <w:rFonts w:ascii="Times New Roman" w:hAnsi="Times New Roman" w:cs="Times New Roman"/>
          <w:noProof/>
          <w:szCs w:val="24"/>
        </w:rPr>
        <w:tab/>
        <w:t>Wren A, Small C, Ward H, Murphy K, Dakin C, Taheri S, et al. The novel hypothalamic peptide ghrelin stimulates food intake and growth hormone secretion. Endocrinology [Internet]. 2000;141(11):4325–8. Available from: http://endo.endojournals.org/content/141/11/4325.full.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lastRenderedPageBreak/>
        <w:t xml:space="preserve">198. </w:t>
      </w:r>
      <w:r w:rsidRPr="00270297">
        <w:rPr>
          <w:rFonts w:ascii="Times New Roman" w:hAnsi="Times New Roman" w:cs="Times New Roman"/>
          <w:noProof/>
          <w:szCs w:val="24"/>
        </w:rPr>
        <w:tab/>
        <w:t>Wren A, Seal L, Cohen M, Brynes A, Frost G, Murphy K, et al. Ghrelin enhances appetite and increases food intake in humans. J Clin Endocrinol Metab [Internet]. 2001;86(12):5992–5. Available from: http://jcem.endojournals.org/content/86/12/5992.full.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199. </w:t>
      </w:r>
      <w:r w:rsidRPr="00270297">
        <w:rPr>
          <w:rFonts w:ascii="Times New Roman" w:hAnsi="Times New Roman" w:cs="Times New Roman"/>
          <w:noProof/>
          <w:szCs w:val="24"/>
        </w:rPr>
        <w:tab/>
        <w:t>Tschöp M, Smiley DL, Heiman ML. Ghrelin induces adiposity in rodents. Nature [Internet]. 2000 Oct 19;407(6806):908–13. Available from: http://www.ncbi.nlm.nih.gov/pubmed/11057670</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00. </w:t>
      </w:r>
      <w:r w:rsidRPr="00270297">
        <w:rPr>
          <w:rFonts w:ascii="Times New Roman" w:hAnsi="Times New Roman" w:cs="Times New Roman"/>
          <w:noProof/>
          <w:szCs w:val="24"/>
        </w:rPr>
        <w:tab/>
        <w:t>Naleid AM, Grace MK, Cummings DE, Levine AS. Ghrelin induces feeding in the mesolimbic reward pathway between the ventral tegmental area and the nucleus accumbens. Peptides [Internet]. 2005 Nov [cited 2013 Nov 14];26(11):2274–9. Available from: http://www.ncbi.nlm.nih.gov/pubmed/16137788</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01. </w:t>
      </w:r>
      <w:r w:rsidRPr="00270297">
        <w:rPr>
          <w:rFonts w:ascii="Times New Roman" w:hAnsi="Times New Roman" w:cs="Times New Roman"/>
          <w:noProof/>
          <w:szCs w:val="24"/>
        </w:rPr>
        <w:tab/>
        <w:t>Abizaid A, Liu Z, Andrews ZB, Shanabrough M, Borok E, Elsworth JD, et al. Ghrelin modulates the activity and synaptic input organization of midbrain dopamine neurons while promoting appetite. J Clin Invest [Internet]. 2006;116(12):3229–39. Available from: http://www.ncbi.nlm.nih.gov/pmc/articles/PMC1618869/pdf/JCI0629867.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02. </w:t>
      </w:r>
      <w:r w:rsidRPr="00270297">
        <w:rPr>
          <w:rFonts w:ascii="Times New Roman" w:hAnsi="Times New Roman" w:cs="Times New Roman"/>
          <w:noProof/>
          <w:szCs w:val="24"/>
        </w:rPr>
        <w:tab/>
        <w:t>Arvat E, Di Vito L, Broglio F, Papotti M, Muccioli G, Dieguez C, et al. Preliminary evidence that Ghrelin, the natural GH secretagogue (GHS)-receptor ligand, strongly stimulates GH secretion in humans. J Endocrinol Invest [Internet]. 2000;23(8):493–5. Available from: http://www.ncbi.nlm.nih.gov/pubmed/11021763</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03. </w:t>
      </w:r>
      <w:r w:rsidRPr="00270297">
        <w:rPr>
          <w:rFonts w:ascii="Times New Roman" w:hAnsi="Times New Roman" w:cs="Times New Roman"/>
          <w:noProof/>
          <w:szCs w:val="24"/>
        </w:rPr>
        <w:tab/>
        <w:t>Arvat E, Maccario M, Di Vito L, Broglio F, Benso A, Gottero C, et al. Endocrine activities of ghrelin, a natural growth hormone secretagogue (GHS), in humans: comparison and interactions with hexarelin, a nonnatural peptidyl GHS, and GH-releasing hormone. J Clin Endocrinol Metab [Internet]. 2001 Mar;86(3):1169–74. Available from: http://www.ncbi.nlm.nih.gov/pubmed/11238504</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04. </w:t>
      </w:r>
      <w:r w:rsidRPr="00270297">
        <w:rPr>
          <w:rFonts w:ascii="Times New Roman" w:hAnsi="Times New Roman" w:cs="Times New Roman"/>
          <w:noProof/>
          <w:szCs w:val="24"/>
        </w:rPr>
        <w:tab/>
        <w:t>Date Y, Murakami N, Kojima M, Kuroiwa T, Matsukura S, Kangawa K, et al. Central effects of a novel acylated peptide, ghrelin, on growth hormone release in rats. Biochem Biophys Res Commun [Internet]. 2000 Aug 28 [cited 2012 Nov 11];275(2):477–80. Available from: http://www.ncbi.nlm.nih.gov/pubmed/10964690</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05. </w:t>
      </w:r>
      <w:r w:rsidRPr="00270297">
        <w:rPr>
          <w:rFonts w:ascii="Times New Roman" w:hAnsi="Times New Roman" w:cs="Times New Roman"/>
          <w:noProof/>
          <w:szCs w:val="24"/>
        </w:rPr>
        <w:tab/>
        <w:t>Feng DD, Yang S-K, Loudes C, Simon A, Al-Sarraf T, Culler M, et al. Ghrelin and obestatin modulate growth hormone-releasing hormone release and synaptic inputs onto growth hormone-releasing hormone neurons. Eur J Neurosci [Internet]. 2011 Sep [cited 2013 Feb 13];34(5):732–44. Available from: http://www.ncbi.nlm.nih.gov/pubmed/21777303</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06. </w:t>
      </w:r>
      <w:r w:rsidRPr="00270297">
        <w:rPr>
          <w:rFonts w:ascii="Times New Roman" w:hAnsi="Times New Roman" w:cs="Times New Roman"/>
          <w:noProof/>
          <w:szCs w:val="24"/>
        </w:rPr>
        <w:tab/>
        <w:t>Kojima M, Hosoda H, Date Y, Nakazato M, Matsuo H, Kangawa K. Ghrelin is a growth-hormone-releasing acylated peptide from stomach. Nature [Internet]. 1999 Dec 9;402(6762):656–60. Available from: http://www.ncbi.nlm.nih.gov/pubmed/15533773</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07. </w:t>
      </w:r>
      <w:r w:rsidRPr="00270297">
        <w:rPr>
          <w:rFonts w:ascii="Times New Roman" w:hAnsi="Times New Roman" w:cs="Times New Roman"/>
          <w:noProof/>
          <w:szCs w:val="24"/>
        </w:rPr>
        <w:tab/>
        <w:t>Lee H-M, Wang G, Englander EW, Kojima M, Greeley GH. Ghrelin, a new gastrointestinal endocrine peptide that stimulates insulin secretion: enteric distribution, ontogeny, influence of endocrine, and dietary manipulations. Endocrinology [Internet]. 2002 Jan;143(1):185–90. Available from: http://www.ncbi.nlm.nih.gov/pubmed/11751608</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08. </w:t>
      </w:r>
      <w:r w:rsidRPr="00270297">
        <w:rPr>
          <w:rFonts w:ascii="Times New Roman" w:hAnsi="Times New Roman" w:cs="Times New Roman"/>
          <w:noProof/>
          <w:szCs w:val="24"/>
        </w:rPr>
        <w:tab/>
        <w:t>Cruz MT, Herman MA, Cote DM, Ryabinin AE, Roberto M. Ghrelin Increases GABAergic Transmission and Interacts with Ethanol Actions in the Rat Central Nucleus of the Amygdala. Neuropsychopharmacology [Internet]. Nature Publishing Group; 2012;38(2):364–75. Available from: http://dx.doi.org/10.1038/npp.2012.190</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09. </w:t>
      </w:r>
      <w:r w:rsidRPr="00270297">
        <w:rPr>
          <w:rFonts w:ascii="Times New Roman" w:hAnsi="Times New Roman" w:cs="Times New Roman"/>
          <w:noProof/>
          <w:szCs w:val="24"/>
        </w:rPr>
        <w:tab/>
        <w:t xml:space="preserve">Cowley MA, Smith RG, Diano S, Tschöp M, Pronchuk N, Grove KL, et al. The distribution and mechanism of action of ghrelin in the CNS demonstrates a novel hypothalamic circuit regulating energy homeostasis. Neuron [Internet]. 2003 Feb 20;37(4):649–61. Available from: </w:t>
      </w:r>
      <w:r w:rsidRPr="00270297">
        <w:rPr>
          <w:rFonts w:ascii="Times New Roman" w:hAnsi="Times New Roman" w:cs="Times New Roman"/>
          <w:noProof/>
          <w:szCs w:val="24"/>
        </w:rPr>
        <w:lastRenderedPageBreak/>
        <w:t>http://www.ncbi.nlm.nih.gov/pubmed/12597862</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10. </w:t>
      </w:r>
      <w:r w:rsidRPr="00270297">
        <w:rPr>
          <w:rFonts w:ascii="Times New Roman" w:hAnsi="Times New Roman" w:cs="Times New Roman"/>
          <w:noProof/>
          <w:szCs w:val="24"/>
        </w:rPr>
        <w:tab/>
        <w:t>Wu R, Dong W, Zhou M, Cui X, Hank Simms H, Wang P. Ghrelin improves tissue perfusion in severe sepsis via downregulation of endothelin-1. Cardiovasc Res [Internet]. 2005 Nov 1 [cited 2013 Mar 2];68(2):318–26. Available from: http://www.ncbi.nlm.nih.gov/pubmed/16018991</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11. </w:t>
      </w:r>
      <w:r w:rsidRPr="00270297">
        <w:rPr>
          <w:rFonts w:ascii="Times New Roman" w:hAnsi="Times New Roman" w:cs="Times New Roman"/>
          <w:noProof/>
          <w:szCs w:val="24"/>
        </w:rPr>
        <w:tab/>
        <w:t>Beuers U, Jungermann K. Relative contribution of glycogenolysis and gluconeogenesis to basal, glucagon- and nerve stimulation-dependent glucose output in the perfused liver from fed and fasted rats. Biochem Int [Internet]. 1990;21(3):405–13. Available from: http://www.ncbi.nlm.nih.gov/pubmed/2222488</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12. </w:t>
      </w:r>
      <w:r w:rsidRPr="00270297">
        <w:rPr>
          <w:rFonts w:ascii="Times New Roman" w:hAnsi="Times New Roman" w:cs="Times New Roman"/>
          <w:noProof/>
          <w:szCs w:val="24"/>
        </w:rPr>
        <w:tab/>
        <w:t>Donkin S, Armentano L. Regulation of gluconeogenesis by insulin and glucagon in the neonatal bovine. Am J Physiol [Internet]. 1994;266(4.2):R1229–37. Available from: http://www.ncbi.nlm.nih.gov/pubmed/818496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13. </w:t>
      </w:r>
      <w:r w:rsidRPr="00270297">
        <w:rPr>
          <w:rFonts w:ascii="Times New Roman" w:hAnsi="Times New Roman" w:cs="Times New Roman"/>
          <w:noProof/>
          <w:szCs w:val="24"/>
        </w:rPr>
        <w:tab/>
        <w:t>Ikezawa Y, Yamatani K, Ogawa A, Ohnuma H, Igarashi M, Daimon M, et al. Effects of glucagon on glycogenolysis and gluconeogenesis are region-specific in periportal and perivenous hepatocytes. J Lab Clin Med [Internet]. 1998;132(6):547–55. Available from: http://www.ncbi.nlm.nih.gov/pubmed/985174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14. </w:t>
      </w:r>
      <w:r w:rsidRPr="00270297">
        <w:rPr>
          <w:rFonts w:ascii="Times New Roman" w:hAnsi="Times New Roman" w:cs="Times New Roman"/>
          <w:noProof/>
          <w:szCs w:val="24"/>
        </w:rPr>
        <w:tab/>
        <w:t>Larsson H, Holst J, Ahrén B. Glucagon-like peptide-1 reduces hepatic glucose production indirectly through insulin and glucagon in humans. Acta Physiol Scand [Internet]. 1997;160(4):413–22. Available from: http://www.ncbi.nlm.nih.gov/pubmed/9338524</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15. </w:t>
      </w:r>
      <w:r w:rsidRPr="00270297">
        <w:rPr>
          <w:rFonts w:ascii="Times New Roman" w:hAnsi="Times New Roman" w:cs="Times New Roman"/>
          <w:noProof/>
          <w:szCs w:val="24"/>
        </w:rPr>
        <w:tab/>
        <w:t>Bulotta  a., Hui H, Anastasi E, Bertolotto C, Boros LG, Di Mario U, et al. Cultured pancreatic ductal cells undergo cell cycle re-distribution and β-cell-like differentiation in response to glucagon-like peptide-1. J Mol Endocrinol [Internet]. 2002;29(3):347–60. Available from: http://www.ncbi.nlm.nih.gov/pubmed/1245903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16. </w:t>
      </w:r>
      <w:r w:rsidRPr="00270297">
        <w:rPr>
          <w:rFonts w:ascii="Times New Roman" w:hAnsi="Times New Roman" w:cs="Times New Roman"/>
          <w:noProof/>
          <w:szCs w:val="24"/>
        </w:rPr>
        <w:tab/>
        <w:t>Farilla L, Bulotta A, Hirshberg B, Li Calzi S, Khoury N, Noushmehr H, et al. Glucagon-Like Peptide 1 Inhibits Cell Apoptosis and Improves Glucose Responsiveness of Freshly Isolated Human Islets. Endocrinology [Internet]. 2003;144(12):5149–58. Available from: http://www.ncbi.nlm.nih.gov/pubmed/12960095</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17. </w:t>
      </w:r>
      <w:r w:rsidRPr="00270297">
        <w:rPr>
          <w:rFonts w:ascii="Times New Roman" w:hAnsi="Times New Roman" w:cs="Times New Roman"/>
          <w:noProof/>
          <w:szCs w:val="24"/>
        </w:rPr>
        <w:tab/>
        <w:t>Heer J De, Rasmussen C, Coy DH, Holst JJ. Glucagon-like peptide-1 , but not glucose-dependent insulinotropic peptide , inhibits glucagon secretion via somatostatin (receptor subtype 2 ) in the perfused rat pancreas. Diabetologia [Internet]. 2008;51(12):2263–70. Available from: http://www.ncbi.nlm.nih.gov/pubmed/18795252</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18. </w:t>
      </w:r>
      <w:r w:rsidRPr="00270297">
        <w:rPr>
          <w:rFonts w:ascii="Times New Roman" w:hAnsi="Times New Roman" w:cs="Times New Roman"/>
          <w:noProof/>
          <w:szCs w:val="24"/>
        </w:rPr>
        <w:tab/>
        <w:t>Zander M, Madsbad S, Madsen JL, Holst JJ. Effect of 6-week course of glucagon-like peptide 1 on glycaemic control , insulin sensitivity , and beta-cell function in type 2 diabetes : a parallel-group study. Lancet [Internet]. 2002;359:824–30. Available from: http://www.ncbi.nlm.nih.gov/pubmed/11897280</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19. </w:t>
      </w:r>
      <w:r w:rsidRPr="00270297">
        <w:rPr>
          <w:rFonts w:ascii="Times New Roman" w:hAnsi="Times New Roman" w:cs="Times New Roman"/>
          <w:noProof/>
          <w:szCs w:val="24"/>
        </w:rPr>
        <w:tab/>
        <w:t>Ma X, Meng J, Jia M, Bi L, Zhou Y, Wang Y, et al. Exendin-4, a glucagon-like peptide-1 receptor agonist, prevents osteopenia by promoting bone formation and suppressing bone resorption in aged ovariectomized rats. J Bone Miner Res [Internet]. 2013;28(7):1641–52. Available from: http://www.ncbi.nlm.nih.gov/pubmed/2342705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20. </w:t>
      </w:r>
      <w:r w:rsidRPr="00270297">
        <w:rPr>
          <w:rFonts w:ascii="Times New Roman" w:hAnsi="Times New Roman" w:cs="Times New Roman"/>
          <w:noProof/>
          <w:szCs w:val="24"/>
        </w:rPr>
        <w:tab/>
        <w:t>Chari M, Yang CS, Lam CKL, Lee K, Mighiu P, Kokorovic A, et al. Glucose transporter-1 in the hypothalamic glial cells mediates glucose sensing to regulate glucose production in vivo. Diabetes [Internet]. 2011 Jul [cited 2013 Feb 4];60(7):1901–6. Available from: http://www.pubmedcentral.nih.gov/articlerender.fcgi?artid=3121426&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lastRenderedPageBreak/>
        <w:t xml:space="preserve">221. </w:t>
      </w:r>
      <w:r w:rsidRPr="00270297">
        <w:rPr>
          <w:rFonts w:ascii="Times New Roman" w:hAnsi="Times New Roman" w:cs="Times New Roman"/>
          <w:noProof/>
          <w:szCs w:val="24"/>
        </w:rPr>
        <w:tab/>
        <w:t>Chandrashekar V, Bartke A. The Role of Growth Hormone in the Control of Gonadotropin Secretion in Adult Male Rats. Endocrinology [Internet]. 1998;139(3):1067–74. Available from: http://www.ncbi.nlm.nih.gov/pubmed/9492039</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22. </w:t>
      </w:r>
      <w:r w:rsidRPr="00270297">
        <w:rPr>
          <w:rFonts w:ascii="Times New Roman" w:hAnsi="Times New Roman" w:cs="Times New Roman"/>
          <w:noProof/>
          <w:szCs w:val="24"/>
        </w:rPr>
        <w:tab/>
        <w:t>Millesi E, Hoffmann IE, Steurer S, Metwaly M, Dittami JP. Vernal changes in the behavioral and endocrine responses to GnRH application in male European ground squirrels. Horm Behav [Internet]. 2002 Feb [cited 2013 Mar 1];41(1):51–8. Available from: http://www.ncbi.nlm.nih.gov/pubmed/11863383</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23. </w:t>
      </w:r>
      <w:r w:rsidRPr="00270297">
        <w:rPr>
          <w:rFonts w:ascii="Times New Roman" w:hAnsi="Times New Roman" w:cs="Times New Roman"/>
          <w:noProof/>
          <w:szCs w:val="24"/>
        </w:rPr>
        <w:tab/>
        <w:t>Johannsson G, Grimby G, Sunnerhagen KS, Bengtsson B-Å. Two years of growth hormone (GH) treatment increase isometric and isokinetic muscle strength in GH-deficient adults. J Clin Endocrinol Metab [Internet]. 1997 Sep;82(9):2877–84. Available from: http://www.ncbi.nlm.nih.gov/pubmed/9284713</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24. </w:t>
      </w:r>
      <w:r w:rsidRPr="00270297">
        <w:rPr>
          <w:rFonts w:ascii="Times New Roman" w:hAnsi="Times New Roman" w:cs="Times New Roman"/>
          <w:noProof/>
          <w:szCs w:val="24"/>
        </w:rPr>
        <w:tab/>
        <w:t>Cuneo R, Salomon F, Wiles C, Hesp R, Sönksen P. Growth hormone treatment in growth hormone-deficient adults. I. Effects on muscle mass and strength. J Appl Physiol [Internet]. 1991;70(2):688–94. Available from: http://www.ncbi.nlm.nih.gov/pubmed/2022560</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25. </w:t>
      </w:r>
      <w:r w:rsidRPr="00270297">
        <w:rPr>
          <w:rFonts w:ascii="Times New Roman" w:hAnsi="Times New Roman" w:cs="Times New Roman"/>
          <w:noProof/>
          <w:szCs w:val="24"/>
        </w:rPr>
        <w:tab/>
        <w:t>Wallymahmed M, Foy P, Shaw D, Hutcheon R, Edwards R, MacFarlane I. Quality of life, body composition and muscle strength in adult growth hormone deficiency: the influence of growth hormone replacement therapy for up to 3 years. Clin Endocrinol (Oxf) [Internet]. 1997;47(4):439–46. Available from: http://www.ncbi.nlm.nih.gov/pubmed/9404442</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26. </w:t>
      </w:r>
      <w:r w:rsidRPr="00270297">
        <w:rPr>
          <w:rFonts w:ascii="Times New Roman" w:hAnsi="Times New Roman" w:cs="Times New Roman"/>
          <w:noProof/>
          <w:szCs w:val="24"/>
        </w:rPr>
        <w:tab/>
        <w:t>Matte A. Growth hormone and isolation-induced aggression in wild male mice. Pharmacol Biochem Behav [Internet]. 1981;14:85–7. Available from: http://www.ncbi.nlm.nih.gov/pubmed/7195589</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27. </w:t>
      </w:r>
      <w:r w:rsidRPr="00270297">
        <w:rPr>
          <w:rFonts w:ascii="Times New Roman" w:hAnsi="Times New Roman" w:cs="Times New Roman"/>
          <w:noProof/>
          <w:szCs w:val="24"/>
        </w:rPr>
        <w:tab/>
        <w:t>Rizza R, Mandarino L, Gerich J. Effects of growth hormone on insulin action in man. Mechanisms of insulin resistance, impaired suppression of glucose production, and impaired stimulation of glucose utilization. Diabetes [Internet]. 1982;31(8.1):663–9. Available from: http://www.ncbi.nlm.nih.gov/pubmed/6761205</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28. </w:t>
      </w:r>
      <w:r w:rsidRPr="00270297">
        <w:rPr>
          <w:rFonts w:ascii="Times New Roman" w:hAnsi="Times New Roman" w:cs="Times New Roman"/>
          <w:noProof/>
          <w:szCs w:val="24"/>
        </w:rPr>
        <w:tab/>
        <w:t>Krag MB, Gormsen LC, Guo Z, Christiansen JS, Jensen MD, Nielsen S, et al. Growth hormone-induced insulin resistance is associated with increased intramyocellular triglyceride content but unaltered VLDL-triglyceride kinetics. Am J Physiol Endocrinol Metab [Internet]. 2007 Mar [cited 2013 Feb 16];292(3):E920-7. Available from: http://www.ncbi.nlm.nih.gov/pubmed/17132823</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29. </w:t>
      </w:r>
      <w:r w:rsidRPr="00270297">
        <w:rPr>
          <w:rFonts w:ascii="Times New Roman" w:hAnsi="Times New Roman" w:cs="Times New Roman"/>
          <w:noProof/>
          <w:szCs w:val="24"/>
        </w:rPr>
        <w:tab/>
        <w:t>Bramnert M, Segerlantz M, Laurila E, Daugaard JR, Manhem P, Groop L. Growth Hormone Replacement Therapy Induces Insulin Resistance by Activating the Glucose-Fatty Acid Cycle. J Clin Endocrinol Metab [Internet]. 2003 Apr 1 [cited 2013 Feb 21];88(4):1455–63. Available from: http://jcem.endojournals.org/cgi/doi/10.1210/jc.2002-020542</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30. </w:t>
      </w:r>
      <w:r w:rsidRPr="00270297">
        <w:rPr>
          <w:rFonts w:ascii="Times New Roman" w:hAnsi="Times New Roman" w:cs="Times New Roman"/>
          <w:noProof/>
          <w:szCs w:val="24"/>
        </w:rPr>
        <w:tab/>
        <w:t>Takano A, Haruta T, Iwata M, Usui I, Uno T, Kawahara J, et al. Growth hormone induces cellular insulin resistance by Uncoupling Phosphatidylinositol 3-Kinase and Its Downstream Signals in 3T3-L1 Adipocytes. Diabetes [Internet]. 2001;50(8):1891–900. Available from: http://diabetes.diabetesjournals.org/content/50/8/1891.full.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31. </w:t>
      </w:r>
      <w:r w:rsidRPr="00270297">
        <w:rPr>
          <w:rFonts w:ascii="Times New Roman" w:hAnsi="Times New Roman" w:cs="Times New Roman"/>
          <w:noProof/>
          <w:szCs w:val="24"/>
        </w:rPr>
        <w:tab/>
        <w:t>Vestergaard ET, Krag MB, Poulsen MM, Pedersen SB, Moller N, Jorgensen JOL, et al. Ghrelin- and GH-induced insulin resistance: no association with retinol-binding protein-4. Endocr Connect [Internet]. 2013 Jun 1 [cited 2013 Jun 20];2(2):96–103. Available from: http://www.ncbi.nlm.nih.gov/pubmed/23781325</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32. </w:t>
      </w:r>
      <w:r w:rsidRPr="00270297">
        <w:rPr>
          <w:rFonts w:ascii="Times New Roman" w:hAnsi="Times New Roman" w:cs="Times New Roman"/>
          <w:noProof/>
          <w:szCs w:val="24"/>
        </w:rPr>
        <w:tab/>
        <w:t>Gao Y, Su P, Wang C, Zhu K, Chen X, Liu S, et al. The Role of PTEN in Chronic Growth Hormone-Induced Hepatic Insulin Resistance. PLoS One [Internet]. 2013 Jan [cited 2013 Jul 12];8(6):e68105. Available from: http://www.ncbi.nlm.nih.gov/pubmed/23840818</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lastRenderedPageBreak/>
        <w:t xml:space="preserve">233. </w:t>
      </w:r>
      <w:r w:rsidRPr="00270297">
        <w:rPr>
          <w:rFonts w:ascii="Times New Roman" w:hAnsi="Times New Roman" w:cs="Times New Roman"/>
          <w:noProof/>
          <w:szCs w:val="24"/>
        </w:rPr>
        <w:tab/>
        <w:t>Breier B, Vickers M, Gravance C, Casey P. Growth hormone (GH) therapy markedly increases the motility of spermatozoa and the concentration of insulin-like growth factor-I in seminal vesicle fluid in the male GH-deficient dwarf rat. Endocrinology [Internet]. 1996;137(9):4061–4. Available from: http://www.ncbi.nlm.nih.gov/pubmed/875658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34. </w:t>
      </w:r>
      <w:r w:rsidRPr="00270297">
        <w:rPr>
          <w:rFonts w:ascii="Times New Roman" w:hAnsi="Times New Roman" w:cs="Times New Roman"/>
          <w:noProof/>
          <w:szCs w:val="24"/>
        </w:rPr>
        <w:tab/>
        <w:t>O’Connell T, Clemmons DR. IGF-I/IGF-Binding Protein-3 Combination Improves Insulin Resistance By GH-Dependent and Independent Mechanisms. J Clin Endocrinol Metab [Internet]. 2002 Sep 1 [cited 2013 Feb 7];87(9):4356–60. Available from: http://jcem.endojournals.org/cgi/doi/10.1210/jc.2002-020343</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35. </w:t>
      </w:r>
      <w:r w:rsidRPr="00270297">
        <w:rPr>
          <w:rFonts w:ascii="Times New Roman" w:hAnsi="Times New Roman" w:cs="Times New Roman"/>
          <w:noProof/>
          <w:szCs w:val="24"/>
        </w:rPr>
        <w:tab/>
        <w:t>Roman-garcia P, Quiros-gonzalez I, Mottram L, Lieben L, Sharan K, Wangwiwatsin A, et al. Vitamin B 12 – dependent taurine synthesis regulates growth and bone mass. J Clin Invest [Internet]. 2014;124(7):2988–3002. Available from: http://www.jci.org/articles/view/72606/version/2/pdf/render</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36. </w:t>
      </w:r>
      <w:r w:rsidRPr="00270297">
        <w:rPr>
          <w:rFonts w:ascii="Times New Roman" w:hAnsi="Times New Roman" w:cs="Times New Roman"/>
          <w:noProof/>
          <w:szCs w:val="24"/>
        </w:rPr>
        <w:tab/>
        <w:t>Masaki T, Chiba S, Yasuda T, Noguchi H, Kakuma T, Watanabe T, et al. Involvement of hypothalamic histamine H1 receptor in the regulation of feeding rhythm and obesity. Diabetes [Internet]. 2004 Sep;53(9):2250–60. Available from: http://www.ncbi.nlm.nih.gov/pubmed/15331534</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37. </w:t>
      </w:r>
      <w:r w:rsidRPr="00270297">
        <w:rPr>
          <w:rFonts w:ascii="Times New Roman" w:hAnsi="Times New Roman" w:cs="Times New Roman"/>
          <w:noProof/>
          <w:szCs w:val="24"/>
        </w:rPr>
        <w:tab/>
        <w:t>Masaki T, Chiba S, Yoshimichi G, Yasuda T, Noguchi H, Kakuma T, et al. Neuronal Histamine Regulates Food Intake, Adiposity, and Uncoupling Protein Expression in Agouti Yellow (Ay/a) Obese Mice. Endocrinology [Internet]. 2003 Jun 1 [cited 2013 Mar 2];144(6):2741–8. Available from: http://endo.endojournals.org/cgi/doi/10.1210/en.2003-0031</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38. </w:t>
      </w:r>
      <w:r w:rsidRPr="00270297">
        <w:rPr>
          <w:rFonts w:ascii="Times New Roman" w:hAnsi="Times New Roman" w:cs="Times New Roman"/>
          <w:noProof/>
          <w:szCs w:val="24"/>
        </w:rPr>
        <w:tab/>
        <w:t>Malmlöf K, Zaragoza F, Golozoubova V, Refsgaard HHF, Cremers T, Raun K, et al. Influence of a selective histamine H3 receptor antagonist on hypothalamic neural activity, food intake and body weight. Int J Obes [Internet]. 2005 Dec [cited 2013 Mar 2];29(12):1402–12. Available from: http://www.ncbi.nlm.nih.gov/pubmed/16151415</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39. </w:t>
      </w:r>
      <w:r w:rsidRPr="00270297">
        <w:rPr>
          <w:rFonts w:ascii="Times New Roman" w:hAnsi="Times New Roman" w:cs="Times New Roman"/>
          <w:noProof/>
          <w:szCs w:val="24"/>
        </w:rPr>
        <w:tab/>
        <w:t>Yoshimatsu H, Chiba S, Tajima D, Akehi Y, Sakata T. Histidine suppresses food intake through its conversion into neuronal histamine. Exp Biol Med (Maywood) [Internet]. 2002 Jan;227(1):63–8. Available from: http://www.ncbi.nlm.nih.gov/pubmed/1178878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40. </w:t>
      </w:r>
      <w:r w:rsidRPr="00270297">
        <w:rPr>
          <w:rFonts w:ascii="Times New Roman" w:hAnsi="Times New Roman" w:cs="Times New Roman"/>
          <w:noProof/>
          <w:szCs w:val="24"/>
        </w:rPr>
        <w:tab/>
        <w:t>Yanai K, Son LZ, Endou M, Sakurai E, Nakagawasai O, Tadano T, et al. Behavioural characterization and amounts of brain monoamines and their metabolites in mice lacking histamine H1 receptors. Neuroscience [Internet]. 1998 Nov;87(2):479–87. Available from: http://www.ncbi.nlm.nih.gov/pubmed/974040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41. </w:t>
      </w:r>
      <w:r w:rsidRPr="00270297">
        <w:rPr>
          <w:rFonts w:ascii="Times New Roman" w:hAnsi="Times New Roman" w:cs="Times New Roman"/>
          <w:noProof/>
          <w:szCs w:val="24"/>
        </w:rPr>
        <w:tab/>
        <w:t>Arkan MC, Hevener AL, Greten FR, Maeda S, Li Z-W, Long JM, et al. IKK-β links inflammation to obesity-induced insulin resistance. Nat Med [Internet]. 2005;11:191–8. Available from: http://www.nature.com/nm/journal/v11/n2/full/nm1185.html</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42. </w:t>
      </w:r>
      <w:r w:rsidRPr="00270297">
        <w:rPr>
          <w:rFonts w:ascii="Times New Roman" w:hAnsi="Times New Roman" w:cs="Times New Roman"/>
          <w:noProof/>
          <w:szCs w:val="24"/>
        </w:rPr>
        <w:tab/>
        <w:t>Hayek A, Beattie G, Cirulli V, Lopez A, Ricordi C, Rubin J. Growth factor/matrix-induced proliferation of human adult beta-cells. Diabetes [Internet]. 1995;44(12):1458–60. Available from: http://www.ncbi.nlm.nih.gov/pubmed/7589854</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43. </w:t>
      </w:r>
      <w:r w:rsidRPr="00270297">
        <w:rPr>
          <w:rFonts w:ascii="Times New Roman" w:hAnsi="Times New Roman" w:cs="Times New Roman"/>
          <w:noProof/>
          <w:szCs w:val="24"/>
        </w:rPr>
        <w:tab/>
        <w:t>Riley KG, Pasek RC, Maulis MF, Peek J, Brigstock DR, Herrera PL, et al. CTGF modulates adult β-cell maturity and proliferation to promote β-cell regeneration in mice. Diabetes [Internet]. 2014;1–43. Available from: http://diabetes.diabetesjournals.org/content/early/2014/11/05/db14-1195.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44. </w:t>
      </w:r>
      <w:r w:rsidRPr="00270297">
        <w:rPr>
          <w:rFonts w:ascii="Times New Roman" w:hAnsi="Times New Roman" w:cs="Times New Roman"/>
          <w:noProof/>
          <w:szCs w:val="24"/>
        </w:rPr>
        <w:tab/>
        <w:t>Johnson LR, Overholt BF. Release of Histamine into Gastric Venous Blood Following Injury by Acetic or Salicylic Acid. Gastroenterology [Internet]. The Williams &amp; Wilkins Co.; 1967;52(3):505–9. Available from: http://dx.doi.org/10.1016/S0016-5085(67)80177-X</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45. </w:t>
      </w:r>
      <w:r w:rsidRPr="00270297">
        <w:rPr>
          <w:rFonts w:ascii="Times New Roman" w:hAnsi="Times New Roman" w:cs="Times New Roman"/>
          <w:noProof/>
          <w:szCs w:val="24"/>
        </w:rPr>
        <w:tab/>
        <w:t xml:space="preserve">Coskun T, Bina HA, Schneider M a, Dunbar JD, Hu CC, Chen Y, et al. Fibroblast growth factor 21 corrects obesity in mice. Endocrinology </w:t>
      </w:r>
      <w:r w:rsidRPr="00270297">
        <w:rPr>
          <w:rFonts w:ascii="Times New Roman" w:hAnsi="Times New Roman" w:cs="Times New Roman"/>
          <w:noProof/>
          <w:szCs w:val="24"/>
        </w:rPr>
        <w:lastRenderedPageBreak/>
        <w:t>[Internet]. 2008 Dec [cited 2013 Feb 28];149(12):6018–27. Available from: http://www.ncbi.nlm.nih.gov/pubmed/18687777</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46. </w:t>
      </w:r>
      <w:r w:rsidRPr="00270297">
        <w:rPr>
          <w:rFonts w:ascii="Times New Roman" w:hAnsi="Times New Roman" w:cs="Times New Roman"/>
          <w:noProof/>
          <w:szCs w:val="24"/>
        </w:rPr>
        <w:tab/>
        <w:t>Circolo A, Pierce GF, Katz Y, Strunk RC. Antiinflammatory Effects of Polypeptide Growth Factors. J Biol Chem Chem [Internet]. 1990;265(9):5066–71. Available from: http://www.jbc.org/content/265/9/5066.long</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47. </w:t>
      </w:r>
      <w:r w:rsidRPr="00270297">
        <w:rPr>
          <w:rFonts w:ascii="Times New Roman" w:hAnsi="Times New Roman" w:cs="Times New Roman"/>
          <w:noProof/>
          <w:szCs w:val="24"/>
        </w:rPr>
        <w:tab/>
        <w:t>Bigi S, Maestripieri D, Aloe L, Alleva E. NGF decreases isolation-induced aggressive behavior, while increasing adrenal volume, in adult male mice. Physiol Behav [Internet]. 1992;51(2):337–43. Available from: http://www.sciencedirect.com/science/article/pii/003193849290150Z</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48. </w:t>
      </w:r>
      <w:r w:rsidRPr="00270297">
        <w:rPr>
          <w:rFonts w:ascii="Times New Roman" w:hAnsi="Times New Roman" w:cs="Times New Roman"/>
          <w:noProof/>
          <w:szCs w:val="24"/>
        </w:rPr>
        <w:tab/>
        <w:t>Fukumura D, Gohongi T, Kadambi A, Izumi Y, Ang J, Yun C, et al. Predominant role of endothelial nitric oxide synthase in vascular endothelial growth factor-induced angiogenesis and vascular permeability. Proc Natl Acad Sci U S A [Internet]. 2001;98(5):2604–9. Available from: http://www.pnas.org/content/98/5/2604.full.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49. </w:t>
      </w:r>
      <w:r w:rsidRPr="00270297">
        <w:rPr>
          <w:rFonts w:ascii="Times New Roman" w:hAnsi="Times New Roman" w:cs="Times New Roman"/>
          <w:noProof/>
          <w:szCs w:val="24"/>
        </w:rPr>
        <w:tab/>
        <w:t>Widjaja A, Stratton IM, Horn R, Holman RR, Turner R, Brabant G. Plasma leptin, obesity, and plasma insulin in type 2 diabetic subjects. J Clin Endocrinol Metab [Internet]. 1997 Feb;82(2):654–7. Available from: http://www.ncbi.nlm.nih.gov/pubmed/9024271</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50. </w:t>
      </w:r>
      <w:r w:rsidRPr="00270297">
        <w:rPr>
          <w:rFonts w:ascii="Times New Roman" w:hAnsi="Times New Roman" w:cs="Times New Roman"/>
          <w:noProof/>
          <w:szCs w:val="24"/>
        </w:rPr>
        <w:tab/>
        <w:t>Chen C-D, Podvin S, Gillespie E, Leeman SE, Abraham CR. Insulin stimulates the cleavage and release of the extracellular domain of Klotho by ADAM10 and ADAM17. Proc Natl Acad Sci U S A [Internet]. 2007 Dec 11;104(50):19796–801. Available from: http://www.pubmedcentral.nih.gov/articlerender.fcgi?artid=2148378&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51. </w:t>
      </w:r>
      <w:r w:rsidRPr="00270297">
        <w:rPr>
          <w:rFonts w:ascii="Times New Roman" w:hAnsi="Times New Roman" w:cs="Times New Roman"/>
          <w:noProof/>
          <w:szCs w:val="24"/>
        </w:rPr>
        <w:tab/>
        <w:t>Kasayama S, Ohba Y, Oka T. Epidermal growth factor deficiency associated with diabetes mellitus. Proc Natl Acad Sci U S A [Internet]. 1989;86(19):7644–8. Available from: http://www.ncbi.nlm.nih.gov/pmc/articles/PMC298123/pdf/pnas00286-0354.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52. </w:t>
      </w:r>
      <w:r w:rsidRPr="00270297">
        <w:rPr>
          <w:rFonts w:ascii="Times New Roman" w:hAnsi="Times New Roman" w:cs="Times New Roman"/>
          <w:noProof/>
          <w:szCs w:val="24"/>
        </w:rPr>
        <w:tab/>
        <w:t>Benedict C, Hallschmid M, Schmitz K, Schultes B, Ratter F, Fehm HL, et al. Intranasal insulin improves memory in humans: superiority of insulin aspart. Neuropsychopharmacology [Internet]. 2007 Jan [cited 2013 Feb 26];32(1):239–43. Available from: http://www.ncbi.nlm.nih.gov/pubmed/16936707</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53. </w:t>
      </w:r>
      <w:r w:rsidRPr="00270297">
        <w:rPr>
          <w:rFonts w:ascii="Times New Roman" w:hAnsi="Times New Roman" w:cs="Times New Roman"/>
          <w:noProof/>
          <w:szCs w:val="24"/>
        </w:rPr>
        <w:tab/>
        <w:t>Craft S, Newcomer L, Kanne S, Dagogo-Jack S, Cryer P, Sheline Y, et al. Memory Improvement Following Induced Hyperinsulinemia in Alzheimer â€</w:t>
      </w:r>
      <w:r w:rsidRPr="00270297">
        <w:rPr>
          <w:rFonts w:ascii="Times New Roman" w:hAnsi="Times New Roman" w:cs="Times New Roman"/>
          <w:noProof/>
          <w:szCs w:val="24"/>
          <w:vertAlign w:val="superscript"/>
        </w:rPr>
        <w:t>TM</w:t>
      </w:r>
      <w:r w:rsidRPr="00270297">
        <w:rPr>
          <w:rFonts w:ascii="Times New Roman" w:hAnsi="Times New Roman" w:cs="Times New Roman"/>
          <w:noProof/>
          <w:szCs w:val="24"/>
        </w:rPr>
        <w:t xml:space="preserve"> s Disease. Neurobiol Aging [Internet]. 1996;17(1):123–30. Available from: http://ac.els-cdn.com/0197458095020020/1-s2.0-0197458095020020-main.pdf?_tid=10c76306-63b3-11e2-bdd1-00000aab0f6b&amp;acdnat=1358763332_1af746f9749bd1b7c6b93a1d26d1c74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54. </w:t>
      </w:r>
      <w:r w:rsidRPr="00270297">
        <w:rPr>
          <w:rFonts w:ascii="Times New Roman" w:hAnsi="Times New Roman" w:cs="Times New Roman"/>
          <w:noProof/>
          <w:szCs w:val="24"/>
        </w:rPr>
        <w:tab/>
        <w:t>Kern W, Peters A, Fruehwald-Schultes B, Deininger E, Born J, Fehm H. Improving influence of insulin on cognitive functions in humans. Neuroendocrinology [Internet]. 2011;74(4):270–80. Available from: http://www.ncbi.nlm.nih.gov/pubmed/11598383</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55. </w:t>
      </w:r>
      <w:r w:rsidRPr="00270297">
        <w:rPr>
          <w:rFonts w:ascii="Times New Roman" w:hAnsi="Times New Roman" w:cs="Times New Roman"/>
          <w:noProof/>
          <w:szCs w:val="24"/>
        </w:rPr>
        <w:tab/>
        <w:t>Francis GJ, Martinez JA, Liu WQ, Xu K, Ayer A, Fine J, et al. Intranasal insulin prevents cognitive decline, cerebral atrophy and white matter changes in murine type I diabetic encephalopathy. Brain [Internet]. 2008 Dec [cited 2013 Apr 9];131(Pt 12):3311–34. Available from: http://www.ncbi.nlm.nih.gov/pubmed/19015157</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56. </w:t>
      </w:r>
      <w:r w:rsidRPr="00270297">
        <w:rPr>
          <w:rFonts w:ascii="Times New Roman" w:hAnsi="Times New Roman" w:cs="Times New Roman"/>
          <w:noProof/>
          <w:szCs w:val="24"/>
        </w:rPr>
        <w:tab/>
        <w:t>Schmidt H, Kern W, Giese R, Hallschmid M, Enders A. Intranasal insulin to improve developmental delay in children with 22q13 deletion syndrome: an exploratory clinical trial. J Med Genet [Internet]. 2009;46(4):217–22. Available from: http://www.ncbi.nlm.nih.gov/pubmed/18948358</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57. </w:t>
      </w:r>
      <w:r w:rsidRPr="00270297">
        <w:rPr>
          <w:rFonts w:ascii="Times New Roman" w:hAnsi="Times New Roman" w:cs="Times New Roman"/>
          <w:noProof/>
          <w:szCs w:val="24"/>
        </w:rPr>
        <w:tab/>
        <w:t>Wolpert H, Steen S, Istfan N, Simonson D. Insulin modulates circulating endothelin-1 levels in humans. Metabolism [Internet]. 1993;42(8):1027–30. Available from: http://www.ncbi.nlm.nih.gov/pubmed/8345807</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lastRenderedPageBreak/>
        <w:t xml:space="preserve">258. </w:t>
      </w:r>
      <w:r w:rsidRPr="00270297">
        <w:rPr>
          <w:rFonts w:ascii="Times New Roman" w:hAnsi="Times New Roman" w:cs="Times New Roman"/>
          <w:noProof/>
          <w:szCs w:val="24"/>
        </w:rPr>
        <w:tab/>
        <w:t>Kim HH, DiVall S a, Deneau RM, Wolfe A. Insulin regulation of GnRH gene expression through MAP kinase signaling pathways. Mol Cell Endocrinol [Internet]. 2005 Oct 20 [cited 2013 Mar 1];242(1–2):42–9. Available from: http://www.ncbi.nlm.nih.gov/pubmed/16144737</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59. </w:t>
      </w:r>
      <w:r w:rsidRPr="00270297">
        <w:rPr>
          <w:rFonts w:ascii="Times New Roman" w:hAnsi="Times New Roman" w:cs="Times New Roman"/>
          <w:noProof/>
          <w:szCs w:val="24"/>
        </w:rPr>
        <w:tab/>
        <w:t>Frick GP, Goodman HM. Insulin regulation of branched chain alpha-keto acid dehydrogenase in adipose tissue. J Biol Chem [Internet]. 1980 Jul 10;255(13):6186–92. Available from: http://www.pubmedcentral.nih.gov/articlerender.fcgi?artid=1138345&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60. </w:t>
      </w:r>
      <w:r w:rsidRPr="00270297">
        <w:rPr>
          <w:rFonts w:ascii="Times New Roman" w:hAnsi="Times New Roman" w:cs="Times New Roman"/>
          <w:noProof/>
          <w:szCs w:val="24"/>
        </w:rPr>
        <w:tab/>
        <w:t>Brame L a, Considine R V, Yamauchi M, Baron AD, Mather KJ. Insulin and endothelin in the acute regulation of adiponectin in vivo in humans. Obes Res [Internet]. 2005 Mar;13(3):582–8. Available from: http://www.ncbi.nlm.nih.gov/pubmed/15833944</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61. </w:t>
      </w:r>
      <w:r w:rsidRPr="00270297">
        <w:rPr>
          <w:rFonts w:ascii="Times New Roman" w:hAnsi="Times New Roman" w:cs="Times New Roman"/>
          <w:noProof/>
          <w:szCs w:val="24"/>
        </w:rPr>
        <w:tab/>
        <w:t>Sun YG, Zan LS, Wang HB, Guo HF, Yang DP, Zhao XL, et al. Insulin Inhibits the Expression of Adiponectin and AdipoR2 mRNA in Cultured Bovine Adipocytes. Asian - Australas J Anim Sci [Internet]. 2009;22(10):1429–36. Available from: http://www.ajas.info/Editor/manuscript/upload/22-187.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62. </w:t>
      </w:r>
      <w:r w:rsidRPr="00270297">
        <w:rPr>
          <w:rFonts w:ascii="Times New Roman" w:hAnsi="Times New Roman" w:cs="Times New Roman"/>
          <w:noProof/>
          <w:szCs w:val="24"/>
        </w:rPr>
        <w:tab/>
        <w:t>Steinberg HO, Brechtel G, Johnson  a, Fineberg N, Baron  a D. Insulin-mediated skeletal muscle vasodilation is nitric oxide dependent. A novel action of insulin to increase nitric oxide release. J Clin Invest [Internet]. 1994 Sep;94(3):1172–9. Available from: http://www.pubmedcentral.nih.gov/articlerender.fcgi?artid=295191&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63. </w:t>
      </w:r>
      <w:r w:rsidRPr="00270297">
        <w:rPr>
          <w:rFonts w:ascii="Times New Roman" w:hAnsi="Times New Roman" w:cs="Times New Roman"/>
          <w:noProof/>
          <w:szCs w:val="24"/>
        </w:rPr>
        <w:tab/>
        <w:t>Kuboki K, Jiang ZY, Takahara N, Ha SW, Igarashi M, Yamauchi T, et al. Regulation of Endothelial Constitutive Nitric Oxide Synthase Gene Expression in Endothelial Cells and In Vivo : A Specific Vascular Action of Insulin. Circulation [Internet]. 2000 Feb 15 [cited 2013 Jan 21];101(6):676–81. Available from: http://circ.ahajournals.org/cgi/doi/10.1161/01.CIR.101.6.67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64. </w:t>
      </w:r>
      <w:r w:rsidRPr="00270297">
        <w:rPr>
          <w:rFonts w:ascii="Times New Roman" w:hAnsi="Times New Roman" w:cs="Times New Roman"/>
          <w:noProof/>
          <w:szCs w:val="24"/>
        </w:rPr>
        <w:tab/>
        <w:t>Pascaud X, Ferre J, Genton M, Roger A, Ruckebusch M, Bueno L. Intestinal motility responses to insulin and glucagon in streptozotocin diabetic rats. Can J Physiol Pharmacol [Internet]. 1982;60(7):960–7. Available from: http://www.ncbi.nlm.nih.gov/pubmed/6215115</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65. </w:t>
      </w:r>
      <w:r w:rsidRPr="00270297">
        <w:rPr>
          <w:rFonts w:ascii="Times New Roman" w:hAnsi="Times New Roman" w:cs="Times New Roman"/>
          <w:noProof/>
          <w:szCs w:val="24"/>
        </w:rPr>
        <w:tab/>
        <w:t>Najafzadeh H, Kooshapur H, Kianidehkordi F. Evaluation of an oral insulin formulation in normal and diabetic rats. Indian J Pharmacol [Internet]. 2012 Jan [cited 2013 Jan 29];44(1):103–5. Available from: http://www.pubmedcentral.nih.gov/articlerender.fcgi?artid=3271511&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66. </w:t>
      </w:r>
      <w:r w:rsidRPr="00270297">
        <w:rPr>
          <w:rFonts w:ascii="Times New Roman" w:hAnsi="Times New Roman" w:cs="Times New Roman"/>
          <w:noProof/>
          <w:szCs w:val="24"/>
        </w:rPr>
        <w:tab/>
        <w:t>Lu H, Martinez-Nieves B, Lapanowski K, Dunbar J. Intracerebroventricular insulin-like growth factor-1 decreases feeding in diabetic rats. Endocrine [Internet]. 2001 Apr;14(3):349–52. Available from: http://www.ncbi.nlm.nih.gov/pubmed/11444432</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67. </w:t>
      </w:r>
      <w:r w:rsidRPr="00270297">
        <w:rPr>
          <w:rFonts w:ascii="Times New Roman" w:hAnsi="Times New Roman" w:cs="Times New Roman"/>
          <w:noProof/>
          <w:szCs w:val="24"/>
        </w:rPr>
        <w:tab/>
        <w:t>Pocai A, Lam TKT, Gutierrez-Juarez R, Obici S, Schwartz GJ, Bryan J, et al. Hypothalamic K(ATP) channels control hepatic glucose production. Nature [Internet]. 2005 Apr 21;434(7036):1026–31. Available from: http://www.ncbi.nlm.nih.gov/pubmed/15846348</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68. </w:t>
      </w:r>
      <w:r w:rsidRPr="00270297">
        <w:rPr>
          <w:rFonts w:ascii="Times New Roman" w:hAnsi="Times New Roman" w:cs="Times New Roman"/>
          <w:noProof/>
          <w:szCs w:val="24"/>
        </w:rPr>
        <w:tab/>
        <w:t>Dentin R, Liu Y, Koo S-H, Hedrick S, Vargas T, Heredia J, et al. Insulin modulates gluconeogenesis by inhibition of the coactivator TORC2. Nature [Internet]. 2007 Sep 20 [cited 2013 Jan 29];449(7160):366–9. Available from: http://www.ncbi.nlm.nih.gov/pubmed/17805301</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69. </w:t>
      </w:r>
      <w:r w:rsidRPr="00270297">
        <w:rPr>
          <w:rFonts w:ascii="Times New Roman" w:hAnsi="Times New Roman" w:cs="Times New Roman"/>
          <w:noProof/>
          <w:szCs w:val="24"/>
        </w:rPr>
        <w:tab/>
        <w:t>Stump CS, Short KR, Bigelow ML, Schimke JM, Nair KS. Effect of insulin on human skeletal muscle mitochondrial ATP production, protein synthesis, and mRNA transcripts. Proc Natl Acad Sci U S A [Internet]. 2003 Jun 24;100(13):7996–8001. Available from: http://www.pubmedcentral.nih.gov/articlerender.fcgi?artid=164701&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70. </w:t>
      </w:r>
      <w:r w:rsidRPr="00270297">
        <w:rPr>
          <w:rFonts w:ascii="Times New Roman" w:hAnsi="Times New Roman" w:cs="Times New Roman"/>
          <w:noProof/>
          <w:szCs w:val="24"/>
        </w:rPr>
        <w:tab/>
        <w:t>Cornish J, Callon K, Reid I. Insulin increases histomorphometric indices of bone formation In vivo. Calcif Tissue Int [Internet]. 1996;59(6):492–5. Available from: http://www.ncbi.nlm.nih.gov/pubmed/8939777</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lastRenderedPageBreak/>
        <w:t xml:space="preserve">271. </w:t>
      </w:r>
      <w:r w:rsidRPr="00270297">
        <w:rPr>
          <w:rFonts w:ascii="Times New Roman" w:hAnsi="Times New Roman" w:cs="Times New Roman"/>
          <w:noProof/>
          <w:szCs w:val="24"/>
        </w:rPr>
        <w:tab/>
        <w:t>Ferron M, Wei J, Yoshizawa T, Fattore A Del, DePinho RA, Teti A, et al. Insulin signaling in osteoblasts integrates bone remodeling and energy metabolism. Cell [Internet]. 2010;142(2):296–308. Available from: http://www.ncbi.nlm.nih.gov/pmc/articles/PMC2910411/pdf/nihms213523.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72. </w:t>
      </w:r>
      <w:r w:rsidRPr="00270297">
        <w:rPr>
          <w:rFonts w:ascii="Times New Roman" w:hAnsi="Times New Roman" w:cs="Times New Roman"/>
          <w:noProof/>
          <w:szCs w:val="24"/>
        </w:rPr>
        <w:tab/>
        <w:t>Coomans CP, Geerling JJ, Guigas B, van den Hoek AM, Parlevliet ET, Ouwens DM, et al. Circulating insulin stimulates fatty acid retention in white adipose tissue via K-ATP channel activation in the central nervous system only in insulin-sensitive mice. J Lipid Res [Internet]. 2011 Sep [cited 2013 Jan 29];52(9):1712–22. Available from: http://www.pubmedcentral.nih.gov/articlerender.fcgi?artid=3151691&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73. </w:t>
      </w:r>
      <w:r w:rsidRPr="00270297">
        <w:rPr>
          <w:rFonts w:ascii="Times New Roman" w:hAnsi="Times New Roman" w:cs="Times New Roman"/>
          <w:noProof/>
          <w:szCs w:val="24"/>
        </w:rPr>
        <w:tab/>
        <w:t>Zhang HH, Huang J, Düvel K, Boback B, Wu S, Squillace RM, et al. Insulin stimulates adipogenesis through the Akt-TSC2-mTORC1 pathway. PLoS One [Internet]. 2009 Jan [cited 2013 Jan 29];4(7):e6189. Available from: http://www.pubmedcentral.nih.gov/articlerender.fcgi?artid=2703782&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74. </w:t>
      </w:r>
      <w:r w:rsidRPr="00270297">
        <w:rPr>
          <w:rFonts w:ascii="Times New Roman" w:hAnsi="Times New Roman" w:cs="Times New Roman"/>
          <w:noProof/>
          <w:szCs w:val="24"/>
        </w:rPr>
        <w:tab/>
        <w:t xml:space="preserve">Marbani SL, Roth J. Transgenic hyperinsulinemia : A mouse model of insulin resistance and glucose intolerance without obesity. In: Shafrir E, editor. Lessons from Animal Diabetes VI. VI. Birkhäuser Basel; 1996. p. 420. </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75. </w:t>
      </w:r>
      <w:r w:rsidRPr="00270297">
        <w:rPr>
          <w:rFonts w:ascii="Times New Roman" w:hAnsi="Times New Roman" w:cs="Times New Roman"/>
          <w:noProof/>
          <w:szCs w:val="24"/>
        </w:rPr>
        <w:tab/>
        <w:t>Iwai M, Yoshino G, T K, Matsuba K, Matsushita M, Iwatani I, et al. The role of insulin in triglyceride turnover in rats. Diabetes Res Clin Pract [Internet]. 1989;7:S115-8. Available from: http://www.ncbi.nlm.nih.gov/pubmed/2806054</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76. </w:t>
      </w:r>
      <w:r w:rsidRPr="00270297">
        <w:rPr>
          <w:rFonts w:ascii="Times New Roman" w:hAnsi="Times New Roman" w:cs="Times New Roman"/>
          <w:noProof/>
          <w:szCs w:val="24"/>
        </w:rPr>
        <w:tab/>
        <w:t>Laron Z, Avitzur Y, Klinger B. Carbohydrate metabolism in primary growth hormone resistance (Laron syndrome) before and during insulin-like growth factor-I treatment. Metabolism [Internet]. 1995;44(10):113–8. Available from: http://www.ncbi.nlm.nih.gov/pubmed/7476303</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77. </w:t>
      </w:r>
      <w:r w:rsidRPr="00270297">
        <w:rPr>
          <w:rFonts w:ascii="Times New Roman" w:hAnsi="Times New Roman" w:cs="Times New Roman"/>
          <w:noProof/>
          <w:szCs w:val="24"/>
        </w:rPr>
        <w:tab/>
        <w:t>Frick F, Oscarsson J, Vikman-Adolfsson K, Ottosson M, Yoshida N, Eden S. Different effects of IGF-I on insulin-stimulated glucose uptake in adipose tissue and skeletal muscle. Am J Physiol Endocrinol Metab [Internet]. 2000;278:E729–37. Available from: http://ajpendo.physiology.org/content/278/4/E729.full.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78. </w:t>
      </w:r>
      <w:r w:rsidRPr="00270297">
        <w:rPr>
          <w:rFonts w:ascii="Times New Roman" w:hAnsi="Times New Roman" w:cs="Times New Roman"/>
          <w:noProof/>
          <w:szCs w:val="24"/>
        </w:rPr>
        <w:tab/>
        <w:t>Morrow L, O’Brien M, Moller D, Flier J, Moses A. Recombinant human insulin-like growth factor-I therapy improves glycemic control and insulin action in the type A syndrome of severe insulin resistance. J Clin Endocrinol Metab [Internet]. 1994;79(1):205–10. Available from: http://www.ncbi.nlm.nih.gov/pubmed/8027228</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79. </w:t>
      </w:r>
      <w:r w:rsidRPr="00270297">
        <w:rPr>
          <w:rFonts w:ascii="Times New Roman" w:hAnsi="Times New Roman" w:cs="Times New Roman"/>
          <w:noProof/>
          <w:szCs w:val="24"/>
        </w:rPr>
        <w:tab/>
        <w:t>Moses A, Young S, Morrow L, O’Brien M, Clemmons D. Recombinant human insulin-like growth factor I increases insulin sensitivity and improves glycemic control in type II diabetes. Diabetes [Internet]. 1996;45(1):91–100. Available from: http://www.ncbi.nlm.nih.gov/pubmed/852206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80. </w:t>
      </w:r>
      <w:r w:rsidRPr="00270297">
        <w:rPr>
          <w:rFonts w:ascii="Times New Roman" w:hAnsi="Times New Roman" w:cs="Times New Roman"/>
          <w:noProof/>
          <w:szCs w:val="24"/>
        </w:rPr>
        <w:tab/>
        <w:t>Vestergaard H, Rossen M, Urhammer S, Müller J, Pedersen O. Short- and long-term metabolic effects of recombinant human IGF-I treatment in patients with severe insulin resistance and diabetes mellitus. Eur J Endocrinol [Internet]. 1997;136(5):475–82. Available from: http://www.ncbi.nlm.nih.gov/pubmed/9186267</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81. </w:t>
      </w:r>
      <w:r w:rsidRPr="00270297">
        <w:rPr>
          <w:rFonts w:ascii="Times New Roman" w:hAnsi="Times New Roman" w:cs="Times New Roman"/>
          <w:noProof/>
          <w:szCs w:val="24"/>
        </w:rPr>
        <w:tab/>
        <w:t>Yakar S, Liu J, Fernandez AM, Wu Y, Schally A V, Frystyk J, et al. Liver-specific igf-1 Gene Deletion Leads to Muscle Insulin Insensitivity. Diabetes [Internet]. 2001;50(May):1110–8. Available from: http://diabetes.diabetesjournals.org/content/50/5/1110.full.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82. </w:t>
      </w:r>
      <w:r w:rsidRPr="00270297">
        <w:rPr>
          <w:rFonts w:ascii="Times New Roman" w:hAnsi="Times New Roman" w:cs="Times New Roman"/>
          <w:noProof/>
          <w:szCs w:val="24"/>
        </w:rPr>
        <w:tab/>
        <w:t xml:space="preserve">Kulkarni RN, Holzenberger M, Shih DQ, Ozcan U, Stoffel M, Magnuson MA, et al. beta-cell-specific deletion of the Igf1 receptor leads to hyperinsulinemia and glucose intolerance but does not alter beta-cell mass. Nat Genet [Internet]. 2002 May [cited 2014 Jun 16];31(1):111–5. </w:t>
      </w:r>
      <w:r w:rsidRPr="00270297">
        <w:rPr>
          <w:rFonts w:ascii="Times New Roman" w:hAnsi="Times New Roman" w:cs="Times New Roman"/>
          <w:noProof/>
          <w:szCs w:val="24"/>
        </w:rPr>
        <w:lastRenderedPageBreak/>
        <w:t>Available from: http://www.ncbi.nlm.nih.gov/pubmed/11923875</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83. </w:t>
      </w:r>
      <w:r w:rsidRPr="00270297">
        <w:rPr>
          <w:rFonts w:ascii="Times New Roman" w:hAnsi="Times New Roman" w:cs="Times New Roman"/>
          <w:noProof/>
          <w:szCs w:val="24"/>
        </w:rPr>
        <w:tab/>
        <w:t>Vickers MH, Ikenasio BA, Breier BH. IGF-I Treatment Reduces Hyperphagia, Obesity, and Hypertension in Metabolic Disorders Induced by Fetal Programming. Endocrinology [Internet]. 2001;142(9):3964–73. Available from: http://endo.endojournals.org/content/142/9/3964.full.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84. </w:t>
      </w:r>
      <w:r w:rsidRPr="00270297">
        <w:rPr>
          <w:rFonts w:ascii="Times New Roman" w:hAnsi="Times New Roman" w:cs="Times New Roman"/>
          <w:noProof/>
          <w:szCs w:val="24"/>
        </w:rPr>
        <w:tab/>
        <w:t>George M, Ayuso E, Casellas A, Costa C, Devedjian JC, Bosch F. β cell expression of IGF-I leads to recovery from type 1 diabetes. J Clin Invest [Internet]. 2002;109(9):1153–63. Available from: http://www.ncbi.nlm.nih.gov/pmc/articles/PMC150958/pdf/JCI0212969.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85. </w:t>
      </w:r>
      <w:r w:rsidRPr="00270297">
        <w:rPr>
          <w:rFonts w:ascii="Times New Roman" w:hAnsi="Times New Roman" w:cs="Times New Roman"/>
          <w:noProof/>
          <w:szCs w:val="24"/>
        </w:rPr>
        <w:tab/>
        <w:t>Anderson BC, Christiansen SP, Grandt S, Grange RW, Mcloon LK. Increased Extraocular Muscle Strength with Direct Injection of Insulin-like Growth Factor-I. Invest Ophthalmol Vis Sci [Internet]. 2006;47(6):2461–7. Available from: http://www.ncbi.nlm.nih.gov/pmc/articles/PMC3039316/pdf/nihms269083.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86. </w:t>
      </w:r>
      <w:r w:rsidRPr="00270297">
        <w:rPr>
          <w:rFonts w:ascii="Times New Roman" w:hAnsi="Times New Roman" w:cs="Times New Roman"/>
          <w:noProof/>
          <w:szCs w:val="24"/>
        </w:rPr>
        <w:tab/>
        <w:t>Barton-Davis ER, Shoturma DI, Musaro A, Rosenthal N, Sweeney HL. Viral mediated expression of insulin-like growth factor I blocks the aging-related loss of skeletal muscle function. Proc Natl Acad Sci U S A [Internet]. 1998 Dec 22;95(26):15603–7. Available from: http://www.pubmedcentral.nih.gov/articlerender.fcgi?artid=28090&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87. </w:t>
      </w:r>
      <w:r w:rsidRPr="00270297">
        <w:rPr>
          <w:rFonts w:ascii="Times New Roman" w:hAnsi="Times New Roman" w:cs="Times New Roman"/>
          <w:noProof/>
          <w:szCs w:val="24"/>
        </w:rPr>
        <w:tab/>
        <w:t>Musarò A, McCullagh K, Paul A, Houghton L, Dobrowolny G, Molinaro M, et al. Localized Igf-1 transgene expression sustains hypertrophy and regeneration in senescent skeletal muscle. Nat Genet [Internet]. 2001;27:195–200. Available from: http://www.nature.com/ng/journal/v27/n2/pdf/ng0201_195.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88. </w:t>
      </w:r>
      <w:r w:rsidRPr="00270297">
        <w:rPr>
          <w:rFonts w:ascii="Times New Roman" w:hAnsi="Times New Roman" w:cs="Times New Roman"/>
          <w:noProof/>
          <w:szCs w:val="24"/>
        </w:rPr>
        <w:tab/>
        <w:t>Shavlakadze T, White J, Davies M, Hoh J, Grounds M. Insulin-like growth factor I slows the rate of denervation induced skeletal muscle atrophy. Neuromuscul Disord [Internet]. 2005;15(2):139–46. Available from: http://www.ncbi.nlm.nih.gov/pubmed/15694135</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89. </w:t>
      </w:r>
      <w:r w:rsidRPr="00270297">
        <w:rPr>
          <w:rFonts w:ascii="Times New Roman" w:hAnsi="Times New Roman" w:cs="Times New Roman"/>
          <w:noProof/>
          <w:szCs w:val="24"/>
        </w:rPr>
        <w:tab/>
        <w:t>Van Schravendijk C, Heylen L, Van den Brande J, Pipeleers D. Direct effect of insulin and insulin-like growth factor-I on the secretory activity of rat pancreatic beta cells. Diabetologia [Internet]. 1990;33(11):649–53. Available from: http://www.ncbi.nlm.nih.gov/pubmed/2076797</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90. </w:t>
      </w:r>
      <w:r w:rsidRPr="00270297">
        <w:rPr>
          <w:rFonts w:ascii="Times New Roman" w:hAnsi="Times New Roman" w:cs="Times New Roman"/>
          <w:noProof/>
          <w:szCs w:val="24"/>
        </w:rPr>
        <w:tab/>
        <w:t>Yakar S, Rosen CJ, Beamer WG, Ackert-bicknell CL, Wu Y, Liu J-L, et al. Circulating levels of IGF-1 directly regulate bone growth and density. J Clin Invest [Internet]. 2002;110(6):771–81. Available from: http://www.jci.org/articles/view/15463/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91. </w:t>
      </w:r>
      <w:r w:rsidRPr="00270297">
        <w:rPr>
          <w:rFonts w:ascii="Times New Roman" w:hAnsi="Times New Roman" w:cs="Times New Roman"/>
          <w:noProof/>
          <w:szCs w:val="24"/>
        </w:rPr>
        <w:tab/>
        <w:t>Yamashita S, Melmed S. Insulinlike Growth Factor I Regulation of Growth Hormone Gene Transcription in Primary Rat Pituitary Cells. J Clin Invest [Internet]. 1987;79(February):449–52. Available from: http://www.ncbi.nlm.nih.gov/pmc/articles/PMC424098/pdf/jcinvest00113-0139.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92. </w:t>
      </w:r>
      <w:r w:rsidRPr="00270297">
        <w:rPr>
          <w:rFonts w:ascii="Times New Roman" w:hAnsi="Times New Roman" w:cs="Times New Roman"/>
          <w:noProof/>
          <w:szCs w:val="24"/>
        </w:rPr>
        <w:tab/>
        <w:t>Min S, MacKenzie D, Breier B, McCutcheon S, Gluckman P. Responses of young energy-restricted sheep to chronically administered insulin-like growth factor I (IGF-I): evidence that IGF-I suppresses the hepatic growth hormone receptor. Endocrinology [Internet]. 1996;137(3):1129–37. Available from: http://www.ncbi.nlm.nih.gov/pubmed/8603584</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93. </w:t>
      </w:r>
      <w:r w:rsidRPr="00270297">
        <w:rPr>
          <w:rFonts w:ascii="Times New Roman" w:hAnsi="Times New Roman" w:cs="Times New Roman"/>
          <w:noProof/>
          <w:szCs w:val="24"/>
        </w:rPr>
        <w:tab/>
        <w:t>Spies M, Nesic O, Barrow RE, Perez-Polo JR, Herndon DN. Liposomal IGF-1 gene transfer modulates pro- and anti-inflammatory cytokine mRNA expression in the burn wound. Gene Ther [Internet]. 2001 Sep;8(18):1409–15. Available from: http://www.ncbi.nlm.nih.gov/pubmed/11571581</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94. </w:t>
      </w:r>
      <w:r w:rsidRPr="00270297">
        <w:rPr>
          <w:rFonts w:ascii="Times New Roman" w:hAnsi="Times New Roman" w:cs="Times New Roman"/>
          <w:noProof/>
          <w:szCs w:val="24"/>
        </w:rPr>
        <w:tab/>
        <w:t xml:space="preserve">Alleva E, Cirulli F, Bianchi M, Bondiolotti G Pietro, Chiarotti F, Acetis L De, et al. Behavioural characterization of interleukin-6 overexpressing or deficient mice during agonistic encounters. Eur J Neurosci [Internet]. 1998;10(12):3664–72. Available from: </w:t>
      </w:r>
      <w:r w:rsidRPr="00270297">
        <w:rPr>
          <w:rFonts w:ascii="Times New Roman" w:hAnsi="Times New Roman" w:cs="Times New Roman"/>
          <w:noProof/>
          <w:szCs w:val="24"/>
        </w:rPr>
        <w:lastRenderedPageBreak/>
        <w:t>http://www.ncbi.nlm.nih.gov/pubmed/9875345</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95. </w:t>
      </w:r>
      <w:r w:rsidRPr="00270297">
        <w:rPr>
          <w:rFonts w:ascii="Times New Roman" w:hAnsi="Times New Roman" w:cs="Times New Roman"/>
          <w:noProof/>
          <w:szCs w:val="24"/>
        </w:rPr>
        <w:tab/>
        <w:t>Rotter V, Nagaev I, Smith U. Interleukin-6 (IL-6) induces insulin resistance in 3T3-L1 adipocytes and is, like IL-8 and tumor necrosis factor-alpha, overexpressed in human fat cells from insulin-resistant subjects. J Biol Chem [Internet]. 2003 Nov 14 [cited 2013 Mar 1];278(46):45777–84. Available from: http://www.ncbi.nlm.nih.gov/pubmed/12952969</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96. </w:t>
      </w:r>
      <w:r w:rsidRPr="00270297">
        <w:rPr>
          <w:rFonts w:ascii="Times New Roman" w:hAnsi="Times New Roman" w:cs="Times New Roman"/>
          <w:noProof/>
          <w:szCs w:val="24"/>
        </w:rPr>
        <w:tab/>
        <w:t>Senn JJ, Klover PJ, Nowak IA, Mooney RA. Interleukin-6 Induces Cellular Insulin Resistance in Hepatocytes. Diabetes [Internet]. 2002;51(12):3391–9. Available from: http://diabetes.diabetesjournals.org/content/51/12/3391.full.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97. </w:t>
      </w:r>
      <w:r w:rsidRPr="00270297">
        <w:rPr>
          <w:rFonts w:ascii="Times New Roman" w:hAnsi="Times New Roman" w:cs="Times New Roman"/>
          <w:noProof/>
          <w:szCs w:val="24"/>
        </w:rPr>
        <w:tab/>
        <w:t>Wallenius V, Wallenius K, Ahrén B, Rudling M, Carlsten H, Dickson SL, et al. Interleukin-6-deficient mice develop mature-onset obesity. Nat Med [Internet]. 2002;8(1):75–9. Available from: http://www.ncbi.nlm.nih.gov/pubmed/11786910</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98. </w:t>
      </w:r>
      <w:r w:rsidRPr="00270297">
        <w:rPr>
          <w:rFonts w:ascii="Times New Roman" w:hAnsi="Times New Roman" w:cs="Times New Roman"/>
          <w:noProof/>
          <w:szCs w:val="24"/>
        </w:rPr>
        <w:tab/>
        <w:t>Chida D, Osaka T, Hashimoto O, Iwakura Y. Combined Interleukin-6 and Interleukin-1 Deficienc Causes Obesity in Young Mice. Diabetes [Internet]. 2006;55(April):971–7. Available from: https://www.ncbi.nlm.nih.gov/pubmed/16567518</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299. </w:t>
      </w:r>
      <w:r w:rsidRPr="00270297">
        <w:rPr>
          <w:rFonts w:ascii="Times New Roman" w:hAnsi="Times New Roman" w:cs="Times New Roman"/>
          <w:noProof/>
          <w:szCs w:val="24"/>
        </w:rPr>
        <w:tab/>
        <w:t>Starkie R, Ostrowski SR, Jauffred S, Febbraio M, Pedersen BK. Exercise and IL-6 infusion inhibit endotoxin-induced TNF- α production in humans. FASEB J [Internet]. 2003;17(8):884–6. Available from: http://www.ncbi.nlm.nih.gov/pubmed/1262643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00. </w:t>
      </w:r>
      <w:r w:rsidRPr="00270297">
        <w:rPr>
          <w:rFonts w:ascii="Times New Roman" w:hAnsi="Times New Roman" w:cs="Times New Roman"/>
          <w:noProof/>
          <w:szCs w:val="24"/>
        </w:rPr>
        <w:tab/>
        <w:t>Kahles F, Meyer C, Möllmann J, Diebold S, Findeisen HM, Lebherz C, et al. GLP-1 Secretion Is Increased by Inflammatory Stimuli in an IL-6-Dependent Manner, Leading to Hyperinsulinemia and Blood Glucose Lowering. Diabetes [Internet]. 2014;63(10):3221–9. Available from: https://www.ncbi.nlm.nih.gov/pubmed/2494735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01. </w:t>
      </w:r>
      <w:r w:rsidRPr="00270297">
        <w:rPr>
          <w:rFonts w:ascii="Times New Roman" w:hAnsi="Times New Roman" w:cs="Times New Roman"/>
          <w:noProof/>
          <w:szCs w:val="24"/>
        </w:rPr>
        <w:tab/>
        <w:t>Ruderman BNB, Ross PS, Berger M, Goodman MN. Regulation of Glucose and Ketone-Body Metabolism in Brain of Anaesthetized Rats. Biochem J [Internet]. 1974;138(1):1–10. Available from: http://www.ncbi.nlm.nih.gov/pubmed/4275704</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02. </w:t>
      </w:r>
      <w:r w:rsidRPr="00270297">
        <w:rPr>
          <w:rFonts w:ascii="Times New Roman" w:hAnsi="Times New Roman" w:cs="Times New Roman"/>
          <w:noProof/>
          <w:szCs w:val="24"/>
        </w:rPr>
        <w:tab/>
        <w:t>Lenzen S, Schmidt W, Rustenbeck I, Panten U. 3-Ketoglutarate generation in pancreatic B-cell mitochondria regulates insulin secretory action of amino acids and 2-keto acids. Biosci Rep [Internet]. 1986;6(2):163–9. Available from: http://link.springer.com/article/10.1007/BF01115002?LI=true</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03. </w:t>
      </w:r>
      <w:r w:rsidRPr="00270297">
        <w:rPr>
          <w:rFonts w:ascii="Times New Roman" w:hAnsi="Times New Roman" w:cs="Times New Roman"/>
          <w:noProof/>
          <w:szCs w:val="24"/>
        </w:rPr>
        <w:tab/>
        <w:t>Hutton JC, Sener A, Malaisse WJ. Interaction of branched chain amino acids and keto acids upon pancreatic islet metabolism and insulin secretion. J Biol Chem [Internet]. 1980 Aug 10;255(15):7340–6. Available from: http://www.ncbi.nlm.nih.gov/pubmed/699348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04. </w:t>
      </w:r>
      <w:r w:rsidRPr="00270297">
        <w:rPr>
          <w:rFonts w:ascii="Times New Roman" w:hAnsi="Times New Roman" w:cs="Times New Roman"/>
          <w:noProof/>
          <w:szCs w:val="24"/>
        </w:rPr>
        <w:tab/>
        <w:t>Andrae U, Singh J, Ziegler-Skylakakis K. Pyruvate and related alpha-ketoacids protect mammalian cells in culture against hydrogen peroxide-induced cytotoxicity. Toxicol Lett [Internet]. 1985;28(2–3):93–8. Available from: http://www.ncbi.nlm.nih.gov/pubmed/4071565</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05. </w:t>
      </w:r>
      <w:r w:rsidRPr="00270297">
        <w:rPr>
          <w:rFonts w:ascii="Times New Roman" w:hAnsi="Times New Roman" w:cs="Times New Roman"/>
          <w:noProof/>
          <w:szCs w:val="24"/>
        </w:rPr>
        <w:tab/>
        <w:t>Ohnishi M, Razzaque MS. Dietary and genetic evidence for phosphate toxicity accelerating mammalian aging. FASEB J [Internet]. 2010 Sep [cited 2013 Feb 21];24(9):3562–71. Available from: http://www.pubmedcentral.nih.gov/articlerender.fcgi?artid=2923352&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06. </w:t>
      </w:r>
      <w:r w:rsidRPr="00270297">
        <w:rPr>
          <w:rFonts w:ascii="Times New Roman" w:hAnsi="Times New Roman" w:cs="Times New Roman"/>
          <w:noProof/>
          <w:szCs w:val="24"/>
        </w:rPr>
        <w:tab/>
        <w:t>Kuro-o M, Matsumura Y, Aizawa H, Kawaguchi H, Suga T, Utsugi T, et al. Mutation of the mouse klotho gene leads to a syndrome resembling ageing. Nature [Internet]. 1997 Nov 6;390(6655):45–51. Available from: http://www.ncbi.nlm.nih.gov/pubmed/9363890</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07. </w:t>
      </w:r>
      <w:r w:rsidRPr="00270297">
        <w:rPr>
          <w:rFonts w:ascii="Times New Roman" w:hAnsi="Times New Roman" w:cs="Times New Roman"/>
          <w:noProof/>
          <w:szCs w:val="24"/>
        </w:rPr>
        <w:tab/>
        <w:t>Lin Y, Sun Z. Antiaging gene Klotho enhances glucose-induced insulin secretion by up-regulating plasma membrane levels of TRPV2 in MIN6 β-cells. Endocrinology [Internet]. 2012;153(7):3029–39. Available from: http://www.ncbi.nlm.nih.gov/pubmed/22597535</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lastRenderedPageBreak/>
        <w:t xml:space="preserve">308. </w:t>
      </w:r>
      <w:r w:rsidRPr="00270297">
        <w:rPr>
          <w:rFonts w:ascii="Times New Roman" w:hAnsi="Times New Roman" w:cs="Times New Roman"/>
          <w:noProof/>
          <w:szCs w:val="24"/>
        </w:rPr>
        <w:tab/>
        <w:t>Yamamoto M, Clark JD, Pastor J V, Gurnani P, Nandi A, Kurosu H, et al. Regulation of oxidative stress by the anti-aging hormone klotho. J Biol Chem [Internet]. 2005 Nov 11 [cited 2013 Jan 30];280(45):38029–34. Available from: http://www.pubmedcentral.nih.gov/articlerender.fcgi?artid=2515369&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09. </w:t>
      </w:r>
      <w:r w:rsidRPr="00270297">
        <w:rPr>
          <w:rFonts w:ascii="Times New Roman" w:hAnsi="Times New Roman" w:cs="Times New Roman"/>
          <w:noProof/>
          <w:szCs w:val="24"/>
        </w:rPr>
        <w:tab/>
        <w:t>Shimada T, Takeshita Y, Murohara T, Sasaki K, Egami K, Shintani S, et al. Angiogenesis and vasculogenesis are impaired in the precocious-aging klotho mouse. Circulation [Internet]. 2004 Aug 31 [cited 2013 Jan 30];110(9):1148–55. Available from: http://www.ncbi.nlm.nih.gov/pubmed/15302783</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10. </w:t>
      </w:r>
      <w:r w:rsidRPr="00270297">
        <w:rPr>
          <w:rFonts w:ascii="Times New Roman" w:hAnsi="Times New Roman" w:cs="Times New Roman"/>
          <w:noProof/>
          <w:szCs w:val="24"/>
        </w:rPr>
        <w:tab/>
        <w:t>Liu F, Wu S, Ren H, Gu J. Klotho suppresses RIG-I-mediated senescence-associated inflammation. Nat Cell Biol [Internet]. 2011 Mar [cited 2013 Jan 30];13(3):254–62. Available from: http://www.ncbi.nlm.nih.gov/pubmed/21336305</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11. </w:t>
      </w:r>
      <w:r w:rsidRPr="00270297">
        <w:rPr>
          <w:rFonts w:ascii="Times New Roman" w:hAnsi="Times New Roman" w:cs="Times New Roman"/>
          <w:noProof/>
          <w:szCs w:val="24"/>
        </w:rPr>
        <w:tab/>
        <w:t>Zhao Y, Banerjee S, Dey N, LeJeune WS, Sarkar PS, Brobey R, et al. Klotho depletion contributes to increased inflammation in kidney of the db/db mouse model of diabetes via RelA (serine)536 phosphorylation. Diabetes [Internet]. 2011 Jul [cited 2013 Jan 30];60(7):1907–16. Available from: http://www.pubmedcentral.nih.gov/articlerender.fcgi?artid=3121423&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12. </w:t>
      </w:r>
      <w:r w:rsidRPr="00270297">
        <w:rPr>
          <w:rFonts w:ascii="Times New Roman" w:hAnsi="Times New Roman" w:cs="Times New Roman"/>
          <w:noProof/>
          <w:szCs w:val="24"/>
        </w:rPr>
        <w:tab/>
        <w:t>Ohnishi M, Kato S, Akiyoshi J, Atfi A, Razzaque MS. Dietary and genetic evidence for enhancing glucose metabolism and reducing obesity by inhibiting klotho functions. FASEB J [Internet]. 2011 Jun [cited 2013 Jan 30];25(6):2031–9. Available from: http://www.pubmedcentral.nih.gov/articlerender.fcgi?artid=3101030&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13. </w:t>
      </w:r>
      <w:r w:rsidRPr="00270297">
        <w:rPr>
          <w:rFonts w:ascii="Times New Roman" w:hAnsi="Times New Roman" w:cs="Times New Roman"/>
          <w:noProof/>
          <w:szCs w:val="24"/>
        </w:rPr>
        <w:tab/>
        <w:t>Chihara Y, Rakugi H, Ishikawa K, Ikushima M, Maekawa Y, Ohta J, et al. Klotho protein promotes adipocyte differentiation. Endocrinology [Internet]. 2006 Aug [cited 2013 Jan 30];147(8):3835–42. Available from: http://www.ncbi.nlm.nih.gov/pubmed/16709611</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14. </w:t>
      </w:r>
      <w:r w:rsidRPr="00270297">
        <w:rPr>
          <w:rFonts w:ascii="Times New Roman" w:hAnsi="Times New Roman" w:cs="Times New Roman"/>
          <w:noProof/>
          <w:szCs w:val="24"/>
        </w:rPr>
        <w:tab/>
        <w:t>Kurosu H, Yamamoto M, Clark JD, Pastor J V, Nandi A, Gurnani P, et al. Suppression of Aging in Mice by the hormone Klotho. Science (80- ) [Internet]. 2005;309(5742):1829–33. Available from: http://www.ncbi.nlm.nih.gov/pmc/articles/PMC2536606/pdf/nihms-58249.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15. </w:t>
      </w:r>
      <w:r w:rsidRPr="00270297">
        <w:rPr>
          <w:rFonts w:ascii="Times New Roman" w:hAnsi="Times New Roman" w:cs="Times New Roman"/>
          <w:noProof/>
          <w:szCs w:val="24"/>
        </w:rPr>
        <w:tab/>
        <w:t>Elias CF, Lee C, Kelly J, Aschkenasi C, Ahima RS, Couceyro PR, et al. Leptin Activates Hypothalamic CART Neurons Projecting to the Spinal Cord. Neuron [Internet]. 1998;21(6):1375–85. Available from: http://www.sciencedirect.com/science/article/pii/S089662730080656X#</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16. </w:t>
      </w:r>
      <w:r w:rsidRPr="00270297">
        <w:rPr>
          <w:rFonts w:ascii="Times New Roman" w:hAnsi="Times New Roman" w:cs="Times New Roman"/>
          <w:noProof/>
          <w:szCs w:val="24"/>
        </w:rPr>
        <w:tab/>
        <w:t>Schulz C, Paulus K, Jöhren O, Lehnert H. Intranasal leptin reduces appetite and induces weight loss in rats with diet-induced obesity (DIO). Endocrinology [Internet]. 2012 Jan [cited 2013 Jan 17];153(1):143–53. Available from: http://www.ncbi.nlm.nih.gov/pubmed/22128019</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17. </w:t>
      </w:r>
      <w:r w:rsidRPr="00270297">
        <w:rPr>
          <w:rFonts w:ascii="Times New Roman" w:hAnsi="Times New Roman" w:cs="Times New Roman"/>
          <w:noProof/>
          <w:szCs w:val="24"/>
        </w:rPr>
        <w:tab/>
        <w:t>Sierra-Honigmann MR, Nath AK, Murakami C, Garcõ«a-Carden÷a G, Papapetropoulos A, Sessa WC, et al. Biological Action of Leptin as an Angiogenic Factor. Science (80- ) [Internet]. 1998 Sep 11 [cited 2013 Feb 9];281(5383):1683–6. Available from: http://www.sciencemag.org/cgi/doi/10.1126/science.281.5383.1683</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18. </w:t>
      </w:r>
      <w:r w:rsidRPr="00270297">
        <w:rPr>
          <w:rFonts w:ascii="Times New Roman" w:hAnsi="Times New Roman" w:cs="Times New Roman"/>
          <w:noProof/>
          <w:szCs w:val="24"/>
        </w:rPr>
        <w:tab/>
        <w:t>Anagnostoulis S, Karayiannakis A, Lambropoulou M, Efthimiadou A, Polychronidis A, Simopoulos C. Human leptin induces angiogenesis in vivo. Cytokine [Internet]. 2008;42(3):353–7. Available from: http://www.ncbi.nlm.nih.gov/pubmed/18448353</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19. </w:t>
      </w:r>
      <w:r w:rsidRPr="00270297">
        <w:rPr>
          <w:rFonts w:ascii="Times New Roman" w:hAnsi="Times New Roman" w:cs="Times New Roman"/>
          <w:noProof/>
          <w:szCs w:val="24"/>
        </w:rPr>
        <w:tab/>
        <w:t>Bouloumie A, Drexler HC a., Lafontan M, Busse R. Leptin, the Product of Ob Gene, Promotes Angiogenesis. Circ Res [Internet]. 1998 Nov 16 [cited 2013 Feb 9];83(10):1059–66. Available from: http://circres.ahajournals.org/cgi/doi/10.1161/01.RES.83.10.1059</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20. </w:t>
      </w:r>
      <w:r w:rsidRPr="00270297">
        <w:rPr>
          <w:rFonts w:ascii="Times New Roman" w:hAnsi="Times New Roman" w:cs="Times New Roman"/>
          <w:noProof/>
          <w:szCs w:val="24"/>
        </w:rPr>
        <w:tab/>
        <w:t>Park H-Y, Kwon HM, Lim HJ, Hong BK, Lee JY, Park BE, et al. Potential role of leptin in angiogenesis: leptin induces endothelial cell proliferation and expression of matrix metalloproteinases in vivo and in vitro. Exp Mol Med [Internet]. 2001 Jun 30;33(2):95–102. Available from: http://www.ncbi.nlm.nih.gov/pubmed/11460888</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lastRenderedPageBreak/>
        <w:t xml:space="preserve">321. </w:t>
      </w:r>
      <w:r w:rsidRPr="00270297">
        <w:rPr>
          <w:rFonts w:ascii="Times New Roman" w:hAnsi="Times New Roman" w:cs="Times New Roman"/>
          <w:noProof/>
          <w:szCs w:val="24"/>
        </w:rPr>
        <w:tab/>
        <w:t>Farr SA, Banks WA, Morley JE. Effects of leptin on memory processing. Peptides [Internet]. 2006;27(6):1420–5. Available from: http://www.sciencedirect.com/science/article/pii/S0196978105004754</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22. </w:t>
      </w:r>
      <w:r w:rsidRPr="00270297">
        <w:rPr>
          <w:rFonts w:ascii="Times New Roman" w:hAnsi="Times New Roman" w:cs="Times New Roman"/>
          <w:noProof/>
          <w:szCs w:val="24"/>
        </w:rPr>
        <w:tab/>
        <w:t>Quehenberger P, Exner M, Sunder-Plassmann R, Ruzicka K, Bieglmayer C, Endler G, et al. Leptin Induces Endothelin-1 in Endothelial Cells In Vitro. Circ Res [Internet]. 2002 Feb 28 [cited 2013 Jan 17];90(6):711–8. Available from: http://circres.ahajournals.org/cgi/doi/10.1161/01.RES.0000014226.74709.90</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23. </w:t>
      </w:r>
      <w:r w:rsidRPr="00270297">
        <w:rPr>
          <w:rFonts w:ascii="Times New Roman" w:hAnsi="Times New Roman" w:cs="Times New Roman"/>
          <w:noProof/>
          <w:szCs w:val="24"/>
        </w:rPr>
        <w:tab/>
        <w:t>Zeidan A, Purdham DM, Rajapurohitam V, Javadov S, Chakrabarti S, Karmazyn M. Leptin Induces Vascular Smooth Muscle Cell Hypertrophy through Angiotensin II- and Endothelin-1-Dependent Mechanisms and Mediates Stretch-Induced Hypertrophy. J Pharmacol Exp Ther [Internet]. 2005;315(3):1075–84. Available from: http://jpet.aspetjournals.org/content/315/3/1075.full.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24. </w:t>
      </w:r>
      <w:r w:rsidRPr="00270297">
        <w:rPr>
          <w:rFonts w:ascii="Times New Roman" w:hAnsi="Times New Roman" w:cs="Times New Roman"/>
          <w:noProof/>
          <w:szCs w:val="24"/>
        </w:rPr>
        <w:tab/>
        <w:t>Lee Y, Wang M-Y, Kakuma T, Wang Z-W, Babcock E, McCorkle K, et al. Liporegulation in diet-induced obesity. The antisteatotic role of hyperleptinemia. J Biol Chem [Internet]. 2001 Mar 23 [cited 2012 Oct 31];276(8):5629–35. Available from: http://www.ncbi.nlm.nih.gov/pubmed/11096093</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25. </w:t>
      </w:r>
      <w:r w:rsidRPr="00270297">
        <w:rPr>
          <w:rFonts w:ascii="Times New Roman" w:hAnsi="Times New Roman" w:cs="Times New Roman"/>
          <w:noProof/>
          <w:szCs w:val="24"/>
        </w:rPr>
        <w:tab/>
        <w:t>Calapai G, Corica F, Corsonello A, Sautebin L, Rosa M Di, Campo GM, et al. Leptin increases serotonin turnover by inhibition of brain nitric oxide synthesis. J Clin Invest [Internet]. 1999;104(7):975–82. Available from: http://www.ncbi.nlm.nih.gov/pubmed/10510338</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26. </w:t>
      </w:r>
      <w:r w:rsidRPr="00270297">
        <w:rPr>
          <w:rFonts w:ascii="Times New Roman" w:hAnsi="Times New Roman" w:cs="Times New Roman"/>
          <w:noProof/>
          <w:szCs w:val="24"/>
        </w:rPr>
        <w:tab/>
        <w:t>Yadav VK, Oury F, Suda N, Liu Z, Gao X, Klemenhagen KC, et al. Leptin regulation of bone mass, appetite and energy expenditure relies on its ability to inhibit serotonin synthesis in the brainstem. Cell [Internet]. 2010;138(5):976–89. Available from: http://www.ncbi.nlm.nih.gov/pmc/articles/PMC2768582/</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27. </w:t>
      </w:r>
      <w:r w:rsidRPr="00270297">
        <w:rPr>
          <w:rFonts w:ascii="Times New Roman" w:hAnsi="Times New Roman" w:cs="Times New Roman"/>
          <w:noProof/>
          <w:szCs w:val="24"/>
        </w:rPr>
        <w:tab/>
        <w:t>Shimabukuro M, Koyama K, Chen G, Wang M-Y, Trieu F, Lee Y, et al. Direct antidiabetic effect of leptin through triglyceride depletion of tissues. Proc Natl Acad Sci U S A [Internet]. 1997 Apr 29;94(9):4637–41. Available from: http://www.pubmedcentral.nih.gov/articlerender.fcgi?artid=20776&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28. </w:t>
      </w:r>
      <w:r w:rsidRPr="00270297">
        <w:rPr>
          <w:rFonts w:ascii="Times New Roman" w:hAnsi="Times New Roman" w:cs="Times New Roman"/>
          <w:noProof/>
          <w:szCs w:val="24"/>
        </w:rPr>
        <w:tab/>
        <w:t>Lin C-Y, Higginbotham DA, Judd RL, White BD. Central leptin increases insulin sensitivity in streptozotocin-induced diabetic rats. Am J Physiol Endocrinol Metab [Internet]. 2002;282(5):E1084–91. Available from: http://www.ncbi.nlm.nih.gov/pubmed/11934674</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29. </w:t>
      </w:r>
      <w:r w:rsidRPr="00270297">
        <w:rPr>
          <w:rFonts w:ascii="Times New Roman" w:hAnsi="Times New Roman" w:cs="Times New Roman"/>
          <w:noProof/>
          <w:szCs w:val="24"/>
        </w:rPr>
        <w:tab/>
        <w:t>German JP, Wisse BE, Thaler JP, Oh-i S, Sarruf DA, Ogimoto K, et al. Leptin Deficiency Causes Insulin Resistance Induced by Uncontrolled Diabetes. Diabetes [Internet]. 2010;59(July):1626–34. Available from: http://www.ncbi.nlm.nih.gov/pmc/articles/PMC2889761/pdf/zdb1626.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30. </w:t>
      </w:r>
      <w:r w:rsidRPr="00270297">
        <w:rPr>
          <w:rFonts w:ascii="Times New Roman" w:hAnsi="Times New Roman" w:cs="Times New Roman"/>
          <w:noProof/>
          <w:szCs w:val="24"/>
        </w:rPr>
        <w:tab/>
        <w:t>Jiang L, Wang Q, Yu Y, Zhao F, Huang P, Zeng R, et al. Leptin contributes to the adaptive responses of mice to high-fat diet intake through suppressing the lipogenic pathway. PLoS One [Internet]. 2009 Jan [cited 2013 Jan 4];4(9):e6884. Available from: http://www.pubmedcentral.nih.gov/articlerender.fcgi?artid=2731220&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31. </w:t>
      </w:r>
      <w:r w:rsidRPr="00270297">
        <w:rPr>
          <w:rFonts w:ascii="Times New Roman" w:hAnsi="Times New Roman" w:cs="Times New Roman"/>
          <w:noProof/>
          <w:szCs w:val="24"/>
        </w:rPr>
        <w:tab/>
        <w:t>Covey SD, Wideman RD, McDonald C, Unniappan S, Huynh F, Asadi A, et al. The pancreatic beta cell is a key site for mediating the effects of leptin on glucose homeostasis. Cell Metab [Internet]. 2006 Oct [cited 2014 May 27];4(4):291–302. Available from: http://www.ncbi.nlm.nih.gov/pubmed/17011502</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32. </w:t>
      </w:r>
      <w:r w:rsidRPr="00270297">
        <w:rPr>
          <w:rFonts w:ascii="Times New Roman" w:hAnsi="Times New Roman" w:cs="Times New Roman"/>
          <w:noProof/>
          <w:szCs w:val="24"/>
        </w:rPr>
        <w:tab/>
        <w:t xml:space="preserve">Jasnow AM, Huhman KL, Bartness TJ, Demas GE. Short Days and Exogenous Melatonin Increase Aggression of Male Syrian Hamsters (Mesocricetus auratus). Horm Behav [Internet]. 2002 Aug [cited 2013 Feb 5];42(1):13–20. Available from: </w:t>
      </w:r>
      <w:r w:rsidRPr="00270297">
        <w:rPr>
          <w:rFonts w:ascii="Times New Roman" w:hAnsi="Times New Roman" w:cs="Times New Roman"/>
          <w:noProof/>
          <w:szCs w:val="24"/>
        </w:rPr>
        <w:lastRenderedPageBreak/>
        <w:t>http://linkinghub.elsevier.com/retrieve/pii/S0018506X0291797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33. </w:t>
      </w:r>
      <w:r w:rsidRPr="00270297">
        <w:rPr>
          <w:rFonts w:ascii="Times New Roman" w:hAnsi="Times New Roman" w:cs="Times New Roman"/>
          <w:noProof/>
          <w:szCs w:val="24"/>
        </w:rPr>
        <w:tab/>
        <w:t>Sartori C, Dessen P, Mathieu C, Monney A, Bloch J, Nicod P, et al. Melatonin improves glucose homeostasis and endothelial vascular function in high-fat diet-fed insulin-resistant mice. Endocrinology [Internet]. 2009 Dec [cited 2013 Jan 17];150(12):5311–7. Available from: http://www.ncbi.nlm.nih.gov/pubmed/19819971</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34. </w:t>
      </w:r>
      <w:r w:rsidRPr="00270297">
        <w:rPr>
          <w:rFonts w:ascii="Times New Roman" w:hAnsi="Times New Roman" w:cs="Times New Roman"/>
          <w:noProof/>
          <w:szCs w:val="24"/>
        </w:rPr>
        <w:tab/>
        <w:t>Zanuto R, Siqueira-Filho MA, Caperuto LC, Bacurau RFP, Hirata E, Peliciari-Garcia RA, et al. Melatonin Improves Insulin Sensitivity Independently Of Weight Loss In Old Obese Rats. J Pineal Res [Internet]. 2013; Available from: http://onlinelibrary.wiley.com/doi/10.1111/jpi.12056/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35. </w:t>
      </w:r>
      <w:r w:rsidRPr="00270297">
        <w:rPr>
          <w:rFonts w:ascii="Times New Roman" w:hAnsi="Times New Roman" w:cs="Times New Roman"/>
          <w:noProof/>
          <w:szCs w:val="24"/>
        </w:rPr>
        <w:tab/>
        <w:t>de Oliveira AC, Andreotti S, Farias T da SM, Torres-Leal FL, Proença ARG de, Campaña AB, et al. Metabolic Disorders and Adipose Tissue Insulin Responsiveness in Neonatally STZ-Induced Diabetic Rats Are Improved by Long-Term Melatonin Treatment. Endocrinology [Internet]. 2012;153(5):2178–88. Available from: http://endo.endojournals.org/content/153/5/2178</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36. </w:t>
      </w:r>
      <w:r w:rsidRPr="00270297">
        <w:rPr>
          <w:rFonts w:ascii="Times New Roman" w:hAnsi="Times New Roman" w:cs="Times New Roman"/>
          <w:noProof/>
          <w:szCs w:val="24"/>
        </w:rPr>
        <w:tab/>
        <w:t>Cuesta S, Kireev R, García C, Rancan L, Vara E, Tresguerres JAF. Melatonin can improve insulin resistance and aging-induced pancreas alterations in senescence-accelerated prone male mice (SAMP8). Age (Dordr) [Internet]. 2012 Mar 13 [cited 2013 Jan 17];1–13. Available from: http://www.ncbi.nlm.nih.gov/pubmed/22411259</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37. </w:t>
      </w:r>
      <w:r w:rsidRPr="00270297">
        <w:rPr>
          <w:rFonts w:ascii="Times New Roman" w:hAnsi="Times New Roman" w:cs="Times New Roman"/>
          <w:noProof/>
          <w:szCs w:val="24"/>
        </w:rPr>
        <w:tab/>
        <w:t>Contreras-Alcantara S, Baba K, Tosini G. Removal of melatonin receptor type 1 induces insulin resistance in the mouse. Obesity (Silver Spring) [Internet]. Nature Publishing Group; 2010 Sep [cited 2013 Jan 17];18(9):1861–3. Available from: http://www.pubmedcentral.nih.gov/articlerender.fcgi?artid=2929321&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38. </w:t>
      </w:r>
      <w:r w:rsidRPr="00270297">
        <w:rPr>
          <w:rFonts w:ascii="Times New Roman" w:hAnsi="Times New Roman" w:cs="Times New Roman"/>
          <w:noProof/>
          <w:szCs w:val="24"/>
        </w:rPr>
        <w:tab/>
        <w:t>Prunet-Marcassus B, Desbazeille M, Bros A, Louche K, Delagrange P, Renard P, et al. Melatonin reduces body weight gain in Sprague Dawley rats with diet-induced obesity. Endocrinology [Internet]. 2003 Dec [cited 2013 Feb 5];144(12):5347–52. Available from: http://www.ncbi.nlm.nih.gov/pubmed/12970162</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39. </w:t>
      </w:r>
      <w:r w:rsidRPr="00270297">
        <w:rPr>
          <w:rFonts w:ascii="Times New Roman" w:hAnsi="Times New Roman" w:cs="Times New Roman"/>
          <w:noProof/>
          <w:szCs w:val="24"/>
        </w:rPr>
        <w:tab/>
        <w:t>Puchalski SS, Green JN, Rasmussen DD. Melatonin effect on rat body weight regulation in response to high-fat diet at middle age. Endocrine [Internet]. 2003 Jul;21(2):163–7. Available from: http://www.ncbi.nlm.nih.gov/pubmed/12897381</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40. </w:t>
      </w:r>
      <w:r w:rsidRPr="00270297">
        <w:rPr>
          <w:rFonts w:ascii="Times New Roman" w:hAnsi="Times New Roman" w:cs="Times New Roman"/>
          <w:noProof/>
          <w:szCs w:val="24"/>
        </w:rPr>
        <w:tab/>
        <w:t>Rasmussen DD, Boldt BM, Wilkinson CW, Yellon SM, Matsumoto AM. Daily melatonin administration at middle age suppresses male rat visceral fat, plasma leptin and plasma insulin to youthful levls. Endocrinology [Internet]. 1999;140(2):1009–12. Available from: http://endo.endojournals.org/content/140/2/1009.long</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41. </w:t>
      </w:r>
      <w:r w:rsidRPr="00270297">
        <w:rPr>
          <w:rFonts w:ascii="Times New Roman" w:hAnsi="Times New Roman" w:cs="Times New Roman"/>
          <w:noProof/>
          <w:szCs w:val="24"/>
        </w:rPr>
        <w:tab/>
        <w:t>Sanchez-Hidalgo M, Lu Z, Tan D-X, Maldonado MD, Reiter RJ, Gregerman RI. Melatonin inhibits fatty acid-induced triglyceride accumulation in ROS17/2.8 cells: implications for osteoblast differentiation and osteoporosis. Am J Physiol Regul Integr Comp Physiol [Internet]. 2007 Jun [cited 2013 Feb 5];292(6):R2208-15. Available from: http://www.ncbi.nlm.nih.gov/pubmed/17379847</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42. </w:t>
      </w:r>
      <w:r w:rsidRPr="00270297">
        <w:rPr>
          <w:rFonts w:ascii="Times New Roman" w:hAnsi="Times New Roman" w:cs="Times New Roman"/>
          <w:noProof/>
          <w:szCs w:val="24"/>
        </w:rPr>
        <w:tab/>
        <w:t>Seo H, Park K, Park S, Javaregowda PK, Hong Y. Melatonin prevents muscle atrophy and the alteration of myosin heavy chain in spinal cord injured rats. J Fed Am Soc Exp Biol [Internet]. 2010;IB668. Available from: http://www.fasebj.org/cgi/content/meeting_abstract/24/1_MeetingAbstracts/lb668</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43. </w:t>
      </w:r>
      <w:r w:rsidRPr="00270297">
        <w:rPr>
          <w:rFonts w:ascii="Times New Roman" w:hAnsi="Times New Roman" w:cs="Times New Roman"/>
          <w:noProof/>
          <w:szCs w:val="24"/>
        </w:rPr>
        <w:tab/>
        <w:t>Lee S, Shin J, Hong Y, Lee M, Kim K, Lee S-R, et al. Beneficial effects of melatonin on stroke-induced muscle atrophy in focal cerebral ischemic rats. Lab Anim Res [Internet]. 2012;28(1):47–54. Available from: http://www.ncbi.nlm.nih.gov/pmc/articles/PMC3315192/</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lastRenderedPageBreak/>
        <w:t xml:space="preserve">344. </w:t>
      </w:r>
      <w:r w:rsidRPr="00270297">
        <w:rPr>
          <w:rFonts w:ascii="Times New Roman" w:hAnsi="Times New Roman" w:cs="Times New Roman"/>
          <w:noProof/>
          <w:szCs w:val="24"/>
        </w:rPr>
        <w:tab/>
        <w:t>Roth JA, Kim B-G, Lin W-L, Cho M-I. Melatonin promotes osteoblast differentiation and bone formation. J Biol Chem [Internet]. 1999 Jul 30;274(31):22041–7. Available from: http://www.ncbi.nlm.nih.gov/pubmed/10419530</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45. </w:t>
      </w:r>
      <w:r w:rsidRPr="00270297">
        <w:rPr>
          <w:rFonts w:ascii="Times New Roman" w:hAnsi="Times New Roman" w:cs="Times New Roman"/>
          <w:noProof/>
          <w:szCs w:val="24"/>
        </w:rPr>
        <w:tab/>
        <w:t>Wolden-Hanson T, Mitton DR, McCants RL, Yellon SM, Wilkinson CW, Matsumoto  a M, et al. Daily melatonin administration to middle-aged male rats suppresses body weight, intraabdominal adiposity, and plasma leptin and insulin independent of food intake and total body fat. Endocrinology [Internet]. 2000 Feb;141(2):487–97. Available from: http://www.ncbi.nlm.nih.gov/pubmed/10650927</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46. </w:t>
      </w:r>
      <w:r w:rsidRPr="00270297">
        <w:rPr>
          <w:rFonts w:ascii="Times New Roman" w:hAnsi="Times New Roman" w:cs="Times New Roman"/>
          <w:noProof/>
          <w:szCs w:val="24"/>
        </w:rPr>
        <w:tab/>
        <w:t>Nishida S, Segawa T, Murai I, Nakagawa S. Long-term melatonin administration reduces hyperinsulinemia and improves the altered fatty-acid compositions in type 2 diabetic rats via the restoration of Delta-5 desaturase activity. J Pineal Res [Internet]. 2002;32(1):26–33. Available from: http://www.ncbi.nlm.nih.gov/pubmed/11841597</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47. </w:t>
      </w:r>
      <w:r w:rsidRPr="00270297">
        <w:rPr>
          <w:rFonts w:ascii="Times New Roman" w:hAnsi="Times New Roman" w:cs="Times New Roman"/>
          <w:noProof/>
          <w:szCs w:val="24"/>
        </w:rPr>
        <w:tab/>
        <w:t>Heijden G Van Der, Wang ZJ, Chu Z, Toffolo G, Manesso E, Sauer PJJ, et al. Strength Exercise Improves Muscle Mass and Hepatic Insulin Sensitivity in Obese Youth. Med Sci Sports Exerc [Internet]. 2010;42(11):1973–80. Available from: http://www.ncbi.nlm.nih.gov/pmc/articles/PMC2944907/pdf/nihms203558.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48. </w:t>
      </w:r>
      <w:r w:rsidRPr="00270297">
        <w:rPr>
          <w:rFonts w:ascii="Times New Roman" w:hAnsi="Times New Roman" w:cs="Times New Roman"/>
          <w:noProof/>
          <w:szCs w:val="24"/>
        </w:rPr>
        <w:tab/>
        <w:t>Wagner KR, Liu X, Chang X, Allen RE. Muscle regeneration in the prolonged absence of myostatin. Proc Natl Acad Sci U S A [Internet]. 2005 Mar 15;102(7):2519–24. Available from: http://www.pubmedcentral.nih.gov/articlerender.fcgi?artid=548322&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49. </w:t>
      </w:r>
      <w:r w:rsidRPr="00270297">
        <w:rPr>
          <w:rFonts w:ascii="Times New Roman" w:hAnsi="Times New Roman" w:cs="Times New Roman"/>
          <w:noProof/>
          <w:szCs w:val="24"/>
        </w:rPr>
        <w:tab/>
        <w:t>Lee S-J, McPherron AC. Regulation of myostatin activity and muscle growth. Proc Natl Acad Sci U S A [Internet]. 2001 Jul 31;98(16):9306–11. Available from: http://www.pubmedcentral.nih.gov/articlerender.fcgi?artid=55416&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50. </w:t>
      </w:r>
      <w:r w:rsidRPr="00270297">
        <w:rPr>
          <w:rFonts w:ascii="Times New Roman" w:hAnsi="Times New Roman" w:cs="Times New Roman"/>
          <w:noProof/>
          <w:szCs w:val="24"/>
        </w:rPr>
        <w:tab/>
        <w:t>Lee S-J. Quadrupling muscle mass in mice by targeting TGF-beta signaling pathways. PLoS One [Internet]. 2007 Jan [cited 2013 Jan 30];2(8):e789. Available from: http://www.pubmedcentral.nih.gov/articlerender.fcgi?artid=1949143&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51. </w:t>
      </w:r>
      <w:r w:rsidRPr="00270297">
        <w:rPr>
          <w:rFonts w:ascii="Times New Roman" w:hAnsi="Times New Roman" w:cs="Times New Roman"/>
          <w:noProof/>
          <w:szCs w:val="24"/>
        </w:rPr>
        <w:tab/>
        <w:t>Mcpherron AC, Lee S. Suppression of body fat accumulation in myostatin-deficient mice. J Clin Invest [Internet]. 2002;109(5):595–601. Available from: http://www.ncbi.nlm.nih.gov/pmc/articles/PMC150888/pdf/JCI0213562.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52. </w:t>
      </w:r>
      <w:r w:rsidRPr="00270297">
        <w:rPr>
          <w:rFonts w:ascii="Times New Roman" w:hAnsi="Times New Roman" w:cs="Times New Roman"/>
          <w:noProof/>
          <w:szCs w:val="24"/>
        </w:rPr>
        <w:tab/>
        <w:t>Amirouche A, Durieux A-C, Banzet S, Koulmann N, Bonnefoy R, Mouret C, et al. Down-regulation of Akt/mammalian target of rapamycin signaling pathway in response to myostatin overexpression in skeletal muscle. Endocrinology [Internet]. 2009 Jan [cited 2013 Feb 16];150(1):286–94. Available from: http://www.ncbi.nlm.nih.gov/pubmed/18801898</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53. </w:t>
      </w:r>
      <w:r w:rsidRPr="00270297">
        <w:rPr>
          <w:rFonts w:ascii="Times New Roman" w:hAnsi="Times New Roman" w:cs="Times New Roman"/>
          <w:noProof/>
          <w:szCs w:val="24"/>
        </w:rPr>
        <w:tab/>
        <w:t>Guo T, Jou W, Chanturiya T, Portas J, Gavrilova O, McPherron AC. Myostatin inhibition in muscle, but not adipose tissue, decreases fat mass and improves insulin sensitivity. PLoS One [Internet]. 2009 Jan [cited 2013 Jan 30];4(3):e4937. Available from: http://www.pubmedcentral.nih.gov/articlerender.fcgi?artid=2654157&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54. </w:t>
      </w:r>
      <w:r w:rsidRPr="00270297">
        <w:rPr>
          <w:rFonts w:ascii="Times New Roman" w:hAnsi="Times New Roman" w:cs="Times New Roman"/>
          <w:noProof/>
          <w:szCs w:val="24"/>
        </w:rPr>
        <w:tab/>
        <w:t>Hittel DS, Axelson M, Sarna N, Shearer J, Huffman KM, Kraus WE. Myostatin Decreases with Aerobic Exercise and Associates with Insulin Resistance. Med Sci Sports Exerc [Internet]. 2010;42(11):2023–9. Available from: http://www.ncbi.nlm.nih.gov/pmc/articles/PMC2975387/pdf/nihms203559.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55. </w:t>
      </w:r>
      <w:r w:rsidRPr="00270297">
        <w:rPr>
          <w:rFonts w:ascii="Times New Roman" w:hAnsi="Times New Roman" w:cs="Times New Roman"/>
          <w:noProof/>
          <w:szCs w:val="24"/>
        </w:rPr>
        <w:tab/>
        <w:t>Wilkes JJ, Lloyd DJ, Gekakis N. Loss-of-Function Mutation in Myostatin Reduces Tumor Necrosis Factor alpha Production and Protects Liver Against Obesity-Induced Insulin Resistance. Diabetes [Internet]. 2009;58(May):1133–43. Available from: http://diabetes.diabetesjournals.org/content/58/5/1133.full.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lastRenderedPageBreak/>
        <w:t xml:space="preserve">356. </w:t>
      </w:r>
      <w:r w:rsidRPr="00270297">
        <w:rPr>
          <w:rFonts w:ascii="Times New Roman" w:hAnsi="Times New Roman" w:cs="Times New Roman"/>
          <w:noProof/>
          <w:szCs w:val="24"/>
        </w:rPr>
        <w:tab/>
        <w:t>Zhang C, McFarlane C, Lokireddy S, Bonala S, Ge X, Masuda S, et al. Myostatin-deficient mice exhibit reduced insulin resistance through activating the AMP-activated protein kinase signalling pathway. Diabetologia [Internet]. 2011 Jun [cited 2013 Jan 30];54(6):1491–501. Available from: http://www.ncbi.nlm.nih.gov/pubmed/21347623</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57. </w:t>
      </w:r>
      <w:r w:rsidRPr="00270297">
        <w:rPr>
          <w:rFonts w:ascii="Times New Roman" w:hAnsi="Times New Roman" w:cs="Times New Roman"/>
          <w:noProof/>
          <w:szCs w:val="24"/>
        </w:rPr>
        <w:tab/>
        <w:t>Michael GJ, Averill S, Nitkunan A, Rattray M, Bennett DLH, Yan Q, et al. Nerve growth factor treatment increases brain-derived neurotrophic factor selectively in TrkA-expressing dorsal root ganglion cells and in their central terminations within the spinal cord. J Neurosci [Internet]. 1997 Nov 1;17(21):8476–90. Available from: http://www.ncbi.nlm.nih.gov/pubmed/9334420</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58. </w:t>
      </w:r>
      <w:r w:rsidRPr="00270297">
        <w:rPr>
          <w:rFonts w:ascii="Times New Roman" w:hAnsi="Times New Roman" w:cs="Times New Roman"/>
          <w:noProof/>
          <w:szCs w:val="24"/>
        </w:rPr>
        <w:tab/>
        <w:t>Hirth M, Rukwied R, Gromann A, Turnquist B, Weinkauf B, Francke K, et al. Nerve growth factor induces sensitization of nociceptors without evidence for increased intraepidermal nerve fiber density. Pain [Internet]. 2013;154(11):2500–11. Available from: http://www.ncbi.nlm.nih.gov/pubmed/2389189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59. </w:t>
      </w:r>
      <w:r w:rsidRPr="00270297">
        <w:rPr>
          <w:rFonts w:ascii="Times New Roman" w:hAnsi="Times New Roman" w:cs="Times New Roman"/>
          <w:noProof/>
          <w:szCs w:val="24"/>
        </w:rPr>
        <w:tab/>
        <w:t>Gearing DP, Virtue ER, Gearing RP, Drew AC. A fully caninised anti-NGF monoclonal antibody for pain relief in dogs A fully caninised anti-NGF monoclonal antibody for pain relief in dogs. BMC Vet Res [Internet]. 2013;9(226). Available from: http://www.ncbi.nlm.nih.gov/pubmed/2420692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60. </w:t>
      </w:r>
      <w:r w:rsidRPr="00270297">
        <w:rPr>
          <w:rFonts w:ascii="Times New Roman" w:hAnsi="Times New Roman" w:cs="Times New Roman"/>
          <w:noProof/>
          <w:szCs w:val="24"/>
        </w:rPr>
        <w:tab/>
        <w:t>Shelton D, Zeller J, Ho W, Pons J, Rosenthal A. Nerve growth factor mediates hyperalgesia and cachexia in auto-immune arthritis. Pain [Internet]. 2005;116(1–2):8–16. Available from: http://www.ncbi.nlm.nih.gov/pubmed/15927377</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61. </w:t>
      </w:r>
      <w:r w:rsidRPr="00270297">
        <w:rPr>
          <w:rFonts w:ascii="Times New Roman" w:hAnsi="Times New Roman" w:cs="Times New Roman"/>
          <w:noProof/>
          <w:szCs w:val="24"/>
        </w:rPr>
        <w:tab/>
        <w:t>Quyyumi AA, Dakak N, Andrews NP, Gilligan DM, Panza JA, Cannon III ROC. Contribution of Nitric Oxide to Metabolic Coronary Vasodilation in the Human Heart. Circulation [Internet]. 1995;92:320–6. Available from: http://circ.ahajournals.org/content/92/3/320.full</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62. </w:t>
      </w:r>
      <w:r w:rsidRPr="00270297">
        <w:rPr>
          <w:rFonts w:ascii="Times New Roman" w:hAnsi="Times New Roman" w:cs="Times New Roman"/>
          <w:noProof/>
          <w:szCs w:val="24"/>
        </w:rPr>
        <w:tab/>
        <w:t>Lee PC, Salyapongse AN, Bragdon GA, Shears II LL, Watkins SC, Edington HDJ, et al. Impaired wound healing and angiogenesis in eNOS-deficient mice. Am J Physiol - Hear Circ Physiol [Internet]. 1999;277:H1600-8. Available from: http://ajpheart.physiology.org/content/277/4/H1600.full.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63. </w:t>
      </w:r>
      <w:r w:rsidRPr="00270297">
        <w:rPr>
          <w:rFonts w:ascii="Times New Roman" w:hAnsi="Times New Roman" w:cs="Times New Roman"/>
          <w:noProof/>
          <w:szCs w:val="24"/>
        </w:rPr>
        <w:tab/>
        <w:t>Seilicovich A, Lasaga M, Befumo M, Duvilanski BH, del Carmen Diaz M, Rettori V, et al. Nitric oxide inhibits the release of norepinephrine and dopamine from the medial basal hypothalamus of the rat. Proc Natl Acad Sci U S A [Internet]. 1995 Nov 21;92(24):11299–302. Available from: http://www.pubmedcentral.nih.gov/articlerender.fcgi?artid=40619&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64. </w:t>
      </w:r>
      <w:r w:rsidRPr="00270297">
        <w:rPr>
          <w:rFonts w:ascii="Times New Roman" w:hAnsi="Times New Roman" w:cs="Times New Roman"/>
          <w:noProof/>
          <w:szCs w:val="24"/>
        </w:rPr>
        <w:tab/>
        <w:t>Gammie SC, Nelson RJ. Maternal aggression is reduced in neuronal nitric oxide synthase-deficient mice. J Neurosci [Internet]. 1999 Sep 15;19(18):8027–35. Available from: http://www.ncbi.nlm.nih.gov/pubmed/10479702</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65. </w:t>
      </w:r>
      <w:r w:rsidRPr="00270297">
        <w:rPr>
          <w:rFonts w:ascii="Times New Roman" w:hAnsi="Times New Roman" w:cs="Times New Roman"/>
          <w:noProof/>
          <w:szCs w:val="24"/>
        </w:rPr>
        <w:tab/>
        <w:t>Demas GE, Kriegsfeld LJ, Blackshaw S, Huang P, Gammie SC, Nelson RJ, et al. Elimination of Aggressive Behavior in Male Mice Lacking Endothelial Nitric Oxide Synthase. J Neurosci [Internet]. 1999;19(19):2–6. Available from: http://www.ncbi.nlm.nih.gov/pubmed/10493775</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66. </w:t>
      </w:r>
      <w:r w:rsidRPr="00270297">
        <w:rPr>
          <w:rFonts w:ascii="Times New Roman" w:hAnsi="Times New Roman" w:cs="Times New Roman"/>
          <w:noProof/>
          <w:szCs w:val="24"/>
        </w:rPr>
        <w:tab/>
        <w:t>Demas GE, Eliasson MJ, Dawson TM, Dawson VL, Kriegsfeld LJ, Nelson RJ, et al. Inhibition of neuronal nitric oxide synthase increases aggressive behavior in mice. Mol Med [Internet]. 1997 Sep;3(9):610–6. Available from: http://www.pubmedcentral.nih.gov/articlerender.fcgi?artid=2230093&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67. </w:t>
      </w:r>
      <w:r w:rsidRPr="00270297">
        <w:rPr>
          <w:rFonts w:ascii="Times New Roman" w:hAnsi="Times New Roman" w:cs="Times New Roman"/>
          <w:noProof/>
          <w:szCs w:val="24"/>
        </w:rPr>
        <w:tab/>
        <w:t>Chiavegatto S, Dawson VL, Mamounas LA, Koliatsos VE, Dawson TM, Nelson RJ. Brain serotonin dysfunction accounts for aggression in male mice lacking neuronal nitric oxide synthase. Proc Natl Acad Sci U S A [Internet]. 2001 Jan 30;98(3):1277–81. Available from: http://www.pubmedcentral.nih.gov/articlerender.fcgi?artid=14745&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lastRenderedPageBreak/>
        <w:t xml:space="preserve">368. </w:t>
      </w:r>
      <w:r w:rsidRPr="00270297">
        <w:rPr>
          <w:rFonts w:ascii="Times New Roman" w:hAnsi="Times New Roman" w:cs="Times New Roman"/>
          <w:noProof/>
          <w:szCs w:val="24"/>
        </w:rPr>
        <w:tab/>
        <w:t>Nelson R, Demas G, Huang P, Fishman M, Dawson V, Dawson T, et al. Behavioural abnormalities in male mice lacking neuronal nitric oxide synthase. Nature [Internet]. 1995;378(6555):383–6. Available from: http://www.ncbi.nlm.nih.gov/pubmed/7477374</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69. </w:t>
      </w:r>
      <w:r w:rsidRPr="00270297">
        <w:rPr>
          <w:rFonts w:ascii="Times New Roman" w:hAnsi="Times New Roman" w:cs="Times New Roman"/>
          <w:noProof/>
          <w:szCs w:val="24"/>
        </w:rPr>
        <w:tab/>
        <w:t>Kriegsfeld LJ, Dawson TM, Dawson VL, Nelson RJ, Snyder SH. Aggressive behavior in male mice lacking the gene for neuronal nitric oxide synthase requires testosterone. Brain Res [Internet]. 1997;769(1):66–70. Available from: http://www.ncbi.nlm.nih.gov/pubmed/9374274</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70. </w:t>
      </w:r>
      <w:r w:rsidRPr="00270297">
        <w:rPr>
          <w:rFonts w:ascii="Times New Roman" w:hAnsi="Times New Roman" w:cs="Times New Roman"/>
          <w:noProof/>
          <w:szCs w:val="24"/>
        </w:rPr>
        <w:tab/>
        <w:t>Greisen J, Juhl CB, Grøfte T, Vilstrup H, Jensen TS, Schmitz O. Acute pain induces insulin resistance in humans. Anesthesiology [Internet]. 2001;95(3):578–84. Available from: http://anesthesiology.pubs.asahq.org/article.aspx?articleid=1944846#81345070</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71. </w:t>
      </w:r>
      <w:r w:rsidRPr="00270297">
        <w:rPr>
          <w:rFonts w:ascii="Times New Roman" w:hAnsi="Times New Roman" w:cs="Times New Roman"/>
          <w:noProof/>
          <w:szCs w:val="24"/>
        </w:rPr>
        <w:tab/>
        <w:t>Luo S, Luo J, Cincotta A. Chronic ventromedial hypothalamic infusion of norepinephrine and serotonin promotes insulin resistance and glucose intolerance. Neuroendocrinology [Internet]. 1999;70(6):460–5. Available from: http://www.ncbi.nlm.nih.gov/pubmed/10657739</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72. </w:t>
      </w:r>
      <w:r w:rsidRPr="00270297">
        <w:rPr>
          <w:rFonts w:ascii="Times New Roman" w:hAnsi="Times New Roman" w:cs="Times New Roman"/>
          <w:noProof/>
          <w:szCs w:val="24"/>
        </w:rPr>
        <w:tab/>
        <w:t>Itoi K, Suda T, Tozawa F, Dobashi I, Ohmori N, Sakai Y, et al. Microinjection of norepinephrine into the paraventricular nucleus of the hypothalamus stimulates corticotropin-releasing factor gene expression in conscious rats. Endocrinology [Internet]. 1994;135(5):2177–82. Available from: http://www.ncbi.nlm.nih.gov/pubmed/7956940</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73. </w:t>
      </w:r>
      <w:r w:rsidRPr="00270297">
        <w:rPr>
          <w:rFonts w:ascii="Times New Roman" w:hAnsi="Times New Roman" w:cs="Times New Roman"/>
          <w:noProof/>
          <w:szCs w:val="24"/>
        </w:rPr>
        <w:tab/>
        <w:t>Falahati-nini A, Riggs BL, Atkinson EJ, Fallon WMO, Eastell R, Khosla S. Relative contributions of testosterone and estrogen in regulating bone resorption and formation in normal elderly men. J Clin Invest [Internet]. 2000;106(12):1553–60. Available from: http://www.ncbi.nlm.nih.gov/pmc/articles/PMC381474/pdf/JCI0010942.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74. </w:t>
      </w:r>
      <w:r w:rsidRPr="00270297">
        <w:rPr>
          <w:rFonts w:ascii="Times New Roman" w:hAnsi="Times New Roman" w:cs="Times New Roman"/>
          <w:noProof/>
          <w:szCs w:val="24"/>
        </w:rPr>
        <w:tab/>
        <w:t>Moll GJ, Rosenfield R, Fang V. Administration of low-dose estrogen rapidly and directly stimulates growth hormone production. Am J Dis Child [Internet]. 1986;140(2):124–7. Available from: http://www.ncbi.nlm.nih.gov/pubmed/3946321</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75. </w:t>
      </w:r>
      <w:r w:rsidRPr="00270297">
        <w:rPr>
          <w:rFonts w:ascii="Times New Roman" w:hAnsi="Times New Roman" w:cs="Times New Roman"/>
          <w:noProof/>
          <w:szCs w:val="24"/>
        </w:rPr>
        <w:tab/>
        <w:t>Slootweg MC, Swolin D, Netelenbos JC, Isaksson OGP, Ohlsson C. Estrogen enhances growth hormone receptor expression and growth hormone action in rat osteosarcoma cells and human osteoblast-like cells. J Endocrinol [Internet]. 1997 Oct;155(1):159–64. Available from: http://www.ncbi.nlm.nih.gov/pubmed/9390018</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76. </w:t>
      </w:r>
      <w:r w:rsidRPr="00270297">
        <w:rPr>
          <w:rFonts w:ascii="Times New Roman" w:hAnsi="Times New Roman" w:cs="Times New Roman"/>
          <w:noProof/>
          <w:szCs w:val="24"/>
        </w:rPr>
        <w:tab/>
        <w:t>Veldhuis JD, Evans WS, Bowers CY. Estradiol Supplementation Enhances Submaximal Feed-Forward Drive of Growth Hormone (GH) Secretion by Recombinant Human GH-Releasing Hormone-1,44-Amide in a Putatively Somatostatin-Withdrawn Milieu. J Clin Endocrinol Metab [Internet]. 2003 Nov 1 [cited 2013 Jan 16];88(11):5484–9. Available from: http://jcem.endojournals.org/cgi/doi/10.1210/jc.2003-030410</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77. </w:t>
      </w:r>
      <w:r w:rsidRPr="00270297">
        <w:rPr>
          <w:rFonts w:ascii="Times New Roman" w:hAnsi="Times New Roman" w:cs="Times New Roman"/>
          <w:noProof/>
          <w:szCs w:val="24"/>
        </w:rPr>
        <w:tab/>
        <w:t>Gill-Sharm MK, Gopalkrishnan K, Balasinor N, Parte P, Jayaraman S, Juneja HS. Effects of tamoxifen the fertility of male rats. J Reprod Fertil [Internet]. 1993;99:395–402. Available from: http://www.reproduction-online.org/content/99/2/395.full.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78. </w:t>
      </w:r>
      <w:r w:rsidRPr="00270297">
        <w:rPr>
          <w:rFonts w:ascii="Times New Roman" w:hAnsi="Times New Roman" w:cs="Times New Roman"/>
          <w:noProof/>
          <w:szCs w:val="24"/>
        </w:rPr>
        <w:tab/>
        <w:t>Musatov S, Chen W, Pfaff DW, Mobbs C V, Yang X, Clegg DJ, et al. Silencing of estrogen receptor α in the ventromedial nucleus of hypothalamus leads to metabolic syndrome. Proc Natl Acad Sci U S A [Internet]. 2007;104(7):2501–6. Available from: http://www.ncbi.nlm.nih.gov/pmc/articles/PMC1892990/</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79. </w:t>
      </w:r>
      <w:r w:rsidRPr="00270297">
        <w:rPr>
          <w:rFonts w:ascii="Times New Roman" w:hAnsi="Times New Roman" w:cs="Times New Roman"/>
          <w:noProof/>
          <w:szCs w:val="24"/>
        </w:rPr>
        <w:tab/>
        <w:t>Albert D, Jonik R, Walsh M. Hormone-dependent aggression in the female rat: testosterone plus estradiol implants prevent the decline in aggression following ovariectomy. Physiol Behav [Internet]. 1991;49(4):673–7. Available from: http://www.ncbi.nlm.nih.gov/pubmed/1881968</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80. </w:t>
      </w:r>
      <w:r w:rsidRPr="00270297">
        <w:rPr>
          <w:rFonts w:ascii="Times New Roman" w:hAnsi="Times New Roman" w:cs="Times New Roman"/>
          <w:noProof/>
          <w:szCs w:val="24"/>
        </w:rPr>
        <w:tab/>
        <w:t xml:space="preserve">Albert D, Jonik R, Walsh M. Interaction of estradiol, testosterone, and progesterone in the modulation of hormone-dependent aggression in the </w:t>
      </w:r>
      <w:r w:rsidRPr="00270297">
        <w:rPr>
          <w:rFonts w:ascii="Times New Roman" w:hAnsi="Times New Roman" w:cs="Times New Roman"/>
          <w:noProof/>
          <w:szCs w:val="24"/>
        </w:rPr>
        <w:lastRenderedPageBreak/>
        <w:t>female rat. Physiol Behav [Internet]. 1992;52(4):773–9. Available from: http://www.ncbi.nlm.nih.gov/pubmed/1409952</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81. </w:t>
      </w:r>
      <w:r w:rsidRPr="00270297">
        <w:rPr>
          <w:rFonts w:ascii="Times New Roman" w:hAnsi="Times New Roman" w:cs="Times New Roman"/>
          <w:noProof/>
          <w:szCs w:val="24"/>
        </w:rPr>
        <w:tab/>
        <w:t>Ogawa S, Eng V, Taylor J, Lubahn DB, Korach KS, Pfaff DW. Roles of Estrogen Receptor-alpha Gene Expression in Reproduction-Related Behaviors in Female Mice. Endocrinology [Internet]. 1998;139(12):5070–81. Available from: http://www.ncbi.nlm.nih.gov/pubmed/983244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82. </w:t>
      </w:r>
      <w:r w:rsidRPr="00270297">
        <w:rPr>
          <w:rFonts w:ascii="Times New Roman" w:hAnsi="Times New Roman" w:cs="Times New Roman"/>
          <w:noProof/>
          <w:szCs w:val="24"/>
        </w:rPr>
        <w:tab/>
        <w:t>Ogawa S, Chester AE, Hewitt SC, Walker VR, Gustafsson J-åke, Smithies O, et al. Abolition of male sexual behaviors in mice lacking estrogen receptors α and β (αβERKO ). Proc Natl Acad Sci U S A [Internet]. 2000;97(26):14737–41. Available from: http://www.pnas.org/content/97/26/14737.full.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83. </w:t>
      </w:r>
      <w:r w:rsidRPr="00270297">
        <w:rPr>
          <w:rFonts w:ascii="Times New Roman" w:hAnsi="Times New Roman" w:cs="Times New Roman"/>
          <w:noProof/>
          <w:szCs w:val="24"/>
        </w:rPr>
        <w:tab/>
        <w:t>Ogawa S, Lubahn DB, Korach KS, Pfaff DW. Behavioral effects of estrogen receptor gene disruption in male mice. Proc Natl Acad Sci U S A [Internet]. 1997;94(February):1476–81. Available from: http://www.pnas.org/content/94/4/1476.full.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84. </w:t>
      </w:r>
      <w:r w:rsidRPr="00270297">
        <w:rPr>
          <w:rFonts w:ascii="Times New Roman" w:hAnsi="Times New Roman" w:cs="Times New Roman"/>
          <w:noProof/>
          <w:szCs w:val="24"/>
        </w:rPr>
        <w:tab/>
        <w:t>Trainor BC, Finy MS, Nelson RJ. Rapid effects of estradiol on male aggression depend on photoperiod in reproductively non-responsive mice. Horm Behav [Internet]. 2008;53(1):192–9. Available from: http://www.ncbi.nlm.nih.gov/pmc/articles/PMC2190085/</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85. </w:t>
      </w:r>
      <w:r w:rsidRPr="00270297">
        <w:rPr>
          <w:rFonts w:ascii="Times New Roman" w:hAnsi="Times New Roman" w:cs="Times New Roman"/>
          <w:noProof/>
          <w:szCs w:val="24"/>
        </w:rPr>
        <w:tab/>
        <w:t>Trainor BC, Greiwe KM, Nelson RJ. Individual differences in estrogen receptor α in select brain nuclei are associated with individual differences in aggression. Horm Behav [Internet]. 2006;50(2):338–45. Available from: http://www.ncbi.nlm.nih.gov/pmc/articles/PMC1950320/pdf/nihms11203.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86. </w:t>
      </w:r>
      <w:r w:rsidRPr="00270297">
        <w:rPr>
          <w:rFonts w:ascii="Times New Roman" w:hAnsi="Times New Roman" w:cs="Times New Roman"/>
          <w:noProof/>
          <w:szCs w:val="24"/>
        </w:rPr>
        <w:tab/>
        <w:t>Hogan AM, Kennelly R, Collins D, Baird AW, Winter DC. Oestrogen inhibits human colonic motility by a non-genomic cell membrane receptor-dependent mechanism. Br J Surg [Internet]. 2009;96(7):817–22. Available from: http://onlinelibrary.wiley.com/doi/10.1002/bjs.6612/abstract;jsessionid=F593FE73B985C4960EC1C77BEBED4079.f03t04</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87. </w:t>
      </w:r>
      <w:r w:rsidRPr="00270297">
        <w:rPr>
          <w:rFonts w:ascii="Times New Roman" w:hAnsi="Times New Roman" w:cs="Times New Roman"/>
          <w:noProof/>
          <w:szCs w:val="24"/>
        </w:rPr>
        <w:tab/>
        <w:t>Albrecht ED, Babischkin JS, Yaron L, Anderson LD, Udoff LC, Pepe GJ. Effect of estrogen on angiogenesis in co-cultures of human endometrial cells and microvascular endothelial cells. Hum Reprod [Internet]. 2003 Oct 1 [cited 2013 Jan 16];18(10):2039–47. Available from: http://www.humrep.oupjournals.org/cgi/doi/10.1093/humrep/deg415</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88. </w:t>
      </w:r>
      <w:r w:rsidRPr="00270297">
        <w:rPr>
          <w:rFonts w:ascii="Times New Roman" w:hAnsi="Times New Roman" w:cs="Times New Roman"/>
          <w:noProof/>
          <w:szCs w:val="24"/>
        </w:rPr>
        <w:tab/>
        <w:t>Dabrosin C, Palmer K, Muller W, Gauldie J. Estradiol promotes growth and angiogenesis in polyoma middle T transgenic mouse mammary tumor explants. Breast Cancer Res Treat [Internet]. 2003;78(1):1–6. Available from: http://www.ncbi.nlm.nih.gov/pubmed/12611451</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89. </w:t>
      </w:r>
      <w:r w:rsidRPr="00270297">
        <w:rPr>
          <w:rFonts w:ascii="Times New Roman" w:hAnsi="Times New Roman" w:cs="Times New Roman"/>
          <w:noProof/>
          <w:szCs w:val="24"/>
        </w:rPr>
        <w:tab/>
        <w:t>Morales DE, McGowan KA, Grant DS, Maheshwari S, Bhartiya D, Cid MC, et al. Estrogen Promotes Angiogenic Activity in Human Umbilical Vein Endothelial Cells In Vitro and in a Murine Model. Circulation [Internet]. 1995;91:755–63. Available from: http://circ.ahajournals.org/content/91/3/755.long</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90. </w:t>
      </w:r>
      <w:r w:rsidRPr="00270297">
        <w:rPr>
          <w:rFonts w:ascii="Times New Roman" w:hAnsi="Times New Roman" w:cs="Times New Roman"/>
          <w:noProof/>
          <w:szCs w:val="24"/>
        </w:rPr>
        <w:tab/>
        <w:t>Seo KH, Lee H-S, Jung B, Ko H-M, Choi J-H, Park SJ, et al. Estrogen enhances angiogenesis through a pathway involving platelet-activating factor-mediated nuclear factor-kappaB activation. Cancer Res [Internet]. 2004 Sep 15 [cited 2013 Jan 16];64(18):6482–8. Available from: http://www.ncbi.nlm.nih.gov/pubmed/15374958</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91. </w:t>
      </w:r>
      <w:r w:rsidRPr="00270297">
        <w:rPr>
          <w:rFonts w:ascii="Times New Roman" w:hAnsi="Times New Roman" w:cs="Times New Roman"/>
          <w:noProof/>
          <w:szCs w:val="24"/>
        </w:rPr>
        <w:tab/>
        <w:t>Andersson B, Mattsson L-Å, Hahn L, MÅrin P, Lapidus L, Holm G, et al. Estrogen replacement therapy decreases hyperandrogenicity and improves glucose homeostasis and plasma lipids in postmenopausal women with noninsulin-dependent diabetes mellitus. J Clin Endocrinol Metab [Internet]. 1997;82(2):638–43. Available from: http://www.ncbi.nlm.nih.gov/pubmed/9024268</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92. </w:t>
      </w:r>
      <w:r w:rsidRPr="00270297">
        <w:rPr>
          <w:rFonts w:ascii="Times New Roman" w:hAnsi="Times New Roman" w:cs="Times New Roman"/>
          <w:noProof/>
          <w:szCs w:val="24"/>
        </w:rPr>
        <w:tab/>
        <w:t>Godsland I, Walton C, Felton C, Proudler A, Patel A, Wynn V. Insulin resistance, secretion, and metabolism in users of oral contraceptives. J Clin Endocrinol Metab [Internet]. 1992;74(1):64–70. Available from: http://www.ncbi.nlm.nih.gov/pubmed/1530790</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lastRenderedPageBreak/>
        <w:t xml:space="preserve">393. </w:t>
      </w:r>
      <w:r w:rsidRPr="00270297">
        <w:rPr>
          <w:rFonts w:ascii="Times New Roman" w:hAnsi="Times New Roman" w:cs="Times New Roman"/>
          <w:noProof/>
          <w:szCs w:val="24"/>
        </w:rPr>
        <w:tab/>
        <w:t>Kumagai S, Holmäng A, Björntorp P. The effects of oestrogen and progesterone on insulin sensitivity in female rats. Acta Physiol Scand [Internet]. 1993;149(1):91–7. Available from: http://www.ncbi.nlm.nih.gov/pubmed/8237427</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94. </w:t>
      </w:r>
      <w:r w:rsidRPr="00270297">
        <w:rPr>
          <w:rFonts w:ascii="Times New Roman" w:hAnsi="Times New Roman" w:cs="Times New Roman"/>
          <w:noProof/>
          <w:szCs w:val="24"/>
        </w:rPr>
        <w:tab/>
        <w:t>Mooradian A. Antioxidant properties of steroids. J Steroid Biochem Mol Biol [Internet]. 1993;45(6):509–11. Available from: http://www.ncbi.nlm.nih.gov/pubmed/851820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95. </w:t>
      </w:r>
      <w:r w:rsidRPr="00270297">
        <w:rPr>
          <w:rFonts w:ascii="Times New Roman" w:hAnsi="Times New Roman" w:cs="Times New Roman"/>
          <w:noProof/>
          <w:szCs w:val="24"/>
        </w:rPr>
        <w:tab/>
        <w:t>Ferron M, Hinoi E, Karsenty G, Ducy P. Osteocalcin differentially regulates beta cell and adipocyte gene expression and affects the development of metabolic diseases in wild-type mice. Proc Natl Acad Sci U S A [Internet]. 2008 Apr 1;105(13):5266–70. Available from: http://www.pubmedcentral.nih.gov/articlerender.fcgi?artid=2278202&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96. </w:t>
      </w:r>
      <w:r w:rsidRPr="00270297">
        <w:rPr>
          <w:rFonts w:ascii="Times New Roman" w:hAnsi="Times New Roman" w:cs="Times New Roman"/>
          <w:noProof/>
          <w:szCs w:val="24"/>
        </w:rPr>
        <w:tab/>
        <w:t>Lee NK, Sowa H, Hinoi E, Ferron M, Ahn JD, Confavreux C, et al. Endocrine regulation of energy metabolism by the skeleton. Cell [Internet]. 2007 Aug 10;130(3):456–69. Available from: http://www.pubmedcentral.nih.gov/articlerender.fcgi?artid=2013746&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97. </w:t>
      </w:r>
      <w:r w:rsidRPr="00270297">
        <w:rPr>
          <w:rFonts w:ascii="Times New Roman" w:hAnsi="Times New Roman" w:cs="Times New Roman"/>
          <w:noProof/>
          <w:szCs w:val="24"/>
        </w:rPr>
        <w:tab/>
        <w:t>Rached M, Kode A, Silva BC, Jung DY, Gray S, Ong H, et al. FoxO1 expression in osteoblasts regulates glucose homeostasis through regulation of osteocalcin in mice. J Clin Invest [Internet]. 2010;120(1):357–68. Available from: http://static.jci.org/content_assets/manuscripts/39000/39901/JCI39901.v2.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98. </w:t>
      </w:r>
      <w:r w:rsidRPr="00270297">
        <w:rPr>
          <w:rFonts w:ascii="Times New Roman" w:hAnsi="Times New Roman" w:cs="Times New Roman"/>
          <w:noProof/>
          <w:szCs w:val="24"/>
        </w:rPr>
        <w:tab/>
        <w:t>Mizokami A, Yasutake Y, Gao J, Matsuda M, Takahashi I, Takeuchi H. Osteocalcin Induces Release of Glucagon-Like Peptide-1 and Thereby Stimulates Insulin Secretion in Mice. PLoS One [Internet]. 2013;8(2):1–8. Available from: http://www.ncbi.nlm.nih.gov/pubmed/23437377</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399. </w:t>
      </w:r>
      <w:r w:rsidRPr="00270297">
        <w:rPr>
          <w:rFonts w:ascii="Times New Roman" w:hAnsi="Times New Roman" w:cs="Times New Roman"/>
          <w:noProof/>
          <w:szCs w:val="24"/>
        </w:rPr>
        <w:tab/>
        <w:t>Oury F, Ferron M, Huizhen W, Confavreux C, Xu L, Lacombe J, et al. Osteocalcin regulates murine and human fertility through a pancreas-bone-testis axis. J Clin Invest [Internet]. 2013;123(6):2421–33. Available from: http://ironport.iiserpune.ac.in/cgi-bin/patience.cgi?id=78a10b4d-7471-4158-86f7-9ac0b3519abe</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00. </w:t>
      </w:r>
      <w:r w:rsidRPr="00270297">
        <w:rPr>
          <w:rFonts w:ascii="Times New Roman" w:hAnsi="Times New Roman" w:cs="Times New Roman"/>
          <w:noProof/>
          <w:szCs w:val="24"/>
        </w:rPr>
        <w:tab/>
        <w:t>Oury F, Sumara G, Sumara O, Ferron M, Chang H, Smith CE, et al. Endocrine regulation of male fertility by the skeleton. Cell [Internet]. Elsevier Inc.; 2011 Mar 4 [cited 2013 Mar 1];144(5):796–809. Available from: http://www.pubmedcentral.nih.gov/articlerender.fcgi?artid=3052787&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01. </w:t>
      </w:r>
      <w:r w:rsidRPr="00270297">
        <w:rPr>
          <w:rFonts w:ascii="Times New Roman" w:hAnsi="Times New Roman" w:cs="Times New Roman"/>
          <w:noProof/>
          <w:szCs w:val="24"/>
        </w:rPr>
        <w:tab/>
        <w:t>De Vries A, Young 3rd W, Nelson R. Reduced aggressive behaviour in mice with targeted disruption of the oxytocin gene. J Neuroendocrinol [Internet]. 1997;9(5):363–8. Available from: http://www.ncbi.nlm.nih.gov/pubmed/9181490</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02. </w:t>
      </w:r>
      <w:r w:rsidRPr="00270297">
        <w:rPr>
          <w:rFonts w:ascii="Times New Roman" w:hAnsi="Times New Roman" w:cs="Times New Roman"/>
          <w:noProof/>
          <w:szCs w:val="24"/>
        </w:rPr>
        <w:tab/>
        <w:t>Calcagnoli F, Boer SF De, Althaus M, Boer JA den, Koolhaas JM. Antiaggressive activity of central oxytocin in male rats. Psychopharmacology (Berl) [Internet]. 2013;229(4):639–51. Available from: http://www.ncbi.nlm.nih.gov/pubmed/23624810</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03. </w:t>
      </w:r>
      <w:r w:rsidRPr="00270297">
        <w:rPr>
          <w:rFonts w:ascii="Times New Roman" w:hAnsi="Times New Roman" w:cs="Times New Roman"/>
          <w:noProof/>
          <w:szCs w:val="24"/>
        </w:rPr>
        <w:tab/>
        <w:t>Bosch OJ, Meddle SL, Beiderbeck DI, Douglas AJ, Neumann ID. Brain oxytocin correlates with maternal aggression: link to anxiety. J Neurosci [Internet]. 2005 Jul 20 [cited 2013 Feb 20];25(29):6807–15. Available from: http://www.ncbi.nlm.nih.gov/pubmed/16033890</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04. </w:t>
      </w:r>
      <w:r w:rsidRPr="00270297">
        <w:rPr>
          <w:rFonts w:ascii="Times New Roman" w:hAnsi="Times New Roman" w:cs="Times New Roman"/>
          <w:noProof/>
          <w:szCs w:val="24"/>
        </w:rPr>
        <w:tab/>
        <w:t>Bales KL, Carter CS. Sex differences and developmental effects of oxytocin on aggression and social behavior in prairie voles (Microtus ochrogaster). Horm Behav [Internet]. 2003 Sep [cited 2013 Feb 20];44(3):178–84. Available from: http://linkinghub.elsevier.com/retrieve/pii/S0018506X03001545</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05. </w:t>
      </w:r>
      <w:r w:rsidRPr="00270297">
        <w:rPr>
          <w:rFonts w:ascii="Times New Roman" w:hAnsi="Times New Roman" w:cs="Times New Roman"/>
          <w:noProof/>
          <w:szCs w:val="24"/>
        </w:rPr>
        <w:tab/>
        <w:t>Camerino C. Low sympathetic tone and obese phenotype in oxytocin-deficient mice. Obes (Silver Spring) [Internet]. 2009;17(5):980–4. Available from: http://www.ncbi.nlm.nih.gov/pubmed/19247273</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lastRenderedPageBreak/>
        <w:t xml:space="preserve">406. </w:t>
      </w:r>
      <w:r w:rsidRPr="00270297">
        <w:rPr>
          <w:rFonts w:ascii="Times New Roman" w:hAnsi="Times New Roman" w:cs="Times New Roman"/>
          <w:noProof/>
          <w:szCs w:val="24"/>
        </w:rPr>
        <w:tab/>
        <w:t>Takayanagi Y, Kasahara Y, Onaka T, Takahashi N, Kawada T, Nishimori K. Oxytocin receptor-deficient mice developed late-onset obesity. Neuroreport [Internet]. 2008;19(9):951–5. Available from: http://www.ncbi.nlm.nih.gov/pubmed/18520999</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07. </w:t>
      </w:r>
      <w:r w:rsidRPr="00270297">
        <w:rPr>
          <w:rFonts w:ascii="Times New Roman" w:hAnsi="Times New Roman" w:cs="Times New Roman"/>
          <w:noProof/>
          <w:szCs w:val="24"/>
        </w:rPr>
        <w:tab/>
        <w:t>Kublaoui BM, Gemelli T, Tolson KP, Wang Y, Zinn AR. Oxytocin deficiency mediates hyperphagic obesity of Sim1 haploinsufficient mice. Mol Endocrinol [Internet]. 2008 Jul [cited 2013 Feb 21];22(7):1723–34. Available from: http://www.pubmedcentral.nih.gov/articlerender.fcgi?artid=2453606&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08. </w:t>
      </w:r>
      <w:r w:rsidRPr="00270297">
        <w:rPr>
          <w:rFonts w:ascii="Times New Roman" w:hAnsi="Times New Roman" w:cs="Times New Roman"/>
          <w:noProof/>
          <w:szCs w:val="24"/>
        </w:rPr>
        <w:tab/>
        <w:t>Altszuler N, Hampshire J. Oxytocin infusion increases plasma insulin and glucagon levels and glucose production and uptake in the normal dog. Diabetes [Internet]. 1981;30(2):112–4. Available from: http://www.ncbi.nlm.nih.gov/pubmed/700926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09. </w:t>
      </w:r>
      <w:r w:rsidRPr="00270297">
        <w:rPr>
          <w:rFonts w:ascii="Times New Roman" w:hAnsi="Times New Roman" w:cs="Times New Roman"/>
          <w:noProof/>
          <w:szCs w:val="24"/>
        </w:rPr>
        <w:tab/>
        <w:t>Ditzen B, Schaer M, Gabriel B, Bodenmann G, Ehlert U, Heinrichs M. Intranasal oxytocin increases positive communication and reduces cortisol levels during couple conflict. Biol Psychiatry [Internet]. 2009;65(9):728–31. Available from: http://www.ncbi.nlm.nih.gov/pubmed/19027101</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10. </w:t>
      </w:r>
      <w:r w:rsidRPr="00270297">
        <w:rPr>
          <w:rFonts w:ascii="Times New Roman" w:hAnsi="Times New Roman" w:cs="Times New Roman"/>
          <w:noProof/>
          <w:szCs w:val="24"/>
        </w:rPr>
        <w:tab/>
        <w:t>Muir J, Pfister H. Influence of exogenously administered oxytocin on the corticosterone and prolactin response to psychological stress. Pharmacol Biochem Behav [Internet]. 1988;29(4):699–703. Available from: http://www.ncbi.nlm.nih.gov/pubmed/3413197</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11. </w:t>
      </w:r>
      <w:r w:rsidRPr="00270297">
        <w:rPr>
          <w:rFonts w:ascii="Times New Roman" w:hAnsi="Times New Roman" w:cs="Times New Roman"/>
          <w:noProof/>
          <w:szCs w:val="24"/>
        </w:rPr>
        <w:tab/>
        <w:t>Windle RJ, Shanks N, Lightman SL, Ingram CD. Central Oxytocin Administration Reduces Stress- Induced Corticosterone Release and Anxiety Behavior in Rats. Endocrinology [Internet]. 1997;138(7):2829–34. Available from: http://www.ncbi.nlm.nih.gov/pubmed/9202224</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12. </w:t>
      </w:r>
      <w:r w:rsidRPr="00270297">
        <w:rPr>
          <w:rFonts w:ascii="Times New Roman" w:hAnsi="Times New Roman" w:cs="Times New Roman"/>
          <w:noProof/>
          <w:szCs w:val="24"/>
        </w:rPr>
        <w:tab/>
        <w:t>Petersson M, Eklund M, Uvnäs-Moberg K. Oxytocin decreases corticosterone and nociception and increases motor activity in OVX rats. Maturitas [Internet]. 2005;51(4):426–33. Available from: http://www.sciencedirect.com/science/article/pii/S0378512204003640</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13. </w:t>
      </w:r>
      <w:r w:rsidRPr="00270297">
        <w:rPr>
          <w:rFonts w:ascii="Times New Roman" w:hAnsi="Times New Roman" w:cs="Times New Roman"/>
          <w:noProof/>
          <w:szCs w:val="24"/>
        </w:rPr>
        <w:tab/>
        <w:t>Jackson RA, Peters N, Advani U, Perry G, Rogers J, Brough WH, et al. Forearm Glucose Uptake During the Oral Glucose Tolerance Test in Normal Subjects. Diabetes [Internet]. 1973;2(6):4–5. Available from: http://diabetes.diabetesjournals.org/content/22/6/442.shor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14. </w:t>
      </w:r>
      <w:r w:rsidRPr="00270297">
        <w:rPr>
          <w:rFonts w:ascii="Times New Roman" w:hAnsi="Times New Roman" w:cs="Times New Roman"/>
          <w:noProof/>
          <w:szCs w:val="24"/>
        </w:rPr>
        <w:tab/>
        <w:t>van de Ven KCC, van der Graaf M, Tack CJ, Heerschap A, de Galan BE. Steady-state brain glucose concentrations during hypoglycemia in healthy humans and patients with type 1 diabetes. Diabetes [Internet]. 2012 Aug [cited 2015 May 14];61(8):1974–7. Available from: http://www.pubmedcentral.nih.gov/articlerender.fcgi?artid=3402320&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15. </w:t>
      </w:r>
      <w:r w:rsidRPr="00270297">
        <w:rPr>
          <w:rFonts w:ascii="Times New Roman" w:hAnsi="Times New Roman" w:cs="Times New Roman"/>
          <w:noProof/>
          <w:szCs w:val="24"/>
        </w:rPr>
        <w:tab/>
        <w:t>Ohneda A, Aguilar-Parada E, Eisentraut AM, Unger RH. Control of Pancreatic Glucagon Secretion by Glucose. Diabetes [Internet]. 1969;18(1):1–10. Available from: http://diabetes.diabetesjournals.org/content/18/1/1.shor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16. </w:t>
      </w:r>
      <w:r w:rsidRPr="00270297">
        <w:rPr>
          <w:rFonts w:ascii="Times New Roman" w:hAnsi="Times New Roman" w:cs="Times New Roman"/>
          <w:noProof/>
          <w:szCs w:val="24"/>
        </w:rPr>
        <w:tab/>
        <w:t>Shiiya T, Nakazato M, Mizuta M, Date Y, Mondal MS, Tanaka M, et al. Plasma ghrelin levels in lean and obese humans and the effect of glucose on ghrelin secretion. J Clin Endocrinol Metab [Internet]. 2002 Jan;87(1):240–4. Available from: http://www.ncbi.nlm.nih.gov/pubmed/11788653</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17. </w:t>
      </w:r>
      <w:r w:rsidRPr="00270297">
        <w:rPr>
          <w:rFonts w:ascii="Times New Roman" w:hAnsi="Times New Roman" w:cs="Times New Roman"/>
          <w:noProof/>
          <w:szCs w:val="24"/>
        </w:rPr>
        <w:tab/>
        <w:t>Katsumata M, Burton K a, Li J, Dauncey MJ. Suboptimal energy balance selectively up-regulates muscle GLUT gene expression but reduces insulin-dependent glucose uptake during postnatal development. FASEB J [Internet]. 1999 Aug;13(11):1405–13. Available from: http://www.ncbi.nlm.nih.gov/pubmed/10428764</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18. </w:t>
      </w:r>
      <w:r w:rsidRPr="00270297">
        <w:rPr>
          <w:rFonts w:ascii="Times New Roman" w:hAnsi="Times New Roman" w:cs="Times New Roman"/>
          <w:noProof/>
          <w:szCs w:val="24"/>
        </w:rPr>
        <w:tab/>
        <w:t>Ouchi N, Higuchi A, Ohashi K, Oshima Y, Gokce N, Shibata R, et al. Sfrp5 is an anti-inflammatory adipokine that modulates metabolic dysfunction in obesity. Science (80- ) [Internet]. 2010;329(5990):454–7. Available from: http://www.ncbi.nlm.nih.gov/pubmed/20558665</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lastRenderedPageBreak/>
        <w:t xml:space="preserve">419. </w:t>
      </w:r>
      <w:r w:rsidRPr="00270297">
        <w:rPr>
          <w:rFonts w:ascii="Times New Roman" w:hAnsi="Times New Roman" w:cs="Times New Roman"/>
          <w:noProof/>
          <w:szCs w:val="24"/>
        </w:rPr>
        <w:tab/>
        <w:t>Hagiwara H, Fujita Y, Ishima T, Kunitachi S, Shirayama Y, Iyo M, et al. Phencyclidine-induced cognitive deficits in mice are improved by subsequent subchronic administration of the antipsychotic drug perospirone: Role of serotonin 5-HT1A receptors. Eur Neuropsycopharmacology [Internet]. 2008;18(6):448–54. Available from: http://www.sciencedirect.com/science/article/pii/S0924977X07002192</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20. </w:t>
      </w:r>
      <w:r w:rsidRPr="00270297">
        <w:rPr>
          <w:rFonts w:ascii="Times New Roman" w:hAnsi="Times New Roman" w:cs="Times New Roman"/>
          <w:noProof/>
          <w:szCs w:val="24"/>
        </w:rPr>
        <w:tab/>
        <w:t>Sumiyoshi T, Matsui M, Yamashita I, Nohara S, Kurachi M, Uehara T, et al. The effect of tandospirone, a serotonin1A agonist, on memory function in schizophrenia. Biol Psychiatry [Internet]. 2001;49(10):861–8. Available from: http://www.sciencedirect.com/science/article/pii/S0006322300010258</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21. </w:t>
      </w:r>
      <w:r w:rsidRPr="00270297">
        <w:rPr>
          <w:rFonts w:ascii="Times New Roman" w:hAnsi="Times New Roman" w:cs="Times New Roman"/>
          <w:noProof/>
          <w:szCs w:val="24"/>
        </w:rPr>
        <w:tab/>
        <w:t>Sumiyoshi T, Park S, Jayathilake K, Roy A, Ertugrul A, Meltzer HY. Effect of buspirone, a serotonin1A partial agonist, on cognitive function in schizophrenia: A randomized, double-blind, placebo-controlled study. Schizophr Res [Internet]. 2007;95(1–3):158–68. Available from: http://www.sciencedirect.com/science/article/pii/S0920996407002630</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22. </w:t>
      </w:r>
      <w:r w:rsidRPr="00270297">
        <w:rPr>
          <w:rFonts w:ascii="Times New Roman" w:hAnsi="Times New Roman" w:cs="Times New Roman"/>
          <w:noProof/>
          <w:szCs w:val="24"/>
        </w:rPr>
        <w:tab/>
        <w:t>Blazevic S, Colic L, Culig L, Hranilovic D. Anxiety-like behavior and cognitive flexibility in adult rats perinatally exposed to increased serotonin concentrations. Behav Brain Res [Internet]. Elsevier B.V.; 2012 Apr 21 [cited 2013 Feb 19];230(1):175–81. Available from: http://www.ncbi.nlm.nih.gov/pubmed/22342491</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23. </w:t>
      </w:r>
      <w:r w:rsidRPr="00270297">
        <w:rPr>
          <w:rFonts w:ascii="Times New Roman" w:hAnsi="Times New Roman" w:cs="Times New Roman"/>
          <w:noProof/>
          <w:szCs w:val="24"/>
        </w:rPr>
        <w:tab/>
        <w:t>Clarke HF, Dalley JW, Crofts HS, Robbins TW, Roberts AC. Cognitive inflexibility after prefrontal serotonin depletion. Science (80- ) [Internet]. 2004 May 7 [cited 2013 Feb 11];304(5672):878–80. Available from: http://www.ncbi.nlm.nih.gov/pubmed/15131308</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24. </w:t>
      </w:r>
      <w:r w:rsidRPr="00270297">
        <w:rPr>
          <w:rFonts w:ascii="Times New Roman" w:hAnsi="Times New Roman" w:cs="Times New Roman"/>
          <w:noProof/>
          <w:szCs w:val="24"/>
        </w:rPr>
        <w:tab/>
        <w:t>Khaliq S, Haider S, Ahmed S, Perveen T, Haleem D. Relationship of brain tryptophan and serotonin in improving cognitive performance in rats. Pak J Pharm Sci [Internet]. 2006;19(1):11–5. Available from: http://www.ncbi.nlm.nih.gov/pubmed/1663244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25. </w:t>
      </w:r>
      <w:r w:rsidRPr="00270297">
        <w:rPr>
          <w:rFonts w:ascii="Times New Roman" w:hAnsi="Times New Roman" w:cs="Times New Roman"/>
          <w:noProof/>
          <w:szCs w:val="24"/>
        </w:rPr>
        <w:tab/>
        <w:t>Nagai T, Murai R, Matsui K, Kamei H, Noda Y, Furukawa H, et al. Aripiprazole ameliorates phencyclidine-induced impairment of recognition memory through dopamine D1 and serotonin 5-HT1A receptors. Psychopharmacology (Berl) [Internet]. 2009 Jan [cited 2013 Feb 19];202(1–3):315–28. Available from: http://www.ncbi.nlm.nih.gov/pubmed/18679658</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26. </w:t>
      </w:r>
      <w:r w:rsidRPr="00270297">
        <w:rPr>
          <w:rFonts w:ascii="Times New Roman" w:hAnsi="Times New Roman" w:cs="Times New Roman"/>
          <w:noProof/>
          <w:szCs w:val="24"/>
        </w:rPr>
        <w:tab/>
        <w:t>Lorrain DS, Riolo J V, Matuszewich L, Hull EM. Lateral hypothalamic serotonin inhibits nucleus accumbens Dopamine : Implications for Sexual Satiety. J Neurosci [Internet]. 1999;19(17):7648–52. Available from: http://www.jneurosci.org/content/19/17/7648.full.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27. </w:t>
      </w:r>
      <w:r w:rsidRPr="00270297">
        <w:rPr>
          <w:rFonts w:ascii="Times New Roman" w:hAnsi="Times New Roman" w:cs="Times New Roman"/>
          <w:noProof/>
          <w:szCs w:val="24"/>
        </w:rPr>
        <w:tab/>
        <w:t>Richards JB, Papaioannou A, Adachi JD, Joseph L, Whitson HE, Prior JC, et al. Effect of selective serotonin reuptake inhibitors on the risk of fracture. Arch Intern Med [Internet]. 2007 Jan 22;167(2):188–94. Available from: http://www.ncbi.nlm.nih.gov/pubmed/17242321</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28. </w:t>
      </w:r>
      <w:r w:rsidRPr="00270297">
        <w:rPr>
          <w:rFonts w:ascii="Times New Roman" w:hAnsi="Times New Roman" w:cs="Times New Roman"/>
          <w:noProof/>
          <w:szCs w:val="24"/>
        </w:rPr>
        <w:tab/>
        <w:t>Warden S, Nelson I, Fuchs R, Bliziotes M, Turner C. Serotonin (5-hydroxytryptamine) transporter inhibition causes bone loss in adult mice independently of estrogen deficiency. Menopause [Internet]. 2008;15(6):1176–83. Available from: http://www.ncbi.nlm.nih.gov/pubmed/18725867</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29. </w:t>
      </w:r>
      <w:r w:rsidRPr="00270297">
        <w:rPr>
          <w:rFonts w:ascii="Times New Roman" w:hAnsi="Times New Roman" w:cs="Times New Roman"/>
          <w:noProof/>
          <w:szCs w:val="24"/>
        </w:rPr>
        <w:tab/>
        <w:t>Yadav VK, Ryu J, Suda N, Tanaka K, Gingrich JA, Glorieux FH, et al. Lrp5 controls bone formation by inhibiting serotonin synthesis in the duodenum: an entero-bone endocrine axis. Cell [Internet]. 2009;135(5):825–37. Available from: http://www.ncbi.nlm.nih.gov/pmc/articles/PMC2614332/pdf/nihms82000.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30. </w:t>
      </w:r>
      <w:r w:rsidRPr="00270297">
        <w:rPr>
          <w:rFonts w:ascii="Times New Roman" w:hAnsi="Times New Roman" w:cs="Times New Roman"/>
          <w:noProof/>
          <w:szCs w:val="24"/>
        </w:rPr>
        <w:tab/>
        <w:t xml:space="preserve">Haney EM, Chan BKS, Diem SJ, Ensrud KE, Cauley JA, Barrett-Connor E, et al. Association of low bone mineral density with selective serotonin reuptake inhibitor use by older men. Arch Intern Med [Internet]. 2007 Jun 25;167(12):1246–51. Available from: </w:t>
      </w:r>
      <w:r w:rsidRPr="00270297">
        <w:rPr>
          <w:rFonts w:ascii="Times New Roman" w:hAnsi="Times New Roman" w:cs="Times New Roman"/>
          <w:noProof/>
          <w:szCs w:val="24"/>
        </w:rPr>
        <w:lastRenderedPageBreak/>
        <w:t>http://www.ncbi.nlm.nih.gov/pubmed/17592097</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31. </w:t>
      </w:r>
      <w:r w:rsidRPr="00270297">
        <w:rPr>
          <w:rFonts w:ascii="Times New Roman" w:hAnsi="Times New Roman" w:cs="Times New Roman"/>
          <w:noProof/>
          <w:szCs w:val="24"/>
        </w:rPr>
        <w:tab/>
        <w:t>Cleare AJ, Bond AJ. Does central serotonergic function correlate inversely with aggression? A study using d-fenfluramine in healthy subjects. Psychiatry Res [Internet]. 1997;69(2–3):89–95. Available from: http://www.sciencedirect.com/science/article/pii/S0165178196030521</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32. </w:t>
      </w:r>
      <w:r w:rsidRPr="00270297">
        <w:rPr>
          <w:rFonts w:ascii="Times New Roman" w:hAnsi="Times New Roman" w:cs="Times New Roman"/>
          <w:noProof/>
          <w:szCs w:val="24"/>
        </w:rPr>
        <w:tab/>
        <w:t>Cleare AJ, Bond AJ. The effect of tryptophan depletion and enhancement on subjective and behavioural aggression in normal male subjects. Psychopharmacology (Berl) [Internet]. 1995;118(1):72–81. Available from: http://www.ncbi.nlm.nih.gov/pubmed/7597125</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33. </w:t>
      </w:r>
      <w:r w:rsidRPr="00270297">
        <w:rPr>
          <w:rFonts w:ascii="Times New Roman" w:hAnsi="Times New Roman" w:cs="Times New Roman"/>
          <w:noProof/>
          <w:szCs w:val="24"/>
        </w:rPr>
        <w:tab/>
        <w:t>Audero E, Mlinar B, Baccini G, Skachokova Z, Corradetti R, Gross C. Suppression of serotonin neuron firing increases aggression in mice. J Neurosci Res [Internet]. 2013;33(20):8678–88. Available from: http://www.ncbi.nlm.nih.gov/pubmed/23678112</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34. </w:t>
      </w:r>
      <w:r w:rsidRPr="00270297">
        <w:rPr>
          <w:rFonts w:ascii="Times New Roman" w:hAnsi="Times New Roman" w:cs="Times New Roman"/>
          <w:noProof/>
          <w:szCs w:val="24"/>
        </w:rPr>
        <w:tab/>
        <w:t>Bjork JM, Dougherty DM, Moeller FG, Cherek DR, Swann AC. The effects of tryptophan depletion and loading on laboratory aggression in men: time course and a food-restricted control. Psychopharmacology (Berl) [Internet]. 1999 Feb;142(1):24–30. Available from: http://www.ncbi.nlm.nih.gov/pubmed/10102779</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35. </w:t>
      </w:r>
      <w:r w:rsidRPr="00270297">
        <w:rPr>
          <w:rFonts w:ascii="Times New Roman" w:hAnsi="Times New Roman" w:cs="Times New Roman"/>
          <w:noProof/>
          <w:szCs w:val="24"/>
        </w:rPr>
        <w:tab/>
        <w:t>Gibbons J, Barr G, Bridger W, Leibowitz S. Manipulations of dietary tryptophan: effects on mouse killing and brain serotonin in the rat. Brain Res [Internet]. 1979;169(1):139–53. Available from: http://www.ncbi.nlm.nih.gov/pubmed/57225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36. </w:t>
      </w:r>
      <w:r w:rsidRPr="00270297">
        <w:rPr>
          <w:rFonts w:ascii="Times New Roman" w:hAnsi="Times New Roman" w:cs="Times New Roman"/>
          <w:noProof/>
          <w:szCs w:val="24"/>
        </w:rPr>
        <w:tab/>
        <w:t>DeNapoli J, Dodman N, Shuster L, Rand W, Gross K. Effect of dietary protein content and tryptophan supplementation on dominance aggression, territorial aggression, and hyperactivity in dogs. J Am Vet Med Assoc [Internet]. 2000;217(4):504–8. Available from: http://www.ncbi.nlm.nih.gov/pubmed/10953712</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37. </w:t>
      </w:r>
      <w:r w:rsidRPr="00270297">
        <w:rPr>
          <w:rFonts w:ascii="Times New Roman" w:hAnsi="Times New Roman" w:cs="Times New Roman"/>
          <w:noProof/>
          <w:szCs w:val="24"/>
        </w:rPr>
        <w:tab/>
        <w:t>Saudou F, Amara D, Dierich A, LeMeur M, Ramboz S, Segu L, et al. Enhanced aggressive behavior in mice lacking 5-HT1B receptor. Science (80- ) [Internet]. 1994;265(5180):1875–8. Available from: http://www.ncbi.nlm.nih.gov/pubmed/8091214</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38. </w:t>
      </w:r>
      <w:r w:rsidRPr="00270297">
        <w:rPr>
          <w:rFonts w:ascii="Times New Roman" w:hAnsi="Times New Roman" w:cs="Times New Roman"/>
          <w:noProof/>
          <w:szCs w:val="24"/>
        </w:rPr>
        <w:tab/>
        <w:t xml:space="preserve">LeMarquand DG, Pihl RO, Young SN, Tremblay RE, Séguin JR, Palmour RM, et al. Tryptophan depletion, executive functions, and disinhibition in aggressive, adolescent males. Neuropsychopharmacology. 1998 Oct;19(4):333–41. </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39. </w:t>
      </w:r>
      <w:r w:rsidRPr="00270297">
        <w:rPr>
          <w:rFonts w:ascii="Times New Roman" w:hAnsi="Times New Roman" w:cs="Times New Roman"/>
          <w:noProof/>
          <w:szCs w:val="24"/>
        </w:rPr>
        <w:tab/>
        <w:t>Chamberlain B, Ervin F, Pihl R, Young S. The effect of raising or lowering tryptophan levels on aggression in vervet monkeys. Pharmacol Biochem Behav [Internet]. 1987;28(4):503–10. Available from: http://www.ncbi.nlm.nih.gov/pubmed/343231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40. </w:t>
      </w:r>
      <w:r w:rsidRPr="00270297">
        <w:rPr>
          <w:rFonts w:ascii="Times New Roman" w:hAnsi="Times New Roman" w:cs="Times New Roman"/>
          <w:noProof/>
          <w:szCs w:val="24"/>
        </w:rPr>
        <w:tab/>
        <w:t>Peremans K, Audenaert K, Hoybergs Y, Otte A, Goethals I, Gielen I, et al. The effect of citalopram hydrobromide on 5-HT2A receptors in the impulsive-aggressive dog, as measured with 123I-5-I-R91150 SPECT. Eur J Nucl Med Mol Imaging [Internet]. 2005 Jun [cited 2013 Feb 19];32(6):708–16. Available from: http://www.ncbi.nlm.nih.gov/pubmed/15739093</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41. </w:t>
      </w:r>
      <w:r w:rsidRPr="00270297">
        <w:rPr>
          <w:rFonts w:ascii="Times New Roman" w:hAnsi="Times New Roman" w:cs="Times New Roman"/>
          <w:noProof/>
          <w:szCs w:val="24"/>
        </w:rPr>
        <w:tab/>
        <w:t>Ghia J, Li N, Wang H, Collins M, Deng Y, El-Sharkawy R, et al. Serotonin has a key role in pathogenesis of experimental colitis. Gastroenterology [Internet]. 2009;137(5):1649–60. Available from: http://www.ncbi.nlm.nih.gov/pubmed/19706294</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42. </w:t>
      </w:r>
      <w:r w:rsidRPr="00270297">
        <w:rPr>
          <w:rFonts w:ascii="Times New Roman" w:hAnsi="Times New Roman" w:cs="Times New Roman"/>
          <w:noProof/>
          <w:szCs w:val="24"/>
        </w:rPr>
        <w:tab/>
        <w:t>Li N, Ghia J-E, Wang H, McClemens J, Cote F, Suehiro Y, et al. Serotonin Activates Dendritic Cell Function in the Context of Gut Inflammation. Am J Pathol [Internet]. 2011;178(2):662–71. Available from: http://www.ncbi.nlm.nih.gov/pmc/articles/PMC3069907/pdf/main.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43. </w:t>
      </w:r>
      <w:r w:rsidRPr="00270297">
        <w:rPr>
          <w:rFonts w:ascii="Times New Roman" w:hAnsi="Times New Roman" w:cs="Times New Roman"/>
          <w:noProof/>
          <w:szCs w:val="24"/>
        </w:rPr>
        <w:tab/>
        <w:t>Regmi SC, Kang Y, Park S, Park S-Y, Kim J-A. Role of serotonin in the pathogenesis of inflammatory bowel disease. FASEB J [Internet]. 2012;26(1108). Available from: http://www.fasebj.org/cgi/content/meeting_abstract/26/1_MeetingAbstracts/1108.4?sid=22955876-4a4c-</w:t>
      </w:r>
      <w:r w:rsidRPr="00270297">
        <w:rPr>
          <w:rFonts w:ascii="Times New Roman" w:hAnsi="Times New Roman" w:cs="Times New Roman"/>
          <w:noProof/>
          <w:szCs w:val="24"/>
        </w:rPr>
        <w:lastRenderedPageBreak/>
        <w:t>48b3-a65f-c7981e0b7a45</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44. </w:t>
      </w:r>
      <w:r w:rsidRPr="00270297">
        <w:rPr>
          <w:rFonts w:ascii="Times New Roman" w:hAnsi="Times New Roman" w:cs="Times New Roman"/>
          <w:noProof/>
          <w:szCs w:val="24"/>
        </w:rPr>
        <w:tab/>
        <w:t>Bischoff SC, Mailer R, Pabst O, Weier G, Sedlik W, Li Z, et al. Role of serotonin in intestinal inflammation: knockout of serotonin reuptake transporter exacerbates 2,4,6-trinitrobenzene sulfonic acid colitis in mice. Am J Physiol Gastrointest Liver Physiol [Internet]. 2009 Mar [cited 2015 May 19];296(3):G685-95. Available from: http://www.ncbi.nlm.nih.gov/pubmed/19095763</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45. </w:t>
      </w:r>
      <w:r w:rsidRPr="00270297">
        <w:rPr>
          <w:rFonts w:ascii="Times New Roman" w:hAnsi="Times New Roman" w:cs="Times New Roman"/>
          <w:noProof/>
          <w:szCs w:val="24"/>
        </w:rPr>
        <w:tab/>
        <w:t>Duerschmied D, Suidan GL, Demers M, Herr N, Carbo C, Brill A, et al. Platelet serotonin promotes the recruitment of neutrophils to sites of acute inflammation in mice. Blood [Internet]. 2012; Available from: http://bloodjournal.hematologylibrary.org/content/early/2012/12/11/blood-2012-06-437392.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46. </w:t>
      </w:r>
      <w:r w:rsidRPr="00270297">
        <w:rPr>
          <w:rFonts w:ascii="Times New Roman" w:hAnsi="Times New Roman" w:cs="Times New Roman"/>
          <w:noProof/>
          <w:szCs w:val="24"/>
        </w:rPr>
        <w:tab/>
        <w:t>Brown M, Bing C, King P, Pickavance L, Heal D, Wilding J. Sibutramine reduces feeding, body fat and improves insulin resistance in dietary-obese male Wistar rats independently of hypothalamic neuropeptide Y. Br J Pharmacol [Internet]. 2001;132(8):1898–904. Available from: http://www.ncbi.nlm.nih.gov/pmc/articles/PMC1572745/pdf/132-0704030a.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47. </w:t>
      </w:r>
      <w:r w:rsidRPr="00270297">
        <w:rPr>
          <w:rFonts w:ascii="Times New Roman" w:hAnsi="Times New Roman" w:cs="Times New Roman"/>
          <w:noProof/>
          <w:szCs w:val="24"/>
        </w:rPr>
        <w:tab/>
        <w:t>Heisler L, Chu H, Tecott L. Epilepsy and obesity in serotonin 5-HT2C receptor mutant mice. Ann N Y Acad Sci [Internet]. 1998;15(861):74–8. Available from: http://www.ncbi.nlm.nih.gov/pubmed/9928241</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48. </w:t>
      </w:r>
      <w:r w:rsidRPr="00270297">
        <w:rPr>
          <w:rFonts w:ascii="Times New Roman" w:hAnsi="Times New Roman" w:cs="Times New Roman"/>
          <w:noProof/>
          <w:szCs w:val="24"/>
        </w:rPr>
        <w:tab/>
        <w:t>Hrboticky N, Leiter LA, Anderson GH. Effects of L-tryptophan on short term food intake in lean men. Nutr Res [Internet]. 1985;5(6):595–607. Available from: http://www.sciencedirect.com/science/article/pii/S0271531785802402</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49. </w:t>
      </w:r>
      <w:r w:rsidRPr="00270297">
        <w:rPr>
          <w:rFonts w:ascii="Times New Roman" w:hAnsi="Times New Roman" w:cs="Times New Roman"/>
          <w:noProof/>
          <w:szCs w:val="24"/>
        </w:rPr>
        <w:tab/>
        <w:t>Tecott LH, Sun  linda M, Akana SF, Strack AM, Lowenstein DH, Dallman MF, et al. Eating disorder and epilepsy in mice lacking 5-HT2C serotonin receptors. Nature [Internet]. 1994;374:542–6. Available from: http://www.nature.com/nature/journal/v374/n6522/abs/374542a0.html</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50. </w:t>
      </w:r>
      <w:r w:rsidRPr="00270297">
        <w:rPr>
          <w:rFonts w:ascii="Times New Roman" w:hAnsi="Times New Roman" w:cs="Times New Roman"/>
          <w:noProof/>
          <w:szCs w:val="24"/>
        </w:rPr>
        <w:tab/>
        <w:t>Nonogaki K, Strack AM, Dallman MF, Tecott LH. Leptin-independent hyperphagia and type 2 diabetes in mice with a mutated serotonin 5-HT2C receptor gene. Nat Med [Internet]. 1998;4(10):1152–6. Available from: http://www.ncbi.nlm.nih.gov/pubmed/9771748</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51. </w:t>
      </w:r>
      <w:r w:rsidRPr="00270297">
        <w:rPr>
          <w:rFonts w:ascii="Times New Roman" w:hAnsi="Times New Roman" w:cs="Times New Roman"/>
          <w:noProof/>
          <w:szCs w:val="24"/>
        </w:rPr>
        <w:tab/>
        <w:t>Chen X, Margolis KJ, Gershon MD, Schwartz GJ, Sze JY. Reduced serotonin reuptake transporter (SERT) function causes insulin resistance and hepatic steatosis independent of food intake. PLoS One [Internet]. 2012;7(3):1–13. Available from: http://journals.plos.org/plosone/article?id=10.1371/journal.pone.0032511</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52. </w:t>
      </w:r>
      <w:r w:rsidRPr="00270297">
        <w:rPr>
          <w:rFonts w:ascii="Times New Roman" w:hAnsi="Times New Roman" w:cs="Times New Roman"/>
          <w:noProof/>
          <w:szCs w:val="24"/>
        </w:rPr>
        <w:tab/>
        <w:t>Koopmans SJ, Ruis M, Dekker R, Korte M. Surplus dietary tryptophan inhibits stress hormone kinetics and induces insulin resistance in pigs. Physiol Behav [Internet]. Elsevier Inc.; 2009;98(4):402–10. Available from: http://dx.doi.org/10.1016/j.physbeh.2009.07.001</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53. </w:t>
      </w:r>
      <w:r w:rsidRPr="00270297">
        <w:rPr>
          <w:rFonts w:ascii="Times New Roman" w:hAnsi="Times New Roman" w:cs="Times New Roman"/>
          <w:noProof/>
          <w:szCs w:val="24"/>
        </w:rPr>
        <w:tab/>
        <w:t>Levkovitz Y, Ben-shushan G, Hershkovitz A, Isaac R, Gil-Ad I, Shvartsman D, et al. Antidepressants induce cellular insulin resistance by activation of IRS-1 kinases. Mol Cell Neurosci [Internet]. 2007;36(3):305–12. Available from: http://www.sciencedirect.com/science/article/pii/S1044743107001339</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54. </w:t>
      </w:r>
      <w:r w:rsidRPr="00270297">
        <w:rPr>
          <w:rFonts w:ascii="Times New Roman" w:hAnsi="Times New Roman" w:cs="Times New Roman"/>
          <w:noProof/>
          <w:szCs w:val="24"/>
        </w:rPr>
        <w:tab/>
        <w:t>Karlsson A. Insulin resistance and sympathetic function in high spinal cord injury. Spinal Cord [Internet]. 1999;37(7):494–500. Available from: http://www.ncbi.nlm.nih.gov/pubmed/1043811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55. </w:t>
      </w:r>
      <w:r w:rsidRPr="00270297">
        <w:rPr>
          <w:rFonts w:ascii="Times New Roman" w:hAnsi="Times New Roman" w:cs="Times New Roman"/>
          <w:noProof/>
          <w:szCs w:val="24"/>
        </w:rPr>
        <w:tab/>
        <w:t>Camilleri M, Toouli J, Herrera M, Kulseng B, Kow L, Pantoja J, et al. Intra-abdominal vagal blocking (VBLOC therapy): clinical results with a new implantable medical device. Surgery [Internet]. 2008;143(6):723–31. Available from: http://www.ncbi.nlm.nih.gov/pubmed/18549888/</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56. </w:t>
      </w:r>
      <w:r w:rsidRPr="00270297">
        <w:rPr>
          <w:rFonts w:ascii="Times New Roman" w:hAnsi="Times New Roman" w:cs="Times New Roman"/>
          <w:noProof/>
          <w:szCs w:val="24"/>
        </w:rPr>
        <w:tab/>
        <w:t xml:space="preserve">Zheng J, DiLorenzo DJ, McLaughlin L, Roberts AT, Greenway LF. Stimulation of sympathetic innervation in the upper gastrointestinal tract </w:t>
      </w:r>
      <w:r w:rsidRPr="00270297">
        <w:rPr>
          <w:rFonts w:ascii="Times New Roman" w:hAnsi="Times New Roman" w:cs="Times New Roman"/>
          <w:noProof/>
          <w:szCs w:val="24"/>
        </w:rPr>
        <w:lastRenderedPageBreak/>
        <w:t>as a treatment for obesity. Med Hypotheses [Internet]. 2009;72(6):706–10. Available from: http://www.ncbi.nlm.nih.gov/pubmed/19246162</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57. </w:t>
      </w:r>
      <w:r w:rsidRPr="00270297">
        <w:rPr>
          <w:rFonts w:ascii="Times New Roman" w:hAnsi="Times New Roman" w:cs="Times New Roman"/>
          <w:noProof/>
          <w:szCs w:val="24"/>
        </w:rPr>
        <w:tab/>
        <w:t>Lamey P, Savage A, Fisher B, Bloom S, Frier B. Secretion of epidermal growth factor in parotid saliva in diabetic patients: role of autonomic innervation. J Oral Pathol Med [Internet]. 1990;19(8):351–4. Available from: http://www.ncbi.nlm.nih.gov/pubmed/2250225</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58. </w:t>
      </w:r>
      <w:r w:rsidRPr="00270297">
        <w:rPr>
          <w:rFonts w:ascii="Times New Roman" w:hAnsi="Times New Roman" w:cs="Times New Roman"/>
          <w:noProof/>
          <w:szCs w:val="24"/>
        </w:rPr>
        <w:tab/>
        <w:t>Burnham TC. High-testosterone men reject low ultimatum game offers. Proc R Soc B [Internet]. 2007;274(July):2327–30. Available from: http://rspb.royalsocietypublishing.org/content/274/1623/2327</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59. </w:t>
      </w:r>
      <w:r w:rsidRPr="00270297">
        <w:rPr>
          <w:rFonts w:ascii="Times New Roman" w:hAnsi="Times New Roman" w:cs="Times New Roman"/>
          <w:noProof/>
          <w:szCs w:val="24"/>
        </w:rPr>
        <w:tab/>
        <w:t>Ahlbom E, Prins G, Ceccatelli S. Testosterone protects cerebellar granule cells from oxidative stress-induced cell death through a receptor mediated mechanism. Brain Res [Internet]. 2001;892(2):255–62. Available from: http://www.ncbi.nlm.nih.gov/pubmed/11172772</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60. </w:t>
      </w:r>
      <w:r w:rsidRPr="00270297">
        <w:rPr>
          <w:rFonts w:ascii="Times New Roman" w:hAnsi="Times New Roman" w:cs="Times New Roman"/>
          <w:noProof/>
          <w:szCs w:val="24"/>
        </w:rPr>
        <w:tab/>
        <w:t>Rishpon-Meyerstein N, Kilbridge T, Simone J, Fried W. The Effect of Testosterone on Erythropoietin Levels in Anemic Patients. Blood [Internet]. 1968;31(4):453–60. Available from: http://bloodjournal.hematologylibrary.org/content/31/4/453.long</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61. </w:t>
      </w:r>
      <w:r w:rsidRPr="00270297">
        <w:rPr>
          <w:rFonts w:ascii="Times New Roman" w:hAnsi="Times New Roman" w:cs="Times New Roman"/>
          <w:noProof/>
          <w:szCs w:val="24"/>
        </w:rPr>
        <w:tab/>
        <w:t>Franck-Lissbrant I, Häggström S, Damber JE, Bergh A. Testosterone stimulates angiogenesis and vascular regrowth in the ventral prostate in castrated adult rats. Endocrinology [Internet]. 1998 Feb;139(2):451–6. Available from: http://www.ncbi.nlm.nih.gov/pubmed/9449610</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62. </w:t>
      </w:r>
      <w:r w:rsidRPr="00270297">
        <w:rPr>
          <w:rFonts w:ascii="Times New Roman" w:hAnsi="Times New Roman" w:cs="Times New Roman"/>
          <w:noProof/>
          <w:szCs w:val="24"/>
        </w:rPr>
        <w:tab/>
        <w:t>Wardlaw S. Regulation of beta-endorphin, corticotropin-like intermediate lobe peptide, and alpha-melanotropin-stimulating hormone in the hypothalamus by testosterone. Endocrinology [Internet]. 1986;119(1):19–24. Available from: http://www.ncbi.nlm.nih.gov/pubmed/3013585</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63. </w:t>
      </w:r>
      <w:r w:rsidRPr="00270297">
        <w:rPr>
          <w:rFonts w:ascii="Times New Roman" w:hAnsi="Times New Roman" w:cs="Times New Roman"/>
          <w:noProof/>
          <w:szCs w:val="24"/>
        </w:rPr>
        <w:tab/>
        <w:t>Roberts ML. Testosterone-induced accumulation of epidermal growth factor in the submandibular salivary glands of mice, assessed by radioimmunoassay. Biochem Pharmacol [Internet]. 1974;23(23):3305–8. Available from: http://www.sciencedirect.com/science/article/pii/000629527490654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64. </w:t>
      </w:r>
      <w:r w:rsidRPr="00270297">
        <w:rPr>
          <w:rFonts w:ascii="Times New Roman" w:hAnsi="Times New Roman" w:cs="Times New Roman"/>
          <w:noProof/>
          <w:szCs w:val="24"/>
        </w:rPr>
        <w:tab/>
        <w:t>Kovacheva EL, Hikim APS, Shen R, Sinha I, Sinha-Hikim I. Testosterone supplementation reverses sarcopenia in aging through regulation of myostatin, c-Jun NH2-terminal kinase, Notch, and Akt signaling pathways. Endocrinology [Internet]. 2010 Feb [cited 2013 Feb 16];151(2):628–38. Available from: http://www.pubmedcentral.nih.gov/articlerender.fcgi?artid=2817626&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65. </w:t>
      </w:r>
      <w:r w:rsidRPr="00270297">
        <w:rPr>
          <w:rFonts w:ascii="Times New Roman" w:hAnsi="Times New Roman" w:cs="Times New Roman"/>
          <w:noProof/>
          <w:szCs w:val="24"/>
        </w:rPr>
        <w:tab/>
        <w:t>Bhasin S, Storer TW, Berman N, Yarasheski KE, Clevenger B, Phillips J, et al. Testosterone replacement increases fat-free mass and muscle size in hypogonadal men. J Clin Endocrinol Metab [Internet]. 1997;82(2):407–13. Available from: http://www.ncbi.nlm.nih.gov/pubmed/9024227</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66. </w:t>
      </w:r>
      <w:r w:rsidRPr="00270297">
        <w:rPr>
          <w:rFonts w:ascii="Times New Roman" w:hAnsi="Times New Roman" w:cs="Times New Roman"/>
          <w:noProof/>
          <w:szCs w:val="24"/>
        </w:rPr>
        <w:tab/>
        <w:t>Wang C, Swerdloff RS, Iranmanesh ALI, Dobs A, Snyder PJ, Cunningham G, et al. Transdermal Testosterone Gel Improves Sexual Function, Mood, Muscle Strength, and Body Composition Parameters in Hypogonadal Men. J Clin Endocrinol Metab [Internet]. 2000;85(8):2839–53. Available from: http://jcem.endojournals.org/content/85/8/2839.full.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67. </w:t>
      </w:r>
      <w:r w:rsidRPr="00270297">
        <w:rPr>
          <w:rFonts w:ascii="Times New Roman" w:hAnsi="Times New Roman" w:cs="Times New Roman"/>
          <w:noProof/>
          <w:szCs w:val="24"/>
        </w:rPr>
        <w:tab/>
        <w:t>Haider A, Yassin A, Doros G, Saad F. Effects of long-term testosterone therapy on patients with “diabesity”: Results of observational studies of pooled analyses in obese hypogonadal men with Type 2 Diabetes. Int J Endocrinol [Internet]. 2014 Jan;2014:683515. Available from: http://www.pubmedcentral.nih.gov/articlerender.fcgi?artid=3967627&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68. </w:t>
      </w:r>
      <w:r w:rsidRPr="00270297">
        <w:rPr>
          <w:rFonts w:ascii="Times New Roman" w:hAnsi="Times New Roman" w:cs="Times New Roman"/>
          <w:noProof/>
          <w:szCs w:val="24"/>
        </w:rPr>
        <w:tab/>
        <w:t>Mårin P, Holmäng S, Jönsson L, Sjöström L, Kvist H, Holm G, et al. The effects of testosterone treatment on body composition and metabolism in middle-aged obese men. Int J Obes Relat Metab Disord [Internet]. 1992;16(12):991–7. Available from: http://www.ncbi.nlm.nih.gov/pubmed/1335979</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lastRenderedPageBreak/>
        <w:t xml:space="preserve">469. </w:t>
      </w:r>
      <w:r w:rsidRPr="00270297">
        <w:rPr>
          <w:rFonts w:ascii="Times New Roman" w:hAnsi="Times New Roman" w:cs="Times New Roman"/>
          <w:noProof/>
          <w:szCs w:val="24"/>
        </w:rPr>
        <w:tab/>
        <w:t>Sattler F, He J, Chukwuneke J, Kim H, Stewart Y, Colletti P, et al. Testosterone Supplementation Improves Carbohydrate and Lipid Metabolism in Some Older Men with Abdominal Obesity. J Gerontol Geriatr Res [Internet]. 2014;3(3). Available from: http://www.ncbi.nlm.nih.gov/pubmed/25392748</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70. </w:t>
      </w:r>
      <w:r w:rsidRPr="00270297">
        <w:rPr>
          <w:rFonts w:ascii="Times New Roman" w:hAnsi="Times New Roman" w:cs="Times New Roman"/>
          <w:noProof/>
          <w:szCs w:val="24"/>
        </w:rPr>
        <w:tab/>
        <w:t>Xu X, De Pergola G, Björntorp P. Testosterone increases lipolysis and the number of beta-adrenoceptors in male rat adipocytes. Endocrinology [Internet]. 1991;128(1):379–82. Available from: http://www.ncbi.nlm.nih.gov/pubmed/184610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71. </w:t>
      </w:r>
      <w:r w:rsidRPr="00270297">
        <w:rPr>
          <w:rFonts w:ascii="Times New Roman" w:hAnsi="Times New Roman" w:cs="Times New Roman"/>
          <w:noProof/>
          <w:szCs w:val="24"/>
        </w:rPr>
        <w:tab/>
        <w:t>Rebuffé-Scrive M, Mårin P, Björntorp P. Effect of testosterone on abdominal adipose tissue in men. Int J Obes [Internet]. 1991;15(11):791–5. Available from: http://www.ncbi.nlm.nih.gov/pubmed/1778664</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72. </w:t>
      </w:r>
      <w:r w:rsidRPr="00270297">
        <w:rPr>
          <w:rFonts w:ascii="Times New Roman" w:hAnsi="Times New Roman" w:cs="Times New Roman"/>
          <w:noProof/>
          <w:szCs w:val="24"/>
        </w:rPr>
        <w:tab/>
        <w:t>Allemand MC, Irving BA, Asmann YW, Klaus KA, Tatpati L, Charles C, et al. Effect of Testosterone on Insulin Stimulated IRS1 Ser Phosphorylation in Primary Rat Myotubes — A Potential Model for PCOS-Related Insulin Resistance. PLoS One [Internet]. 2009;4(1):e4274. Available from: http://www.ncbi.nlm.nih.gov/pubmed/19169352</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73. </w:t>
      </w:r>
      <w:r w:rsidRPr="00270297">
        <w:rPr>
          <w:rFonts w:ascii="Times New Roman" w:hAnsi="Times New Roman" w:cs="Times New Roman"/>
          <w:noProof/>
          <w:szCs w:val="24"/>
        </w:rPr>
        <w:tab/>
        <w:t>Laplante M, Charbonneau A, Avramoglu R, Pelletier P, Fang X, Bachelard H, et al. Distinct metabolic and vascular effects of dietary triglycerides and cholesterol in atherosclerotic and diabetic mouse models. Am J Physiol Endocrinol Metab [Internet]. 2013; Available from: http://www.ncbi.nlm.nih.gov/pubmed/23820620</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74. </w:t>
      </w:r>
      <w:r w:rsidRPr="00270297">
        <w:rPr>
          <w:rFonts w:ascii="Times New Roman" w:hAnsi="Times New Roman" w:cs="Times New Roman"/>
          <w:noProof/>
          <w:szCs w:val="24"/>
        </w:rPr>
        <w:tab/>
        <w:t>Elenkov I, Kovács K, Duda E, Stark E, Vizi E. Presynaptic inhibitory effect of TNF-alpha on the release of noradrenaline in isolated median eminence. Presynaptic Inhib Eff TNF-alpha release noradrenaline Isol Median eminenceJournal Neuroimmunol [Internet]. 1992;41(1):117–20. Available from: http://www.ncbi.nlm.nih.gov/pubmed/1460089</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75. </w:t>
      </w:r>
      <w:r w:rsidRPr="00270297">
        <w:rPr>
          <w:rFonts w:ascii="Times New Roman" w:hAnsi="Times New Roman" w:cs="Times New Roman"/>
          <w:noProof/>
          <w:szCs w:val="24"/>
        </w:rPr>
        <w:tab/>
        <w:t>Moore K, Yeh K, Naito T, Kelley V. TNF-alpha enhances colony-stimulating factor-1-induced macrophage accumulation in autoimmune renal disease. J Immunol [Internet]. 1996;157:427–32. Available from: http://www.ncbi.nlm.nih.gov/pubmed/8683148</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76. </w:t>
      </w:r>
      <w:r w:rsidRPr="00270297">
        <w:rPr>
          <w:rFonts w:ascii="Times New Roman" w:hAnsi="Times New Roman" w:cs="Times New Roman"/>
          <w:noProof/>
          <w:szCs w:val="24"/>
        </w:rPr>
        <w:tab/>
        <w:t>Hotamisligil GS, Murray DL, Choy LN, Spiegelman BM. Tumor necrosis factor alpha inhibits signaling from the insulin receptor. Proc Natl Acad Sci U S A [Internet]. 1994 May 24;91(11):4854–8. Available from: http://www.pubmedcentral.nih.gov/articlerender.fcgi?artid=43887&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77. </w:t>
      </w:r>
      <w:r w:rsidRPr="00270297">
        <w:rPr>
          <w:rFonts w:ascii="Times New Roman" w:hAnsi="Times New Roman" w:cs="Times New Roman"/>
          <w:noProof/>
          <w:szCs w:val="24"/>
        </w:rPr>
        <w:tab/>
        <w:t>Chen Y, Wu H, Winnall WR, Loveland KL, Makanji Y, Phillips DJ, et al. Tumour necrosis factor-α stimulates human neutrophils to release preformed activin A. Immunol Cell Biol [Internet]. Nature Publishing Group; 2011 Nov [cited 2013 Jan 4];89(8):889–96. Available from: http://www.ncbi.nlm.nih.gov/pubmed/21445090</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78. </w:t>
      </w:r>
      <w:r w:rsidRPr="00270297">
        <w:rPr>
          <w:rFonts w:ascii="Times New Roman" w:hAnsi="Times New Roman" w:cs="Times New Roman"/>
          <w:noProof/>
          <w:szCs w:val="24"/>
        </w:rPr>
        <w:tab/>
        <w:t>Wu H, Chen Y, Winnall WR, Phillips DJ, Hedger MP. Regulation of activin A release from murine bone marrow-derived neutrophil precursors by tumour necrosis factor-α and insulin. Cytokine [Internet]. Elsevier Ltd; 2013 Jan [cited 2013 Jan 8];61(1):199–204. Available from: http://www.ncbi.nlm.nih.gov/pubmed/23116663</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79. </w:t>
      </w:r>
      <w:r w:rsidRPr="00270297">
        <w:rPr>
          <w:rFonts w:ascii="Times New Roman" w:hAnsi="Times New Roman" w:cs="Times New Roman"/>
          <w:noProof/>
          <w:szCs w:val="24"/>
        </w:rPr>
        <w:tab/>
        <w:t>LaPensee CR, Hugo ER, Ben-Jonathan N. Insulin stimulates interleukin-6 expression and release in LS14 human adipocytes through multiple signaling pathways. Endocrinology [Internet]. 2008 Nov [cited 2013 Apr 23];149(11):5415–22. Available from: http://www.pubmedcentral.nih.gov/articlerender.fcgi?artid=2584585&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80. </w:t>
      </w:r>
      <w:r w:rsidRPr="00270297">
        <w:rPr>
          <w:rFonts w:ascii="Times New Roman" w:hAnsi="Times New Roman" w:cs="Times New Roman"/>
          <w:noProof/>
          <w:szCs w:val="24"/>
        </w:rPr>
        <w:tab/>
        <w:t xml:space="preserve">Matsuno H, Yudoh K, Katayama R, Nakazawa F, Uzuki M, Sawai T, et al. The role of TNF-alpha in the pathogenesis of inflammation and joint destruction in rheumatoid arthritis ( RA ): a study using a human RA / SCID mouse chimera. Rheumatology [Internet]. 2002;41:329–37. </w:t>
      </w:r>
      <w:r w:rsidRPr="00270297">
        <w:rPr>
          <w:rFonts w:ascii="Times New Roman" w:hAnsi="Times New Roman" w:cs="Times New Roman"/>
          <w:noProof/>
          <w:szCs w:val="24"/>
        </w:rPr>
        <w:lastRenderedPageBreak/>
        <w:t>Available from: http://rheumatology.oxfordjournals.org/content/41/3/329.full.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81. </w:t>
      </w:r>
      <w:r w:rsidRPr="00270297">
        <w:rPr>
          <w:rFonts w:ascii="Times New Roman" w:hAnsi="Times New Roman" w:cs="Times New Roman"/>
          <w:noProof/>
          <w:szCs w:val="24"/>
        </w:rPr>
        <w:tab/>
        <w:t>Díaz-Delfín J, Hondares E, Iglesias R, Giralt M, Caelles C, Villarroya F. TNF-α represses β-Klotho expression and impairs FGF21 action in adipose cells: involvement of JNK1 in the FGF21 pathway. Endocrinology [Internet]. 2012;153(9):4238–45. Available from: http://www.ncbi.nlm.nih.gov/pubmed/22778214</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82. </w:t>
      </w:r>
      <w:r w:rsidRPr="00270297">
        <w:rPr>
          <w:rFonts w:ascii="Times New Roman" w:hAnsi="Times New Roman" w:cs="Times New Roman"/>
          <w:noProof/>
          <w:szCs w:val="24"/>
        </w:rPr>
        <w:tab/>
        <w:t>Marsden P, Brenner B. Transcriptional regulation of the endothelin-1 gene by TNF-alpha. Am J Physiol [Internet]. 1992;262(4.1):C854-61. Available from: http://www.ncbi.nlm.nih.gov/pubmed/1566813</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83. </w:t>
      </w:r>
      <w:r w:rsidRPr="00270297">
        <w:rPr>
          <w:rFonts w:ascii="Times New Roman" w:hAnsi="Times New Roman" w:cs="Times New Roman"/>
          <w:noProof/>
          <w:szCs w:val="24"/>
        </w:rPr>
        <w:tab/>
        <w:t>Rattigan S, Clark MG, Barrett EJ. Acute Vasoconstriction-Induced Insulin Resistance in Rat Muscle In Vivo. Diabetes [Internet]. 1999 Mar;48(3):564–9. Available from: http://www.ncbi.nlm.nih.gov/pubmed/10078557</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84. </w:t>
      </w:r>
      <w:r w:rsidRPr="00270297">
        <w:rPr>
          <w:rFonts w:ascii="Times New Roman" w:hAnsi="Times New Roman" w:cs="Times New Roman"/>
          <w:noProof/>
          <w:szCs w:val="24"/>
        </w:rPr>
        <w:tab/>
        <w:t>Hosseinzadeh H, Moallem S, Moshiri M, Sarnavazi M, Etemad L. Anti-nociceptive and anti-inflammatory effects of cyanocobalamin (vitamin B12) against acute and chronic pain and inflammation in mice. Arzneimittelforschung [Internet]. 2012;62(7):324–9. Available from: http://www.ncbi.nlm.nih.gov/pubmed/22588629</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85. </w:t>
      </w:r>
      <w:r w:rsidRPr="00270297">
        <w:rPr>
          <w:rFonts w:ascii="Times New Roman" w:hAnsi="Times New Roman" w:cs="Times New Roman"/>
          <w:noProof/>
          <w:szCs w:val="24"/>
        </w:rPr>
        <w:tab/>
        <w:t>Borissova A, Tankova T, Kirilov G, Dakovska L, Kovacheva R. The effect of vitamin D3 on insulin secretion and peripheral insulin sensitivity in type 2 diabetic patients. Int J Clin Pract [Internet]. 2003;57(4):258–61. Available from: http://www.ncbi.nlm.nih.gov/pubmed/12800453</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86. </w:t>
      </w:r>
      <w:r w:rsidRPr="00270297">
        <w:rPr>
          <w:rFonts w:ascii="Times New Roman" w:hAnsi="Times New Roman" w:cs="Times New Roman"/>
          <w:noProof/>
          <w:szCs w:val="24"/>
        </w:rPr>
        <w:tab/>
        <w:t>Cade C, Norman AW. Vitamin D3 improves impaired glucose tolerance and insulin secretion in the vitamin D-deficient rat in vivo. Endocrinology [Internet]. 1986;119(1):84–90. Available from: http://www.ncbi.nlm.nih.gov/pubmed/3013599</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87. </w:t>
      </w:r>
      <w:r w:rsidRPr="00270297">
        <w:rPr>
          <w:rFonts w:ascii="Times New Roman" w:hAnsi="Times New Roman" w:cs="Times New Roman"/>
          <w:noProof/>
          <w:szCs w:val="24"/>
        </w:rPr>
        <w:tab/>
        <w:t>Holmlund-Suila E, Viljakainen H, Hytinantti T, Lamberg-Allardt C, Andersson S, Mäkitie O. High-dose vitamin d intervention in infants--effects on vitamin d status, calcium homeostasis, and bone strength. J Clin Endocrinol Metab [Internet]. 2012;97(11):4139–47. Available from: http://www.ncbi.nlm.nih.gov/pubmed/22933541</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88. </w:t>
      </w:r>
      <w:r w:rsidRPr="00270297">
        <w:rPr>
          <w:rFonts w:ascii="Times New Roman" w:hAnsi="Times New Roman" w:cs="Times New Roman"/>
          <w:noProof/>
          <w:szCs w:val="24"/>
        </w:rPr>
        <w:tab/>
        <w:t>Kalueff A V, Keisala T, Minasyan A, Kuuslahti M, Miettinen S, Tuohimaa P. Behavioural anomalies in mice evoked by “‘ Tokyo ’” disruption of the Vitamin D receptor gene. Neurosci Res [Internet]. 2006;54(4):254–60. Available from: http://www.sciencedirect.com/science/article/pii/S0168010205003275</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89. </w:t>
      </w:r>
      <w:r w:rsidRPr="00270297">
        <w:rPr>
          <w:rFonts w:ascii="Times New Roman" w:hAnsi="Times New Roman" w:cs="Times New Roman"/>
          <w:noProof/>
          <w:szCs w:val="24"/>
        </w:rPr>
        <w:tab/>
        <w:t>Norman A, Frankel J, Heldt A, Grodsky G. Vitamin D deficiency inhibits pancreatic secretion of insulin. Science (80- ) [Internet]. 1980;209(4458):823–5. Available from: http://www.ncbi.nlm.nih.gov/pubmed/6250216</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90. </w:t>
      </w:r>
      <w:r w:rsidRPr="00270297">
        <w:rPr>
          <w:rFonts w:ascii="Times New Roman" w:hAnsi="Times New Roman" w:cs="Times New Roman"/>
          <w:noProof/>
          <w:szCs w:val="24"/>
        </w:rPr>
        <w:tab/>
        <w:t>Ross R. Does exercise without weight loss improve insulin sensitivity? Diabetes [Internet]. 2003;26:944–5. Available from: http://care.diabetesjournals.org/content/26/3/944.full</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91. </w:t>
      </w:r>
      <w:r w:rsidRPr="00270297">
        <w:rPr>
          <w:rFonts w:ascii="Times New Roman" w:hAnsi="Times New Roman" w:cs="Times New Roman"/>
          <w:noProof/>
          <w:szCs w:val="24"/>
        </w:rPr>
        <w:tab/>
        <w:t>Heijden G-J van der, Wang Z, Chu Z, Toffolo G, Manesso E, Sauer P, et al. Strength exercise improves muscle mass, insulin sensitivity in obese youth. Med Sci Sports Exerc [Internet]. 2010;42:1973–80. Available from: http://www.ncbi.nlm.nih.gov/pubmed/20351587</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92. </w:t>
      </w:r>
      <w:r w:rsidRPr="00270297">
        <w:rPr>
          <w:rFonts w:ascii="Times New Roman" w:hAnsi="Times New Roman" w:cs="Times New Roman"/>
          <w:noProof/>
          <w:szCs w:val="24"/>
        </w:rPr>
        <w:tab/>
        <w:t>Duncan G, Perri M, Theriaque D, Hutson A, Eckel R, Stacpoole P. Exercise training, without weight loss, increases insulin sensitivity and postheparin plasma lipase activity in previously sedentary adults. Diabetes Care [Internet]. 2003;26(3):557–62. Available from: http://www.ncbi.nlm.nih.gov/pubmed/12610001</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93. </w:t>
      </w:r>
      <w:r w:rsidRPr="00270297">
        <w:rPr>
          <w:rFonts w:ascii="Times New Roman" w:hAnsi="Times New Roman" w:cs="Times New Roman"/>
          <w:noProof/>
          <w:szCs w:val="24"/>
        </w:rPr>
        <w:tab/>
        <w:t xml:space="preserve">Belsare P V, Watve MG, Ghaskadbi SS, Bhat DS, Yajnik CS, Jog M. Metabolic syndrome: aggression control mechanisms gone out of </w:t>
      </w:r>
      <w:r w:rsidRPr="00270297">
        <w:rPr>
          <w:rFonts w:ascii="Times New Roman" w:hAnsi="Times New Roman" w:cs="Times New Roman"/>
          <w:noProof/>
          <w:szCs w:val="24"/>
        </w:rPr>
        <w:lastRenderedPageBreak/>
        <w:t>control. Med Hypotheses [Internet]. Elsevier Ltd; 2010 Mar [cited 2014 Jan 21];74(3):578–89. Available from: http://www.ncbi.nlm.nih.gov/pubmed/19800745</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94. </w:t>
      </w:r>
      <w:r w:rsidRPr="00270297">
        <w:rPr>
          <w:rFonts w:ascii="Times New Roman" w:hAnsi="Times New Roman" w:cs="Times New Roman"/>
          <w:noProof/>
          <w:szCs w:val="24"/>
        </w:rPr>
        <w:tab/>
        <w:t>Watve MG, Yajnik CS. Evolutionary origins of insulin resistance: a behavioral switch hypothesis. BMC Evol Biol [Internet]. 2007 Jan [cited 2014 Jan 12];7:61. Available from: http://www.pubmedcentral.nih.gov/articlerender.fcgi?artid=1868084&amp;tool=pmcentrez&amp;rendertype=abstract</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95. </w:t>
      </w:r>
      <w:r w:rsidRPr="00270297">
        <w:rPr>
          <w:rFonts w:ascii="Times New Roman" w:hAnsi="Times New Roman" w:cs="Times New Roman"/>
          <w:noProof/>
          <w:szCs w:val="24"/>
        </w:rPr>
        <w:tab/>
        <w:t>Watve MG. Doves, Diplomats and Diabetes: A Darwinian Reinterpretation of Type 2 Diabetes and Related Disorders [Internet]. Science &amp; Business Media; 2013. 350 p. Available from: http://www.springer.com/life+sciences/evolutionary+&amp;+developmental+biology/book/978-1-4614-4408-4</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96. </w:t>
      </w:r>
      <w:r w:rsidRPr="00270297">
        <w:rPr>
          <w:rFonts w:ascii="Times New Roman" w:hAnsi="Times New Roman" w:cs="Times New Roman"/>
          <w:noProof/>
          <w:szCs w:val="24"/>
        </w:rPr>
        <w:tab/>
        <w:t>Kern W, Peters A, Fruehwald-Schultes B, Deininger E, Born J, Fehm H. Improving influence of insulin on cognitive functions in humans. Neuroendocrinology [Internet]. 2001;74(4):270–80. Available from: http://www.ncbi.nlm.nih.gov/pubmed/11598383</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97. </w:t>
      </w:r>
      <w:r w:rsidRPr="00270297">
        <w:rPr>
          <w:rFonts w:ascii="Times New Roman" w:hAnsi="Times New Roman" w:cs="Times New Roman"/>
          <w:noProof/>
          <w:szCs w:val="24"/>
        </w:rPr>
        <w:tab/>
        <w:t>Bener A, Al-Ansari AA, Zirie M, Al-Hamaq AOAA. Is male fertility associated with type 2 diabetes mellitus? Int Urol Nephrol [Internet]. 2009;41(4):777–84. Available from: http://www.ncbi.nlm.nih.gov/pubmed/19381857</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98. </w:t>
      </w:r>
      <w:r w:rsidRPr="00270297">
        <w:rPr>
          <w:rFonts w:ascii="Times New Roman" w:hAnsi="Times New Roman" w:cs="Times New Roman"/>
          <w:noProof/>
          <w:szCs w:val="24"/>
        </w:rPr>
        <w:tab/>
        <w:t>Conn J, Jacobs H, Conway G. The prevalence of polycystic ovaries in women with type 2 diabetes mellitus. Clin Endocrinol (Oxf) [Internet]. 2000;52(1):81–6. Available from: http://www.ncbi.nlm.nih.gov/pubmed/10651757</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499. </w:t>
      </w:r>
      <w:r w:rsidRPr="00270297">
        <w:rPr>
          <w:rFonts w:ascii="Times New Roman" w:hAnsi="Times New Roman" w:cs="Times New Roman"/>
          <w:noProof/>
          <w:szCs w:val="24"/>
        </w:rPr>
        <w:tab/>
        <w:t>Ketterer H, Eisentraut AM, Unger RH. Effect upon Insulin Secretion of Physiologic Doses of Glucagon Administered via the Portal Vein. Diabetes [Internet]. 1967;16:283–8. Available from: http://diabetes.diabetesjournals.org/content/16/5/283.full.pdf+html</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500. </w:t>
      </w:r>
      <w:r w:rsidRPr="00270297">
        <w:rPr>
          <w:rFonts w:ascii="Times New Roman" w:hAnsi="Times New Roman" w:cs="Times New Roman"/>
          <w:noProof/>
          <w:szCs w:val="24"/>
        </w:rPr>
        <w:tab/>
        <w:t>Ohneda A, Matsuda K, Iimura Y, Yamagata S. Glucagon-Induced Insulin Secretion in Normal andDiabetic Subjects. Tohoku J Exp Med [Internet]. 1975;116:103–10. Available from: https://www.jstage.jst.go.jp/article/tjem1920/116/2/116_2_103/_pdf</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501. </w:t>
      </w:r>
      <w:r w:rsidRPr="00270297">
        <w:rPr>
          <w:rFonts w:ascii="Times New Roman" w:hAnsi="Times New Roman" w:cs="Times New Roman"/>
          <w:noProof/>
          <w:szCs w:val="24"/>
        </w:rPr>
        <w:tab/>
        <w:t>Turner D., Mcintyre N. Stimulation by glucagon of insulin release from rabbit pancreas in vitro. Lancet [Internet]. 1966;287(7433):351–2. Available from: http://www.thelancet.com/journals/lancet/article/PIIS0140-6736(66)91327-4/fulltext?version=printerFriendly</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270297">
        <w:rPr>
          <w:rFonts w:ascii="Times New Roman" w:hAnsi="Times New Roman" w:cs="Times New Roman"/>
          <w:noProof/>
          <w:szCs w:val="24"/>
        </w:rPr>
        <w:t xml:space="preserve">502. </w:t>
      </w:r>
      <w:r w:rsidRPr="00270297">
        <w:rPr>
          <w:rFonts w:ascii="Times New Roman" w:hAnsi="Times New Roman" w:cs="Times New Roman"/>
          <w:noProof/>
          <w:szCs w:val="24"/>
        </w:rPr>
        <w:tab/>
        <w:t>Kawai K, Yokota C, Ohashi S, Watanabe Y, Yamashita K. Evidence that glucagon stimulates insulin secretion through its own receptor in rats. Diabetologia [Internet]. 1995;38(3):274–6. Available from: http://www.ncbi.nlm.nih.gov/pubmed/7758872</w:t>
      </w:r>
    </w:p>
    <w:p w:rsidR="00270297" w:rsidRPr="00270297" w:rsidRDefault="00270297" w:rsidP="00270297">
      <w:pPr>
        <w:widowControl w:val="0"/>
        <w:autoSpaceDE w:val="0"/>
        <w:autoSpaceDN w:val="0"/>
        <w:adjustRightInd w:val="0"/>
        <w:spacing w:before="100" w:after="100" w:line="240" w:lineRule="auto"/>
        <w:ind w:left="640" w:hanging="640"/>
        <w:rPr>
          <w:rFonts w:ascii="Times New Roman" w:hAnsi="Times New Roman" w:cs="Times New Roman"/>
          <w:noProof/>
        </w:rPr>
      </w:pPr>
      <w:r w:rsidRPr="00270297">
        <w:rPr>
          <w:rFonts w:ascii="Times New Roman" w:hAnsi="Times New Roman" w:cs="Times New Roman"/>
          <w:noProof/>
          <w:szCs w:val="24"/>
        </w:rPr>
        <w:t xml:space="preserve">503. </w:t>
      </w:r>
      <w:r w:rsidRPr="00270297">
        <w:rPr>
          <w:rFonts w:ascii="Times New Roman" w:hAnsi="Times New Roman" w:cs="Times New Roman"/>
          <w:noProof/>
          <w:szCs w:val="24"/>
        </w:rPr>
        <w:tab/>
        <w:t>Song W, Mondal P, Wolfe A, Alonso LC, Stamateris R, Ong BWT, et al. Article Glucagon Regulates Hepatic Kisspeptin to Impair Insulin Secretion. Cell Metab [Internet]. Elsevier Inc.; 2014;19(4):667–81. Available from: http://dx.doi.org/10.1016/j.cmet.2014.03.005</w:t>
      </w:r>
    </w:p>
    <w:p w:rsidR="00F70D1D" w:rsidRPr="00274D27" w:rsidRDefault="00985B31" w:rsidP="00270297">
      <w:pPr>
        <w:widowControl w:val="0"/>
        <w:autoSpaceDE w:val="0"/>
        <w:autoSpaceDN w:val="0"/>
        <w:adjustRightInd w:val="0"/>
        <w:spacing w:before="100" w:after="100" w:line="240" w:lineRule="auto"/>
        <w:ind w:left="640" w:hanging="640"/>
        <w:rPr>
          <w:rFonts w:ascii="Times New Roman" w:hAnsi="Times New Roman" w:cs="Times New Roman"/>
          <w:szCs w:val="22"/>
        </w:rPr>
      </w:pPr>
      <w:r w:rsidRPr="00274D27">
        <w:rPr>
          <w:rFonts w:ascii="Times New Roman" w:hAnsi="Times New Roman" w:cs="Times New Roman"/>
          <w:szCs w:val="22"/>
        </w:rPr>
        <w:fldChar w:fldCharType="end"/>
      </w:r>
    </w:p>
    <w:sectPr w:rsidR="00F70D1D" w:rsidRPr="00274D27" w:rsidSect="00250E9C">
      <w:pgSz w:w="15840" w:h="12240" w:orient="landscape" w:code="1"/>
      <w:pgMar w:top="1440" w:right="1134"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666F4E" w15:done="0"/>
  <w15:commentEx w15:paraId="3CC8E126" w15:done="0"/>
  <w15:commentEx w15:paraId="0172322B" w15:done="0"/>
  <w15:commentEx w15:paraId="14FB5A6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C23CE" w:rsidRDefault="00BC23CE" w:rsidP="00364E3C">
      <w:pPr>
        <w:spacing w:after="0" w:line="240" w:lineRule="auto"/>
      </w:pPr>
      <w:r>
        <w:separator/>
      </w:r>
    </w:p>
  </w:endnote>
  <w:endnote w:type="continuationSeparator" w:id="0">
    <w:p w:rsidR="00BC23CE" w:rsidRDefault="00BC23CE" w:rsidP="00364E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altName w:val="Courier New"/>
    <w:panose1 w:val="00000400000000000000"/>
    <w:charset w:val="01"/>
    <w:family w:val="roman"/>
    <w:notTrueType/>
    <w:pitch w:val="variable"/>
    <w:sig w:usb0="00002000" w:usb1="00000000" w:usb2="00000000" w:usb3="00000000" w:csb0="0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C23CE" w:rsidRDefault="00BC23CE" w:rsidP="00364E3C">
      <w:pPr>
        <w:spacing w:after="0" w:line="240" w:lineRule="auto"/>
      </w:pPr>
      <w:r>
        <w:separator/>
      </w:r>
    </w:p>
  </w:footnote>
  <w:footnote w:type="continuationSeparator" w:id="0">
    <w:p w:rsidR="00BC23CE" w:rsidRDefault="00BC23CE" w:rsidP="00364E3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73E600B"/>
    <w:multiLevelType w:val="hybridMultilevel"/>
    <w:tmpl w:val="2216118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525313D9"/>
    <w:multiLevelType w:val="hybridMultilevel"/>
    <w:tmpl w:val="255CC60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57FB0224"/>
    <w:multiLevelType w:val="hybridMultilevel"/>
    <w:tmpl w:val="968CFCE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kshi sharda">
    <w15:presenceInfo w15:providerId="None" w15:userId="sakshi shar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000EA7"/>
    <w:rsid w:val="00000EA7"/>
    <w:rsid w:val="00002CAC"/>
    <w:rsid w:val="00002CC7"/>
    <w:rsid w:val="00003E9A"/>
    <w:rsid w:val="000064B5"/>
    <w:rsid w:val="00006932"/>
    <w:rsid w:val="0001034A"/>
    <w:rsid w:val="0001078E"/>
    <w:rsid w:val="0001108E"/>
    <w:rsid w:val="00011514"/>
    <w:rsid w:val="00011DB7"/>
    <w:rsid w:val="0001642D"/>
    <w:rsid w:val="00016EB3"/>
    <w:rsid w:val="00017964"/>
    <w:rsid w:val="000179A3"/>
    <w:rsid w:val="00022546"/>
    <w:rsid w:val="000225D7"/>
    <w:rsid w:val="00023039"/>
    <w:rsid w:val="000250BC"/>
    <w:rsid w:val="00025451"/>
    <w:rsid w:val="00031D86"/>
    <w:rsid w:val="000338A3"/>
    <w:rsid w:val="0003617B"/>
    <w:rsid w:val="00037C4B"/>
    <w:rsid w:val="0004067C"/>
    <w:rsid w:val="0004167F"/>
    <w:rsid w:val="00044907"/>
    <w:rsid w:val="00044966"/>
    <w:rsid w:val="00045A1E"/>
    <w:rsid w:val="000466CF"/>
    <w:rsid w:val="00050622"/>
    <w:rsid w:val="00051AEF"/>
    <w:rsid w:val="00052CCC"/>
    <w:rsid w:val="0005403F"/>
    <w:rsid w:val="00055831"/>
    <w:rsid w:val="00057790"/>
    <w:rsid w:val="00063D12"/>
    <w:rsid w:val="0006526E"/>
    <w:rsid w:val="00067024"/>
    <w:rsid w:val="00067BBD"/>
    <w:rsid w:val="000724A5"/>
    <w:rsid w:val="0007457C"/>
    <w:rsid w:val="000807D6"/>
    <w:rsid w:val="000814AB"/>
    <w:rsid w:val="00081B4A"/>
    <w:rsid w:val="00084D96"/>
    <w:rsid w:val="00085C48"/>
    <w:rsid w:val="00091EFD"/>
    <w:rsid w:val="00092F24"/>
    <w:rsid w:val="0009559B"/>
    <w:rsid w:val="00096370"/>
    <w:rsid w:val="00096AD0"/>
    <w:rsid w:val="00096CF7"/>
    <w:rsid w:val="000A3066"/>
    <w:rsid w:val="000A7000"/>
    <w:rsid w:val="000B4B4C"/>
    <w:rsid w:val="000B5F71"/>
    <w:rsid w:val="000B7491"/>
    <w:rsid w:val="000C074B"/>
    <w:rsid w:val="000C3C67"/>
    <w:rsid w:val="000C4FBC"/>
    <w:rsid w:val="000C5965"/>
    <w:rsid w:val="000C78DC"/>
    <w:rsid w:val="000D0713"/>
    <w:rsid w:val="000D0875"/>
    <w:rsid w:val="000D0B95"/>
    <w:rsid w:val="000D26FB"/>
    <w:rsid w:val="000D4F5E"/>
    <w:rsid w:val="000D511F"/>
    <w:rsid w:val="000E0E05"/>
    <w:rsid w:val="000E155A"/>
    <w:rsid w:val="000E2F45"/>
    <w:rsid w:val="000E44F9"/>
    <w:rsid w:val="000E4AE2"/>
    <w:rsid w:val="000E4E10"/>
    <w:rsid w:val="000E6400"/>
    <w:rsid w:val="000E6C85"/>
    <w:rsid w:val="000E7753"/>
    <w:rsid w:val="000F05B3"/>
    <w:rsid w:val="000F2B7B"/>
    <w:rsid w:val="000F3998"/>
    <w:rsid w:val="000F636C"/>
    <w:rsid w:val="000F6897"/>
    <w:rsid w:val="000F6F2F"/>
    <w:rsid w:val="00102B68"/>
    <w:rsid w:val="001047C0"/>
    <w:rsid w:val="00105758"/>
    <w:rsid w:val="00106A4A"/>
    <w:rsid w:val="00106ED9"/>
    <w:rsid w:val="00107C67"/>
    <w:rsid w:val="00111F2C"/>
    <w:rsid w:val="00114B75"/>
    <w:rsid w:val="00117520"/>
    <w:rsid w:val="001175ED"/>
    <w:rsid w:val="00120308"/>
    <w:rsid w:val="00120B44"/>
    <w:rsid w:val="00124EED"/>
    <w:rsid w:val="00126457"/>
    <w:rsid w:val="0012713F"/>
    <w:rsid w:val="00130089"/>
    <w:rsid w:val="00132E0C"/>
    <w:rsid w:val="00133220"/>
    <w:rsid w:val="00133347"/>
    <w:rsid w:val="00134929"/>
    <w:rsid w:val="001372B0"/>
    <w:rsid w:val="001412C7"/>
    <w:rsid w:val="0014430D"/>
    <w:rsid w:val="00144450"/>
    <w:rsid w:val="00145895"/>
    <w:rsid w:val="00146CE7"/>
    <w:rsid w:val="0015167C"/>
    <w:rsid w:val="001528A4"/>
    <w:rsid w:val="00153E6C"/>
    <w:rsid w:val="001550BA"/>
    <w:rsid w:val="001550BD"/>
    <w:rsid w:val="001567AB"/>
    <w:rsid w:val="00163C1D"/>
    <w:rsid w:val="00165B73"/>
    <w:rsid w:val="00172294"/>
    <w:rsid w:val="001729E7"/>
    <w:rsid w:val="00172BB7"/>
    <w:rsid w:val="0017328D"/>
    <w:rsid w:val="0017346C"/>
    <w:rsid w:val="0017388D"/>
    <w:rsid w:val="00175534"/>
    <w:rsid w:val="0017697B"/>
    <w:rsid w:val="001772FA"/>
    <w:rsid w:val="00177AF1"/>
    <w:rsid w:val="00181126"/>
    <w:rsid w:val="0018450D"/>
    <w:rsid w:val="00184CA0"/>
    <w:rsid w:val="001851E8"/>
    <w:rsid w:val="00190B9A"/>
    <w:rsid w:val="00190E6B"/>
    <w:rsid w:val="0019108C"/>
    <w:rsid w:val="00192E2B"/>
    <w:rsid w:val="00197208"/>
    <w:rsid w:val="001A011B"/>
    <w:rsid w:val="001A02C8"/>
    <w:rsid w:val="001A0A9D"/>
    <w:rsid w:val="001A1BFE"/>
    <w:rsid w:val="001A244E"/>
    <w:rsid w:val="001A4403"/>
    <w:rsid w:val="001A5391"/>
    <w:rsid w:val="001A5FD4"/>
    <w:rsid w:val="001B091D"/>
    <w:rsid w:val="001B0E75"/>
    <w:rsid w:val="001C06FE"/>
    <w:rsid w:val="001C1519"/>
    <w:rsid w:val="001C222C"/>
    <w:rsid w:val="001C2632"/>
    <w:rsid w:val="001C2997"/>
    <w:rsid w:val="001C2C2B"/>
    <w:rsid w:val="001C35FF"/>
    <w:rsid w:val="001C5347"/>
    <w:rsid w:val="001C5439"/>
    <w:rsid w:val="001C552A"/>
    <w:rsid w:val="001C6F47"/>
    <w:rsid w:val="001C7747"/>
    <w:rsid w:val="001D0031"/>
    <w:rsid w:val="001D0F2E"/>
    <w:rsid w:val="001D31C8"/>
    <w:rsid w:val="001D7670"/>
    <w:rsid w:val="001D7B54"/>
    <w:rsid w:val="001E32C0"/>
    <w:rsid w:val="001F07BB"/>
    <w:rsid w:val="001F0C96"/>
    <w:rsid w:val="001F1D3F"/>
    <w:rsid w:val="001F201C"/>
    <w:rsid w:val="001F345F"/>
    <w:rsid w:val="001F3C11"/>
    <w:rsid w:val="001F3C4A"/>
    <w:rsid w:val="00201498"/>
    <w:rsid w:val="00202A4C"/>
    <w:rsid w:val="00203A97"/>
    <w:rsid w:val="00204D26"/>
    <w:rsid w:val="00204E58"/>
    <w:rsid w:val="00205668"/>
    <w:rsid w:val="00206D0C"/>
    <w:rsid w:val="00207130"/>
    <w:rsid w:val="00216ACC"/>
    <w:rsid w:val="00216B99"/>
    <w:rsid w:val="00221762"/>
    <w:rsid w:val="00221AA6"/>
    <w:rsid w:val="00222EE2"/>
    <w:rsid w:val="00224427"/>
    <w:rsid w:val="00225EB8"/>
    <w:rsid w:val="002262A8"/>
    <w:rsid w:val="00226919"/>
    <w:rsid w:val="00233E78"/>
    <w:rsid w:val="00234930"/>
    <w:rsid w:val="00235288"/>
    <w:rsid w:val="00235578"/>
    <w:rsid w:val="002361F6"/>
    <w:rsid w:val="00236435"/>
    <w:rsid w:val="00236ECA"/>
    <w:rsid w:val="00240D12"/>
    <w:rsid w:val="0024216D"/>
    <w:rsid w:val="00242A6D"/>
    <w:rsid w:val="002432B6"/>
    <w:rsid w:val="00243D2D"/>
    <w:rsid w:val="0024530B"/>
    <w:rsid w:val="00245893"/>
    <w:rsid w:val="00245FB7"/>
    <w:rsid w:val="00246CC1"/>
    <w:rsid w:val="00246CE6"/>
    <w:rsid w:val="00250E9C"/>
    <w:rsid w:val="00252564"/>
    <w:rsid w:val="0025289F"/>
    <w:rsid w:val="00252FFF"/>
    <w:rsid w:val="002575B4"/>
    <w:rsid w:val="00260562"/>
    <w:rsid w:val="00260AE4"/>
    <w:rsid w:val="0026362A"/>
    <w:rsid w:val="00263CF5"/>
    <w:rsid w:val="0026505A"/>
    <w:rsid w:val="00266C5A"/>
    <w:rsid w:val="00270297"/>
    <w:rsid w:val="00271158"/>
    <w:rsid w:val="00272F37"/>
    <w:rsid w:val="00274D27"/>
    <w:rsid w:val="00275A26"/>
    <w:rsid w:val="0027633F"/>
    <w:rsid w:val="00282CF3"/>
    <w:rsid w:val="002A1887"/>
    <w:rsid w:val="002A29F5"/>
    <w:rsid w:val="002A2B06"/>
    <w:rsid w:val="002A3649"/>
    <w:rsid w:val="002A4A82"/>
    <w:rsid w:val="002B161C"/>
    <w:rsid w:val="002B2E84"/>
    <w:rsid w:val="002C0A03"/>
    <w:rsid w:val="002C52AB"/>
    <w:rsid w:val="002C6221"/>
    <w:rsid w:val="002C6D10"/>
    <w:rsid w:val="002C7AE7"/>
    <w:rsid w:val="002D04A9"/>
    <w:rsid w:val="002D1B0D"/>
    <w:rsid w:val="002D1B79"/>
    <w:rsid w:val="002D3440"/>
    <w:rsid w:val="002D35B4"/>
    <w:rsid w:val="002D41FA"/>
    <w:rsid w:val="002E010A"/>
    <w:rsid w:val="002E24A4"/>
    <w:rsid w:val="002E4F84"/>
    <w:rsid w:val="002E5BD9"/>
    <w:rsid w:val="002F2394"/>
    <w:rsid w:val="002F2F8D"/>
    <w:rsid w:val="002F4390"/>
    <w:rsid w:val="002F6129"/>
    <w:rsid w:val="002F62A8"/>
    <w:rsid w:val="0030002C"/>
    <w:rsid w:val="00300037"/>
    <w:rsid w:val="003029DC"/>
    <w:rsid w:val="00304120"/>
    <w:rsid w:val="003044AF"/>
    <w:rsid w:val="00305CC1"/>
    <w:rsid w:val="00306C4B"/>
    <w:rsid w:val="00310FC6"/>
    <w:rsid w:val="00311BDA"/>
    <w:rsid w:val="00316014"/>
    <w:rsid w:val="00317A08"/>
    <w:rsid w:val="003263A2"/>
    <w:rsid w:val="00326A7D"/>
    <w:rsid w:val="00327CB8"/>
    <w:rsid w:val="0033078D"/>
    <w:rsid w:val="00331EB4"/>
    <w:rsid w:val="0033657D"/>
    <w:rsid w:val="00336BBE"/>
    <w:rsid w:val="00337EFD"/>
    <w:rsid w:val="0034299D"/>
    <w:rsid w:val="00342DC7"/>
    <w:rsid w:val="0034348F"/>
    <w:rsid w:val="00343518"/>
    <w:rsid w:val="003452D7"/>
    <w:rsid w:val="00345309"/>
    <w:rsid w:val="00354CB7"/>
    <w:rsid w:val="00356C4C"/>
    <w:rsid w:val="00356F36"/>
    <w:rsid w:val="00357FDC"/>
    <w:rsid w:val="00362198"/>
    <w:rsid w:val="00364E3C"/>
    <w:rsid w:val="0036738D"/>
    <w:rsid w:val="00367826"/>
    <w:rsid w:val="00370718"/>
    <w:rsid w:val="00371A20"/>
    <w:rsid w:val="00371FF0"/>
    <w:rsid w:val="0037338B"/>
    <w:rsid w:val="003736C3"/>
    <w:rsid w:val="00374B3F"/>
    <w:rsid w:val="00375BAE"/>
    <w:rsid w:val="003761AA"/>
    <w:rsid w:val="00376A92"/>
    <w:rsid w:val="00376B9C"/>
    <w:rsid w:val="00377DB3"/>
    <w:rsid w:val="0038036A"/>
    <w:rsid w:val="00381859"/>
    <w:rsid w:val="0038195C"/>
    <w:rsid w:val="00381B56"/>
    <w:rsid w:val="00382BB1"/>
    <w:rsid w:val="00383F65"/>
    <w:rsid w:val="0038423F"/>
    <w:rsid w:val="0038509C"/>
    <w:rsid w:val="00385792"/>
    <w:rsid w:val="00385D71"/>
    <w:rsid w:val="003860B5"/>
    <w:rsid w:val="0038779C"/>
    <w:rsid w:val="00394E99"/>
    <w:rsid w:val="0039652A"/>
    <w:rsid w:val="003A20F0"/>
    <w:rsid w:val="003A68B5"/>
    <w:rsid w:val="003A73D1"/>
    <w:rsid w:val="003B11FF"/>
    <w:rsid w:val="003B39AE"/>
    <w:rsid w:val="003B3B9D"/>
    <w:rsid w:val="003B49E2"/>
    <w:rsid w:val="003B5C1D"/>
    <w:rsid w:val="003C0841"/>
    <w:rsid w:val="003C09D1"/>
    <w:rsid w:val="003C0AB5"/>
    <w:rsid w:val="003C1C24"/>
    <w:rsid w:val="003C1E02"/>
    <w:rsid w:val="003C2639"/>
    <w:rsid w:val="003C2F0B"/>
    <w:rsid w:val="003C4B5E"/>
    <w:rsid w:val="003C5029"/>
    <w:rsid w:val="003C7146"/>
    <w:rsid w:val="003D2FBA"/>
    <w:rsid w:val="003D30FC"/>
    <w:rsid w:val="003D40B5"/>
    <w:rsid w:val="003D64D8"/>
    <w:rsid w:val="003E120D"/>
    <w:rsid w:val="003E150F"/>
    <w:rsid w:val="003E285D"/>
    <w:rsid w:val="003E7BA1"/>
    <w:rsid w:val="003F1154"/>
    <w:rsid w:val="003F237B"/>
    <w:rsid w:val="004002D4"/>
    <w:rsid w:val="00400782"/>
    <w:rsid w:val="004008B8"/>
    <w:rsid w:val="004012FF"/>
    <w:rsid w:val="00401AC0"/>
    <w:rsid w:val="00405BD8"/>
    <w:rsid w:val="00407DA4"/>
    <w:rsid w:val="00410A02"/>
    <w:rsid w:val="00410A8D"/>
    <w:rsid w:val="00411B8D"/>
    <w:rsid w:val="004126EF"/>
    <w:rsid w:val="004129F5"/>
    <w:rsid w:val="004203FA"/>
    <w:rsid w:val="00422269"/>
    <w:rsid w:val="00423E8D"/>
    <w:rsid w:val="00424C13"/>
    <w:rsid w:val="00425425"/>
    <w:rsid w:val="00430759"/>
    <w:rsid w:val="00431150"/>
    <w:rsid w:val="00432300"/>
    <w:rsid w:val="00432C05"/>
    <w:rsid w:val="00436A0D"/>
    <w:rsid w:val="00436BB6"/>
    <w:rsid w:val="0044046C"/>
    <w:rsid w:val="00440CBC"/>
    <w:rsid w:val="0044146E"/>
    <w:rsid w:val="00441607"/>
    <w:rsid w:val="00441B33"/>
    <w:rsid w:val="00441E98"/>
    <w:rsid w:val="004432FC"/>
    <w:rsid w:val="00444FA9"/>
    <w:rsid w:val="00446403"/>
    <w:rsid w:val="00447F30"/>
    <w:rsid w:val="004501BC"/>
    <w:rsid w:val="00450A4F"/>
    <w:rsid w:val="0045256E"/>
    <w:rsid w:val="00453C54"/>
    <w:rsid w:val="00456D9B"/>
    <w:rsid w:val="004601B1"/>
    <w:rsid w:val="00460402"/>
    <w:rsid w:val="00460464"/>
    <w:rsid w:val="00460CBD"/>
    <w:rsid w:val="004616C9"/>
    <w:rsid w:val="004670C4"/>
    <w:rsid w:val="00470313"/>
    <w:rsid w:val="00470A44"/>
    <w:rsid w:val="004748CB"/>
    <w:rsid w:val="00481667"/>
    <w:rsid w:val="004827ED"/>
    <w:rsid w:val="0048470A"/>
    <w:rsid w:val="00484CF6"/>
    <w:rsid w:val="00486B65"/>
    <w:rsid w:val="00486BDC"/>
    <w:rsid w:val="00486D32"/>
    <w:rsid w:val="0048710D"/>
    <w:rsid w:val="004949CF"/>
    <w:rsid w:val="00497141"/>
    <w:rsid w:val="004A0C84"/>
    <w:rsid w:val="004A0DB5"/>
    <w:rsid w:val="004A18CD"/>
    <w:rsid w:val="004A210B"/>
    <w:rsid w:val="004A39D3"/>
    <w:rsid w:val="004A3C7B"/>
    <w:rsid w:val="004A3CBB"/>
    <w:rsid w:val="004A64B4"/>
    <w:rsid w:val="004B244F"/>
    <w:rsid w:val="004B4905"/>
    <w:rsid w:val="004B4C55"/>
    <w:rsid w:val="004B513C"/>
    <w:rsid w:val="004C166D"/>
    <w:rsid w:val="004C2792"/>
    <w:rsid w:val="004C3425"/>
    <w:rsid w:val="004C49CA"/>
    <w:rsid w:val="004C5ABA"/>
    <w:rsid w:val="004D0E7C"/>
    <w:rsid w:val="004D2031"/>
    <w:rsid w:val="004D47D0"/>
    <w:rsid w:val="004D6D53"/>
    <w:rsid w:val="004E1573"/>
    <w:rsid w:val="004E1828"/>
    <w:rsid w:val="004E39E5"/>
    <w:rsid w:val="004E5609"/>
    <w:rsid w:val="004F07D1"/>
    <w:rsid w:val="004F27A1"/>
    <w:rsid w:val="00501D02"/>
    <w:rsid w:val="0050268D"/>
    <w:rsid w:val="0050452C"/>
    <w:rsid w:val="00504980"/>
    <w:rsid w:val="00510788"/>
    <w:rsid w:val="0051294B"/>
    <w:rsid w:val="00517B29"/>
    <w:rsid w:val="00520C52"/>
    <w:rsid w:val="00520F55"/>
    <w:rsid w:val="00523D93"/>
    <w:rsid w:val="00526BA9"/>
    <w:rsid w:val="00526E68"/>
    <w:rsid w:val="00530951"/>
    <w:rsid w:val="005347C4"/>
    <w:rsid w:val="005351E6"/>
    <w:rsid w:val="00535A1A"/>
    <w:rsid w:val="005379DA"/>
    <w:rsid w:val="00540327"/>
    <w:rsid w:val="0054090D"/>
    <w:rsid w:val="00540BBB"/>
    <w:rsid w:val="005448B7"/>
    <w:rsid w:val="00544C9C"/>
    <w:rsid w:val="005505FF"/>
    <w:rsid w:val="005509E8"/>
    <w:rsid w:val="00551BA2"/>
    <w:rsid w:val="005522F1"/>
    <w:rsid w:val="00553012"/>
    <w:rsid w:val="00555EC0"/>
    <w:rsid w:val="00556754"/>
    <w:rsid w:val="0055701C"/>
    <w:rsid w:val="00560E2D"/>
    <w:rsid w:val="00561326"/>
    <w:rsid w:val="0056393A"/>
    <w:rsid w:val="005640DE"/>
    <w:rsid w:val="00564A4B"/>
    <w:rsid w:val="0056544F"/>
    <w:rsid w:val="0057533C"/>
    <w:rsid w:val="00575E70"/>
    <w:rsid w:val="005800A3"/>
    <w:rsid w:val="005815C8"/>
    <w:rsid w:val="005819B2"/>
    <w:rsid w:val="005822BD"/>
    <w:rsid w:val="00582848"/>
    <w:rsid w:val="00582B88"/>
    <w:rsid w:val="0059028C"/>
    <w:rsid w:val="00591104"/>
    <w:rsid w:val="00595332"/>
    <w:rsid w:val="0059620E"/>
    <w:rsid w:val="005A09F2"/>
    <w:rsid w:val="005B0B78"/>
    <w:rsid w:val="005B1C28"/>
    <w:rsid w:val="005B25FB"/>
    <w:rsid w:val="005C004C"/>
    <w:rsid w:val="005C12F4"/>
    <w:rsid w:val="005C3464"/>
    <w:rsid w:val="005C589A"/>
    <w:rsid w:val="005D2803"/>
    <w:rsid w:val="005D2CA5"/>
    <w:rsid w:val="005D5EF9"/>
    <w:rsid w:val="005D6AED"/>
    <w:rsid w:val="005D7432"/>
    <w:rsid w:val="005D7E0C"/>
    <w:rsid w:val="005E24F3"/>
    <w:rsid w:val="005E3667"/>
    <w:rsid w:val="005E633B"/>
    <w:rsid w:val="005F0F3D"/>
    <w:rsid w:val="005F115E"/>
    <w:rsid w:val="005F5845"/>
    <w:rsid w:val="005F76C4"/>
    <w:rsid w:val="005F7AD0"/>
    <w:rsid w:val="00602A01"/>
    <w:rsid w:val="00605391"/>
    <w:rsid w:val="00606871"/>
    <w:rsid w:val="006111B3"/>
    <w:rsid w:val="00612BFF"/>
    <w:rsid w:val="00612D0F"/>
    <w:rsid w:val="00612E26"/>
    <w:rsid w:val="00613A28"/>
    <w:rsid w:val="006147F3"/>
    <w:rsid w:val="00620746"/>
    <w:rsid w:val="006212F9"/>
    <w:rsid w:val="00621EBE"/>
    <w:rsid w:val="00623836"/>
    <w:rsid w:val="006245D9"/>
    <w:rsid w:val="0062675C"/>
    <w:rsid w:val="00632EAA"/>
    <w:rsid w:val="00632F3E"/>
    <w:rsid w:val="00633CD8"/>
    <w:rsid w:val="00641A61"/>
    <w:rsid w:val="006426CF"/>
    <w:rsid w:val="006431C2"/>
    <w:rsid w:val="00644FA0"/>
    <w:rsid w:val="00645FC7"/>
    <w:rsid w:val="00646F99"/>
    <w:rsid w:val="00647A44"/>
    <w:rsid w:val="006511D8"/>
    <w:rsid w:val="006539A6"/>
    <w:rsid w:val="0065403F"/>
    <w:rsid w:val="0066146E"/>
    <w:rsid w:val="00667258"/>
    <w:rsid w:val="00667988"/>
    <w:rsid w:val="00667B80"/>
    <w:rsid w:val="00670452"/>
    <w:rsid w:val="00673A9A"/>
    <w:rsid w:val="006741A6"/>
    <w:rsid w:val="00677E9F"/>
    <w:rsid w:val="00681E95"/>
    <w:rsid w:val="006851FC"/>
    <w:rsid w:val="00686860"/>
    <w:rsid w:val="00686D7F"/>
    <w:rsid w:val="006872D6"/>
    <w:rsid w:val="0069194F"/>
    <w:rsid w:val="00691DFC"/>
    <w:rsid w:val="0069222A"/>
    <w:rsid w:val="0069277A"/>
    <w:rsid w:val="006929F8"/>
    <w:rsid w:val="0069328C"/>
    <w:rsid w:val="00694862"/>
    <w:rsid w:val="00695108"/>
    <w:rsid w:val="006951F0"/>
    <w:rsid w:val="00697362"/>
    <w:rsid w:val="00697412"/>
    <w:rsid w:val="00697DB7"/>
    <w:rsid w:val="006A37FD"/>
    <w:rsid w:val="006A4BA5"/>
    <w:rsid w:val="006B025C"/>
    <w:rsid w:val="006B5724"/>
    <w:rsid w:val="006B5985"/>
    <w:rsid w:val="006B63E8"/>
    <w:rsid w:val="006B68AC"/>
    <w:rsid w:val="006C0652"/>
    <w:rsid w:val="006C162A"/>
    <w:rsid w:val="006C4678"/>
    <w:rsid w:val="006C51C7"/>
    <w:rsid w:val="006C5E31"/>
    <w:rsid w:val="006D0BB2"/>
    <w:rsid w:val="006D5702"/>
    <w:rsid w:val="006D6B89"/>
    <w:rsid w:val="006D6D8A"/>
    <w:rsid w:val="006D7AB7"/>
    <w:rsid w:val="006E3EA5"/>
    <w:rsid w:val="006E50A3"/>
    <w:rsid w:val="006E6079"/>
    <w:rsid w:val="006E6123"/>
    <w:rsid w:val="006E69C7"/>
    <w:rsid w:val="006F217F"/>
    <w:rsid w:val="006F22F5"/>
    <w:rsid w:val="006F44D0"/>
    <w:rsid w:val="006F5055"/>
    <w:rsid w:val="006F6155"/>
    <w:rsid w:val="006F64DA"/>
    <w:rsid w:val="00700023"/>
    <w:rsid w:val="00700B77"/>
    <w:rsid w:val="00702563"/>
    <w:rsid w:val="0070557F"/>
    <w:rsid w:val="00706D44"/>
    <w:rsid w:val="00707C8A"/>
    <w:rsid w:val="00710133"/>
    <w:rsid w:val="0071606C"/>
    <w:rsid w:val="00716959"/>
    <w:rsid w:val="007173E2"/>
    <w:rsid w:val="007208D3"/>
    <w:rsid w:val="00721253"/>
    <w:rsid w:val="00721CFE"/>
    <w:rsid w:val="0072430C"/>
    <w:rsid w:val="00724399"/>
    <w:rsid w:val="00725FBD"/>
    <w:rsid w:val="00725FFC"/>
    <w:rsid w:val="00727591"/>
    <w:rsid w:val="00727FF2"/>
    <w:rsid w:val="007328A2"/>
    <w:rsid w:val="00737C58"/>
    <w:rsid w:val="0074094F"/>
    <w:rsid w:val="007414BD"/>
    <w:rsid w:val="007419CD"/>
    <w:rsid w:val="0074207E"/>
    <w:rsid w:val="007438D1"/>
    <w:rsid w:val="00744FE7"/>
    <w:rsid w:val="007457B3"/>
    <w:rsid w:val="00745B74"/>
    <w:rsid w:val="00746632"/>
    <w:rsid w:val="007468B9"/>
    <w:rsid w:val="00751523"/>
    <w:rsid w:val="00751619"/>
    <w:rsid w:val="00751E05"/>
    <w:rsid w:val="00752F07"/>
    <w:rsid w:val="00754FEF"/>
    <w:rsid w:val="00756648"/>
    <w:rsid w:val="00760354"/>
    <w:rsid w:val="0076284E"/>
    <w:rsid w:val="00762ADA"/>
    <w:rsid w:val="0076437E"/>
    <w:rsid w:val="0076513B"/>
    <w:rsid w:val="00770515"/>
    <w:rsid w:val="007753EF"/>
    <w:rsid w:val="0077688C"/>
    <w:rsid w:val="00776CF4"/>
    <w:rsid w:val="00777B1C"/>
    <w:rsid w:val="00781EBC"/>
    <w:rsid w:val="00781EEA"/>
    <w:rsid w:val="00782E95"/>
    <w:rsid w:val="0078395F"/>
    <w:rsid w:val="00784C5A"/>
    <w:rsid w:val="00784CB4"/>
    <w:rsid w:val="00785293"/>
    <w:rsid w:val="00785B2E"/>
    <w:rsid w:val="00787A8A"/>
    <w:rsid w:val="00793B0F"/>
    <w:rsid w:val="00795950"/>
    <w:rsid w:val="00795BA5"/>
    <w:rsid w:val="007A039A"/>
    <w:rsid w:val="007A2EFA"/>
    <w:rsid w:val="007A439B"/>
    <w:rsid w:val="007A53EB"/>
    <w:rsid w:val="007A64DF"/>
    <w:rsid w:val="007A676C"/>
    <w:rsid w:val="007B03A2"/>
    <w:rsid w:val="007B24B8"/>
    <w:rsid w:val="007B3C52"/>
    <w:rsid w:val="007B5E64"/>
    <w:rsid w:val="007B753D"/>
    <w:rsid w:val="007B7810"/>
    <w:rsid w:val="007C1EF9"/>
    <w:rsid w:val="007C24A4"/>
    <w:rsid w:val="007C436A"/>
    <w:rsid w:val="007C444D"/>
    <w:rsid w:val="007C4943"/>
    <w:rsid w:val="007C4A64"/>
    <w:rsid w:val="007C5038"/>
    <w:rsid w:val="007C7C8D"/>
    <w:rsid w:val="007D1720"/>
    <w:rsid w:val="007D2545"/>
    <w:rsid w:val="007D4154"/>
    <w:rsid w:val="007E0E17"/>
    <w:rsid w:val="007E1910"/>
    <w:rsid w:val="007E356B"/>
    <w:rsid w:val="007E5941"/>
    <w:rsid w:val="007E6B65"/>
    <w:rsid w:val="007E7184"/>
    <w:rsid w:val="007F1C4F"/>
    <w:rsid w:val="007F2384"/>
    <w:rsid w:val="007F7130"/>
    <w:rsid w:val="007F72B1"/>
    <w:rsid w:val="007F7D2D"/>
    <w:rsid w:val="007F7DF8"/>
    <w:rsid w:val="0080595F"/>
    <w:rsid w:val="00806453"/>
    <w:rsid w:val="00806732"/>
    <w:rsid w:val="008110AA"/>
    <w:rsid w:val="008113C6"/>
    <w:rsid w:val="008118E0"/>
    <w:rsid w:val="008148D3"/>
    <w:rsid w:val="00815C8C"/>
    <w:rsid w:val="00816D81"/>
    <w:rsid w:val="00820FDC"/>
    <w:rsid w:val="0082187A"/>
    <w:rsid w:val="008218C9"/>
    <w:rsid w:val="00824696"/>
    <w:rsid w:val="00824AA3"/>
    <w:rsid w:val="0082706F"/>
    <w:rsid w:val="008300C2"/>
    <w:rsid w:val="00830AC5"/>
    <w:rsid w:val="008321B9"/>
    <w:rsid w:val="00833EAA"/>
    <w:rsid w:val="0083419F"/>
    <w:rsid w:val="008348EF"/>
    <w:rsid w:val="00835D1B"/>
    <w:rsid w:val="00835D49"/>
    <w:rsid w:val="00837900"/>
    <w:rsid w:val="00840062"/>
    <w:rsid w:val="00840D37"/>
    <w:rsid w:val="00841097"/>
    <w:rsid w:val="008477DB"/>
    <w:rsid w:val="00847FC0"/>
    <w:rsid w:val="0085027F"/>
    <w:rsid w:val="0085045D"/>
    <w:rsid w:val="00850529"/>
    <w:rsid w:val="00850ED3"/>
    <w:rsid w:val="00851604"/>
    <w:rsid w:val="008547DC"/>
    <w:rsid w:val="00854C25"/>
    <w:rsid w:val="00856AE5"/>
    <w:rsid w:val="00857883"/>
    <w:rsid w:val="00860882"/>
    <w:rsid w:val="00861290"/>
    <w:rsid w:val="00863541"/>
    <w:rsid w:val="00864171"/>
    <w:rsid w:val="008644C2"/>
    <w:rsid w:val="0086478B"/>
    <w:rsid w:val="00864E72"/>
    <w:rsid w:val="00866187"/>
    <w:rsid w:val="008704E5"/>
    <w:rsid w:val="00871309"/>
    <w:rsid w:val="00871743"/>
    <w:rsid w:val="0087174C"/>
    <w:rsid w:val="0087229B"/>
    <w:rsid w:val="008746BB"/>
    <w:rsid w:val="00876470"/>
    <w:rsid w:val="00877763"/>
    <w:rsid w:val="00877D0A"/>
    <w:rsid w:val="00880B80"/>
    <w:rsid w:val="008815D6"/>
    <w:rsid w:val="0088233E"/>
    <w:rsid w:val="00882BEC"/>
    <w:rsid w:val="00884846"/>
    <w:rsid w:val="00885BA9"/>
    <w:rsid w:val="0088704A"/>
    <w:rsid w:val="00892458"/>
    <w:rsid w:val="00893115"/>
    <w:rsid w:val="00894F3F"/>
    <w:rsid w:val="0089559C"/>
    <w:rsid w:val="008A0006"/>
    <w:rsid w:val="008A4DB9"/>
    <w:rsid w:val="008A77FA"/>
    <w:rsid w:val="008B3A00"/>
    <w:rsid w:val="008B3EED"/>
    <w:rsid w:val="008B3F15"/>
    <w:rsid w:val="008B5FBA"/>
    <w:rsid w:val="008C0261"/>
    <w:rsid w:val="008C18D7"/>
    <w:rsid w:val="008C44FC"/>
    <w:rsid w:val="008C6FFB"/>
    <w:rsid w:val="008C7488"/>
    <w:rsid w:val="008D63F9"/>
    <w:rsid w:val="008D7F9B"/>
    <w:rsid w:val="008E0284"/>
    <w:rsid w:val="008E1161"/>
    <w:rsid w:val="008E3809"/>
    <w:rsid w:val="008E50F0"/>
    <w:rsid w:val="008E69AD"/>
    <w:rsid w:val="008F2927"/>
    <w:rsid w:val="008F3599"/>
    <w:rsid w:val="008F3BB6"/>
    <w:rsid w:val="008F488D"/>
    <w:rsid w:val="008F5BCC"/>
    <w:rsid w:val="008F78BE"/>
    <w:rsid w:val="008F79CA"/>
    <w:rsid w:val="009063F3"/>
    <w:rsid w:val="0090693E"/>
    <w:rsid w:val="009076E4"/>
    <w:rsid w:val="00907A99"/>
    <w:rsid w:val="00907C30"/>
    <w:rsid w:val="00910BBC"/>
    <w:rsid w:val="009122B9"/>
    <w:rsid w:val="009136E9"/>
    <w:rsid w:val="00913BAB"/>
    <w:rsid w:val="009168B6"/>
    <w:rsid w:val="009213BE"/>
    <w:rsid w:val="0092215E"/>
    <w:rsid w:val="00924CE5"/>
    <w:rsid w:val="00926AB1"/>
    <w:rsid w:val="009306E7"/>
    <w:rsid w:val="0093193B"/>
    <w:rsid w:val="00933FD4"/>
    <w:rsid w:val="00935D28"/>
    <w:rsid w:val="009369F8"/>
    <w:rsid w:val="00937572"/>
    <w:rsid w:val="00941B30"/>
    <w:rsid w:val="00946DEA"/>
    <w:rsid w:val="0094748D"/>
    <w:rsid w:val="009477F5"/>
    <w:rsid w:val="00950231"/>
    <w:rsid w:val="00951463"/>
    <w:rsid w:val="00952C48"/>
    <w:rsid w:val="00954C08"/>
    <w:rsid w:val="00957A3C"/>
    <w:rsid w:val="0097240A"/>
    <w:rsid w:val="0097266F"/>
    <w:rsid w:val="00972BEF"/>
    <w:rsid w:val="009745E7"/>
    <w:rsid w:val="00974B49"/>
    <w:rsid w:val="00974C05"/>
    <w:rsid w:val="00977C25"/>
    <w:rsid w:val="00982F61"/>
    <w:rsid w:val="009855C0"/>
    <w:rsid w:val="00985B31"/>
    <w:rsid w:val="00991926"/>
    <w:rsid w:val="009947E3"/>
    <w:rsid w:val="009948BB"/>
    <w:rsid w:val="00997A9D"/>
    <w:rsid w:val="009A02BE"/>
    <w:rsid w:val="009A1F4E"/>
    <w:rsid w:val="009A20B6"/>
    <w:rsid w:val="009A5305"/>
    <w:rsid w:val="009A53F4"/>
    <w:rsid w:val="009A706B"/>
    <w:rsid w:val="009A7C61"/>
    <w:rsid w:val="009B04D7"/>
    <w:rsid w:val="009B2506"/>
    <w:rsid w:val="009B28CE"/>
    <w:rsid w:val="009B574C"/>
    <w:rsid w:val="009B6B63"/>
    <w:rsid w:val="009C264D"/>
    <w:rsid w:val="009C34AA"/>
    <w:rsid w:val="009D21E2"/>
    <w:rsid w:val="009D3FA8"/>
    <w:rsid w:val="009D4366"/>
    <w:rsid w:val="009D4BF7"/>
    <w:rsid w:val="009D5DE9"/>
    <w:rsid w:val="009D7801"/>
    <w:rsid w:val="009D7BC8"/>
    <w:rsid w:val="009E0ECE"/>
    <w:rsid w:val="009E2C7F"/>
    <w:rsid w:val="009E3514"/>
    <w:rsid w:val="009E4707"/>
    <w:rsid w:val="009E695E"/>
    <w:rsid w:val="009F0679"/>
    <w:rsid w:val="009F104C"/>
    <w:rsid w:val="009F2120"/>
    <w:rsid w:val="009F24D7"/>
    <w:rsid w:val="009F323E"/>
    <w:rsid w:val="009F48EB"/>
    <w:rsid w:val="009F4D28"/>
    <w:rsid w:val="009F51F4"/>
    <w:rsid w:val="009F74C5"/>
    <w:rsid w:val="00A01BD1"/>
    <w:rsid w:val="00A03CA1"/>
    <w:rsid w:val="00A06EE0"/>
    <w:rsid w:val="00A07601"/>
    <w:rsid w:val="00A07826"/>
    <w:rsid w:val="00A07E48"/>
    <w:rsid w:val="00A10F3A"/>
    <w:rsid w:val="00A1204A"/>
    <w:rsid w:val="00A16802"/>
    <w:rsid w:val="00A2203F"/>
    <w:rsid w:val="00A22B00"/>
    <w:rsid w:val="00A26112"/>
    <w:rsid w:val="00A261F9"/>
    <w:rsid w:val="00A26D80"/>
    <w:rsid w:val="00A30726"/>
    <w:rsid w:val="00A30906"/>
    <w:rsid w:val="00A31CF5"/>
    <w:rsid w:val="00A3516A"/>
    <w:rsid w:val="00A41460"/>
    <w:rsid w:val="00A427F6"/>
    <w:rsid w:val="00A4496F"/>
    <w:rsid w:val="00A4723C"/>
    <w:rsid w:val="00A55854"/>
    <w:rsid w:val="00A55CE5"/>
    <w:rsid w:val="00A56335"/>
    <w:rsid w:val="00A57153"/>
    <w:rsid w:val="00A605AA"/>
    <w:rsid w:val="00A61D0D"/>
    <w:rsid w:val="00A61D2B"/>
    <w:rsid w:val="00A62AA5"/>
    <w:rsid w:val="00A63B57"/>
    <w:rsid w:val="00A64214"/>
    <w:rsid w:val="00A65776"/>
    <w:rsid w:val="00A676A4"/>
    <w:rsid w:val="00A71FFC"/>
    <w:rsid w:val="00A757EF"/>
    <w:rsid w:val="00A771AB"/>
    <w:rsid w:val="00A77FBC"/>
    <w:rsid w:val="00A81D85"/>
    <w:rsid w:val="00A82E08"/>
    <w:rsid w:val="00A83AC0"/>
    <w:rsid w:val="00A853BE"/>
    <w:rsid w:val="00A92A0A"/>
    <w:rsid w:val="00A92DD0"/>
    <w:rsid w:val="00A95002"/>
    <w:rsid w:val="00A97042"/>
    <w:rsid w:val="00AA1311"/>
    <w:rsid w:val="00AA23C9"/>
    <w:rsid w:val="00AA6900"/>
    <w:rsid w:val="00AA6A37"/>
    <w:rsid w:val="00AB0FA3"/>
    <w:rsid w:val="00AB4A6B"/>
    <w:rsid w:val="00AB7204"/>
    <w:rsid w:val="00AC3A32"/>
    <w:rsid w:val="00AC5E81"/>
    <w:rsid w:val="00AC6811"/>
    <w:rsid w:val="00AC7360"/>
    <w:rsid w:val="00AD2F7B"/>
    <w:rsid w:val="00AD36AB"/>
    <w:rsid w:val="00AE1BC5"/>
    <w:rsid w:val="00AE2CF3"/>
    <w:rsid w:val="00AE3219"/>
    <w:rsid w:val="00AE3C8B"/>
    <w:rsid w:val="00AE42FB"/>
    <w:rsid w:val="00AE43F6"/>
    <w:rsid w:val="00AE7D17"/>
    <w:rsid w:val="00AF00ED"/>
    <w:rsid w:val="00AF1341"/>
    <w:rsid w:val="00AF243E"/>
    <w:rsid w:val="00AF34E2"/>
    <w:rsid w:val="00AF37B3"/>
    <w:rsid w:val="00AF43EF"/>
    <w:rsid w:val="00AF4DB8"/>
    <w:rsid w:val="00AF66C7"/>
    <w:rsid w:val="00AF792C"/>
    <w:rsid w:val="00B0138E"/>
    <w:rsid w:val="00B01FE2"/>
    <w:rsid w:val="00B02A2B"/>
    <w:rsid w:val="00B05D0C"/>
    <w:rsid w:val="00B06C45"/>
    <w:rsid w:val="00B12184"/>
    <w:rsid w:val="00B149C6"/>
    <w:rsid w:val="00B15636"/>
    <w:rsid w:val="00B174E3"/>
    <w:rsid w:val="00B22091"/>
    <w:rsid w:val="00B22593"/>
    <w:rsid w:val="00B2658E"/>
    <w:rsid w:val="00B3022C"/>
    <w:rsid w:val="00B306BD"/>
    <w:rsid w:val="00B30EB7"/>
    <w:rsid w:val="00B315A7"/>
    <w:rsid w:val="00B31AD0"/>
    <w:rsid w:val="00B35107"/>
    <w:rsid w:val="00B35D59"/>
    <w:rsid w:val="00B35DAF"/>
    <w:rsid w:val="00B3612A"/>
    <w:rsid w:val="00B3694C"/>
    <w:rsid w:val="00B42B65"/>
    <w:rsid w:val="00B42D13"/>
    <w:rsid w:val="00B4550D"/>
    <w:rsid w:val="00B4625B"/>
    <w:rsid w:val="00B46E8C"/>
    <w:rsid w:val="00B47D08"/>
    <w:rsid w:val="00B517EB"/>
    <w:rsid w:val="00B52FBD"/>
    <w:rsid w:val="00B5306C"/>
    <w:rsid w:val="00B61058"/>
    <w:rsid w:val="00B61662"/>
    <w:rsid w:val="00B61BC9"/>
    <w:rsid w:val="00B6203C"/>
    <w:rsid w:val="00B6518D"/>
    <w:rsid w:val="00B71120"/>
    <w:rsid w:val="00B73AED"/>
    <w:rsid w:val="00B73CB4"/>
    <w:rsid w:val="00B748C8"/>
    <w:rsid w:val="00B75DCB"/>
    <w:rsid w:val="00B766A5"/>
    <w:rsid w:val="00B7741A"/>
    <w:rsid w:val="00B80DFB"/>
    <w:rsid w:val="00B810F2"/>
    <w:rsid w:val="00B81A54"/>
    <w:rsid w:val="00B83854"/>
    <w:rsid w:val="00B87705"/>
    <w:rsid w:val="00B904EA"/>
    <w:rsid w:val="00B97329"/>
    <w:rsid w:val="00BA272D"/>
    <w:rsid w:val="00BA2958"/>
    <w:rsid w:val="00BA2EFC"/>
    <w:rsid w:val="00BA4A85"/>
    <w:rsid w:val="00BA6C16"/>
    <w:rsid w:val="00BA77CB"/>
    <w:rsid w:val="00BB0173"/>
    <w:rsid w:val="00BB3D71"/>
    <w:rsid w:val="00BB4542"/>
    <w:rsid w:val="00BB6423"/>
    <w:rsid w:val="00BC20A6"/>
    <w:rsid w:val="00BC23CE"/>
    <w:rsid w:val="00BC265E"/>
    <w:rsid w:val="00BC3B5B"/>
    <w:rsid w:val="00BC78AE"/>
    <w:rsid w:val="00BC7BB8"/>
    <w:rsid w:val="00BD1747"/>
    <w:rsid w:val="00BD1B4B"/>
    <w:rsid w:val="00BD2C83"/>
    <w:rsid w:val="00BD3D3A"/>
    <w:rsid w:val="00BD3FCA"/>
    <w:rsid w:val="00BD4629"/>
    <w:rsid w:val="00BD5937"/>
    <w:rsid w:val="00BD7B0E"/>
    <w:rsid w:val="00BE5340"/>
    <w:rsid w:val="00BE5881"/>
    <w:rsid w:val="00BE5AFE"/>
    <w:rsid w:val="00BE6540"/>
    <w:rsid w:val="00BF0AC2"/>
    <w:rsid w:val="00BF2425"/>
    <w:rsid w:val="00BF2FDC"/>
    <w:rsid w:val="00BF3D4E"/>
    <w:rsid w:val="00BF4315"/>
    <w:rsid w:val="00BF5739"/>
    <w:rsid w:val="00C01976"/>
    <w:rsid w:val="00C0225F"/>
    <w:rsid w:val="00C1104C"/>
    <w:rsid w:val="00C1327B"/>
    <w:rsid w:val="00C1482F"/>
    <w:rsid w:val="00C14A1E"/>
    <w:rsid w:val="00C14DB6"/>
    <w:rsid w:val="00C2200B"/>
    <w:rsid w:val="00C2342B"/>
    <w:rsid w:val="00C23C8E"/>
    <w:rsid w:val="00C267A6"/>
    <w:rsid w:val="00C26990"/>
    <w:rsid w:val="00C26C03"/>
    <w:rsid w:val="00C2783B"/>
    <w:rsid w:val="00C329BE"/>
    <w:rsid w:val="00C32DB5"/>
    <w:rsid w:val="00C334BF"/>
    <w:rsid w:val="00C36003"/>
    <w:rsid w:val="00C36843"/>
    <w:rsid w:val="00C37376"/>
    <w:rsid w:val="00C37C2E"/>
    <w:rsid w:val="00C41DA2"/>
    <w:rsid w:val="00C4240B"/>
    <w:rsid w:val="00C4583A"/>
    <w:rsid w:val="00C47495"/>
    <w:rsid w:val="00C47D85"/>
    <w:rsid w:val="00C51EF0"/>
    <w:rsid w:val="00C53388"/>
    <w:rsid w:val="00C54377"/>
    <w:rsid w:val="00C54E25"/>
    <w:rsid w:val="00C579E8"/>
    <w:rsid w:val="00C6027C"/>
    <w:rsid w:val="00C60823"/>
    <w:rsid w:val="00C61E89"/>
    <w:rsid w:val="00C625B3"/>
    <w:rsid w:val="00C652EE"/>
    <w:rsid w:val="00C65AD1"/>
    <w:rsid w:val="00C667E0"/>
    <w:rsid w:val="00C670C7"/>
    <w:rsid w:val="00C71BCF"/>
    <w:rsid w:val="00C738F6"/>
    <w:rsid w:val="00C74A07"/>
    <w:rsid w:val="00C7687E"/>
    <w:rsid w:val="00C76A25"/>
    <w:rsid w:val="00C773F0"/>
    <w:rsid w:val="00C77C9B"/>
    <w:rsid w:val="00C830D7"/>
    <w:rsid w:val="00C83673"/>
    <w:rsid w:val="00C83862"/>
    <w:rsid w:val="00C83BBB"/>
    <w:rsid w:val="00C86A11"/>
    <w:rsid w:val="00C927D8"/>
    <w:rsid w:val="00C9281B"/>
    <w:rsid w:val="00C956E9"/>
    <w:rsid w:val="00C95C3E"/>
    <w:rsid w:val="00C9632E"/>
    <w:rsid w:val="00C96C80"/>
    <w:rsid w:val="00CA13F9"/>
    <w:rsid w:val="00CA27B6"/>
    <w:rsid w:val="00CA2B05"/>
    <w:rsid w:val="00CA2C28"/>
    <w:rsid w:val="00CA31A5"/>
    <w:rsid w:val="00CA31B9"/>
    <w:rsid w:val="00CA4C89"/>
    <w:rsid w:val="00CA5E1E"/>
    <w:rsid w:val="00CA7600"/>
    <w:rsid w:val="00CB10C4"/>
    <w:rsid w:val="00CB4541"/>
    <w:rsid w:val="00CB4F91"/>
    <w:rsid w:val="00CB6233"/>
    <w:rsid w:val="00CB6865"/>
    <w:rsid w:val="00CB6F19"/>
    <w:rsid w:val="00CB7603"/>
    <w:rsid w:val="00CB7A2B"/>
    <w:rsid w:val="00CC3341"/>
    <w:rsid w:val="00CC41E2"/>
    <w:rsid w:val="00CC42A8"/>
    <w:rsid w:val="00CC52E8"/>
    <w:rsid w:val="00CC6341"/>
    <w:rsid w:val="00CD1327"/>
    <w:rsid w:val="00CD3749"/>
    <w:rsid w:val="00CD3C84"/>
    <w:rsid w:val="00CD6125"/>
    <w:rsid w:val="00CD706E"/>
    <w:rsid w:val="00CE31B1"/>
    <w:rsid w:val="00CE42D8"/>
    <w:rsid w:val="00CE479A"/>
    <w:rsid w:val="00CE5DE1"/>
    <w:rsid w:val="00CE68C7"/>
    <w:rsid w:val="00CE69B8"/>
    <w:rsid w:val="00CE7E0B"/>
    <w:rsid w:val="00CF4623"/>
    <w:rsid w:val="00CF59C1"/>
    <w:rsid w:val="00CF5BBD"/>
    <w:rsid w:val="00D0180E"/>
    <w:rsid w:val="00D05C68"/>
    <w:rsid w:val="00D065A5"/>
    <w:rsid w:val="00D1132C"/>
    <w:rsid w:val="00D13864"/>
    <w:rsid w:val="00D139A8"/>
    <w:rsid w:val="00D1670B"/>
    <w:rsid w:val="00D17627"/>
    <w:rsid w:val="00D1785C"/>
    <w:rsid w:val="00D1797B"/>
    <w:rsid w:val="00D204A5"/>
    <w:rsid w:val="00D24297"/>
    <w:rsid w:val="00D24D54"/>
    <w:rsid w:val="00D3090B"/>
    <w:rsid w:val="00D3255D"/>
    <w:rsid w:val="00D3500E"/>
    <w:rsid w:val="00D356CE"/>
    <w:rsid w:val="00D35A7D"/>
    <w:rsid w:val="00D363FA"/>
    <w:rsid w:val="00D3731D"/>
    <w:rsid w:val="00D37B40"/>
    <w:rsid w:val="00D40F7D"/>
    <w:rsid w:val="00D41621"/>
    <w:rsid w:val="00D42691"/>
    <w:rsid w:val="00D42B3F"/>
    <w:rsid w:val="00D44E1B"/>
    <w:rsid w:val="00D44F7E"/>
    <w:rsid w:val="00D5044D"/>
    <w:rsid w:val="00D5293E"/>
    <w:rsid w:val="00D52A13"/>
    <w:rsid w:val="00D54EC1"/>
    <w:rsid w:val="00D56DEA"/>
    <w:rsid w:val="00D57248"/>
    <w:rsid w:val="00D572B6"/>
    <w:rsid w:val="00D6079D"/>
    <w:rsid w:val="00D60A55"/>
    <w:rsid w:val="00D61C38"/>
    <w:rsid w:val="00D6249B"/>
    <w:rsid w:val="00D625D6"/>
    <w:rsid w:val="00D62881"/>
    <w:rsid w:val="00D64411"/>
    <w:rsid w:val="00D64C9F"/>
    <w:rsid w:val="00D652A1"/>
    <w:rsid w:val="00D65CA1"/>
    <w:rsid w:val="00D70771"/>
    <w:rsid w:val="00D733AE"/>
    <w:rsid w:val="00D7368E"/>
    <w:rsid w:val="00D81ABC"/>
    <w:rsid w:val="00D833E4"/>
    <w:rsid w:val="00D86498"/>
    <w:rsid w:val="00D86574"/>
    <w:rsid w:val="00D865A5"/>
    <w:rsid w:val="00D86D58"/>
    <w:rsid w:val="00D876CB"/>
    <w:rsid w:val="00D90245"/>
    <w:rsid w:val="00D93692"/>
    <w:rsid w:val="00D93AF5"/>
    <w:rsid w:val="00D93F0B"/>
    <w:rsid w:val="00D94772"/>
    <w:rsid w:val="00D95ED0"/>
    <w:rsid w:val="00DA20A0"/>
    <w:rsid w:val="00DA31D5"/>
    <w:rsid w:val="00DB0E97"/>
    <w:rsid w:val="00DB44CD"/>
    <w:rsid w:val="00DB5075"/>
    <w:rsid w:val="00DB6F52"/>
    <w:rsid w:val="00DB7744"/>
    <w:rsid w:val="00DC14F3"/>
    <w:rsid w:val="00DC4AF8"/>
    <w:rsid w:val="00DC5892"/>
    <w:rsid w:val="00DC684D"/>
    <w:rsid w:val="00DC72AC"/>
    <w:rsid w:val="00DD0D5B"/>
    <w:rsid w:val="00DD1CFA"/>
    <w:rsid w:val="00DD4437"/>
    <w:rsid w:val="00DD50BB"/>
    <w:rsid w:val="00DD60B5"/>
    <w:rsid w:val="00DD660C"/>
    <w:rsid w:val="00DE0A73"/>
    <w:rsid w:val="00DE231B"/>
    <w:rsid w:val="00DE2426"/>
    <w:rsid w:val="00DF1A00"/>
    <w:rsid w:val="00DF4A99"/>
    <w:rsid w:val="00DF613E"/>
    <w:rsid w:val="00DF68E7"/>
    <w:rsid w:val="00DF755E"/>
    <w:rsid w:val="00E0118D"/>
    <w:rsid w:val="00E04EF5"/>
    <w:rsid w:val="00E051D9"/>
    <w:rsid w:val="00E0680C"/>
    <w:rsid w:val="00E07951"/>
    <w:rsid w:val="00E07D1B"/>
    <w:rsid w:val="00E104CA"/>
    <w:rsid w:val="00E13460"/>
    <w:rsid w:val="00E155BC"/>
    <w:rsid w:val="00E15E52"/>
    <w:rsid w:val="00E16E55"/>
    <w:rsid w:val="00E20CC7"/>
    <w:rsid w:val="00E21BD4"/>
    <w:rsid w:val="00E23BEF"/>
    <w:rsid w:val="00E245D6"/>
    <w:rsid w:val="00E2536E"/>
    <w:rsid w:val="00E256FA"/>
    <w:rsid w:val="00E26152"/>
    <w:rsid w:val="00E277BF"/>
    <w:rsid w:val="00E330E7"/>
    <w:rsid w:val="00E3574F"/>
    <w:rsid w:val="00E40496"/>
    <w:rsid w:val="00E45554"/>
    <w:rsid w:val="00E45910"/>
    <w:rsid w:val="00E45F03"/>
    <w:rsid w:val="00E50812"/>
    <w:rsid w:val="00E530DD"/>
    <w:rsid w:val="00E559DF"/>
    <w:rsid w:val="00E56BC4"/>
    <w:rsid w:val="00E56F7B"/>
    <w:rsid w:val="00E623F7"/>
    <w:rsid w:val="00E62B90"/>
    <w:rsid w:val="00E67F9B"/>
    <w:rsid w:val="00E71E0D"/>
    <w:rsid w:val="00E747B8"/>
    <w:rsid w:val="00E8035E"/>
    <w:rsid w:val="00E82258"/>
    <w:rsid w:val="00E858B0"/>
    <w:rsid w:val="00E90552"/>
    <w:rsid w:val="00E94B5E"/>
    <w:rsid w:val="00E9661C"/>
    <w:rsid w:val="00E978BB"/>
    <w:rsid w:val="00E97A6F"/>
    <w:rsid w:val="00E97D4C"/>
    <w:rsid w:val="00EA04C9"/>
    <w:rsid w:val="00EA24EB"/>
    <w:rsid w:val="00EA2FFF"/>
    <w:rsid w:val="00EA56E7"/>
    <w:rsid w:val="00EB0124"/>
    <w:rsid w:val="00EB3D73"/>
    <w:rsid w:val="00EB3F4E"/>
    <w:rsid w:val="00EB5359"/>
    <w:rsid w:val="00EB5571"/>
    <w:rsid w:val="00EC1938"/>
    <w:rsid w:val="00ED0581"/>
    <w:rsid w:val="00ED475D"/>
    <w:rsid w:val="00ED4F21"/>
    <w:rsid w:val="00EE020F"/>
    <w:rsid w:val="00EE0652"/>
    <w:rsid w:val="00EE2583"/>
    <w:rsid w:val="00EE38AF"/>
    <w:rsid w:val="00EE3A1E"/>
    <w:rsid w:val="00EE6F9B"/>
    <w:rsid w:val="00EF01CF"/>
    <w:rsid w:val="00EF0335"/>
    <w:rsid w:val="00EF1485"/>
    <w:rsid w:val="00EF2C88"/>
    <w:rsid w:val="00EF61E6"/>
    <w:rsid w:val="00EF7EFB"/>
    <w:rsid w:val="00F0067D"/>
    <w:rsid w:val="00F073A9"/>
    <w:rsid w:val="00F07B3B"/>
    <w:rsid w:val="00F100A6"/>
    <w:rsid w:val="00F10715"/>
    <w:rsid w:val="00F109CA"/>
    <w:rsid w:val="00F15BAB"/>
    <w:rsid w:val="00F17003"/>
    <w:rsid w:val="00F2066D"/>
    <w:rsid w:val="00F20DE6"/>
    <w:rsid w:val="00F215D6"/>
    <w:rsid w:val="00F26CD0"/>
    <w:rsid w:val="00F310BA"/>
    <w:rsid w:val="00F31141"/>
    <w:rsid w:val="00F32B4B"/>
    <w:rsid w:val="00F35906"/>
    <w:rsid w:val="00F42B70"/>
    <w:rsid w:val="00F43AF9"/>
    <w:rsid w:val="00F4485A"/>
    <w:rsid w:val="00F47171"/>
    <w:rsid w:val="00F519FF"/>
    <w:rsid w:val="00F52222"/>
    <w:rsid w:val="00F54A17"/>
    <w:rsid w:val="00F54DBB"/>
    <w:rsid w:val="00F55BD4"/>
    <w:rsid w:val="00F6125E"/>
    <w:rsid w:val="00F62B5B"/>
    <w:rsid w:val="00F64562"/>
    <w:rsid w:val="00F6652C"/>
    <w:rsid w:val="00F67645"/>
    <w:rsid w:val="00F678FB"/>
    <w:rsid w:val="00F70D1D"/>
    <w:rsid w:val="00F770F4"/>
    <w:rsid w:val="00F77E8E"/>
    <w:rsid w:val="00F8019A"/>
    <w:rsid w:val="00F82AD3"/>
    <w:rsid w:val="00F831AC"/>
    <w:rsid w:val="00F84BDF"/>
    <w:rsid w:val="00F8638C"/>
    <w:rsid w:val="00F86CA3"/>
    <w:rsid w:val="00F90393"/>
    <w:rsid w:val="00F9157C"/>
    <w:rsid w:val="00F92BCF"/>
    <w:rsid w:val="00F92F64"/>
    <w:rsid w:val="00F93C8D"/>
    <w:rsid w:val="00F96253"/>
    <w:rsid w:val="00FA29E1"/>
    <w:rsid w:val="00FA427D"/>
    <w:rsid w:val="00FA7937"/>
    <w:rsid w:val="00FB222A"/>
    <w:rsid w:val="00FB3223"/>
    <w:rsid w:val="00FB51B0"/>
    <w:rsid w:val="00FB51FB"/>
    <w:rsid w:val="00FB6F72"/>
    <w:rsid w:val="00FB707B"/>
    <w:rsid w:val="00FC0625"/>
    <w:rsid w:val="00FC1C5F"/>
    <w:rsid w:val="00FC489E"/>
    <w:rsid w:val="00FC53D1"/>
    <w:rsid w:val="00FC5DF9"/>
    <w:rsid w:val="00FC6006"/>
    <w:rsid w:val="00FC77B8"/>
    <w:rsid w:val="00FC7976"/>
    <w:rsid w:val="00FD192B"/>
    <w:rsid w:val="00FD2ADC"/>
    <w:rsid w:val="00FD2ADF"/>
    <w:rsid w:val="00FD68FA"/>
    <w:rsid w:val="00FE2478"/>
    <w:rsid w:val="00FE3008"/>
    <w:rsid w:val="00FE40A2"/>
    <w:rsid w:val="00FE40D2"/>
    <w:rsid w:val="00FE4DFD"/>
    <w:rsid w:val="00FE6585"/>
    <w:rsid w:val="00FF016E"/>
    <w:rsid w:val="00FF1B5B"/>
    <w:rsid w:val="00FF227A"/>
    <w:rsid w:val="00FF3CB8"/>
  </w:rsids>
  <m:mathPr>
    <m:mathFont m:val="Cambria Math"/>
    <m:brkBin m:val="before"/>
    <m:brkBinSub m:val="--"/>
    <m:smallFrac/>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lang w:val="en-US" w:eastAsia="en-US" w:bidi="hi-IN"/>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0A4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000EA7"/>
    <w:rPr>
      <w:color w:val="0000FF"/>
      <w:u w:val="single"/>
    </w:rPr>
  </w:style>
  <w:style w:type="character" w:styleId="FollowedHyperlink">
    <w:name w:val="FollowedHyperlink"/>
    <w:basedOn w:val="DefaultParagraphFont"/>
    <w:uiPriority w:val="99"/>
    <w:semiHidden/>
    <w:unhideWhenUsed/>
    <w:rsid w:val="00000EA7"/>
    <w:rPr>
      <w:color w:val="800080"/>
      <w:u w:val="single"/>
    </w:rPr>
  </w:style>
  <w:style w:type="paragraph" w:styleId="NoSpacing">
    <w:name w:val="No Spacing"/>
    <w:uiPriority w:val="1"/>
    <w:qFormat/>
    <w:rsid w:val="00000EA7"/>
    <w:pPr>
      <w:spacing w:after="0" w:line="240" w:lineRule="auto"/>
    </w:pPr>
  </w:style>
  <w:style w:type="paragraph" w:styleId="NormalWeb">
    <w:name w:val="Normal (Web)"/>
    <w:basedOn w:val="Normal"/>
    <w:uiPriority w:val="99"/>
    <w:unhideWhenUsed/>
    <w:rsid w:val="00913BAB"/>
    <w:pPr>
      <w:spacing w:before="100" w:beforeAutospacing="1" w:after="100" w:afterAutospacing="1" w:line="240" w:lineRule="auto"/>
    </w:pPr>
    <w:rPr>
      <w:rFonts w:ascii="Times New Roman" w:hAnsi="Times New Roman" w:cs="Times New Roman"/>
      <w:sz w:val="24"/>
      <w:szCs w:val="24"/>
      <w:lang w:eastAsia="en-IN"/>
    </w:rPr>
  </w:style>
  <w:style w:type="paragraph" w:styleId="ListParagraph">
    <w:name w:val="List Paragraph"/>
    <w:basedOn w:val="Normal"/>
    <w:uiPriority w:val="34"/>
    <w:qFormat/>
    <w:rsid w:val="00E0680C"/>
    <w:pPr>
      <w:ind w:left="720"/>
      <w:contextualSpacing/>
    </w:pPr>
  </w:style>
  <w:style w:type="paragraph" w:styleId="Header">
    <w:name w:val="header"/>
    <w:basedOn w:val="Normal"/>
    <w:link w:val="HeaderChar"/>
    <w:uiPriority w:val="99"/>
    <w:semiHidden/>
    <w:unhideWhenUsed/>
    <w:rsid w:val="00364E3C"/>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364E3C"/>
  </w:style>
  <w:style w:type="paragraph" w:styleId="Footer">
    <w:name w:val="footer"/>
    <w:basedOn w:val="Normal"/>
    <w:link w:val="FooterChar"/>
    <w:uiPriority w:val="99"/>
    <w:semiHidden/>
    <w:unhideWhenUsed/>
    <w:rsid w:val="00364E3C"/>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364E3C"/>
  </w:style>
  <w:style w:type="paragraph" w:customStyle="1" w:styleId="font0">
    <w:name w:val="font0"/>
    <w:basedOn w:val="Normal"/>
    <w:rsid w:val="00DD60B5"/>
    <w:pPr>
      <w:spacing w:before="100" w:beforeAutospacing="1" w:after="100" w:afterAutospacing="1" w:line="240" w:lineRule="auto"/>
    </w:pPr>
    <w:rPr>
      <w:rFonts w:ascii="Calibri" w:eastAsia="Times New Roman" w:hAnsi="Calibri" w:cs="Calibri"/>
      <w:color w:val="000000"/>
      <w:lang w:eastAsia="en-IN"/>
    </w:rPr>
  </w:style>
  <w:style w:type="paragraph" w:customStyle="1" w:styleId="font5">
    <w:name w:val="font5"/>
    <w:basedOn w:val="Normal"/>
    <w:rsid w:val="00DD60B5"/>
    <w:pPr>
      <w:spacing w:before="100" w:beforeAutospacing="1" w:after="100" w:afterAutospacing="1" w:line="240" w:lineRule="auto"/>
    </w:pPr>
    <w:rPr>
      <w:rFonts w:ascii="Calibri" w:eastAsia="Times New Roman" w:hAnsi="Calibri" w:cs="Calibri"/>
      <w:color w:val="000000"/>
      <w:lang w:eastAsia="en-IN"/>
    </w:rPr>
  </w:style>
  <w:style w:type="paragraph" w:customStyle="1" w:styleId="font6">
    <w:name w:val="font6"/>
    <w:basedOn w:val="Normal"/>
    <w:rsid w:val="00DD60B5"/>
    <w:pPr>
      <w:spacing w:before="100" w:beforeAutospacing="1" w:after="100" w:afterAutospacing="1" w:line="240" w:lineRule="auto"/>
    </w:pPr>
    <w:rPr>
      <w:rFonts w:ascii="Calibri" w:eastAsia="Times New Roman" w:hAnsi="Calibri" w:cs="Calibri"/>
      <w:lang w:eastAsia="en-IN"/>
    </w:rPr>
  </w:style>
  <w:style w:type="paragraph" w:customStyle="1" w:styleId="xl63">
    <w:name w:val="xl63"/>
    <w:basedOn w:val="Normal"/>
    <w:rsid w:val="00DD60B5"/>
    <w:pPr>
      <w:spacing w:before="100" w:beforeAutospacing="1" w:after="100" w:afterAutospacing="1" w:line="240" w:lineRule="auto"/>
      <w:jc w:val="center"/>
    </w:pPr>
    <w:rPr>
      <w:rFonts w:ascii="Times New Roman" w:eastAsia="Times New Roman" w:hAnsi="Times New Roman" w:cs="Times New Roman"/>
      <w:b/>
      <w:bCs/>
      <w:sz w:val="24"/>
      <w:szCs w:val="24"/>
      <w:lang w:eastAsia="en-IN"/>
    </w:rPr>
  </w:style>
  <w:style w:type="paragraph" w:customStyle="1" w:styleId="xl64">
    <w:name w:val="xl64"/>
    <w:basedOn w:val="Normal"/>
    <w:rsid w:val="00DD60B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en-IN"/>
    </w:rPr>
  </w:style>
  <w:style w:type="paragraph" w:customStyle="1" w:styleId="xl65">
    <w:name w:val="xl65"/>
    <w:basedOn w:val="Normal"/>
    <w:rsid w:val="00DD60B5"/>
    <w:pPr>
      <w:pBdr>
        <w:top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66">
    <w:name w:val="xl66"/>
    <w:basedOn w:val="Normal"/>
    <w:rsid w:val="00DD60B5"/>
    <w:pPr>
      <w:pBdr>
        <w:top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67">
    <w:name w:val="xl67"/>
    <w:basedOn w:val="Normal"/>
    <w:rsid w:val="00DD60B5"/>
    <w:pPr>
      <w:pBdr>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68">
    <w:name w:val="xl68"/>
    <w:basedOn w:val="Normal"/>
    <w:rsid w:val="00DD60B5"/>
    <w:pPr>
      <w:shd w:val="clear" w:color="000000" w:fill="FF0000"/>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69">
    <w:name w:val="xl69"/>
    <w:basedOn w:val="Normal"/>
    <w:rsid w:val="00DD60B5"/>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70">
    <w:name w:val="xl70"/>
    <w:basedOn w:val="Normal"/>
    <w:rsid w:val="00DD60B5"/>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71">
    <w:name w:val="xl71"/>
    <w:basedOn w:val="Normal"/>
    <w:rsid w:val="00DD60B5"/>
    <w:pPr>
      <w:pBdr>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72">
    <w:name w:val="xl72"/>
    <w:basedOn w:val="Normal"/>
    <w:rsid w:val="00DD60B5"/>
    <w:pPr>
      <w:pBdr>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73">
    <w:name w:val="xl73"/>
    <w:basedOn w:val="Normal"/>
    <w:rsid w:val="00DD60B5"/>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74">
    <w:name w:val="xl74"/>
    <w:basedOn w:val="Normal"/>
    <w:rsid w:val="00DD60B5"/>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3F11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1154"/>
    <w:rPr>
      <w:rFonts w:ascii="Tahoma" w:hAnsi="Tahoma" w:cs="Tahoma"/>
      <w:sz w:val="16"/>
      <w:szCs w:val="16"/>
    </w:rPr>
  </w:style>
  <w:style w:type="character" w:styleId="CommentReference">
    <w:name w:val="annotation reference"/>
    <w:basedOn w:val="DefaultParagraphFont"/>
    <w:uiPriority w:val="99"/>
    <w:semiHidden/>
    <w:unhideWhenUsed/>
    <w:rsid w:val="00E245D6"/>
    <w:rPr>
      <w:sz w:val="16"/>
      <w:szCs w:val="16"/>
    </w:rPr>
  </w:style>
  <w:style w:type="paragraph" w:styleId="CommentText">
    <w:name w:val="annotation text"/>
    <w:basedOn w:val="Normal"/>
    <w:link w:val="CommentTextChar"/>
    <w:uiPriority w:val="99"/>
    <w:semiHidden/>
    <w:unhideWhenUsed/>
    <w:rsid w:val="00E245D6"/>
    <w:pPr>
      <w:spacing w:line="240" w:lineRule="auto"/>
    </w:pPr>
    <w:rPr>
      <w:sz w:val="20"/>
      <w:szCs w:val="18"/>
    </w:rPr>
  </w:style>
  <w:style w:type="character" w:customStyle="1" w:styleId="CommentTextChar">
    <w:name w:val="Comment Text Char"/>
    <w:basedOn w:val="DefaultParagraphFont"/>
    <w:link w:val="CommentText"/>
    <w:uiPriority w:val="99"/>
    <w:semiHidden/>
    <w:rsid w:val="00E245D6"/>
    <w:rPr>
      <w:sz w:val="20"/>
      <w:szCs w:val="18"/>
    </w:rPr>
  </w:style>
  <w:style w:type="paragraph" w:styleId="CommentSubject">
    <w:name w:val="annotation subject"/>
    <w:basedOn w:val="CommentText"/>
    <w:next w:val="CommentText"/>
    <w:link w:val="CommentSubjectChar"/>
    <w:uiPriority w:val="99"/>
    <w:semiHidden/>
    <w:unhideWhenUsed/>
    <w:rsid w:val="00E245D6"/>
    <w:rPr>
      <w:b/>
      <w:bCs/>
    </w:rPr>
  </w:style>
  <w:style w:type="character" w:customStyle="1" w:styleId="CommentSubjectChar">
    <w:name w:val="Comment Subject Char"/>
    <w:basedOn w:val="CommentTextChar"/>
    <w:link w:val="CommentSubject"/>
    <w:uiPriority w:val="99"/>
    <w:semiHidden/>
    <w:rsid w:val="00E245D6"/>
    <w:rPr>
      <w:b/>
      <w:bCs/>
      <w:sz w:val="20"/>
      <w:szCs w:val="18"/>
    </w:rPr>
  </w:style>
  <w:style w:type="paragraph" w:styleId="FootnoteText">
    <w:name w:val="footnote text"/>
    <w:basedOn w:val="Normal"/>
    <w:link w:val="FootnoteTextChar"/>
    <w:uiPriority w:val="99"/>
    <w:semiHidden/>
    <w:unhideWhenUsed/>
    <w:rsid w:val="00250E9C"/>
    <w:pPr>
      <w:spacing w:after="0" w:line="240" w:lineRule="auto"/>
    </w:pPr>
    <w:rPr>
      <w:rFonts w:cs="Mangal"/>
      <w:sz w:val="20"/>
      <w:szCs w:val="18"/>
    </w:rPr>
  </w:style>
  <w:style w:type="character" w:customStyle="1" w:styleId="FootnoteTextChar">
    <w:name w:val="Footnote Text Char"/>
    <w:basedOn w:val="DefaultParagraphFont"/>
    <w:link w:val="FootnoteText"/>
    <w:uiPriority w:val="99"/>
    <w:semiHidden/>
    <w:rsid w:val="00250E9C"/>
    <w:rPr>
      <w:rFonts w:cs="Mangal"/>
      <w:sz w:val="20"/>
      <w:szCs w:val="18"/>
    </w:rPr>
  </w:style>
  <w:style w:type="character" w:styleId="FootnoteReference">
    <w:name w:val="footnote reference"/>
    <w:basedOn w:val="DefaultParagraphFont"/>
    <w:uiPriority w:val="99"/>
    <w:semiHidden/>
    <w:unhideWhenUsed/>
    <w:rsid w:val="00250E9C"/>
    <w:rPr>
      <w:vertAlign w:val="superscript"/>
    </w:rPr>
  </w:style>
  <w:style w:type="table" w:styleId="TableGrid">
    <w:name w:val="Table Grid"/>
    <w:basedOn w:val="TableNormal"/>
    <w:uiPriority w:val="59"/>
    <w:rsid w:val="00E62B9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lang w:val="en-US" w:eastAsia="en-US" w:bidi="hi-IN"/>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000EA7"/>
    <w:rPr>
      <w:color w:val="0000FF"/>
      <w:u w:val="single"/>
    </w:rPr>
  </w:style>
  <w:style w:type="character" w:styleId="FollowedHyperlink">
    <w:name w:val="FollowedHyperlink"/>
    <w:basedOn w:val="DefaultParagraphFont"/>
    <w:uiPriority w:val="99"/>
    <w:semiHidden/>
    <w:unhideWhenUsed/>
    <w:rsid w:val="00000EA7"/>
    <w:rPr>
      <w:color w:val="800080"/>
      <w:u w:val="single"/>
    </w:rPr>
  </w:style>
  <w:style w:type="paragraph" w:styleId="NoSpacing">
    <w:name w:val="No Spacing"/>
    <w:uiPriority w:val="1"/>
    <w:qFormat/>
    <w:rsid w:val="00000EA7"/>
    <w:pPr>
      <w:spacing w:after="0" w:line="240" w:lineRule="auto"/>
    </w:pPr>
  </w:style>
  <w:style w:type="paragraph" w:styleId="NormalWeb">
    <w:name w:val="Normal (Web)"/>
    <w:basedOn w:val="Normal"/>
    <w:uiPriority w:val="99"/>
    <w:unhideWhenUsed/>
    <w:rsid w:val="00913BAB"/>
    <w:pPr>
      <w:spacing w:before="100" w:beforeAutospacing="1" w:after="100" w:afterAutospacing="1" w:line="240" w:lineRule="auto"/>
    </w:pPr>
    <w:rPr>
      <w:rFonts w:ascii="Times New Roman" w:hAnsi="Times New Roman" w:cs="Times New Roman"/>
      <w:sz w:val="24"/>
      <w:szCs w:val="24"/>
      <w:lang w:eastAsia="en-IN"/>
    </w:rPr>
  </w:style>
  <w:style w:type="paragraph" w:styleId="ListParagraph">
    <w:name w:val="List Paragraph"/>
    <w:basedOn w:val="Normal"/>
    <w:uiPriority w:val="34"/>
    <w:qFormat/>
    <w:rsid w:val="00E0680C"/>
    <w:pPr>
      <w:ind w:left="720"/>
      <w:contextualSpacing/>
    </w:pPr>
  </w:style>
  <w:style w:type="paragraph" w:styleId="Header">
    <w:name w:val="header"/>
    <w:basedOn w:val="Normal"/>
    <w:link w:val="HeaderChar"/>
    <w:uiPriority w:val="99"/>
    <w:semiHidden/>
    <w:unhideWhenUsed/>
    <w:rsid w:val="00364E3C"/>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364E3C"/>
  </w:style>
  <w:style w:type="paragraph" w:styleId="Footer">
    <w:name w:val="footer"/>
    <w:basedOn w:val="Normal"/>
    <w:link w:val="FooterChar"/>
    <w:uiPriority w:val="99"/>
    <w:semiHidden/>
    <w:unhideWhenUsed/>
    <w:rsid w:val="00364E3C"/>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364E3C"/>
  </w:style>
  <w:style w:type="paragraph" w:customStyle="1" w:styleId="font0">
    <w:name w:val="font0"/>
    <w:basedOn w:val="Normal"/>
    <w:rsid w:val="00DD60B5"/>
    <w:pPr>
      <w:spacing w:before="100" w:beforeAutospacing="1" w:after="100" w:afterAutospacing="1" w:line="240" w:lineRule="auto"/>
    </w:pPr>
    <w:rPr>
      <w:rFonts w:ascii="Calibri" w:eastAsia="Times New Roman" w:hAnsi="Calibri" w:cs="Calibri"/>
      <w:color w:val="000000"/>
      <w:lang w:eastAsia="en-IN"/>
    </w:rPr>
  </w:style>
  <w:style w:type="paragraph" w:customStyle="1" w:styleId="font5">
    <w:name w:val="font5"/>
    <w:basedOn w:val="Normal"/>
    <w:rsid w:val="00DD60B5"/>
    <w:pPr>
      <w:spacing w:before="100" w:beforeAutospacing="1" w:after="100" w:afterAutospacing="1" w:line="240" w:lineRule="auto"/>
    </w:pPr>
    <w:rPr>
      <w:rFonts w:ascii="Calibri" w:eastAsia="Times New Roman" w:hAnsi="Calibri" w:cs="Calibri"/>
      <w:color w:val="000000"/>
      <w:lang w:eastAsia="en-IN"/>
    </w:rPr>
  </w:style>
  <w:style w:type="paragraph" w:customStyle="1" w:styleId="font6">
    <w:name w:val="font6"/>
    <w:basedOn w:val="Normal"/>
    <w:rsid w:val="00DD60B5"/>
    <w:pPr>
      <w:spacing w:before="100" w:beforeAutospacing="1" w:after="100" w:afterAutospacing="1" w:line="240" w:lineRule="auto"/>
    </w:pPr>
    <w:rPr>
      <w:rFonts w:ascii="Calibri" w:eastAsia="Times New Roman" w:hAnsi="Calibri" w:cs="Calibri"/>
      <w:lang w:eastAsia="en-IN"/>
    </w:rPr>
  </w:style>
  <w:style w:type="paragraph" w:customStyle="1" w:styleId="xl63">
    <w:name w:val="xl63"/>
    <w:basedOn w:val="Normal"/>
    <w:rsid w:val="00DD60B5"/>
    <w:pPr>
      <w:spacing w:before="100" w:beforeAutospacing="1" w:after="100" w:afterAutospacing="1" w:line="240" w:lineRule="auto"/>
      <w:jc w:val="center"/>
    </w:pPr>
    <w:rPr>
      <w:rFonts w:ascii="Times New Roman" w:eastAsia="Times New Roman" w:hAnsi="Times New Roman" w:cs="Times New Roman"/>
      <w:b/>
      <w:bCs/>
      <w:sz w:val="24"/>
      <w:szCs w:val="24"/>
      <w:lang w:eastAsia="en-IN"/>
    </w:rPr>
  </w:style>
  <w:style w:type="paragraph" w:customStyle="1" w:styleId="xl64">
    <w:name w:val="xl64"/>
    <w:basedOn w:val="Normal"/>
    <w:rsid w:val="00DD60B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en-IN"/>
    </w:rPr>
  </w:style>
  <w:style w:type="paragraph" w:customStyle="1" w:styleId="xl65">
    <w:name w:val="xl65"/>
    <w:basedOn w:val="Normal"/>
    <w:rsid w:val="00DD60B5"/>
    <w:pPr>
      <w:pBdr>
        <w:top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66">
    <w:name w:val="xl66"/>
    <w:basedOn w:val="Normal"/>
    <w:rsid w:val="00DD60B5"/>
    <w:pPr>
      <w:pBdr>
        <w:top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67">
    <w:name w:val="xl67"/>
    <w:basedOn w:val="Normal"/>
    <w:rsid w:val="00DD60B5"/>
    <w:pPr>
      <w:pBdr>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68">
    <w:name w:val="xl68"/>
    <w:basedOn w:val="Normal"/>
    <w:rsid w:val="00DD60B5"/>
    <w:pPr>
      <w:shd w:val="clear" w:color="000000" w:fill="FF0000"/>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69">
    <w:name w:val="xl69"/>
    <w:basedOn w:val="Normal"/>
    <w:rsid w:val="00DD60B5"/>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70">
    <w:name w:val="xl70"/>
    <w:basedOn w:val="Normal"/>
    <w:rsid w:val="00DD60B5"/>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71">
    <w:name w:val="xl71"/>
    <w:basedOn w:val="Normal"/>
    <w:rsid w:val="00DD60B5"/>
    <w:pPr>
      <w:pBdr>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72">
    <w:name w:val="xl72"/>
    <w:basedOn w:val="Normal"/>
    <w:rsid w:val="00DD60B5"/>
    <w:pPr>
      <w:pBdr>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73">
    <w:name w:val="xl73"/>
    <w:basedOn w:val="Normal"/>
    <w:rsid w:val="00DD60B5"/>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xl74">
    <w:name w:val="xl74"/>
    <w:basedOn w:val="Normal"/>
    <w:rsid w:val="00DD60B5"/>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3F11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1154"/>
    <w:rPr>
      <w:rFonts w:ascii="Tahoma" w:hAnsi="Tahoma" w:cs="Tahoma"/>
      <w:sz w:val="16"/>
      <w:szCs w:val="16"/>
    </w:rPr>
  </w:style>
  <w:style w:type="character" w:styleId="CommentReference">
    <w:name w:val="annotation reference"/>
    <w:basedOn w:val="DefaultParagraphFont"/>
    <w:uiPriority w:val="99"/>
    <w:semiHidden/>
    <w:unhideWhenUsed/>
    <w:rsid w:val="00E245D6"/>
    <w:rPr>
      <w:sz w:val="16"/>
      <w:szCs w:val="16"/>
    </w:rPr>
  </w:style>
  <w:style w:type="paragraph" w:styleId="CommentText">
    <w:name w:val="annotation text"/>
    <w:basedOn w:val="Normal"/>
    <w:link w:val="CommentTextChar"/>
    <w:uiPriority w:val="99"/>
    <w:semiHidden/>
    <w:unhideWhenUsed/>
    <w:rsid w:val="00E245D6"/>
    <w:pPr>
      <w:spacing w:line="240" w:lineRule="auto"/>
    </w:pPr>
    <w:rPr>
      <w:sz w:val="20"/>
      <w:szCs w:val="18"/>
    </w:rPr>
  </w:style>
  <w:style w:type="character" w:customStyle="1" w:styleId="CommentTextChar">
    <w:name w:val="Comment Text Char"/>
    <w:basedOn w:val="DefaultParagraphFont"/>
    <w:link w:val="CommentText"/>
    <w:uiPriority w:val="99"/>
    <w:semiHidden/>
    <w:rsid w:val="00E245D6"/>
    <w:rPr>
      <w:sz w:val="20"/>
      <w:szCs w:val="18"/>
    </w:rPr>
  </w:style>
  <w:style w:type="paragraph" w:styleId="CommentSubject">
    <w:name w:val="annotation subject"/>
    <w:basedOn w:val="CommentText"/>
    <w:next w:val="CommentText"/>
    <w:link w:val="CommentSubjectChar"/>
    <w:uiPriority w:val="99"/>
    <w:semiHidden/>
    <w:unhideWhenUsed/>
    <w:rsid w:val="00E245D6"/>
    <w:rPr>
      <w:b/>
      <w:bCs/>
    </w:rPr>
  </w:style>
  <w:style w:type="character" w:customStyle="1" w:styleId="CommentSubjectChar">
    <w:name w:val="Comment Subject Char"/>
    <w:basedOn w:val="CommentTextChar"/>
    <w:link w:val="CommentSubject"/>
    <w:uiPriority w:val="99"/>
    <w:semiHidden/>
    <w:rsid w:val="00E245D6"/>
    <w:rPr>
      <w:b/>
      <w:bCs/>
      <w:sz w:val="20"/>
      <w:szCs w:val="18"/>
    </w:rPr>
  </w:style>
  <w:style w:type="paragraph" w:styleId="FootnoteText">
    <w:name w:val="footnote text"/>
    <w:basedOn w:val="Normal"/>
    <w:link w:val="FootnoteTextChar"/>
    <w:uiPriority w:val="99"/>
    <w:semiHidden/>
    <w:unhideWhenUsed/>
    <w:rsid w:val="00250E9C"/>
    <w:pPr>
      <w:spacing w:after="0" w:line="240" w:lineRule="auto"/>
    </w:pPr>
    <w:rPr>
      <w:rFonts w:cs="Mangal"/>
      <w:sz w:val="20"/>
      <w:szCs w:val="18"/>
    </w:rPr>
  </w:style>
  <w:style w:type="character" w:customStyle="1" w:styleId="FootnoteTextChar">
    <w:name w:val="Footnote Text Char"/>
    <w:basedOn w:val="DefaultParagraphFont"/>
    <w:link w:val="FootnoteText"/>
    <w:uiPriority w:val="99"/>
    <w:semiHidden/>
    <w:rsid w:val="00250E9C"/>
    <w:rPr>
      <w:rFonts w:cs="Mangal"/>
      <w:sz w:val="20"/>
      <w:szCs w:val="18"/>
    </w:rPr>
  </w:style>
  <w:style w:type="character" w:styleId="FootnoteReference">
    <w:name w:val="footnote reference"/>
    <w:basedOn w:val="DefaultParagraphFont"/>
    <w:uiPriority w:val="99"/>
    <w:semiHidden/>
    <w:unhideWhenUsed/>
    <w:rsid w:val="00250E9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8583282">
      <w:bodyDiv w:val="1"/>
      <w:marLeft w:val="0"/>
      <w:marRight w:val="0"/>
      <w:marTop w:val="0"/>
      <w:marBottom w:val="0"/>
      <w:divBdr>
        <w:top w:val="none" w:sz="0" w:space="0" w:color="auto"/>
        <w:left w:val="none" w:sz="0" w:space="0" w:color="auto"/>
        <w:bottom w:val="none" w:sz="0" w:space="0" w:color="auto"/>
        <w:right w:val="none" w:sz="0" w:space="0" w:color="auto"/>
      </w:divBdr>
    </w:div>
    <w:div w:id="306277649">
      <w:bodyDiv w:val="1"/>
      <w:marLeft w:val="0"/>
      <w:marRight w:val="0"/>
      <w:marTop w:val="0"/>
      <w:marBottom w:val="0"/>
      <w:divBdr>
        <w:top w:val="none" w:sz="0" w:space="0" w:color="auto"/>
        <w:left w:val="none" w:sz="0" w:space="0" w:color="auto"/>
        <w:bottom w:val="none" w:sz="0" w:space="0" w:color="auto"/>
        <w:right w:val="none" w:sz="0" w:space="0" w:color="auto"/>
      </w:divBdr>
    </w:div>
    <w:div w:id="434985125">
      <w:bodyDiv w:val="1"/>
      <w:marLeft w:val="0"/>
      <w:marRight w:val="0"/>
      <w:marTop w:val="0"/>
      <w:marBottom w:val="0"/>
      <w:divBdr>
        <w:top w:val="none" w:sz="0" w:space="0" w:color="auto"/>
        <w:left w:val="none" w:sz="0" w:space="0" w:color="auto"/>
        <w:bottom w:val="none" w:sz="0" w:space="0" w:color="auto"/>
        <w:right w:val="none" w:sz="0" w:space="0" w:color="auto"/>
      </w:divBdr>
    </w:div>
    <w:div w:id="467744762">
      <w:bodyDiv w:val="1"/>
      <w:marLeft w:val="0"/>
      <w:marRight w:val="0"/>
      <w:marTop w:val="0"/>
      <w:marBottom w:val="0"/>
      <w:divBdr>
        <w:top w:val="none" w:sz="0" w:space="0" w:color="auto"/>
        <w:left w:val="none" w:sz="0" w:space="0" w:color="auto"/>
        <w:bottom w:val="none" w:sz="0" w:space="0" w:color="auto"/>
        <w:right w:val="none" w:sz="0" w:space="0" w:color="auto"/>
      </w:divBdr>
    </w:div>
    <w:div w:id="601184270">
      <w:bodyDiv w:val="1"/>
      <w:marLeft w:val="0"/>
      <w:marRight w:val="0"/>
      <w:marTop w:val="0"/>
      <w:marBottom w:val="0"/>
      <w:divBdr>
        <w:top w:val="none" w:sz="0" w:space="0" w:color="auto"/>
        <w:left w:val="none" w:sz="0" w:space="0" w:color="auto"/>
        <w:bottom w:val="none" w:sz="0" w:space="0" w:color="auto"/>
        <w:right w:val="none" w:sz="0" w:space="0" w:color="auto"/>
      </w:divBdr>
    </w:div>
    <w:div w:id="653606291">
      <w:bodyDiv w:val="1"/>
      <w:marLeft w:val="0"/>
      <w:marRight w:val="0"/>
      <w:marTop w:val="0"/>
      <w:marBottom w:val="0"/>
      <w:divBdr>
        <w:top w:val="none" w:sz="0" w:space="0" w:color="auto"/>
        <w:left w:val="none" w:sz="0" w:space="0" w:color="auto"/>
        <w:bottom w:val="none" w:sz="0" w:space="0" w:color="auto"/>
        <w:right w:val="none" w:sz="0" w:space="0" w:color="auto"/>
      </w:divBdr>
    </w:div>
    <w:div w:id="713116357">
      <w:bodyDiv w:val="1"/>
      <w:marLeft w:val="0"/>
      <w:marRight w:val="0"/>
      <w:marTop w:val="0"/>
      <w:marBottom w:val="0"/>
      <w:divBdr>
        <w:top w:val="none" w:sz="0" w:space="0" w:color="auto"/>
        <w:left w:val="none" w:sz="0" w:space="0" w:color="auto"/>
        <w:bottom w:val="none" w:sz="0" w:space="0" w:color="auto"/>
        <w:right w:val="none" w:sz="0" w:space="0" w:color="auto"/>
      </w:divBdr>
    </w:div>
    <w:div w:id="978802161">
      <w:bodyDiv w:val="1"/>
      <w:marLeft w:val="0"/>
      <w:marRight w:val="0"/>
      <w:marTop w:val="0"/>
      <w:marBottom w:val="0"/>
      <w:divBdr>
        <w:top w:val="none" w:sz="0" w:space="0" w:color="auto"/>
        <w:left w:val="none" w:sz="0" w:space="0" w:color="auto"/>
        <w:bottom w:val="none" w:sz="0" w:space="0" w:color="auto"/>
        <w:right w:val="none" w:sz="0" w:space="0" w:color="auto"/>
      </w:divBdr>
    </w:div>
    <w:div w:id="1068964744">
      <w:bodyDiv w:val="1"/>
      <w:marLeft w:val="0"/>
      <w:marRight w:val="0"/>
      <w:marTop w:val="0"/>
      <w:marBottom w:val="0"/>
      <w:divBdr>
        <w:top w:val="none" w:sz="0" w:space="0" w:color="auto"/>
        <w:left w:val="none" w:sz="0" w:space="0" w:color="auto"/>
        <w:bottom w:val="none" w:sz="0" w:space="0" w:color="auto"/>
        <w:right w:val="none" w:sz="0" w:space="0" w:color="auto"/>
      </w:divBdr>
    </w:div>
    <w:div w:id="1078287404">
      <w:bodyDiv w:val="1"/>
      <w:marLeft w:val="0"/>
      <w:marRight w:val="0"/>
      <w:marTop w:val="0"/>
      <w:marBottom w:val="0"/>
      <w:divBdr>
        <w:top w:val="none" w:sz="0" w:space="0" w:color="auto"/>
        <w:left w:val="none" w:sz="0" w:space="0" w:color="auto"/>
        <w:bottom w:val="none" w:sz="0" w:space="0" w:color="auto"/>
        <w:right w:val="none" w:sz="0" w:space="0" w:color="auto"/>
      </w:divBdr>
    </w:div>
    <w:div w:id="1206604802">
      <w:bodyDiv w:val="1"/>
      <w:marLeft w:val="0"/>
      <w:marRight w:val="0"/>
      <w:marTop w:val="0"/>
      <w:marBottom w:val="0"/>
      <w:divBdr>
        <w:top w:val="none" w:sz="0" w:space="0" w:color="auto"/>
        <w:left w:val="none" w:sz="0" w:space="0" w:color="auto"/>
        <w:bottom w:val="none" w:sz="0" w:space="0" w:color="auto"/>
        <w:right w:val="none" w:sz="0" w:space="0" w:color="auto"/>
      </w:divBdr>
    </w:div>
    <w:div w:id="1371956339">
      <w:bodyDiv w:val="1"/>
      <w:marLeft w:val="0"/>
      <w:marRight w:val="0"/>
      <w:marTop w:val="0"/>
      <w:marBottom w:val="0"/>
      <w:divBdr>
        <w:top w:val="none" w:sz="0" w:space="0" w:color="auto"/>
        <w:left w:val="none" w:sz="0" w:space="0" w:color="auto"/>
        <w:bottom w:val="none" w:sz="0" w:space="0" w:color="auto"/>
        <w:right w:val="none" w:sz="0" w:space="0" w:color="auto"/>
      </w:divBdr>
    </w:div>
    <w:div w:id="1489246470">
      <w:bodyDiv w:val="1"/>
      <w:marLeft w:val="0"/>
      <w:marRight w:val="0"/>
      <w:marTop w:val="0"/>
      <w:marBottom w:val="0"/>
      <w:divBdr>
        <w:top w:val="none" w:sz="0" w:space="0" w:color="auto"/>
        <w:left w:val="none" w:sz="0" w:space="0" w:color="auto"/>
        <w:bottom w:val="none" w:sz="0" w:space="0" w:color="auto"/>
        <w:right w:val="none" w:sz="0" w:space="0" w:color="auto"/>
      </w:divBdr>
    </w:div>
    <w:div w:id="1588230109">
      <w:bodyDiv w:val="1"/>
      <w:marLeft w:val="0"/>
      <w:marRight w:val="0"/>
      <w:marTop w:val="0"/>
      <w:marBottom w:val="0"/>
      <w:divBdr>
        <w:top w:val="none" w:sz="0" w:space="0" w:color="auto"/>
        <w:left w:val="none" w:sz="0" w:space="0" w:color="auto"/>
        <w:bottom w:val="none" w:sz="0" w:space="0" w:color="auto"/>
        <w:right w:val="none" w:sz="0" w:space="0" w:color="auto"/>
      </w:divBdr>
      <w:divsChild>
        <w:div w:id="678853919">
          <w:marLeft w:val="0"/>
          <w:marRight w:val="0"/>
          <w:marTop w:val="0"/>
          <w:marBottom w:val="0"/>
          <w:divBdr>
            <w:top w:val="none" w:sz="0" w:space="0" w:color="auto"/>
            <w:left w:val="none" w:sz="0" w:space="0" w:color="auto"/>
            <w:bottom w:val="none" w:sz="0" w:space="0" w:color="auto"/>
            <w:right w:val="none" w:sz="0" w:space="0" w:color="auto"/>
          </w:divBdr>
          <w:divsChild>
            <w:div w:id="21554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263172">
      <w:bodyDiv w:val="1"/>
      <w:marLeft w:val="0"/>
      <w:marRight w:val="0"/>
      <w:marTop w:val="0"/>
      <w:marBottom w:val="0"/>
      <w:divBdr>
        <w:top w:val="none" w:sz="0" w:space="0" w:color="auto"/>
        <w:left w:val="none" w:sz="0" w:space="0" w:color="auto"/>
        <w:bottom w:val="none" w:sz="0" w:space="0" w:color="auto"/>
        <w:right w:val="none" w:sz="0" w:space="0" w:color="auto"/>
      </w:divBdr>
    </w:div>
    <w:div w:id="1917864525">
      <w:bodyDiv w:val="1"/>
      <w:marLeft w:val="0"/>
      <w:marRight w:val="0"/>
      <w:marTop w:val="0"/>
      <w:marBottom w:val="0"/>
      <w:divBdr>
        <w:top w:val="none" w:sz="0" w:space="0" w:color="auto"/>
        <w:left w:val="none" w:sz="0" w:space="0" w:color="auto"/>
        <w:bottom w:val="none" w:sz="0" w:space="0" w:color="auto"/>
        <w:right w:val="none" w:sz="0" w:space="0" w:color="auto"/>
      </w:divBdr>
    </w:div>
    <w:div w:id="2058041682">
      <w:bodyDiv w:val="1"/>
      <w:marLeft w:val="0"/>
      <w:marRight w:val="0"/>
      <w:marTop w:val="0"/>
      <w:marBottom w:val="0"/>
      <w:divBdr>
        <w:top w:val="none" w:sz="0" w:space="0" w:color="auto"/>
        <w:left w:val="none" w:sz="0" w:space="0" w:color="auto"/>
        <w:bottom w:val="none" w:sz="0" w:space="0" w:color="auto"/>
        <w:right w:val="none" w:sz="0" w:space="0" w:color="auto"/>
      </w:divBdr>
      <w:divsChild>
        <w:div w:id="2094474687">
          <w:marLeft w:val="0"/>
          <w:marRight w:val="0"/>
          <w:marTop w:val="0"/>
          <w:marBottom w:val="0"/>
          <w:divBdr>
            <w:top w:val="none" w:sz="0" w:space="0" w:color="auto"/>
            <w:left w:val="none" w:sz="0" w:space="0" w:color="auto"/>
            <w:bottom w:val="none" w:sz="0" w:space="0" w:color="auto"/>
            <w:right w:val="none" w:sz="0" w:space="0" w:color="auto"/>
          </w:divBdr>
          <w:divsChild>
            <w:div w:id="2082478153">
              <w:marLeft w:val="0"/>
              <w:marRight w:val="0"/>
              <w:marTop w:val="0"/>
              <w:marBottom w:val="0"/>
              <w:divBdr>
                <w:top w:val="none" w:sz="0" w:space="0" w:color="auto"/>
                <w:left w:val="none" w:sz="0" w:space="0" w:color="auto"/>
                <w:bottom w:val="none" w:sz="0" w:space="0" w:color="auto"/>
                <w:right w:val="none" w:sz="0" w:space="0" w:color="auto"/>
              </w:divBdr>
              <w:divsChild>
                <w:div w:id="1154685473">
                  <w:marLeft w:val="0"/>
                  <w:marRight w:val="0"/>
                  <w:marTop w:val="0"/>
                  <w:marBottom w:val="0"/>
                  <w:divBdr>
                    <w:top w:val="none" w:sz="0" w:space="0" w:color="auto"/>
                    <w:left w:val="none" w:sz="0" w:space="0" w:color="auto"/>
                    <w:bottom w:val="none" w:sz="0" w:space="0" w:color="auto"/>
                    <w:right w:val="none" w:sz="0" w:space="0" w:color="auto"/>
                  </w:divBdr>
                  <w:divsChild>
                    <w:div w:id="640115247">
                      <w:marLeft w:val="0"/>
                      <w:marRight w:val="0"/>
                      <w:marTop w:val="0"/>
                      <w:marBottom w:val="0"/>
                      <w:divBdr>
                        <w:top w:val="none" w:sz="0" w:space="0" w:color="auto"/>
                        <w:left w:val="none" w:sz="0" w:space="0" w:color="auto"/>
                        <w:bottom w:val="none" w:sz="0" w:space="0" w:color="auto"/>
                        <w:right w:val="none" w:sz="0" w:space="0" w:color="auto"/>
                      </w:divBdr>
                      <w:divsChild>
                        <w:div w:id="726298630">
                          <w:marLeft w:val="0"/>
                          <w:marRight w:val="0"/>
                          <w:marTop w:val="0"/>
                          <w:marBottom w:val="0"/>
                          <w:divBdr>
                            <w:top w:val="none" w:sz="0" w:space="0" w:color="auto"/>
                            <w:left w:val="none" w:sz="0" w:space="0" w:color="auto"/>
                            <w:bottom w:val="none" w:sz="0" w:space="0" w:color="auto"/>
                            <w:right w:val="none" w:sz="0" w:space="0" w:color="auto"/>
                          </w:divBdr>
                          <w:divsChild>
                            <w:div w:id="1979989312">
                              <w:marLeft w:val="0"/>
                              <w:marRight w:val="0"/>
                              <w:marTop w:val="0"/>
                              <w:marBottom w:val="0"/>
                              <w:divBdr>
                                <w:top w:val="none" w:sz="0" w:space="0" w:color="auto"/>
                                <w:left w:val="none" w:sz="0" w:space="0" w:color="auto"/>
                                <w:bottom w:val="none" w:sz="0" w:space="0" w:color="auto"/>
                                <w:right w:val="none" w:sz="0" w:space="0" w:color="auto"/>
                              </w:divBdr>
                              <w:divsChild>
                                <w:div w:id="353653414">
                                  <w:marLeft w:val="0"/>
                                  <w:marRight w:val="0"/>
                                  <w:marTop w:val="0"/>
                                  <w:marBottom w:val="0"/>
                                  <w:divBdr>
                                    <w:top w:val="none" w:sz="0" w:space="0" w:color="auto"/>
                                    <w:left w:val="none" w:sz="0" w:space="0" w:color="auto"/>
                                    <w:bottom w:val="none" w:sz="0" w:space="0" w:color="auto"/>
                                    <w:right w:val="none" w:sz="0" w:space="0" w:color="auto"/>
                                  </w:divBdr>
                                  <w:divsChild>
                                    <w:div w:id="1240561178">
                                      <w:marLeft w:val="0"/>
                                      <w:marRight w:val="0"/>
                                      <w:marTop w:val="0"/>
                                      <w:marBottom w:val="0"/>
                                      <w:divBdr>
                                        <w:top w:val="none" w:sz="0" w:space="0" w:color="auto"/>
                                        <w:left w:val="none" w:sz="0" w:space="0" w:color="auto"/>
                                        <w:bottom w:val="none" w:sz="0" w:space="0" w:color="auto"/>
                                        <w:right w:val="none" w:sz="0" w:space="0" w:color="auto"/>
                                      </w:divBdr>
                                      <w:divsChild>
                                        <w:div w:id="651328949">
                                          <w:marLeft w:val="0"/>
                                          <w:marRight w:val="0"/>
                                          <w:marTop w:val="0"/>
                                          <w:marBottom w:val="0"/>
                                          <w:divBdr>
                                            <w:top w:val="none" w:sz="0" w:space="0" w:color="auto"/>
                                            <w:left w:val="none" w:sz="0" w:space="0" w:color="auto"/>
                                            <w:bottom w:val="none" w:sz="0" w:space="0" w:color="auto"/>
                                            <w:right w:val="none" w:sz="0" w:space="0" w:color="auto"/>
                                          </w:divBdr>
                                          <w:divsChild>
                                            <w:div w:id="144325872">
                                              <w:marLeft w:val="0"/>
                                              <w:marRight w:val="0"/>
                                              <w:marTop w:val="0"/>
                                              <w:marBottom w:val="0"/>
                                              <w:divBdr>
                                                <w:top w:val="none" w:sz="0" w:space="0" w:color="auto"/>
                                                <w:left w:val="none" w:sz="0" w:space="0" w:color="auto"/>
                                                <w:bottom w:val="none" w:sz="0" w:space="0" w:color="auto"/>
                                                <w:right w:val="none" w:sz="0" w:space="0" w:color="auto"/>
                                              </w:divBdr>
                                              <w:divsChild>
                                                <w:div w:id="230972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79129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525EB65-3713-46BB-A589-A4E9FC6172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TotalTime>
  <Pages>56</Pages>
  <Words>300743</Words>
  <Characters>1714236</Characters>
  <Application>Microsoft Office Word</Application>
  <DocSecurity>0</DocSecurity>
  <Lines>14285</Lines>
  <Paragraphs>402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0109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user</cp:lastModifiedBy>
  <cp:revision>32</cp:revision>
  <dcterms:created xsi:type="dcterms:W3CDTF">2015-09-11T05:03:00Z</dcterms:created>
  <dcterms:modified xsi:type="dcterms:W3CDTF">2017-07-07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ell</vt:lpwstr>
  </property>
  <property fmtid="{D5CDD505-2E9C-101B-9397-08002B2CF9AE}" pid="11" name="Mendeley Recent Style Name 3_1">
    <vt:lpwstr>Cell</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springer-vancouver</vt:lpwstr>
  </property>
  <property fmtid="{D5CDD505-2E9C-101B-9397-08002B2CF9AE}" pid="21" name="Mendeley Recent Style Name 8_1">
    <vt:lpwstr>Springer Vancouver</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d86714e3-26dd-3be0-981e-186f697729ce</vt:lpwstr>
  </property>
</Properties>
</file>